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015B" w:rsidRPr="00A715C8" w:rsidRDefault="00FD015B" w:rsidP="002502E8">
      <w:pPr>
        <w:autoSpaceDE w:val="0"/>
        <w:autoSpaceDN w:val="0"/>
        <w:adjustRightInd w:val="0"/>
        <w:jc w:val="left"/>
        <w:rPr>
          <w:rFonts w:cs="Arial"/>
          <w:sz w:val="34"/>
          <w:szCs w:val="28"/>
          <w:lang w:eastAsia="en-GB"/>
        </w:rPr>
      </w:pPr>
      <w:r w:rsidRPr="00A715C8">
        <w:rPr>
          <w:rFonts w:cs="Arial"/>
          <w:sz w:val="34"/>
          <w:szCs w:val="28"/>
          <w:lang w:eastAsia="en-GB"/>
        </w:rPr>
        <w:t>Imperial College London</w:t>
      </w:r>
    </w:p>
    <w:p w:rsidR="00FD015B" w:rsidRPr="00A715C8" w:rsidRDefault="00FD015B" w:rsidP="002502E8">
      <w:pPr>
        <w:autoSpaceDE w:val="0"/>
        <w:autoSpaceDN w:val="0"/>
        <w:adjustRightInd w:val="0"/>
        <w:jc w:val="left"/>
        <w:rPr>
          <w:rFonts w:cs="Arial"/>
          <w:sz w:val="34"/>
          <w:szCs w:val="28"/>
          <w:lang w:eastAsia="en-GB"/>
        </w:rPr>
      </w:pPr>
    </w:p>
    <w:p w:rsidR="00FD015B" w:rsidRPr="00A715C8" w:rsidRDefault="00FD015B" w:rsidP="002502E8">
      <w:pPr>
        <w:autoSpaceDE w:val="0"/>
        <w:autoSpaceDN w:val="0"/>
        <w:adjustRightInd w:val="0"/>
        <w:jc w:val="left"/>
        <w:rPr>
          <w:rFonts w:cs="Arial"/>
          <w:sz w:val="34"/>
          <w:szCs w:val="28"/>
          <w:lang w:eastAsia="en-GB"/>
        </w:rPr>
      </w:pPr>
      <w:r w:rsidRPr="00A715C8">
        <w:rPr>
          <w:rFonts w:cs="Arial"/>
          <w:sz w:val="34"/>
          <w:szCs w:val="28"/>
          <w:lang w:eastAsia="en-GB"/>
        </w:rPr>
        <w:t>Department of Electrical and Electronic Engineering</w:t>
      </w:r>
    </w:p>
    <w:p w:rsidR="00FD015B" w:rsidRPr="00A715C8" w:rsidRDefault="00FD015B" w:rsidP="002502E8">
      <w:pPr>
        <w:autoSpaceDE w:val="0"/>
        <w:autoSpaceDN w:val="0"/>
        <w:adjustRightInd w:val="0"/>
        <w:jc w:val="left"/>
        <w:rPr>
          <w:rFonts w:cs="Arial"/>
          <w:sz w:val="34"/>
          <w:szCs w:val="28"/>
          <w:lang w:eastAsia="en-GB"/>
        </w:rPr>
      </w:pPr>
    </w:p>
    <w:p w:rsidR="00FD015B" w:rsidRDefault="00FD015B" w:rsidP="002502E8">
      <w:pPr>
        <w:autoSpaceDE w:val="0"/>
        <w:autoSpaceDN w:val="0"/>
        <w:adjustRightInd w:val="0"/>
        <w:jc w:val="left"/>
        <w:rPr>
          <w:rFonts w:cs="Arial"/>
          <w:sz w:val="34"/>
          <w:szCs w:val="28"/>
          <w:lang w:eastAsia="en-GB"/>
        </w:rPr>
      </w:pPr>
      <w:r w:rsidRPr="00A715C8">
        <w:rPr>
          <w:rFonts w:cs="Arial"/>
          <w:sz w:val="34"/>
          <w:szCs w:val="28"/>
          <w:lang w:eastAsia="en-GB"/>
        </w:rPr>
        <w:t>Final Year Project</w:t>
      </w:r>
      <w:r>
        <w:rPr>
          <w:rFonts w:cs="Arial"/>
          <w:sz w:val="34"/>
          <w:szCs w:val="28"/>
          <w:lang w:eastAsia="en-GB"/>
        </w:rPr>
        <w:t xml:space="preserve"> -</w:t>
      </w:r>
      <w:r w:rsidRPr="00A715C8">
        <w:rPr>
          <w:rFonts w:cs="Arial"/>
          <w:sz w:val="34"/>
          <w:szCs w:val="28"/>
          <w:lang w:eastAsia="en-GB"/>
        </w:rPr>
        <w:t xml:space="preserve"> </w:t>
      </w:r>
      <w:r>
        <w:rPr>
          <w:rFonts w:cs="Arial"/>
          <w:sz w:val="34"/>
          <w:szCs w:val="28"/>
          <w:lang w:eastAsia="en-GB"/>
        </w:rPr>
        <w:t xml:space="preserve">Final </w:t>
      </w:r>
      <w:r w:rsidRPr="00A715C8">
        <w:rPr>
          <w:rFonts w:cs="Arial"/>
          <w:sz w:val="34"/>
          <w:szCs w:val="28"/>
          <w:lang w:eastAsia="en-GB"/>
        </w:rPr>
        <w:t xml:space="preserve">Report </w:t>
      </w:r>
      <w:r w:rsidRPr="00A715C8">
        <w:rPr>
          <w:rFonts w:cs="Arial"/>
          <w:sz w:val="34"/>
          <w:szCs w:val="28"/>
          <w:lang w:eastAsia="en-GB"/>
        </w:rPr>
        <w:fldChar w:fldCharType="begin"/>
      </w:r>
      <w:r w:rsidRPr="00A715C8">
        <w:rPr>
          <w:rFonts w:cs="Arial"/>
          <w:sz w:val="34"/>
          <w:szCs w:val="28"/>
          <w:lang w:eastAsia="en-GB"/>
        </w:rPr>
        <w:instrText xml:space="preserve"> DATE  \@ "yyyy"  \* MERGEFORMAT </w:instrText>
      </w:r>
      <w:r w:rsidRPr="00A715C8">
        <w:rPr>
          <w:rFonts w:cs="Arial"/>
          <w:sz w:val="34"/>
          <w:szCs w:val="28"/>
          <w:lang w:eastAsia="en-GB"/>
        </w:rPr>
        <w:fldChar w:fldCharType="separate"/>
      </w:r>
      <w:r w:rsidR="00D701CC">
        <w:rPr>
          <w:rFonts w:cs="Arial"/>
          <w:noProof/>
          <w:sz w:val="34"/>
          <w:szCs w:val="28"/>
          <w:lang w:eastAsia="en-GB"/>
        </w:rPr>
        <w:t>2017</w:t>
      </w:r>
      <w:r w:rsidRPr="00A715C8">
        <w:rPr>
          <w:rFonts w:cs="Arial"/>
          <w:sz w:val="34"/>
          <w:szCs w:val="28"/>
          <w:lang w:eastAsia="en-GB"/>
        </w:rPr>
        <w:fldChar w:fldCharType="end"/>
      </w:r>
    </w:p>
    <w:p w:rsidR="00B80431" w:rsidRPr="00B80431" w:rsidRDefault="00B80431" w:rsidP="00B80431">
      <w:pPr>
        <w:pBdr>
          <w:bottom w:val="single" w:sz="6" w:space="1" w:color="auto"/>
        </w:pBdr>
        <w:autoSpaceDE w:val="0"/>
        <w:autoSpaceDN w:val="0"/>
        <w:adjustRightInd w:val="0"/>
        <w:jc w:val="left"/>
        <w:rPr>
          <w:rFonts w:cs="Arial"/>
          <w:sz w:val="34"/>
          <w:szCs w:val="28"/>
          <w:lang w:eastAsia="en-GB"/>
        </w:rPr>
      </w:pPr>
    </w:p>
    <w:p w:rsidR="00B80431" w:rsidRDefault="00B80431" w:rsidP="00472B8C">
      <w:pPr>
        <w:tabs>
          <w:tab w:val="left" w:pos="1470"/>
        </w:tabs>
        <w:rPr>
          <w:rFonts w:cs="Arial"/>
          <w:lang w:eastAsia="en-GB"/>
        </w:rPr>
      </w:pPr>
    </w:p>
    <w:tbl>
      <w:tblPr>
        <w:tblStyle w:val="TableGrid"/>
        <w:tblpPr w:leftFromText="180" w:rightFromText="180" w:vertAnchor="text" w:horzAnchor="margin" w:tblpY="6440"/>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08"/>
        <w:gridCol w:w="6606"/>
      </w:tblGrid>
      <w:tr w:rsidR="00B80431" w:rsidTr="00B80431">
        <w:tc>
          <w:tcPr>
            <w:tcW w:w="2608" w:type="dxa"/>
          </w:tcPr>
          <w:p w:rsidR="00B80431" w:rsidRDefault="00B80431" w:rsidP="0008749E">
            <w:pPr>
              <w:autoSpaceDE w:val="0"/>
              <w:autoSpaceDN w:val="0"/>
              <w:adjustRightInd w:val="0"/>
              <w:spacing w:line="360" w:lineRule="auto"/>
              <w:jc w:val="left"/>
              <w:rPr>
                <w:rFonts w:cs="Arial"/>
                <w:szCs w:val="24"/>
                <w:lang w:eastAsia="en-GB"/>
              </w:rPr>
            </w:pPr>
            <w:r w:rsidRPr="0021248B">
              <w:t xml:space="preserve">Project </w:t>
            </w:r>
            <w:r>
              <w:t>T</w:t>
            </w:r>
            <w:r w:rsidRPr="0021248B">
              <w:t>itle:</w:t>
            </w:r>
            <w:r w:rsidRPr="00A715C8">
              <w:t xml:space="preserve">  </w:t>
            </w:r>
          </w:p>
        </w:tc>
        <w:tc>
          <w:tcPr>
            <w:tcW w:w="6606" w:type="dxa"/>
          </w:tcPr>
          <w:p w:rsidR="00B80431" w:rsidRPr="00AA2457" w:rsidRDefault="00B80431" w:rsidP="0008749E">
            <w:pPr>
              <w:autoSpaceDE w:val="0"/>
              <w:autoSpaceDN w:val="0"/>
              <w:adjustRightInd w:val="0"/>
              <w:spacing w:line="360" w:lineRule="auto"/>
              <w:jc w:val="left"/>
              <w:rPr>
                <w:rFonts w:cs="Arial"/>
                <w:b/>
                <w:szCs w:val="24"/>
                <w:lang w:eastAsia="en-GB"/>
              </w:rPr>
            </w:pPr>
            <w:r w:rsidRPr="00AA2457">
              <w:rPr>
                <w:b/>
              </w:rPr>
              <w:t>Distributed Road Traffic Speed Monitoring</w:t>
            </w:r>
          </w:p>
        </w:tc>
      </w:tr>
      <w:tr w:rsidR="00B80431" w:rsidTr="00B80431">
        <w:tc>
          <w:tcPr>
            <w:tcW w:w="2608" w:type="dxa"/>
          </w:tcPr>
          <w:p w:rsidR="00B80431" w:rsidRDefault="00B80431" w:rsidP="0008749E">
            <w:pPr>
              <w:autoSpaceDE w:val="0"/>
              <w:autoSpaceDN w:val="0"/>
              <w:adjustRightInd w:val="0"/>
              <w:spacing w:line="360" w:lineRule="auto"/>
              <w:jc w:val="left"/>
              <w:rPr>
                <w:rFonts w:cs="Arial"/>
                <w:szCs w:val="24"/>
                <w:lang w:eastAsia="en-GB"/>
              </w:rPr>
            </w:pPr>
            <w:r w:rsidRPr="0021248B">
              <w:t>Student</w:t>
            </w:r>
            <w:r>
              <w:t>:</w:t>
            </w:r>
          </w:p>
        </w:tc>
        <w:tc>
          <w:tcPr>
            <w:tcW w:w="6606" w:type="dxa"/>
          </w:tcPr>
          <w:p w:rsidR="00B80431" w:rsidRPr="00AA2457" w:rsidRDefault="00B80431" w:rsidP="0008749E">
            <w:pPr>
              <w:autoSpaceDE w:val="0"/>
              <w:autoSpaceDN w:val="0"/>
              <w:adjustRightInd w:val="0"/>
              <w:spacing w:line="360" w:lineRule="auto"/>
              <w:jc w:val="left"/>
              <w:rPr>
                <w:rFonts w:cs="Arial"/>
                <w:b/>
                <w:szCs w:val="24"/>
                <w:lang w:eastAsia="en-GB"/>
              </w:rPr>
            </w:pPr>
            <w:r w:rsidRPr="00AA2457">
              <w:rPr>
                <w:b/>
              </w:rPr>
              <w:t>Jeremy Chan</w:t>
            </w:r>
          </w:p>
        </w:tc>
      </w:tr>
      <w:tr w:rsidR="00B80431" w:rsidTr="00B80431">
        <w:tc>
          <w:tcPr>
            <w:tcW w:w="2608" w:type="dxa"/>
          </w:tcPr>
          <w:p w:rsidR="00B80431" w:rsidRDefault="00B80431" w:rsidP="0008749E">
            <w:pPr>
              <w:autoSpaceDE w:val="0"/>
              <w:autoSpaceDN w:val="0"/>
              <w:adjustRightInd w:val="0"/>
              <w:spacing w:line="360" w:lineRule="auto"/>
              <w:jc w:val="left"/>
              <w:rPr>
                <w:rFonts w:cs="Arial"/>
                <w:szCs w:val="24"/>
                <w:lang w:eastAsia="en-GB"/>
              </w:rPr>
            </w:pPr>
            <w:r>
              <w:rPr>
                <w:rFonts w:cs="Arial"/>
                <w:szCs w:val="24"/>
                <w:lang w:eastAsia="en-GB"/>
              </w:rPr>
              <w:t>CID:</w:t>
            </w:r>
          </w:p>
        </w:tc>
        <w:tc>
          <w:tcPr>
            <w:tcW w:w="6606" w:type="dxa"/>
          </w:tcPr>
          <w:p w:rsidR="00B80431" w:rsidRPr="00AA2457" w:rsidRDefault="00B80431" w:rsidP="0008749E">
            <w:pPr>
              <w:autoSpaceDE w:val="0"/>
              <w:autoSpaceDN w:val="0"/>
              <w:adjustRightInd w:val="0"/>
              <w:spacing w:line="360" w:lineRule="auto"/>
              <w:jc w:val="left"/>
              <w:rPr>
                <w:rFonts w:cs="Arial"/>
                <w:b/>
                <w:szCs w:val="24"/>
                <w:lang w:eastAsia="en-GB"/>
              </w:rPr>
            </w:pPr>
            <w:r w:rsidRPr="00AA2457">
              <w:rPr>
                <w:rFonts w:cs="Arial"/>
                <w:b/>
                <w:szCs w:val="24"/>
                <w:lang w:eastAsia="en-GB"/>
              </w:rPr>
              <w:t>00818433</w:t>
            </w:r>
          </w:p>
        </w:tc>
      </w:tr>
      <w:tr w:rsidR="00B80431" w:rsidTr="00B80431">
        <w:tc>
          <w:tcPr>
            <w:tcW w:w="2608" w:type="dxa"/>
          </w:tcPr>
          <w:p w:rsidR="00B80431" w:rsidRDefault="00B80431" w:rsidP="0008749E">
            <w:pPr>
              <w:autoSpaceDE w:val="0"/>
              <w:autoSpaceDN w:val="0"/>
              <w:adjustRightInd w:val="0"/>
              <w:spacing w:line="360" w:lineRule="auto"/>
              <w:jc w:val="left"/>
              <w:rPr>
                <w:rFonts w:cs="Arial"/>
                <w:szCs w:val="24"/>
                <w:lang w:eastAsia="en-GB"/>
              </w:rPr>
            </w:pPr>
            <w:r>
              <w:rPr>
                <w:rFonts w:cs="Arial"/>
                <w:szCs w:val="24"/>
                <w:lang w:eastAsia="en-GB"/>
              </w:rPr>
              <w:t xml:space="preserve">Course: </w:t>
            </w:r>
          </w:p>
        </w:tc>
        <w:tc>
          <w:tcPr>
            <w:tcW w:w="6606" w:type="dxa"/>
          </w:tcPr>
          <w:p w:rsidR="00B80431" w:rsidRPr="00AA2457" w:rsidRDefault="00B80431" w:rsidP="0008749E">
            <w:pPr>
              <w:autoSpaceDE w:val="0"/>
              <w:autoSpaceDN w:val="0"/>
              <w:adjustRightInd w:val="0"/>
              <w:spacing w:line="360" w:lineRule="auto"/>
              <w:jc w:val="left"/>
              <w:rPr>
                <w:rFonts w:cs="Arial"/>
                <w:b/>
                <w:szCs w:val="24"/>
                <w:lang w:eastAsia="en-GB"/>
              </w:rPr>
            </w:pPr>
            <w:r w:rsidRPr="00AA2457">
              <w:rPr>
                <w:rFonts w:cs="Arial"/>
                <w:b/>
                <w:szCs w:val="24"/>
                <w:lang w:eastAsia="en-GB"/>
              </w:rPr>
              <w:t>4T</w:t>
            </w:r>
          </w:p>
        </w:tc>
      </w:tr>
      <w:tr w:rsidR="00B80431" w:rsidTr="00B80431">
        <w:tc>
          <w:tcPr>
            <w:tcW w:w="2608" w:type="dxa"/>
          </w:tcPr>
          <w:p w:rsidR="00B80431" w:rsidRDefault="00B80431" w:rsidP="0008749E">
            <w:pPr>
              <w:pStyle w:val="titlepage"/>
              <w:spacing w:line="360" w:lineRule="auto"/>
            </w:pPr>
            <w:r w:rsidRPr="0021248B">
              <w:t>Project Supervisor:</w:t>
            </w:r>
          </w:p>
        </w:tc>
        <w:tc>
          <w:tcPr>
            <w:tcW w:w="6606" w:type="dxa"/>
          </w:tcPr>
          <w:p w:rsidR="00B80431" w:rsidRPr="00AA2457" w:rsidRDefault="00B80431" w:rsidP="0008749E">
            <w:pPr>
              <w:autoSpaceDE w:val="0"/>
              <w:autoSpaceDN w:val="0"/>
              <w:adjustRightInd w:val="0"/>
              <w:spacing w:line="360" w:lineRule="auto"/>
              <w:jc w:val="left"/>
              <w:rPr>
                <w:rFonts w:cs="Arial"/>
                <w:b/>
                <w:szCs w:val="24"/>
                <w:lang w:eastAsia="en-GB"/>
              </w:rPr>
            </w:pPr>
            <w:r w:rsidRPr="00AA2457">
              <w:rPr>
                <w:b/>
              </w:rPr>
              <w:t>Dr. Ed Stott</w:t>
            </w:r>
          </w:p>
        </w:tc>
      </w:tr>
      <w:tr w:rsidR="00B80431" w:rsidTr="00B80431">
        <w:tc>
          <w:tcPr>
            <w:tcW w:w="2608" w:type="dxa"/>
          </w:tcPr>
          <w:p w:rsidR="00B80431" w:rsidRDefault="00B80431" w:rsidP="0008749E">
            <w:pPr>
              <w:pStyle w:val="titlepage"/>
              <w:spacing w:line="360" w:lineRule="auto"/>
            </w:pPr>
            <w:r w:rsidRPr="0021248B">
              <w:t>Second Marker:</w:t>
            </w:r>
          </w:p>
        </w:tc>
        <w:tc>
          <w:tcPr>
            <w:tcW w:w="6606" w:type="dxa"/>
          </w:tcPr>
          <w:p w:rsidR="00B80431" w:rsidRPr="00AA2457" w:rsidRDefault="00B80431" w:rsidP="0008749E">
            <w:pPr>
              <w:pStyle w:val="titlepage"/>
              <w:spacing w:line="360" w:lineRule="auto"/>
              <w:rPr>
                <w:b/>
              </w:rPr>
            </w:pPr>
            <w:r w:rsidRPr="00AA2457">
              <w:rPr>
                <w:b/>
              </w:rPr>
              <w:t>Dr. Christos Papavassiliou</w:t>
            </w:r>
          </w:p>
        </w:tc>
      </w:tr>
    </w:tbl>
    <w:p w:rsidR="00B80431" w:rsidRDefault="00B80431" w:rsidP="0008749E">
      <w:pPr>
        <w:tabs>
          <w:tab w:val="left" w:pos="1470"/>
        </w:tabs>
        <w:spacing w:line="360" w:lineRule="auto"/>
        <w:jc w:val="center"/>
        <w:rPr>
          <w:rFonts w:cs="Arial"/>
          <w:lang w:eastAsia="en-GB"/>
        </w:rPr>
      </w:pPr>
      <w:r>
        <w:rPr>
          <w:noProof/>
          <w:lang w:eastAsia="en-GB"/>
        </w:rPr>
        <w:drawing>
          <wp:inline distT="0" distB="0" distL="0" distR="0" wp14:anchorId="1F4E1F85" wp14:editId="131BF7E7">
            <wp:extent cx="4703445" cy="3114675"/>
            <wp:effectExtent l="190500" t="190500" r="192405" b="200025"/>
            <wp:docPr id="218" name="Picture 218" descr="https://images.cdn.autocar.co.uk/sites/autocar.co.uk/files/styles/gallery_slide/public/images/car-reviews/first-drives/legacy/speed_cam_3.jpg?itok=_2qhkQ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images.cdn.autocar.co.uk/sites/autocar.co.uk/files/styles/gallery_slide/public/images/car-reviews/first-drives/legacy/speed_cam_3.jpg?itok=_2qhkQy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3445" cy="3114675"/>
                    </a:xfrm>
                    <a:prstGeom prst="rect">
                      <a:avLst/>
                    </a:prstGeom>
                    <a:ln>
                      <a:noFill/>
                    </a:ln>
                    <a:effectLst>
                      <a:outerShdw blurRad="190500" algn="tl" rotWithShape="0">
                        <a:srgbClr val="000000">
                          <a:alpha val="70000"/>
                        </a:srgbClr>
                      </a:outerShdw>
                    </a:effectLst>
                  </pic:spPr>
                </pic:pic>
              </a:graphicData>
            </a:graphic>
          </wp:inline>
        </w:drawing>
      </w:r>
    </w:p>
    <w:p w:rsidR="00B80431" w:rsidRDefault="00B80431" w:rsidP="0008749E">
      <w:pPr>
        <w:tabs>
          <w:tab w:val="left" w:pos="1470"/>
        </w:tabs>
        <w:spacing w:line="360" w:lineRule="auto"/>
        <w:rPr>
          <w:rFonts w:cs="Arial"/>
          <w:lang w:eastAsia="en-GB"/>
        </w:rPr>
      </w:pPr>
    </w:p>
    <w:p w:rsidR="005215D9" w:rsidRDefault="005215D9" w:rsidP="0008749E">
      <w:pPr>
        <w:tabs>
          <w:tab w:val="left" w:pos="1470"/>
        </w:tabs>
        <w:spacing w:line="360" w:lineRule="auto"/>
        <w:rPr>
          <w:rFonts w:cs="Arial"/>
          <w:lang w:eastAsia="en-GB"/>
        </w:rPr>
        <w:sectPr w:rsidR="005215D9" w:rsidSect="005215D9">
          <w:footerReference w:type="default" r:id="rId9"/>
          <w:footerReference w:type="first" r:id="rId10"/>
          <w:pgSz w:w="11906" w:h="16838"/>
          <w:pgMar w:top="1701" w:right="1701" w:bottom="1701" w:left="1701" w:header="709" w:footer="709" w:gutter="0"/>
          <w:pgNumType w:fmt="lowerRoman" w:start="1"/>
          <w:cols w:space="708"/>
          <w:titlePg/>
          <w:docGrid w:linePitch="360"/>
        </w:sectPr>
      </w:pPr>
    </w:p>
    <w:p w:rsidR="00FD015B" w:rsidRDefault="00FD015B" w:rsidP="00DE4BEB">
      <w:pPr>
        <w:pStyle w:val="Heading0"/>
      </w:pPr>
      <w:bookmarkStart w:id="0" w:name="_Toc484368849"/>
      <w:r>
        <w:lastRenderedPageBreak/>
        <w:t>Abstract</w:t>
      </w:r>
      <w:bookmarkEnd w:id="0"/>
    </w:p>
    <w:p w:rsidR="00FD015B" w:rsidRPr="001A50E0" w:rsidRDefault="00FD015B" w:rsidP="002502E8"/>
    <w:p w:rsidR="00D24877" w:rsidRDefault="00D24877" w:rsidP="002502E8">
      <w:r>
        <w:t>Speed cameras have been shown to slow traffic down and prevent accidents. Specifically, average speed cameras are more effective than fixed position cameras as they prevent speeding after the motorist has passed the camera. However, around 84% [1] of the UK’s average speed cameras are placed on busy trunk routes as it is not economically feasible to place them in rural areas. Moreover, the design of traditional speed cameras means their widespread deployment on residential roads would be detrimental to the streetscape.</w:t>
      </w:r>
    </w:p>
    <w:p w:rsidR="00D24877" w:rsidRDefault="00D24877" w:rsidP="002502E8"/>
    <w:p w:rsidR="002975B8" w:rsidRDefault="00D24877" w:rsidP="002502E8">
      <w:r>
        <w:t>This project therefore enables the use of average speed cameras in any area. It is a low-cost, distributed vehicle speed monitoring system that communities can install themselves within private property next to a street. The system enables civilians to use their own personal cameras to detect and share license plate information by leveraging local binary pattern and optical character recognition computer vision algorithms. Plates, along with time and location data, are directly broadcasted to other peers in the network without the need for a central server. Violations are detected based on the average speed method using public mapping data, and users notified if an infraction occurs. Simulations, along with real world testing, show positive results under multiple lighting and camera conditions.</w:t>
      </w:r>
    </w:p>
    <w:p w:rsidR="002975B8" w:rsidRDefault="002975B8" w:rsidP="002502E8"/>
    <w:p w:rsidR="008358F0" w:rsidRDefault="008358F0" w:rsidP="002502E8"/>
    <w:p w:rsidR="008358F0" w:rsidRDefault="008358F0" w:rsidP="002502E8"/>
    <w:p w:rsidR="008358F0" w:rsidRDefault="008358F0" w:rsidP="002502E8"/>
    <w:p w:rsidR="008358F0" w:rsidRDefault="008358F0" w:rsidP="002502E8"/>
    <w:p w:rsidR="008358F0" w:rsidRDefault="008358F0" w:rsidP="002502E8"/>
    <w:p w:rsidR="008358F0" w:rsidRDefault="008358F0" w:rsidP="002502E8"/>
    <w:p w:rsidR="008358F0" w:rsidRDefault="008358F0" w:rsidP="002502E8"/>
    <w:p w:rsidR="008358F0" w:rsidRDefault="008358F0" w:rsidP="002502E8"/>
    <w:p w:rsidR="008358F0" w:rsidRDefault="008358F0" w:rsidP="002502E8"/>
    <w:p w:rsidR="008358F0" w:rsidRDefault="008358F0" w:rsidP="002502E8"/>
    <w:p w:rsidR="008358F0" w:rsidRDefault="008358F0" w:rsidP="002502E8"/>
    <w:p w:rsidR="008358F0" w:rsidRDefault="008358F0" w:rsidP="002502E8"/>
    <w:p w:rsidR="008358F0" w:rsidRDefault="008358F0" w:rsidP="002502E8"/>
    <w:p w:rsidR="002975B8" w:rsidRDefault="002975B8" w:rsidP="002502E8"/>
    <w:p w:rsidR="002975B8" w:rsidRDefault="002975B8" w:rsidP="002502E8"/>
    <w:p w:rsidR="002975B8" w:rsidRPr="002975B8" w:rsidRDefault="002975B8" w:rsidP="002975B8">
      <w:pPr>
        <w:pStyle w:val="Bibliography"/>
        <w:rPr>
          <w:sz w:val="16"/>
        </w:rPr>
      </w:pPr>
      <w:r w:rsidRPr="002975B8">
        <w:rPr>
          <w:sz w:val="16"/>
        </w:rPr>
        <w:t>[1]</w:t>
      </w:r>
      <w:r w:rsidRPr="002975B8">
        <w:rPr>
          <w:sz w:val="16"/>
        </w:rPr>
        <w:tab/>
        <w:t xml:space="preserve">‘Number of speeding convictions from average speed cameras - a Freedom of Information request to Driver and Vehicle Licensing Agency’, </w:t>
      </w:r>
      <w:r w:rsidRPr="002975B8">
        <w:rPr>
          <w:i/>
          <w:iCs/>
          <w:sz w:val="16"/>
        </w:rPr>
        <w:t>WhatDoTheyKnow</w:t>
      </w:r>
      <w:r w:rsidRPr="002975B8">
        <w:rPr>
          <w:sz w:val="16"/>
        </w:rPr>
        <w:t>, 28-Jul-2015. [Online]. Available: https://www.whatdotheyknow.com/request/number_of_speeding_convictions_f. [Accessed: 22-Jan-2017].</w:t>
      </w:r>
    </w:p>
    <w:p w:rsidR="00FD015B" w:rsidRDefault="00FD015B" w:rsidP="00DE4BEB">
      <w:pPr>
        <w:pStyle w:val="Heading0"/>
      </w:pPr>
      <w:bookmarkStart w:id="1" w:name="_Toc484368850"/>
      <w:r>
        <w:lastRenderedPageBreak/>
        <w:t>Acknowledgements</w:t>
      </w:r>
      <w:bookmarkEnd w:id="1"/>
    </w:p>
    <w:p w:rsidR="00FD015B" w:rsidRDefault="00FD015B" w:rsidP="002502E8"/>
    <w:p w:rsidR="00FD015B" w:rsidRDefault="00413A34" w:rsidP="002502E8">
      <w:r>
        <w:t>I would like to express my heartfelt gratitude to my project supervisor, Dr</w:t>
      </w:r>
      <w:r w:rsidR="003331F6">
        <w:t>.</w:t>
      </w:r>
      <w:r>
        <w:t xml:space="preserve"> Ed Stott, for his enthusiastic guidance, encouragement and useful critiques of this final year project. </w:t>
      </w:r>
    </w:p>
    <w:p w:rsidR="00406DE7" w:rsidRDefault="00406DE7" w:rsidP="002502E8"/>
    <w:p w:rsidR="00406DE7" w:rsidRDefault="00406DE7" w:rsidP="002502E8">
      <w:r>
        <w:t xml:space="preserve">Next, my thanks go to my amazing family, who have </w:t>
      </w:r>
      <w:r w:rsidR="003331F6">
        <w:t xml:space="preserve">given their unconditional support during </w:t>
      </w:r>
      <w:r>
        <w:t>all my years in education, both emotionally</w:t>
      </w:r>
      <w:r w:rsidR="003331F6">
        <w:t>, spiritually,</w:t>
      </w:r>
      <w:r>
        <w:t xml:space="preserve"> and financially. They guided me when I was lost and encouraged me during times of difficulty. </w:t>
      </w:r>
    </w:p>
    <w:p w:rsidR="00406DE7" w:rsidRDefault="00406DE7" w:rsidP="002502E8"/>
    <w:p w:rsidR="00406DE7" w:rsidRDefault="00406DE7" w:rsidP="002502E8">
      <w:r>
        <w:t>I would also like to thank my amazing friends that I have gathered over the years. They have provided endless hours of fun and entertainment, but also in equal proportion, support and knowledge during exam and coursework season.</w:t>
      </w:r>
    </w:p>
    <w:p w:rsidR="005A7434" w:rsidRDefault="005A7434" w:rsidP="002502E8"/>
    <w:p w:rsidR="005A7434" w:rsidRPr="00FD015B" w:rsidRDefault="00406DE7" w:rsidP="00406DE7">
      <w:r>
        <w:t>Finally, I would like to thank all the staff members at Imperial College. This degree would not have been the same if not for all the top-class, likeminded individuals in the department.</w:t>
      </w:r>
    </w:p>
    <w:p w:rsidR="00FD015B" w:rsidRDefault="00FD015B" w:rsidP="002502E8">
      <w:pPr>
        <w:spacing w:after="160"/>
        <w:jc w:val="left"/>
      </w:pPr>
      <w:r>
        <w:br w:type="page"/>
      </w:r>
    </w:p>
    <w:p w:rsidR="00EC6E8C" w:rsidRDefault="00EC6E8C" w:rsidP="00DE4BEB">
      <w:pPr>
        <w:pStyle w:val="Heading0"/>
      </w:pPr>
      <w:r>
        <w:lastRenderedPageBreak/>
        <w:t>Nomenclature</w:t>
      </w:r>
    </w:p>
    <w:p w:rsidR="00EC6E8C" w:rsidRDefault="00EC6E8C" w:rsidP="002502E8">
      <w:pPr>
        <w:spacing w:after="160"/>
        <w:jc w:val="left"/>
      </w:pPr>
    </w:p>
    <w:tbl>
      <w:tblPr>
        <w:tblStyle w:val="ListTable3"/>
        <w:tblW w:w="0" w:type="auto"/>
        <w:tblLook w:val="04A0" w:firstRow="1" w:lastRow="0" w:firstColumn="1" w:lastColumn="0" w:noHBand="0" w:noVBand="1"/>
      </w:tblPr>
      <w:tblGrid>
        <w:gridCol w:w="2689"/>
        <w:gridCol w:w="5805"/>
      </w:tblGrid>
      <w:tr w:rsidR="00D43874" w:rsidTr="00490D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89" w:type="dxa"/>
          </w:tcPr>
          <w:p w:rsidR="00D43874" w:rsidRDefault="00D43874" w:rsidP="002502E8">
            <w:pPr>
              <w:spacing w:after="160"/>
              <w:jc w:val="left"/>
            </w:pPr>
            <w:r>
              <w:t>Acronym</w:t>
            </w:r>
          </w:p>
        </w:tc>
        <w:tc>
          <w:tcPr>
            <w:tcW w:w="5805" w:type="dxa"/>
          </w:tcPr>
          <w:p w:rsidR="00D43874" w:rsidRDefault="00D43874" w:rsidP="002502E8">
            <w:pPr>
              <w:spacing w:after="160"/>
              <w:jc w:val="left"/>
              <w:cnfStyle w:val="100000000000" w:firstRow="1" w:lastRow="0" w:firstColumn="0" w:lastColumn="0" w:oddVBand="0" w:evenVBand="0" w:oddHBand="0" w:evenHBand="0" w:firstRowFirstColumn="0" w:firstRowLastColumn="0" w:lastRowFirstColumn="0" w:lastRowLastColumn="0"/>
            </w:pPr>
            <w:r>
              <w:t>Expanded Form</w:t>
            </w:r>
          </w:p>
        </w:tc>
      </w:tr>
      <w:tr w:rsidR="00D43874" w:rsidTr="00490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D43874" w:rsidRDefault="00BD6F31" w:rsidP="002502E8">
            <w:pPr>
              <w:spacing w:after="160"/>
              <w:jc w:val="left"/>
            </w:pPr>
            <w:r>
              <w:t>LBP</w:t>
            </w:r>
          </w:p>
        </w:tc>
        <w:tc>
          <w:tcPr>
            <w:tcW w:w="5805" w:type="dxa"/>
          </w:tcPr>
          <w:p w:rsidR="00D43874" w:rsidRDefault="00BD6F31" w:rsidP="002502E8">
            <w:pPr>
              <w:spacing w:after="160"/>
              <w:jc w:val="left"/>
              <w:cnfStyle w:val="000000100000" w:firstRow="0" w:lastRow="0" w:firstColumn="0" w:lastColumn="0" w:oddVBand="0" w:evenVBand="0" w:oddHBand="1" w:evenHBand="0" w:firstRowFirstColumn="0" w:firstRowLastColumn="0" w:lastRowFirstColumn="0" w:lastRowLastColumn="0"/>
            </w:pPr>
            <w:r>
              <w:t>Local Binary Patterns</w:t>
            </w:r>
          </w:p>
        </w:tc>
      </w:tr>
      <w:tr w:rsidR="001A2DE8" w:rsidTr="00490D1D">
        <w:tc>
          <w:tcPr>
            <w:cnfStyle w:val="001000000000" w:firstRow="0" w:lastRow="0" w:firstColumn="1" w:lastColumn="0" w:oddVBand="0" w:evenVBand="0" w:oddHBand="0" w:evenHBand="0" w:firstRowFirstColumn="0" w:firstRowLastColumn="0" w:lastRowFirstColumn="0" w:lastRowLastColumn="0"/>
            <w:tcW w:w="2689" w:type="dxa"/>
          </w:tcPr>
          <w:p w:rsidR="001A2DE8" w:rsidRDefault="001A2DE8" w:rsidP="002502E8">
            <w:pPr>
              <w:spacing w:after="160"/>
              <w:jc w:val="left"/>
            </w:pPr>
            <w:r>
              <w:t>(A)LPR</w:t>
            </w:r>
          </w:p>
        </w:tc>
        <w:tc>
          <w:tcPr>
            <w:tcW w:w="5805" w:type="dxa"/>
          </w:tcPr>
          <w:p w:rsidR="001A2DE8" w:rsidRDefault="001A2DE8" w:rsidP="002502E8">
            <w:pPr>
              <w:spacing w:after="160"/>
              <w:jc w:val="left"/>
              <w:cnfStyle w:val="000000000000" w:firstRow="0" w:lastRow="0" w:firstColumn="0" w:lastColumn="0" w:oddVBand="0" w:evenVBand="0" w:oddHBand="0" w:evenHBand="0" w:firstRowFirstColumn="0" w:firstRowLastColumn="0" w:lastRowFirstColumn="0" w:lastRowLastColumn="0"/>
            </w:pPr>
            <w:r>
              <w:t>(Automatic) License Plate Recognition</w:t>
            </w:r>
          </w:p>
        </w:tc>
      </w:tr>
      <w:tr w:rsidR="00D43874" w:rsidTr="00490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D43874" w:rsidRDefault="00BD6F31" w:rsidP="002502E8">
            <w:pPr>
              <w:spacing w:after="160"/>
              <w:jc w:val="left"/>
            </w:pPr>
            <w:r>
              <w:t>OCR</w:t>
            </w:r>
          </w:p>
        </w:tc>
        <w:tc>
          <w:tcPr>
            <w:tcW w:w="5805" w:type="dxa"/>
          </w:tcPr>
          <w:p w:rsidR="00D43874" w:rsidRDefault="00BD6F31" w:rsidP="002502E8">
            <w:pPr>
              <w:spacing w:after="160"/>
              <w:jc w:val="left"/>
              <w:cnfStyle w:val="000000100000" w:firstRow="0" w:lastRow="0" w:firstColumn="0" w:lastColumn="0" w:oddVBand="0" w:evenVBand="0" w:oddHBand="1" w:evenHBand="0" w:firstRowFirstColumn="0" w:firstRowLastColumn="0" w:lastRowFirstColumn="0" w:lastRowLastColumn="0"/>
            </w:pPr>
            <w:r>
              <w:t>Optical Character Recognition</w:t>
            </w:r>
          </w:p>
        </w:tc>
      </w:tr>
      <w:tr w:rsidR="00D43874" w:rsidTr="00490D1D">
        <w:tc>
          <w:tcPr>
            <w:cnfStyle w:val="001000000000" w:firstRow="0" w:lastRow="0" w:firstColumn="1" w:lastColumn="0" w:oddVBand="0" w:evenVBand="0" w:oddHBand="0" w:evenHBand="0" w:firstRowFirstColumn="0" w:firstRowLastColumn="0" w:lastRowFirstColumn="0" w:lastRowLastColumn="0"/>
            <w:tcW w:w="2689" w:type="dxa"/>
          </w:tcPr>
          <w:p w:rsidR="00D43874" w:rsidRDefault="00BD6F31" w:rsidP="002502E8">
            <w:pPr>
              <w:spacing w:after="160"/>
              <w:jc w:val="left"/>
            </w:pPr>
            <w:r>
              <w:t>TTL</w:t>
            </w:r>
          </w:p>
        </w:tc>
        <w:tc>
          <w:tcPr>
            <w:tcW w:w="5805" w:type="dxa"/>
          </w:tcPr>
          <w:p w:rsidR="00D43874" w:rsidRDefault="00BD6F31" w:rsidP="002502E8">
            <w:pPr>
              <w:spacing w:after="160"/>
              <w:jc w:val="left"/>
              <w:cnfStyle w:val="000000000000" w:firstRow="0" w:lastRow="0" w:firstColumn="0" w:lastColumn="0" w:oddVBand="0" w:evenVBand="0" w:oddHBand="0" w:evenHBand="0" w:firstRowFirstColumn="0" w:firstRowLastColumn="0" w:lastRowFirstColumn="0" w:lastRowLastColumn="0"/>
            </w:pPr>
            <w:r>
              <w:t>Time to Live</w:t>
            </w:r>
          </w:p>
        </w:tc>
      </w:tr>
      <w:tr w:rsidR="00D43874" w:rsidTr="00490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D43874" w:rsidRDefault="00BD6F31" w:rsidP="002502E8">
            <w:pPr>
              <w:spacing w:after="160"/>
              <w:jc w:val="left"/>
            </w:pPr>
            <w:r>
              <w:t>P2P</w:t>
            </w:r>
          </w:p>
        </w:tc>
        <w:tc>
          <w:tcPr>
            <w:tcW w:w="5805" w:type="dxa"/>
          </w:tcPr>
          <w:p w:rsidR="00D43874" w:rsidRDefault="00BD6F31" w:rsidP="002502E8">
            <w:pPr>
              <w:spacing w:after="160"/>
              <w:jc w:val="left"/>
              <w:cnfStyle w:val="000000100000" w:firstRow="0" w:lastRow="0" w:firstColumn="0" w:lastColumn="0" w:oddVBand="0" w:evenVBand="0" w:oddHBand="1" w:evenHBand="0" w:firstRowFirstColumn="0" w:firstRowLastColumn="0" w:lastRowFirstColumn="0" w:lastRowLastColumn="0"/>
            </w:pPr>
            <w:r>
              <w:t>Peer to Peer</w:t>
            </w:r>
          </w:p>
        </w:tc>
      </w:tr>
      <w:tr w:rsidR="00D43874" w:rsidTr="00490D1D">
        <w:tc>
          <w:tcPr>
            <w:cnfStyle w:val="001000000000" w:firstRow="0" w:lastRow="0" w:firstColumn="1" w:lastColumn="0" w:oddVBand="0" w:evenVBand="0" w:oddHBand="0" w:evenHBand="0" w:firstRowFirstColumn="0" w:firstRowLastColumn="0" w:lastRowFirstColumn="0" w:lastRowLastColumn="0"/>
            <w:tcW w:w="2689" w:type="dxa"/>
          </w:tcPr>
          <w:p w:rsidR="00D43874" w:rsidRDefault="00BD6F31" w:rsidP="002502E8">
            <w:pPr>
              <w:spacing w:after="160"/>
              <w:jc w:val="left"/>
            </w:pPr>
            <w:r>
              <w:t>MVP</w:t>
            </w:r>
          </w:p>
        </w:tc>
        <w:tc>
          <w:tcPr>
            <w:tcW w:w="5805" w:type="dxa"/>
          </w:tcPr>
          <w:p w:rsidR="00D43874" w:rsidRDefault="00BD6F31" w:rsidP="002502E8">
            <w:pPr>
              <w:spacing w:after="160"/>
              <w:jc w:val="left"/>
              <w:cnfStyle w:val="000000000000" w:firstRow="0" w:lastRow="0" w:firstColumn="0" w:lastColumn="0" w:oddVBand="0" w:evenVBand="0" w:oddHBand="0" w:evenHBand="0" w:firstRowFirstColumn="0" w:firstRowLastColumn="0" w:lastRowFirstColumn="0" w:lastRowLastColumn="0"/>
            </w:pPr>
            <w:r>
              <w:t>Minimum Viable Product</w:t>
            </w:r>
          </w:p>
        </w:tc>
      </w:tr>
      <w:tr w:rsidR="00D43874" w:rsidTr="00490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D43874" w:rsidRDefault="00BD6F31" w:rsidP="002502E8">
            <w:pPr>
              <w:spacing w:after="160"/>
              <w:jc w:val="left"/>
            </w:pPr>
            <w:r>
              <w:t>SQL</w:t>
            </w:r>
          </w:p>
        </w:tc>
        <w:tc>
          <w:tcPr>
            <w:tcW w:w="5805" w:type="dxa"/>
          </w:tcPr>
          <w:p w:rsidR="00D43874" w:rsidRDefault="00BD6F31" w:rsidP="002502E8">
            <w:pPr>
              <w:spacing w:after="160"/>
              <w:jc w:val="left"/>
              <w:cnfStyle w:val="000000100000" w:firstRow="0" w:lastRow="0" w:firstColumn="0" w:lastColumn="0" w:oddVBand="0" w:evenVBand="0" w:oddHBand="1" w:evenHBand="0" w:firstRowFirstColumn="0" w:firstRowLastColumn="0" w:lastRowFirstColumn="0" w:lastRowLastColumn="0"/>
            </w:pPr>
            <w:r>
              <w:t>Structured Query Language</w:t>
            </w:r>
          </w:p>
        </w:tc>
      </w:tr>
      <w:tr w:rsidR="00D43874" w:rsidTr="00490D1D">
        <w:tc>
          <w:tcPr>
            <w:cnfStyle w:val="001000000000" w:firstRow="0" w:lastRow="0" w:firstColumn="1" w:lastColumn="0" w:oddVBand="0" w:evenVBand="0" w:oddHBand="0" w:evenHBand="0" w:firstRowFirstColumn="0" w:firstRowLastColumn="0" w:lastRowFirstColumn="0" w:lastRowLastColumn="0"/>
            <w:tcW w:w="2689" w:type="dxa"/>
          </w:tcPr>
          <w:p w:rsidR="00D43874" w:rsidRDefault="00BD6F31" w:rsidP="002502E8">
            <w:pPr>
              <w:spacing w:after="160"/>
              <w:jc w:val="left"/>
            </w:pPr>
            <w:r>
              <w:t>MTV</w:t>
            </w:r>
          </w:p>
        </w:tc>
        <w:tc>
          <w:tcPr>
            <w:tcW w:w="5805" w:type="dxa"/>
          </w:tcPr>
          <w:p w:rsidR="00D43874" w:rsidRDefault="00BD6F31" w:rsidP="002502E8">
            <w:pPr>
              <w:spacing w:after="160"/>
              <w:jc w:val="left"/>
              <w:cnfStyle w:val="000000000000" w:firstRow="0" w:lastRow="0" w:firstColumn="0" w:lastColumn="0" w:oddVBand="0" w:evenVBand="0" w:oddHBand="0" w:evenHBand="0" w:firstRowFirstColumn="0" w:firstRowLastColumn="0" w:lastRowFirstColumn="0" w:lastRowLastColumn="0"/>
            </w:pPr>
            <w:r>
              <w:t>Model, Template, View</w:t>
            </w:r>
          </w:p>
        </w:tc>
      </w:tr>
      <w:tr w:rsidR="00D43874" w:rsidTr="00490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D43874" w:rsidRDefault="00BD6F31" w:rsidP="002502E8">
            <w:pPr>
              <w:spacing w:after="160"/>
              <w:jc w:val="left"/>
            </w:pPr>
            <w:r>
              <w:t>RPCWI</w:t>
            </w:r>
          </w:p>
        </w:tc>
        <w:tc>
          <w:tcPr>
            <w:tcW w:w="5805" w:type="dxa"/>
          </w:tcPr>
          <w:p w:rsidR="00D43874" w:rsidRDefault="00BD6F31" w:rsidP="002502E8">
            <w:pPr>
              <w:spacing w:after="160"/>
              <w:jc w:val="left"/>
              <w:cnfStyle w:val="000000100000" w:firstRow="0" w:lastRow="0" w:firstColumn="0" w:lastColumn="0" w:oddVBand="0" w:evenVBand="0" w:oddHBand="1" w:evenHBand="0" w:firstRowFirstColumn="0" w:firstRowLastColumn="0" w:lastRowFirstColumn="0" w:lastRowLastColumn="0"/>
            </w:pPr>
            <w:r>
              <w:t>RPi-Cam-Web-Interface</w:t>
            </w:r>
          </w:p>
        </w:tc>
      </w:tr>
      <w:tr w:rsidR="00D43874" w:rsidTr="00490D1D">
        <w:tc>
          <w:tcPr>
            <w:cnfStyle w:val="001000000000" w:firstRow="0" w:lastRow="0" w:firstColumn="1" w:lastColumn="0" w:oddVBand="0" w:evenVBand="0" w:oddHBand="0" w:evenHBand="0" w:firstRowFirstColumn="0" w:firstRowLastColumn="0" w:lastRowFirstColumn="0" w:lastRowLastColumn="0"/>
            <w:tcW w:w="2689" w:type="dxa"/>
          </w:tcPr>
          <w:p w:rsidR="00D43874" w:rsidRDefault="00BD6F31" w:rsidP="002502E8">
            <w:pPr>
              <w:spacing w:after="160"/>
              <w:jc w:val="left"/>
            </w:pPr>
            <w:r>
              <w:t>SOC</w:t>
            </w:r>
          </w:p>
        </w:tc>
        <w:tc>
          <w:tcPr>
            <w:tcW w:w="5805" w:type="dxa"/>
          </w:tcPr>
          <w:p w:rsidR="00D43874" w:rsidRDefault="00BD6F31" w:rsidP="002502E8">
            <w:pPr>
              <w:spacing w:after="160"/>
              <w:jc w:val="left"/>
              <w:cnfStyle w:val="000000000000" w:firstRow="0" w:lastRow="0" w:firstColumn="0" w:lastColumn="0" w:oddVBand="0" w:evenVBand="0" w:oddHBand="0" w:evenHBand="0" w:firstRowFirstColumn="0" w:firstRowLastColumn="0" w:lastRowFirstColumn="0" w:lastRowLastColumn="0"/>
            </w:pPr>
            <w:r>
              <w:t>System on Chip</w:t>
            </w:r>
          </w:p>
        </w:tc>
      </w:tr>
      <w:tr w:rsidR="00D43874" w:rsidTr="00490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D43874" w:rsidRDefault="00490D1D" w:rsidP="002502E8">
            <w:pPr>
              <w:spacing w:after="160"/>
              <w:jc w:val="left"/>
            </w:pPr>
            <w:r>
              <w:t>CSRF</w:t>
            </w:r>
          </w:p>
        </w:tc>
        <w:tc>
          <w:tcPr>
            <w:tcW w:w="5805" w:type="dxa"/>
          </w:tcPr>
          <w:p w:rsidR="00D43874" w:rsidRDefault="00490D1D" w:rsidP="002502E8">
            <w:pPr>
              <w:spacing w:after="160"/>
              <w:jc w:val="left"/>
              <w:cnfStyle w:val="000000100000" w:firstRow="0" w:lastRow="0" w:firstColumn="0" w:lastColumn="0" w:oddVBand="0" w:evenVBand="0" w:oddHBand="1" w:evenHBand="0" w:firstRowFirstColumn="0" w:firstRowLastColumn="0" w:lastRowFirstColumn="0" w:lastRowLastColumn="0"/>
            </w:pPr>
            <w:r>
              <w:t>Cross Site Request Forgery</w:t>
            </w:r>
          </w:p>
        </w:tc>
      </w:tr>
      <w:tr w:rsidR="00490D1D" w:rsidTr="00490D1D">
        <w:tc>
          <w:tcPr>
            <w:cnfStyle w:val="001000000000" w:firstRow="0" w:lastRow="0" w:firstColumn="1" w:lastColumn="0" w:oddVBand="0" w:evenVBand="0" w:oddHBand="0" w:evenHBand="0" w:firstRowFirstColumn="0" w:firstRowLastColumn="0" w:lastRowFirstColumn="0" w:lastRowLastColumn="0"/>
            <w:tcW w:w="2689" w:type="dxa"/>
          </w:tcPr>
          <w:p w:rsidR="00490D1D" w:rsidRDefault="00490D1D" w:rsidP="002502E8">
            <w:pPr>
              <w:spacing w:after="160"/>
              <w:jc w:val="left"/>
            </w:pPr>
            <w:r>
              <w:t>REST</w:t>
            </w:r>
          </w:p>
        </w:tc>
        <w:tc>
          <w:tcPr>
            <w:tcW w:w="5805" w:type="dxa"/>
          </w:tcPr>
          <w:p w:rsidR="00490D1D" w:rsidRDefault="00490D1D" w:rsidP="002502E8">
            <w:pPr>
              <w:spacing w:after="160"/>
              <w:jc w:val="left"/>
              <w:cnfStyle w:val="000000000000" w:firstRow="0" w:lastRow="0" w:firstColumn="0" w:lastColumn="0" w:oddVBand="0" w:evenVBand="0" w:oddHBand="0" w:evenHBand="0" w:firstRowFirstColumn="0" w:firstRowLastColumn="0" w:lastRowFirstColumn="0" w:lastRowLastColumn="0"/>
            </w:pPr>
            <w:r w:rsidRPr="00490D1D">
              <w:t>Representational State Transfer</w:t>
            </w:r>
          </w:p>
        </w:tc>
      </w:tr>
      <w:tr w:rsidR="00490D1D" w:rsidTr="00490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490D1D" w:rsidRDefault="00490D1D" w:rsidP="002502E8">
            <w:pPr>
              <w:spacing w:after="160"/>
              <w:jc w:val="left"/>
            </w:pPr>
            <w:r>
              <w:t>JSON</w:t>
            </w:r>
          </w:p>
        </w:tc>
        <w:tc>
          <w:tcPr>
            <w:tcW w:w="5805" w:type="dxa"/>
          </w:tcPr>
          <w:p w:rsidR="00490D1D" w:rsidRDefault="00490D1D" w:rsidP="002502E8">
            <w:pPr>
              <w:spacing w:after="160"/>
              <w:jc w:val="left"/>
              <w:cnfStyle w:val="000000100000" w:firstRow="0" w:lastRow="0" w:firstColumn="0" w:lastColumn="0" w:oddVBand="0" w:evenVBand="0" w:oddHBand="1" w:evenHBand="0" w:firstRowFirstColumn="0" w:firstRowLastColumn="0" w:lastRowFirstColumn="0" w:lastRowLastColumn="0"/>
            </w:pPr>
            <w:r w:rsidRPr="00490D1D">
              <w:t>JavaScript Object Notation</w:t>
            </w:r>
          </w:p>
        </w:tc>
      </w:tr>
      <w:tr w:rsidR="00490D1D" w:rsidTr="00490D1D">
        <w:tc>
          <w:tcPr>
            <w:cnfStyle w:val="001000000000" w:firstRow="0" w:lastRow="0" w:firstColumn="1" w:lastColumn="0" w:oddVBand="0" w:evenVBand="0" w:oddHBand="0" w:evenHBand="0" w:firstRowFirstColumn="0" w:firstRowLastColumn="0" w:lastRowFirstColumn="0" w:lastRowLastColumn="0"/>
            <w:tcW w:w="2689" w:type="dxa"/>
          </w:tcPr>
          <w:p w:rsidR="00490D1D" w:rsidRDefault="00490D1D" w:rsidP="002502E8">
            <w:pPr>
              <w:spacing w:after="160"/>
              <w:jc w:val="left"/>
            </w:pPr>
            <w:r>
              <w:t>IP</w:t>
            </w:r>
          </w:p>
        </w:tc>
        <w:tc>
          <w:tcPr>
            <w:tcW w:w="5805" w:type="dxa"/>
          </w:tcPr>
          <w:p w:rsidR="00490D1D" w:rsidRDefault="00490D1D" w:rsidP="002502E8">
            <w:pPr>
              <w:spacing w:after="160"/>
              <w:jc w:val="left"/>
              <w:cnfStyle w:val="000000000000" w:firstRow="0" w:lastRow="0" w:firstColumn="0" w:lastColumn="0" w:oddVBand="0" w:evenVBand="0" w:oddHBand="0" w:evenHBand="0" w:firstRowFirstColumn="0" w:firstRowLastColumn="0" w:lastRowFirstColumn="0" w:lastRowLastColumn="0"/>
            </w:pPr>
            <w:r>
              <w:t>Internet Protocol</w:t>
            </w:r>
          </w:p>
        </w:tc>
      </w:tr>
      <w:tr w:rsidR="00490D1D" w:rsidTr="00490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490D1D" w:rsidRDefault="00490D1D" w:rsidP="002502E8">
            <w:pPr>
              <w:spacing w:after="160"/>
              <w:jc w:val="left"/>
            </w:pPr>
            <w:r>
              <w:t>NoIR</w:t>
            </w:r>
          </w:p>
        </w:tc>
        <w:tc>
          <w:tcPr>
            <w:tcW w:w="5805" w:type="dxa"/>
          </w:tcPr>
          <w:p w:rsidR="00490D1D" w:rsidRDefault="00490D1D" w:rsidP="002502E8">
            <w:pPr>
              <w:spacing w:after="160"/>
              <w:jc w:val="left"/>
              <w:cnfStyle w:val="000000100000" w:firstRow="0" w:lastRow="0" w:firstColumn="0" w:lastColumn="0" w:oddVBand="0" w:evenVBand="0" w:oddHBand="1" w:evenHBand="0" w:firstRowFirstColumn="0" w:firstRowLastColumn="0" w:lastRowFirstColumn="0" w:lastRowLastColumn="0"/>
            </w:pPr>
            <w:r>
              <w:t xml:space="preserve">No </w:t>
            </w:r>
            <w:r w:rsidR="005A4995">
              <w:t>Infra-Red</w:t>
            </w:r>
          </w:p>
        </w:tc>
      </w:tr>
      <w:tr w:rsidR="00490D1D" w:rsidTr="00490D1D">
        <w:tc>
          <w:tcPr>
            <w:cnfStyle w:val="001000000000" w:firstRow="0" w:lastRow="0" w:firstColumn="1" w:lastColumn="0" w:oddVBand="0" w:evenVBand="0" w:oddHBand="0" w:evenHBand="0" w:firstRowFirstColumn="0" w:firstRowLastColumn="0" w:lastRowFirstColumn="0" w:lastRowLastColumn="0"/>
            <w:tcW w:w="2689" w:type="dxa"/>
          </w:tcPr>
          <w:p w:rsidR="00490D1D" w:rsidRDefault="00490D1D" w:rsidP="002502E8">
            <w:pPr>
              <w:spacing w:after="160"/>
              <w:jc w:val="left"/>
            </w:pPr>
            <w:r>
              <w:t>API</w:t>
            </w:r>
          </w:p>
        </w:tc>
        <w:tc>
          <w:tcPr>
            <w:tcW w:w="5805" w:type="dxa"/>
          </w:tcPr>
          <w:p w:rsidR="00490D1D" w:rsidRDefault="00490D1D" w:rsidP="002502E8">
            <w:pPr>
              <w:spacing w:after="160"/>
              <w:jc w:val="left"/>
              <w:cnfStyle w:val="000000000000" w:firstRow="0" w:lastRow="0" w:firstColumn="0" w:lastColumn="0" w:oddVBand="0" w:evenVBand="0" w:oddHBand="0" w:evenHBand="0" w:firstRowFirstColumn="0" w:firstRowLastColumn="0" w:lastRowFirstColumn="0" w:lastRowLastColumn="0"/>
            </w:pPr>
            <w:r>
              <w:t>Application Program I</w:t>
            </w:r>
            <w:r w:rsidRPr="00490D1D">
              <w:t>nterface</w:t>
            </w:r>
          </w:p>
        </w:tc>
      </w:tr>
      <w:tr w:rsidR="00D43874" w:rsidTr="00490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D43874" w:rsidRDefault="00490D1D" w:rsidP="002502E8">
            <w:pPr>
              <w:spacing w:after="160"/>
              <w:jc w:val="left"/>
            </w:pPr>
            <w:r>
              <w:t>FPS</w:t>
            </w:r>
          </w:p>
        </w:tc>
        <w:tc>
          <w:tcPr>
            <w:tcW w:w="5805" w:type="dxa"/>
          </w:tcPr>
          <w:p w:rsidR="00D43874" w:rsidRDefault="00490D1D" w:rsidP="002502E8">
            <w:pPr>
              <w:spacing w:after="160"/>
              <w:jc w:val="left"/>
              <w:cnfStyle w:val="000000100000" w:firstRow="0" w:lastRow="0" w:firstColumn="0" w:lastColumn="0" w:oddVBand="0" w:evenVBand="0" w:oddHBand="1" w:evenHBand="0" w:firstRowFirstColumn="0" w:firstRowLastColumn="0" w:lastRowFirstColumn="0" w:lastRowLastColumn="0"/>
            </w:pPr>
            <w:r>
              <w:t>Frames per Second</w:t>
            </w:r>
          </w:p>
        </w:tc>
      </w:tr>
      <w:tr w:rsidR="00D43874" w:rsidTr="00490D1D">
        <w:tc>
          <w:tcPr>
            <w:cnfStyle w:val="001000000000" w:firstRow="0" w:lastRow="0" w:firstColumn="1" w:lastColumn="0" w:oddVBand="0" w:evenVBand="0" w:oddHBand="0" w:evenHBand="0" w:firstRowFirstColumn="0" w:firstRowLastColumn="0" w:lastRowFirstColumn="0" w:lastRowLastColumn="0"/>
            <w:tcW w:w="2689" w:type="dxa"/>
          </w:tcPr>
          <w:p w:rsidR="00D43874" w:rsidRDefault="00490D1D" w:rsidP="002502E8">
            <w:pPr>
              <w:spacing w:after="160"/>
              <w:jc w:val="left"/>
            </w:pPr>
            <w:r>
              <w:t>UUID</w:t>
            </w:r>
          </w:p>
        </w:tc>
        <w:tc>
          <w:tcPr>
            <w:tcW w:w="5805" w:type="dxa"/>
          </w:tcPr>
          <w:p w:rsidR="00D43874" w:rsidRDefault="00490D1D" w:rsidP="002502E8">
            <w:pPr>
              <w:spacing w:after="160"/>
              <w:jc w:val="left"/>
              <w:cnfStyle w:val="000000000000" w:firstRow="0" w:lastRow="0" w:firstColumn="0" w:lastColumn="0" w:oddVBand="0" w:evenVBand="0" w:oddHBand="0" w:evenHBand="0" w:firstRowFirstColumn="0" w:firstRowLastColumn="0" w:lastRowFirstColumn="0" w:lastRowLastColumn="0"/>
            </w:pPr>
            <w:r>
              <w:t>U</w:t>
            </w:r>
            <w:r w:rsidRPr="00490D1D">
              <w:t xml:space="preserve">niversally </w:t>
            </w:r>
            <w:r>
              <w:t>Unique I</w:t>
            </w:r>
            <w:r w:rsidRPr="00490D1D">
              <w:t>dentifier</w:t>
            </w:r>
          </w:p>
        </w:tc>
      </w:tr>
      <w:tr w:rsidR="00D43874" w:rsidTr="00490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D43874" w:rsidRDefault="00490D1D" w:rsidP="002502E8">
            <w:pPr>
              <w:spacing w:after="160"/>
              <w:jc w:val="left"/>
            </w:pPr>
            <w:r>
              <w:t>AES</w:t>
            </w:r>
          </w:p>
        </w:tc>
        <w:tc>
          <w:tcPr>
            <w:tcW w:w="5805" w:type="dxa"/>
          </w:tcPr>
          <w:p w:rsidR="00D43874" w:rsidRDefault="00490D1D" w:rsidP="00490D1D">
            <w:pPr>
              <w:spacing w:after="160"/>
              <w:jc w:val="left"/>
              <w:cnfStyle w:val="000000100000" w:firstRow="0" w:lastRow="0" w:firstColumn="0" w:lastColumn="0" w:oddVBand="0" w:evenVBand="0" w:oddHBand="1" w:evenHBand="0" w:firstRowFirstColumn="0" w:firstRowLastColumn="0" w:lastRowFirstColumn="0" w:lastRowLastColumn="0"/>
            </w:pPr>
            <w:r>
              <w:t>Advanced Encryption Standard</w:t>
            </w:r>
          </w:p>
        </w:tc>
      </w:tr>
    </w:tbl>
    <w:p w:rsidR="00EC6E8C" w:rsidRDefault="00EC6E8C" w:rsidP="002502E8">
      <w:pPr>
        <w:spacing w:after="160"/>
        <w:jc w:val="left"/>
      </w:pPr>
    </w:p>
    <w:p w:rsidR="00EC6E8C" w:rsidRDefault="00EC6E8C" w:rsidP="002502E8">
      <w:pPr>
        <w:spacing w:after="160"/>
        <w:jc w:val="left"/>
      </w:pPr>
    </w:p>
    <w:p w:rsidR="00117B9C" w:rsidRPr="00117B9C" w:rsidRDefault="00EC6E8C" w:rsidP="00117B9C">
      <w:pPr>
        <w:spacing w:after="160" w:line="259" w:lineRule="auto"/>
        <w:jc w:val="left"/>
        <w:rPr>
          <w:color w:val="FF0000"/>
          <w:sz w:val="44"/>
        </w:rPr>
      </w:pPr>
      <w:r>
        <w:br w:type="page"/>
      </w:r>
    </w:p>
    <w:p w:rsidR="00A42EEF" w:rsidRDefault="00A42EEF" w:rsidP="00A42EEF">
      <w:pPr>
        <w:pStyle w:val="Heading0"/>
      </w:pPr>
      <w:r>
        <w:lastRenderedPageBreak/>
        <w:t>List of Figures</w:t>
      </w:r>
    </w:p>
    <w:p w:rsidR="00A42EEF" w:rsidRPr="00A42EEF" w:rsidRDefault="00A42EEF" w:rsidP="00A42EEF"/>
    <w:p w:rsidR="00112016" w:rsidRDefault="00E12648">
      <w:pPr>
        <w:pStyle w:val="TableofFigures"/>
        <w:tabs>
          <w:tab w:val="right" w:leader="dot" w:pos="8494"/>
        </w:tabs>
        <w:rPr>
          <w:rFonts w:asciiTheme="minorHAnsi" w:eastAsiaTheme="minorEastAsia" w:hAnsiTheme="minorHAnsi" w:cstheme="minorBidi"/>
          <w:noProof/>
          <w:sz w:val="22"/>
          <w:szCs w:val="22"/>
          <w:lang w:eastAsia="en-GB"/>
        </w:rPr>
      </w:pPr>
      <w:r>
        <w:rPr>
          <w:color w:val="FF0000"/>
          <w:sz w:val="44"/>
        </w:rPr>
        <w:fldChar w:fldCharType="begin"/>
      </w:r>
      <w:r>
        <w:rPr>
          <w:color w:val="FF0000"/>
          <w:sz w:val="44"/>
        </w:rPr>
        <w:instrText xml:space="preserve"> TOC \h \z \c "Figure" </w:instrText>
      </w:r>
      <w:r>
        <w:rPr>
          <w:color w:val="FF0000"/>
          <w:sz w:val="44"/>
        </w:rPr>
        <w:fldChar w:fldCharType="separate"/>
      </w:r>
      <w:hyperlink w:anchor="_Toc485851315" w:history="1">
        <w:r w:rsidR="00112016" w:rsidRPr="005A2326">
          <w:rPr>
            <w:rStyle w:val="Hyperlink"/>
            <w:noProof/>
          </w:rPr>
          <w:t>Figure 1: Histogram Equalisation [21]</w:t>
        </w:r>
        <w:r w:rsidR="00112016">
          <w:rPr>
            <w:noProof/>
            <w:webHidden/>
          </w:rPr>
          <w:tab/>
        </w:r>
        <w:r w:rsidR="00112016">
          <w:rPr>
            <w:noProof/>
            <w:webHidden/>
          </w:rPr>
          <w:fldChar w:fldCharType="begin"/>
        </w:r>
        <w:r w:rsidR="00112016">
          <w:rPr>
            <w:noProof/>
            <w:webHidden/>
          </w:rPr>
          <w:instrText xml:space="preserve"> PAGEREF _Toc485851315 \h </w:instrText>
        </w:r>
        <w:r w:rsidR="00112016">
          <w:rPr>
            <w:noProof/>
            <w:webHidden/>
          </w:rPr>
        </w:r>
        <w:r w:rsidR="00112016">
          <w:rPr>
            <w:noProof/>
            <w:webHidden/>
          </w:rPr>
          <w:fldChar w:fldCharType="separate"/>
        </w:r>
        <w:r w:rsidR="00D701CC">
          <w:rPr>
            <w:noProof/>
            <w:webHidden/>
          </w:rPr>
          <w:t>7</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16" w:history="1">
        <w:r w:rsidR="00112016" w:rsidRPr="005A2326">
          <w:rPr>
            <w:rStyle w:val="Hyperlink"/>
            <w:noProof/>
          </w:rPr>
          <w:t>Figure 2: Using a perspective transformation [26]</w:t>
        </w:r>
        <w:r w:rsidR="00112016">
          <w:rPr>
            <w:noProof/>
            <w:webHidden/>
          </w:rPr>
          <w:tab/>
        </w:r>
        <w:r w:rsidR="00112016">
          <w:rPr>
            <w:noProof/>
            <w:webHidden/>
          </w:rPr>
          <w:fldChar w:fldCharType="begin"/>
        </w:r>
        <w:r w:rsidR="00112016">
          <w:rPr>
            <w:noProof/>
            <w:webHidden/>
          </w:rPr>
          <w:instrText xml:space="preserve"> PAGEREF _Toc485851316 \h </w:instrText>
        </w:r>
        <w:r w:rsidR="00112016">
          <w:rPr>
            <w:noProof/>
            <w:webHidden/>
          </w:rPr>
        </w:r>
        <w:r w:rsidR="00112016">
          <w:rPr>
            <w:noProof/>
            <w:webHidden/>
          </w:rPr>
          <w:fldChar w:fldCharType="separate"/>
        </w:r>
        <w:r w:rsidR="00D701CC">
          <w:rPr>
            <w:noProof/>
            <w:webHidden/>
          </w:rPr>
          <w:t>8</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17" w:history="1">
        <w:r w:rsidR="00112016" w:rsidRPr="005A2326">
          <w:rPr>
            <w:rStyle w:val="Hyperlink"/>
            <w:noProof/>
          </w:rPr>
          <w:t>Figure 3: High level view of modules</w:t>
        </w:r>
        <w:r w:rsidR="00112016">
          <w:rPr>
            <w:noProof/>
            <w:webHidden/>
          </w:rPr>
          <w:tab/>
        </w:r>
        <w:r w:rsidR="00112016">
          <w:rPr>
            <w:noProof/>
            <w:webHidden/>
          </w:rPr>
          <w:fldChar w:fldCharType="begin"/>
        </w:r>
        <w:r w:rsidR="00112016">
          <w:rPr>
            <w:noProof/>
            <w:webHidden/>
          </w:rPr>
          <w:instrText xml:space="preserve"> PAGEREF _Toc485851317 \h </w:instrText>
        </w:r>
        <w:r w:rsidR="00112016">
          <w:rPr>
            <w:noProof/>
            <w:webHidden/>
          </w:rPr>
        </w:r>
        <w:r w:rsidR="00112016">
          <w:rPr>
            <w:noProof/>
            <w:webHidden/>
          </w:rPr>
          <w:fldChar w:fldCharType="separate"/>
        </w:r>
        <w:r w:rsidR="00D701CC">
          <w:rPr>
            <w:noProof/>
            <w:webHidden/>
          </w:rPr>
          <w:t>11</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18" w:history="1">
        <w:r w:rsidR="00112016" w:rsidRPr="005A2326">
          <w:rPr>
            <w:rStyle w:val="Hyperlink"/>
            <w:noProof/>
          </w:rPr>
          <w:t>Figure 4: Django's MTV style (BD = database) [62]</w:t>
        </w:r>
        <w:r w:rsidR="00112016">
          <w:rPr>
            <w:noProof/>
            <w:webHidden/>
          </w:rPr>
          <w:tab/>
        </w:r>
        <w:r w:rsidR="00112016">
          <w:rPr>
            <w:noProof/>
            <w:webHidden/>
          </w:rPr>
          <w:fldChar w:fldCharType="begin"/>
        </w:r>
        <w:r w:rsidR="00112016">
          <w:rPr>
            <w:noProof/>
            <w:webHidden/>
          </w:rPr>
          <w:instrText xml:space="preserve"> PAGEREF _Toc485851318 \h </w:instrText>
        </w:r>
        <w:r w:rsidR="00112016">
          <w:rPr>
            <w:noProof/>
            <w:webHidden/>
          </w:rPr>
        </w:r>
        <w:r w:rsidR="00112016">
          <w:rPr>
            <w:noProof/>
            <w:webHidden/>
          </w:rPr>
          <w:fldChar w:fldCharType="separate"/>
        </w:r>
        <w:r w:rsidR="00D701CC">
          <w:rPr>
            <w:noProof/>
            <w:webHidden/>
          </w:rPr>
          <w:t>25</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19" w:history="1">
        <w:r w:rsidR="00112016" w:rsidRPr="005A2326">
          <w:rPr>
            <w:rStyle w:val="Hyperlink"/>
            <w:noProof/>
          </w:rPr>
          <w:t>Figure 5: Flow of LPR</w:t>
        </w:r>
        <w:r w:rsidR="00112016">
          <w:rPr>
            <w:noProof/>
            <w:webHidden/>
          </w:rPr>
          <w:tab/>
        </w:r>
        <w:r w:rsidR="00112016">
          <w:rPr>
            <w:noProof/>
            <w:webHidden/>
          </w:rPr>
          <w:fldChar w:fldCharType="begin"/>
        </w:r>
        <w:r w:rsidR="00112016">
          <w:rPr>
            <w:noProof/>
            <w:webHidden/>
          </w:rPr>
          <w:instrText xml:space="preserve"> PAGEREF _Toc485851319 \h </w:instrText>
        </w:r>
        <w:r w:rsidR="00112016">
          <w:rPr>
            <w:noProof/>
            <w:webHidden/>
          </w:rPr>
        </w:r>
        <w:r w:rsidR="00112016">
          <w:rPr>
            <w:noProof/>
            <w:webHidden/>
          </w:rPr>
          <w:fldChar w:fldCharType="separate"/>
        </w:r>
        <w:r w:rsidR="00D701CC">
          <w:rPr>
            <w:noProof/>
            <w:webHidden/>
          </w:rPr>
          <w:t>27</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20" w:history="1">
        <w:r w:rsidR="00112016" w:rsidRPr="005A2326">
          <w:rPr>
            <w:rStyle w:val="Hyperlink"/>
            <w:noProof/>
          </w:rPr>
          <w:t>Figure 6: Consecutive Frames</w:t>
        </w:r>
        <w:r w:rsidR="00112016">
          <w:rPr>
            <w:noProof/>
            <w:webHidden/>
          </w:rPr>
          <w:tab/>
        </w:r>
        <w:r w:rsidR="00112016">
          <w:rPr>
            <w:noProof/>
            <w:webHidden/>
          </w:rPr>
          <w:fldChar w:fldCharType="begin"/>
        </w:r>
        <w:r w:rsidR="00112016">
          <w:rPr>
            <w:noProof/>
            <w:webHidden/>
          </w:rPr>
          <w:instrText xml:space="preserve"> PAGEREF _Toc485851320 \h </w:instrText>
        </w:r>
        <w:r w:rsidR="00112016">
          <w:rPr>
            <w:noProof/>
            <w:webHidden/>
          </w:rPr>
        </w:r>
        <w:r w:rsidR="00112016">
          <w:rPr>
            <w:noProof/>
            <w:webHidden/>
          </w:rPr>
          <w:fldChar w:fldCharType="separate"/>
        </w:r>
        <w:r w:rsidR="00D701CC">
          <w:rPr>
            <w:noProof/>
            <w:webHidden/>
          </w:rPr>
          <w:t>30</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21" w:history="1">
        <w:r w:rsidR="00112016" w:rsidRPr="005A2326">
          <w:rPr>
            <w:rStyle w:val="Hyperlink"/>
            <w:noProof/>
          </w:rPr>
          <w:t>Figure 7: 5 frames apart</w:t>
        </w:r>
        <w:r w:rsidR="00112016">
          <w:rPr>
            <w:noProof/>
            <w:webHidden/>
          </w:rPr>
          <w:tab/>
        </w:r>
        <w:r w:rsidR="00112016">
          <w:rPr>
            <w:noProof/>
            <w:webHidden/>
          </w:rPr>
          <w:fldChar w:fldCharType="begin"/>
        </w:r>
        <w:r w:rsidR="00112016">
          <w:rPr>
            <w:noProof/>
            <w:webHidden/>
          </w:rPr>
          <w:instrText xml:space="preserve"> PAGEREF _Toc485851321 \h </w:instrText>
        </w:r>
        <w:r w:rsidR="00112016">
          <w:rPr>
            <w:noProof/>
            <w:webHidden/>
          </w:rPr>
        </w:r>
        <w:r w:rsidR="00112016">
          <w:rPr>
            <w:noProof/>
            <w:webHidden/>
          </w:rPr>
          <w:fldChar w:fldCharType="separate"/>
        </w:r>
        <w:r w:rsidR="00D701CC">
          <w:rPr>
            <w:noProof/>
            <w:webHidden/>
          </w:rPr>
          <w:t>30</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22" w:history="1">
        <w:r w:rsidR="00112016" w:rsidRPr="005A2326">
          <w:rPr>
            <w:rStyle w:val="Hyperlink"/>
            <w:noProof/>
          </w:rPr>
          <w:t>Figure 8: Before and after multicore (3 out of 4 cores)</w:t>
        </w:r>
        <w:r w:rsidR="00112016">
          <w:rPr>
            <w:noProof/>
            <w:webHidden/>
          </w:rPr>
          <w:tab/>
        </w:r>
        <w:r w:rsidR="00112016">
          <w:rPr>
            <w:noProof/>
            <w:webHidden/>
          </w:rPr>
          <w:fldChar w:fldCharType="begin"/>
        </w:r>
        <w:r w:rsidR="00112016">
          <w:rPr>
            <w:noProof/>
            <w:webHidden/>
          </w:rPr>
          <w:instrText xml:space="preserve"> PAGEREF _Toc485851322 \h </w:instrText>
        </w:r>
        <w:r w:rsidR="00112016">
          <w:rPr>
            <w:noProof/>
            <w:webHidden/>
          </w:rPr>
        </w:r>
        <w:r w:rsidR="00112016">
          <w:rPr>
            <w:noProof/>
            <w:webHidden/>
          </w:rPr>
          <w:fldChar w:fldCharType="separate"/>
        </w:r>
        <w:r w:rsidR="00D701CC">
          <w:rPr>
            <w:noProof/>
            <w:webHidden/>
          </w:rPr>
          <w:t>32</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23" w:history="1">
        <w:r w:rsidR="00112016" w:rsidRPr="005A2326">
          <w:rPr>
            <w:rStyle w:val="Hyperlink"/>
            <w:noProof/>
          </w:rPr>
          <w:t>Figure 9: Videos to be processed database table</w:t>
        </w:r>
        <w:r w:rsidR="00112016">
          <w:rPr>
            <w:noProof/>
            <w:webHidden/>
          </w:rPr>
          <w:tab/>
        </w:r>
        <w:r w:rsidR="00112016">
          <w:rPr>
            <w:noProof/>
            <w:webHidden/>
          </w:rPr>
          <w:fldChar w:fldCharType="begin"/>
        </w:r>
        <w:r w:rsidR="00112016">
          <w:rPr>
            <w:noProof/>
            <w:webHidden/>
          </w:rPr>
          <w:instrText xml:space="preserve"> PAGEREF _Toc485851323 \h </w:instrText>
        </w:r>
        <w:r w:rsidR="00112016">
          <w:rPr>
            <w:noProof/>
            <w:webHidden/>
          </w:rPr>
        </w:r>
        <w:r w:rsidR="00112016">
          <w:rPr>
            <w:noProof/>
            <w:webHidden/>
          </w:rPr>
          <w:fldChar w:fldCharType="separate"/>
        </w:r>
        <w:r w:rsidR="00D701CC">
          <w:rPr>
            <w:noProof/>
            <w:webHidden/>
          </w:rPr>
          <w:t>34</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24" w:history="1">
        <w:r w:rsidR="00112016" w:rsidRPr="005A2326">
          <w:rPr>
            <w:rStyle w:val="Hyperlink"/>
            <w:noProof/>
          </w:rPr>
          <w:t>Figure 10: Structure of Peer to Peer Network (lines indicate persistent connection)</w:t>
        </w:r>
        <w:r w:rsidR="00112016">
          <w:rPr>
            <w:noProof/>
            <w:webHidden/>
          </w:rPr>
          <w:tab/>
        </w:r>
        <w:r w:rsidR="00112016">
          <w:rPr>
            <w:noProof/>
            <w:webHidden/>
          </w:rPr>
          <w:fldChar w:fldCharType="begin"/>
        </w:r>
        <w:r w:rsidR="00112016">
          <w:rPr>
            <w:noProof/>
            <w:webHidden/>
          </w:rPr>
          <w:instrText xml:space="preserve"> PAGEREF _Toc485851324 \h </w:instrText>
        </w:r>
        <w:r w:rsidR="00112016">
          <w:rPr>
            <w:noProof/>
            <w:webHidden/>
          </w:rPr>
        </w:r>
        <w:r w:rsidR="00112016">
          <w:rPr>
            <w:noProof/>
            <w:webHidden/>
          </w:rPr>
          <w:fldChar w:fldCharType="separate"/>
        </w:r>
        <w:r w:rsidR="00D701CC">
          <w:rPr>
            <w:noProof/>
            <w:webHidden/>
          </w:rPr>
          <w:t>35</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25" w:history="1">
        <w:r w:rsidR="00112016" w:rsidRPr="005A2326">
          <w:rPr>
            <w:rStyle w:val="Hyperlink"/>
            <w:noProof/>
          </w:rPr>
          <w:t>Figure 11: P2P network bootstrap database tables</w:t>
        </w:r>
        <w:r w:rsidR="00112016">
          <w:rPr>
            <w:noProof/>
            <w:webHidden/>
          </w:rPr>
          <w:tab/>
        </w:r>
        <w:r w:rsidR="00112016">
          <w:rPr>
            <w:noProof/>
            <w:webHidden/>
          </w:rPr>
          <w:fldChar w:fldCharType="begin"/>
        </w:r>
        <w:r w:rsidR="00112016">
          <w:rPr>
            <w:noProof/>
            <w:webHidden/>
          </w:rPr>
          <w:instrText xml:space="preserve"> PAGEREF _Toc485851325 \h </w:instrText>
        </w:r>
        <w:r w:rsidR="00112016">
          <w:rPr>
            <w:noProof/>
            <w:webHidden/>
          </w:rPr>
        </w:r>
        <w:r w:rsidR="00112016">
          <w:rPr>
            <w:noProof/>
            <w:webHidden/>
          </w:rPr>
          <w:fldChar w:fldCharType="separate"/>
        </w:r>
        <w:r w:rsidR="00D701CC">
          <w:rPr>
            <w:noProof/>
            <w:webHidden/>
          </w:rPr>
          <w:t>36</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26" w:history="1">
        <w:r w:rsidR="00112016" w:rsidRPr="005A2326">
          <w:rPr>
            <w:rStyle w:val="Hyperlink"/>
            <w:noProof/>
          </w:rPr>
          <w:t>Figure 12: Google Maps' 6 decimal places default</w:t>
        </w:r>
        <w:r w:rsidR="00112016">
          <w:rPr>
            <w:noProof/>
            <w:webHidden/>
          </w:rPr>
          <w:tab/>
        </w:r>
        <w:r w:rsidR="00112016">
          <w:rPr>
            <w:noProof/>
            <w:webHidden/>
          </w:rPr>
          <w:fldChar w:fldCharType="begin"/>
        </w:r>
        <w:r w:rsidR="00112016">
          <w:rPr>
            <w:noProof/>
            <w:webHidden/>
          </w:rPr>
          <w:instrText xml:space="preserve"> PAGEREF _Toc485851326 \h </w:instrText>
        </w:r>
        <w:r w:rsidR="00112016">
          <w:rPr>
            <w:noProof/>
            <w:webHidden/>
          </w:rPr>
        </w:r>
        <w:r w:rsidR="00112016">
          <w:rPr>
            <w:noProof/>
            <w:webHidden/>
          </w:rPr>
          <w:fldChar w:fldCharType="separate"/>
        </w:r>
        <w:r w:rsidR="00D701CC">
          <w:rPr>
            <w:noProof/>
            <w:webHidden/>
          </w:rPr>
          <w:t>37</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27" w:history="1">
        <w:r w:rsidR="00112016" w:rsidRPr="005A2326">
          <w:rPr>
            <w:rStyle w:val="Hyperlink"/>
            <w:noProof/>
          </w:rPr>
          <w:t>Figure 13: P2P network peer database tables (lines indicate foreign key relationships)</w:t>
        </w:r>
        <w:r w:rsidR="00112016">
          <w:rPr>
            <w:noProof/>
            <w:webHidden/>
          </w:rPr>
          <w:tab/>
        </w:r>
        <w:r w:rsidR="00112016">
          <w:rPr>
            <w:noProof/>
            <w:webHidden/>
          </w:rPr>
          <w:fldChar w:fldCharType="begin"/>
        </w:r>
        <w:r w:rsidR="00112016">
          <w:rPr>
            <w:noProof/>
            <w:webHidden/>
          </w:rPr>
          <w:instrText xml:space="preserve"> PAGEREF _Toc485851327 \h </w:instrText>
        </w:r>
        <w:r w:rsidR="00112016">
          <w:rPr>
            <w:noProof/>
            <w:webHidden/>
          </w:rPr>
        </w:r>
        <w:r w:rsidR="00112016">
          <w:rPr>
            <w:noProof/>
            <w:webHidden/>
          </w:rPr>
          <w:fldChar w:fldCharType="separate"/>
        </w:r>
        <w:r w:rsidR="00D701CC">
          <w:rPr>
            <w:noProof/>
            <w:webHidden/>
          </w:rPr>
          <w:t>38</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28" w:history="1">
        <w:r w:rsidR="00112016" w:rsidRPr="005A2326">
          <w:rPr>
            <w:rStyle w:val="Hyperlink"/>
            <w:noProof/>
          </w:rPr>
          <w:t>Figure 14: Sample operation of P2P network</w:t>
        </w:r>
        <w:r w:rsidR="00112016">
          <w:rPr>
            <w:noProof/>
            <w:webHidden/>
          </w:rPr>
          <w:tab/>
        </w:r>
        <w:r w:rsidR="00112016">
          <w:rPr>
            <w:noProof/>
            <w:webHidden/>
          </w:rPr>
          <w:fldChar w:fldCharType="begin"/>
        </w:r>
        <w:r w:rsidR="00112016">
          <w:rPr>
            <w:noProof/>
            <w:webHidden/>
          </w:rPr>
          <w:instrText xml:space="preserve"> PAGEREF _Toc485851328 \h </w:instrText>
        </w:r>
        <w:r w:rsidR="00112016">
          <w:rPr>
            <w:noProof/>
            <w:webHidden/>
          </w:rPr>
        </w:r>
        <w:r w:rsidR="00112016">
          <w:rPr>
            <w:noProof/>
            <w:webHidden/>
          </w:rPr>
          <w:fldChar w:fldCharType="separate"/>
        </w:r>
        <w:r w:rsidR="00D701CC">
          <w:rPr>
            <w:noProof/>
            <w:webHidden/>
          </w:rPr>
          <w:t>40</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29" w:history="1">
        <w:r w:rsidR="00112016" w:rsidRPr="005A2326">
          <w:rPr>
            <w:rStyle w:val="Hyperlink"/>
            <w:noProof/>
          </w:rPr>
          <w:t>Figure 15: Trust Decay using a ratio of 0.99, applied every minute (genuine peer (1min) is truncated)</w:t>
        </w:r>
        <w:r w:rsidR="00112016">
          <w:rPr>
            <w:noProof/>
            <w:webHidden/>
          </w:rPr>
          <w:tab/>
        </w:r>
        <w:r w:rsidR="00112016">
          <w:rPr>
            <w:noProof/>
            <w:webHidden/>
          </w:rPr>
          <w:fldChar w:fldCharType="begin"/>
        </w:r>
        <w:r w:rsidR="00112016">
          <w:rPr>
            <w:noProof/>
            <w:webHidden/>
          </w:rPr>
          <w:instrText xml:space="preserve"> PAGEREF _Toc485851329 \h </w:instrText>
        </w:r>
        <w:r w:rsidR="00112016">
          <w:rPr>
            <w:noProof/>
            <w:webHidden/>
          </w:rPr>
        </w:r>
        <w:r w:rsidR="00112016">
          <w:rPr>
            <w:noProof/>
            <w:webHidden/>
          </w:rPr>
          <w:fldChar w:fldCharType="separate"/>
        </w:r>
        <w:r w:rsidR="00D701CC">
          <w:rPr>
            <w:noProof/>
            <w:webHidden/>
          </w:rPr>
          <w:t>45</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30" w:history="1">
        <w:r w:rsidR="00112016" w:rsidRPr="005A2326">
          <w:rPr>
            <w:rStyle w:val="Hyperlink"/>
            <w:noProof/>
          </w:rPr>
          <w:t>Figure 16: Flow of data in web interface</w:t>
        </w:r>
        <w:r w:rsidR="00112016">
          <w:rPr>
            <w:noProof/>
            <w:webHidden/>
          </w:rPr>
          <w:tab/>
        </w:r>
        <w:r w:rsidR="00112016">
          <w:rPr>
            <w:noProof/>
            <w:webHidden/>
          </w:rPr>
          <w:fldChar w:fldCharType="begin"/>
        </w:r>
        <w:r w:rsidR="00112016">
          <w:rPr>
            <w:noProof/>
            <w:webHidden/>
          </w:rPr>
          <w:instrText xml:space="preserve"> PAGEREF _Toc485851330 \h </w:instrText>
        </w:r>
        <w:r w:rsidR="00112016">
          <w:rPr>
            <w:noProof/>
            <w:webHidden/>
          </w:rPr>
        </w:r>
        <w:r w:rsidR="00112016">
          <w:rPr>
            <w:noProof/>
            <w:webHidden/>
          </w:rPr>
          <w:fldChar w:fldCharType="separate"/>
        </w:r>
        <w:r w:rsidR="00D701CC">
          <w:rPr>
            <w:noProof/>
            <w:webHidden/>
          </w:rPr>
          <w:t>47</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31" w:history="1">
        <w:r w:rsidR="00112016" w:rsidRPr="005A2326">
          <w:rPr>
            <w:rStyle w:val="Hyperlink"/>
            <w:noProof/>
          </w:rPr>
          <w:t>Figure 17: Responsive design based on device (top – desktop, bottom, left to right – mobile)</w:t>
        </w:r>
        <w:r w:rsidR="00112016">
          <w:rPr>
            <w:noProof/>
            <w:webHidden/>
          </w:rPr>
          <w:tab/>
        </w:r>
        <w:r w:rsidR="00112016">
          <w:rPr>
            <w:noProof/>
            <w:webHidden/>
          </w:rPr>
          <w:fldChar w:fldCharType="begin"/>
        </w:r>
        <w:r w:rsidR="00112016">
          <w:rPr>
            <w:noProof/>
            <w:webHidden/>
          </w:rPr>
          <w:instrText xml:space="preserve"> PAGEREF _Toc485851331 \h </w:instrText>
        </w:r>
        <w:r w:rsidR="00112016">
          <w:rPr>
            <w:noProof/>
            <w:webHidden/>
          </w:rPr>
        </w:r>
        <w:r w:rsidR="00112016">
          <w:rPr>
            <w:noProof/>
            <w:webHidden/>
          </w:rPr>
          <w:fldChar w:fldCharType="separate"/>
        </w:r>
        <w:r w:rsidR="00D701CC">
          <w:rPr>
            <w:noProof/>
            <w:webHidden/>
          </w:rPr>
          <w:t>48</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32" w:history="1">
        <w:r w:rsidR="00112016" w:rsidRPr="005A2326">
          <w:rPr>
            <w:rStyle w:val="Hyperlink"/>
            <w:noProof/>
          </w:rPr>
          <w:t>Figure 18: Headlights showing status of network (top – running, bottom – reset)</w:t>
        </w:r>
        <w:r w:rsidR="00112016">
          <w:rPr>
            <w:noProof/>
            <w:webHidden/>
          </w:rPr>
          <w:tab/>
        </w:r>
        <w:r w:rsidR="00112016">
          <w:rPr>
            <w:noProof/>
            <w:webHidden/>
          </w:rPr>
          <w:fldChar w:fldCharType="begin"/>
        </w:r>
        <w:r w:rsidR="00112016">
          <w:rPr>
            <w:noProof/>
            <w:webHidden/>
          </w:rPr>
          <w:instrText xml:space="preserve"> PAGEREF _Toc485851332 \h </w:instrText>
        </w:r>
        <w:r w:rsidR="00112016">
          <w:rPr>
            <w:noProof/>
            <w:webHidden/>
          </w:rPr>
        </w:r>
        <w:r w:rsidR="00112016">
          <w:rPr>
            <w:noProof/>
            <w:webHidden/>
          </w:rPr>
          <w:fldChar w:fldCharType="separate"/>
        </w:r>
        <w:r w:rsidR="00D701CC">
          <w:rPr>
            <w:noProof/>
            <w:webHidden/>
          </w:rPr>
          <w:t>50</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33" w:history="1">
        <w:r w:rsidR="00112016" w:rsidRPr="005A2326">
          <w:rPr>
            <w:rStyle w:val="Hyperlink"/>
            <w:noProof/>
          </w:rPr>
          <w:t>Figure 19: Peer Map</w:t>
        </w:r>
        <w:r w:rsidR="00112016">
          <w:rPr>
            <w:noProof/>
            <w:webHidden/>
          </w:rPr>
          <w:tab/>
        </w:r>
        <w:r w:rsidR="00112016">
          <w:rPr>
            <w:noProof/>
            <w:webHidden/>
          </w:rPr>
          <w:fldChar w:fldCharType="begin"/>
        </w:r>
        <w:r w:rsidR="00112016">
          <w:rPr>
            <w:noProof/>
            <w:webHidden/>
          </w:rPr>
          <w:instrText xml:space="preserve"> PAGEREF _Toc485851333 \h </w:instrText>
        </w:r>
        <w:r w:rsidR="00112016">
          <w:rPr>
            <w:noProof/>
            <w:webHidden/>
          </w:rPr>
        </w:r>
        <w:r w:rsidR="00112016">
          <w:rPr>
            <w:noProof/>
            <w:webHidden/>
          </w:rPr>
          <w:fldChar w:fldCharType="separate"/>
        </w:r>
        <w:r w:rsidR="00D701CC">
          <w:rPr>
            <w:noProof/>
            <w:webHidden/>
          </w:rPr>
          <w:t>51</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34" w:history="1">
        <w:r w:rsidR="00112016" w:rsidRPr="005A2326">
          <w:rPr>
            <w:rStyle w:val="Hyperlink"/>
            <w:noProof/>
          </w:rPr>
          <w:t>Figure 20: List of violations</w:t>
        </w:r>
        <w:r w:rsidR="00112016">
          <w:rPr>
            <w:noProof/>
            <w:webHidden/>
          </w:rPr>
          <w:tab/>
        </w:r>
        <w:r w:rsidR="00112016">
          <w:rPr>
            <w:noProof/>
            <w:webHidden/>
          </w:rPr>
          <w:fldChar w:fldCharType="begin"/>
        </w:r>
        <w:r w:rsidR="00112016">
          <w:rPr>
            <w:noProof/>
            <w:webHidden/>
          </w:rPr>
          <w:instrText xml:space="preserve"> PAGEREF _Toc485851334 \h </w:instrText>
        </w:r>
        <w:r w:rsidR="00112016">
          <w:rPr>
            <w:noProof/>
            <w:webHidden/>
          </w:rPr>
        </w:r>
        <w:r w:rsidR="00112016">
          <w:rPr>
            <w:noProof/>
            <w:webHidden/>
          </w:rPr>
          <w:fldChar w:fldCharType="separate"/>
        </w:r>
        <w:r w:rsidR="00D701CC">
          <w:rPr>
            <w:noProof/>
            <w:webHidden/>
          </w:rPr>
          <w:t>52</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35" w:history="1">
        <w:r w:rsidR="00112016" w:rsidRPr="005A2326">
          <w:rPr>
            <w:rStyle w:val="Hyperlink"/>
            <w:noProof/>
          </w:rPr>
          <w:t>Figure 21: Twitter Post</w:t>
        </w:r>
        <w:r w:rsidR="00112016">
          <w:rPr>
            <w:noProof/>
            <w:webHidden/>
          </w:rPr>
          <w:tab/>
        </w:r>
        <w:r w:rsidR="00112016">
          <w:rPr>
            <w:noProof/>
            <w:webHidden/>
          </w:rPr>
          <w:fldChar w:fldCharType="begin"/>
        </w:r>
        <w:r w:rsidR="00112016">
          <w:rPr>
            <w:noProof/>
            <w:webHidden/>
          </w:rPr>
          <w:instrText xml:space="preserve"> PAGEREF _Toc485851335 \h </w:instrText>
        </w:r>
        <w:r w:rsidR="00112016">
          <w:rPr>
            <w:noProof/>
            <w:webHidden/>
          </w:rPr>
        </w:r>
        <w:r w:rsidR="00112016">
          <w:rPr>
            <w:noProof/>
            <w:webHidden/>
          </w:rPr>
          <w:fldChar w:fldCharType="separate"/>
        </w:r>
        <w:r w:rsidR="00D701CC">
          <w:rPr>
            <w:noProof/>
            <w:webHidden/>
          </w:rPr>
          <w:t>53</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36" w:history="1">
        <w:r w:rsidR="00112016" w:rsidRPr="005A2326">
          <w:rPr>
            <w:rStyle w:val="Hyperlink"/>
            <w:noProof/>
          </w:rPr>
          <w:t>Figure 22: Cars parked in different positions on a road</w:t>
        </w:r>
        <w:r w:rsidR="00112016">
          <w:rPr>
            <w:noProof/>
            <w:webHidden/>
          </w:rPr>
          <w:tab/>
        </w:r>
        <w:r w:rsidR="00112016">
          <w:rPr>
            <w:noProof/>
            <w:webHidden/>
          </w:rPr>
          <w:fldChar w:fldCharType="begin"/>
        </w:r>
        <w:r w:rsidR="00112016">
          <w:rPr>
            <w:noProof/>
            <w:webHidden/>
          </w:rPr>
          <w:instrText xml:space="preserve"> PAGEREF _Toc485851336 \h </w:instrText>
        </w:r>
        <w:r w:rsidR="00112016">
          <w:rPr>
            <w:noProof/>
            <w:webHidden/>
          </w:rPr>
        </w:r>
        <w:r w:rsidR="00112016">
          <w:rPr>
            <w:noProof/>
            <w:webHidden/>
          </w:rPr>
          <w:fldChar w:fldCharType="separate"/>
        </w:r>
        <w:r w:rsidR="00D701CC">
          <w:rPr>
            <w:noProof/>
            <w:webHidden/>
          </w:rPr>
          <w:t>58</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37" w:history="1">
        <w:r w:rsidR="00112016" w:rsidRPr="005A2326">
          <w:rPr>
            <w:rStyle w:val="Hyperlink"/>
            <w:noProof/>
          </w:rPr>
          <w:t>Figure 23: Imperial Campus Shuttle</w:t>
        </w:r>
        <w:r w:rsidR="00112016">
          <w:rPr>
            <w:noProof/>
            <w:webHidden/>
          </w:rPr>
          <w:tab/>
        </w:r>
        <w:r w:rsidR="00112016">
          <w:rPr>
            <w:noProof/>
            <w:webHidden/>
          </w:rPr>
          <w:fldChar w:fldCharType="begin"/>
        </w:r>
        <w:r w:rsidR="00112016">
          <w:rPr>
            <w:noProof/>
            <w:webHidden/>
          </w:rPr>
          <w:instrText xml:space="preserve"> PAGEREF _Toc485851337 \h </w:instrText>
        </w:r>
        <w:r w:rsidR="00112016">
          <w:rPr>
            <w:noProof/>
            <w:webHidden/>
          </w:rPr>
        </w:r>
        <w:r w:rsidR="00112016">
          <w:rPr>
            <w:noProof/>
            <w:webHidden/>
          </w:rPr>
          <w:fldChar w:fldCharType="separate"/>
        </w:r>
        <w:r w:rsidR="00D701CC">
          <w:rPr>
            <w:noProof/>
            <w:webHidden/>
          </w:rPr>
          <w:t>64</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38" w:history="1">
        <w:r w:rsidR="00112016" w:rsidRPr="005A2326">
          <w:rPr>
            <w:rStyle w:val="Hyperlink"/>
            <w:noProof/>
          </w:rPr>
          <w:t>Figure 24: Telephone Numbers</w:t>
        </w:r>
        <w:r w:rsidR="00112016">
          <w:rPr>
            <w:noProof/>
            <w:webHidden/>
          </w:rPr>
          <w:tab/>
        </w:r>
        <w:r w:rsidR="00112016">
          <w:rPr>
            <w:noProof/>
            <w:webHidden/>
          </w:rPr>
          <w:fldChar w:fldCharType="begin"/>
        </w:r>
        <w:r w:rsidR="00112016">
          <w:rPr>
            <w:noProof/>
            <w:webHidden/>
          </w:rPr>
          <w:instrText xml:space="preserve"> PAGEREF _Toc485851338 \h </w:instrText>
        </w:r>
        <w:r w:rsidR="00112016">
          <w:rPr>
            <w:noProof/>
            <w:webHidden/>
          </w:rPr>
        </w:r>
        <w:r w:rsidR="00112016">
          <w:rPr>
            <w:noProof/>
            <w:webHidden/>
          </w:rPr>
          <w:fldChar w:fldCharType="separate"/>
        </w:r>
        <w:r w:rsidR="00D701CC">
          <w:rPr>
            <w:noProof/>
            <w:webHidden/>
          </w:rPr>
          <w:t>64</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39" w:history="1">
        <w:r w:rsidR="00112016" w:rsidRPr="005A2326">
          <w:rPr>
            <w:rStyle w:val="Hyperlink"/>
            <w:noProof/>
          </w:rPr>
          <w:t>Figure 25: Glare</w:t>
        </w:r>
        <w:r w:rsidR="00112016">
          <w:rPr>
            <w:noProof/>
            <w:webHidden/>
          </w:rPr>
          <w:tab/>
        </w:r>
        <w:r w:rsidR="00112016">
          <w:rPr>
            <w:noProof/>
            <w:webHidden/>
          </w:rPr>
          <w:fldChar w:fldCharType="begin"/>
        </w:r>
        <w:r w:rsidR="00112016">
          <w:rPr>
            <w:noProof/>
            <w:webHidden/>
          </w:rPr>
          <w:instrText xml:space="preserve"> PAGEREF _Toc485851339 \h </w:instrText>
        </w:r>
        <w:r w:rsidR="00112016">
          <w:rPr>
            <w:noProof/>
            <w:webHidden/>
          </w:rPr>
        </w:r>
        <w:r w:rsidR="00112016">
          <w:rPr>
            <w:noProof/>
            <w:webHidden/>
          </w:rPr>
          <w:fldChar w:fldCharType="separate"/>
        </w:r>
        <w:r w:rsidR="00D701CC">
          <w:rPr>
            <w:noProof/>
            <w:webHidden/>
          </w:rPr>
          <w:t>66</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40" w:history="1">
        <w:r w:rsidR="00112016" w:rsidRPr="005A2326">
          <w:rPr>
            <w:rStyle w:val="Hyperlink"/>
            <w:noProof/>
          </w:rPr>
          <w:t>Figure 26: Blurry night time operation (plate of the black taxi is slightly better but still blurred)</w:t>
        </w:r>
        <w:r w:rsidR="00112016">
          <w:rPr>
            <w:noProof/>
            <w:webHidden/>
          </w:rPr>
          <w:tab/>
        </w:r>
        <w:r w:rsidR="00112016">
          <w:rPr>
            <w:noProof/>
            <w:webHidden/>
          </w:rPr>
          <w:fldChar w:fldCharType="begin"/>
        </w:r>
        <w:r w:rsidR="00112016">
          <w:rPr>
            <w:noProof/>
            <w:webHidden/>
          </w:rPr>
          <w:instrText xml:space="preserve"> PAGEREF _Toc485851340 \h </w:instrText>
        </w:r>
        <w:r w:rsidR="00112016">
          <w:rPr>
            <w:noProof/>
            <w:webHidden/>
          </w:rPr>
        </w:r>
        <w:r w:rsidR="00112016">
          <w:rPr>
            <w:noProof/>
            <w:webHidden/>
          </w:rPr>
          <w:fldChar w:fldCharType="separate"/>
        </w:r>
        <w:r w:rsidR="00D701CC">
          <w:rPr>
            <w:noProof/>
            <w:webHidden/>
          </w:rPr>
          <w:t>66</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41" w:history="1">
        <w:r w:rsidR="00112016" w:rsidRPr="005A2326">
          <w:rPr>
            <w:rStyle w:val="Hyperlink"/>
            <w:noProof/>
          </w:rPr>
          <w:t>Figure 27: Test suite operation</w:t>
        </w:r>
        <w:r w:rsidR="00112016">
          <w:rPr>
            <w:noProof/>
            <w:webHidden/>
          </w:rPr>
          <w:tab/>
        </w:r>
        <w:r w:rsidR="00112016">
          <w:rPr>
            <w:noProof/>
            <w:webHidden/>
          </w:rPr>
          <w:fldChar w:fldCharType="begin"/>
        </w:r>
        <w:r w:rsidR="00112016">
          <w:rPr>
            <w:noProof/>
            <w:webHidden/>
          </w:rPr>
          <w:instrText xml:space="preserve"> PAGEREF _Toc485851341 \h </w:instrText>
        </w:r>
        <w:r w:rsidR="00112016">
          <w:rPr>
            <w:noProof/>
            <w:webHidden/>
          </w:rPr>
        </w:r>
        <w:r w:rsidR="00112016">
          <w:rPr>
            <w:noProof/>
            <w:webHidden/>
          </w:rPr>
          <w:fldChar w:fldCharType="separate"/>
        </w:r>
        <w:r w:rsidR="00D701CC">
          <w:rPr>
            <w:noProof/>
            <w:webHidden/>
          </w:rPr>
          <w:t>67</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42" w:history="1">
        <w:r w:rsidR="00112016" w:rsidRPr="005A2326">
          <w:rPr>
            <w:rStyle w:val="Hyperlink"/>
            <w:noProof/>
          </w:rPr>
          <w:t>Figure 28: Videos to be processed</w:t>
        </w:r>
        <w:r w:rsidR="00112016">
          <w:rPr>
            <w:noProof/>
            <w:webHidden/>
          </w:rPr>
          <w:tab/>
        </w:r>
        <w:r w:rsidR="00112016">
          <w:rPr>
            <w:noProof/>
            <w:webHidden/>
          </w:rPr>
          <w:fldChar w:fldCharType="begin"/>
        </w:r>
        <w:r w:rsidR="00112016">
          <w:rPr>
            <w:noProof/>
            <w:webHidden/>
          </w:rPr>
          <w:instrText xml:space="preserve"> PAGEREF _Toc485851342 \h </w:instrText>
        </w:r>
        <w:r w:rsidR="00112016">
          <w:rPr>
            <w:noProof/>
            <w:webHidden/>
          </w:rPr>
        </w:r>
        <w:r w:rsidR="00112016">
          <w:rPr>
            <w:noProof/>
            <w:webHidden/>
          </w:rPr>
          <w:fldChar w:fldCharType="separate"/>
        </w:r>
        <w:r w:rsidR="00D701CC">
          <w:rPr>
            <w:noProof/>
            <w:webHidden/>
          </w:rPr>
          <w:t>68</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43" w:history="1">
        <w:r w:rsidR="00112016" w:rsidRPr="005A2326">
          <w:rPr>
            <w:rStyle w:val="Hyperlink"/>
            <w:noProof/>
          </w:rPr>
          <w:t>Figure 29: Added plates</w:t>
        </w:r>
        <w:r w:rsidR="00112016">
          <w:rPr>
            <w:noProof/>
            <w:webHidden/>
          </w:rPr>
          <w:tab/>
        </w:r>
        <w:r w:rsidR="00112016">
          <w:rPr>
            <w:noProof/>
            <w:webHidden/>
          </w:rPr>
          <w:fldChar w:fldCharType="begin"/>
        </w:r>
        <w:r w:rsidR="00112016">
          <w:rPr>
            <w:noProof/>
            <w:webHidden/>
          </w:rPr>
          <w:instrText xml:space="preserve"> PAGEREF _Toc485851343 \h </w:instrText>
        </w:r>
        <w:r w:rsidR="00112016">
          <w:rPr>
            <w:noProof/>
            <w:webHidden/>
          </w:rPr>
        </w:r>
        <w:r w:rsidR="00112016">
          <w:rPr>
            <w:noProof/>
            <w:webHidden/>
          </w:rPr>
          <w:fldChar w:fldCharType="separate"/>
        </w:r>
        <w:r w:rsidR="00D701CC">
          <w:rPr>
            <w:noProof/>
            <w:webHidden/>
          </w:rPr>
          <w:t>69</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44" w:history="1">
        <w:r w:rsidR="00112016" w:rsidRPr="005A2326">
          <w:rPr>
            <w:rStyle w:val="Hyperlink"/>
            <w:noProof/>
          </w:rPr>
          <w:t>Figure 30: Bootstrapping server admin panel</w:t>
        </w:r>
        <w:r w:rsidR="00112016">
          <w:rPr>
            <w:noProof/>
            <w:webHidden/>
          </w:rPr>
          <w:tab/>
        </w:r>
        <w:r w:rsidR="00112016">
          <w:rPr>
            <w:noProof/>
            <w:webHidden/>
          </w:rPr>
          <w:fldChar w:fldCharType="begin"/>
        </w:r>
        <w:r w:rsidR="00112016">
          <w:rPr>
            <w:noProof/>
            <w:webHidden/>
          </w:rPr>
          <w:instrText xml:space="preserve"> PAGEREF _Toc485851344 \h </w:instrText>
        </w:r>
        <w:r w:rsidR="00112016">
          <w:rPr>
            <w:noProof/>
            <w:webHidden/>
          </w:rPr>
        </w:r>
        <w:r w:rsidR="00112016">
          <w:rPr>
            <w:noProof/>
            <w:webHidden/>
          </w:rPr>
          <w:fldChar w:fldCharType="separate"/>
        </w:r>
        <w:r w:rsidR="00D701CC">
          <w:rPr>
            <w:noProof/>
            <w:webHidden/>
          </w:rPr>
          <w:t>70</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45" w:history="1">
        <w:r w:rsidR="00112016" w:rsidRPr="005A2326">
          <w:rPr>
            <w:rStyle w:val="Hyperlink"/>
            <w:noProof/>
          </w:rPr>
          <w:t>Figure 31: List of peers</w:t>
        </w:r>
        <w:r w:rsidR="00112016">
          <w:rPr>
            <w:noProof/>
            <w:webHidden/>
          </w:rPr>
          <w:tab/>
        </w:r>
        <w:r w:rsidR="00112016">
          <w:rPr>
            <w:noProof/>
            <w:webHidden/>
          </w:rPr>
          <w:fldChar w:fldCharType="begin"/>
        </w:r>
        <w:r w:rsidR="00112016">
          <w:rPr>
            <w:noProof/>
            <w:webHidden/>
          </w:rPr>
          <w:instrText xml:space="preserve"> PAGEREF _Toc485851345 \h </w:instrText>
        </w:r>
        <w:r w:rsidR="00112016">
          <w:rPr>
            <w:noProof/>
            <w:webHidden/>
          </w:rPr>
        </w:r>
        <w:r w:rsidR="00112016">
          <w:rPr>
            <w:noProof/>
            <w:webHidden/>
          </w:rPr>
          <w:fldChar w:fldCharType="separate"/>
        </w:r>
        <w:r w:rsidR="00D701CC">
          <w:rPr>
            <w:noProof/>
            <w:webHidden/>
          </w:rPr>
          <w:t>71</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46" w:history="1">
        <w:r w:rsidR="00112016" w:rsidRPr="005A2326">
          <w:rPr>
            <w:rStyle w:val="Hyperlink"/>
            <w:noProof/>
          </w:rPr>
          <w:t>Figure 32: Status of active/inactive peers</w:t>
        </w:r>
        <w:r w:rsidR="00112016">
          <w:rPr>
            <w:noProof/>
            <w:webHidden/>
          </w:rPr>
          <w:tab/>
        </w:r>
        <w:r w:rsidR="00112016">
          <w:rPr>
            <w:noProof/>
            <w:webHidden/>
          </w:rPr>
          <w:fldChar w:fldCharType="begin"/>
        </w:r>
        <w:r w:rsidR="00112016">
          <w:rPr>
            <w:noProof/>
            <w:webHidden/>
          </w:rPr>
          <w:instrText xml:space="preserve"> PAGEREF _Toc485851346 \h </w:instrText>
        </w:r>
        <w:r w:rsidR="00112016">
          <w:rPr>
            <w:noProof/>
            <w:webHidden/>
          </w:rPr>
        </w:r>
        <w:r w:rsidR="00112016">
          <w:rPr>
            <w:noProof/>
            <w:webHidden/>
          </w:rPr>
          <w:fldChar w:fldCharType="separate"/>
        </w:r>
        <w:r w:rsidR="00D701CC">
          <w:rPr>
            <w:noProof/>
            <w:webHidden/>
          </w:rPr>
          <w:t>71</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47" w:history="1">
        <w:r w:rsidR="00112016" w:rsidRPr="005A2326">
          <w:rPr>
            <w:rStyle w:val="Hyperlink"/>
            <w:noProof/>
          </w:rPr>
          <w:t>Figure 33: Plate database in peer 1</w:t>
        </w:r>
        <w:r w:rsidR="00112016">
          <w:rPr>
            <w:noProof/>
            <w:webHidden/>
          </w:rPr>
          <w:tab/>
        </w:r>
        <w:r w:rsidR="00112016">
          <w:rPr>
            <w:noProof/>
            <w:webHidden/>
          </w:rPr>
          <w:fldChar w:fldCharType="begin"/>
        </w:r>
        <w:r w:rsidR="00112016">
          <w:rPr>
            <w:noProof/>
            <w:webHidden/>
          </w:rPr>
          <w:instrText xml:space="preserve"> PAGEREF _Toc485851347 \h </w:instrText>
        </w:r>
        <w:r w:rsidR="00112016">
          <w:rPr>
            <w:noProof/>
            <w:webHidden/>
          </w:rPr>
        </w:r>
        <w:r w:rsidR="00112016">
          <w:rPr>
            <w:noProof/>
            <w:webHidden/>
          </w:rPr>
          <w:fldChar w:fldCharType="separate"/>
        </w:r>
        <w:r w:rsidR="00D701CC">
          <w:rPr>
            <w:noProof/>
            <w:webHidden/>
          </w:rPr>
          <w:t>72</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48" w:history="1">
        <w:r w:rsidR="00112016" w:rsidRPr="005A2326">
          <w:rPr>
            <w:rStyle w:val="Hyperlink"/>
            <w:noProof/>
          </w:rPr>
          <w:t>Figure 34: Plate database in peer 2</w:t>
        </w:r>
        <w:r w:rsidR="00112016">
          <w:rPr>
            <w:noProof/>
            <w:webHidden/>
          </w:rPr>
          <w:tab/>
        </w:r>
        <w:r w:rsidR="00112016">
          <w:rPr>
            <w:noProof/>
            <w:webHidden/>
          </w:rPr>
          <w:fldChar w:fldCharType="begin"/>
        </w:r>
        <w:r w:rsidR="00112016">
          <w:rPr>
            <w:noProof/>
            <w:webHidden/>
          </w:rPr>
          <w:instrText xml:space="preserve"> PAGEREF _Toc485851348 \h </w:instrText>
        </w:r>
        <w:r w:rsidR="00112016">
          <w:rPr>
            <w:noProof/>
            <w:webHidden/>
          </w:rPr>
        </w:r>
        <w:r w:rsidR="00112016">
          <w:rPr>
            <w:noProof/>
            <w:webHidden/>
          </w:rPr>
          <w:fldChar w:fldCharType="separate"/>
        </w:r>
        <w:r w:rsidR="00D701CC">
          <w:rPr>
            <w:noProof/>
            <w:webHidden/>
          </w:rPr>
          <w:t>72</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49" w:history="1">
        <w:r w:rsidR="00112016" w:rsidRPr="005A2326">
          <w:rPr>
            <w:rStyle w:val="Hyperlink"/>
            <w:noProof/>
          </w:rPr>
          <w:t>Figure 35: Entries in plates</w:t>
        </w:r>
        <w:r w:rsidR="00112016">
          <w:rPr>
            <w:noProof/>
            <w:webHidden/>
          </w:rPr>
          <w:tab/>
        </w:r>
        <w:r w:rsidR="00112016">
          <w:rPr>
            <w:noProof/>
            <w:webHidden/>
          </w:rPr>
          <w:fldChar w:fldCharType="begin"/>
        </w:r>
        <w:r w:rsidR="00112016">
          <w:rPr>
            <w:noProof/>
            <w:webHidden/>
          </w:rPr>
          <w:instrText xml:space="preserve"> PAGEREF _Toc485851349 \h </w:instrText>
        </w:r>
        <w:r w:rsidR="00112016">
          <w:rPr>
            <w:noProof/>
            <w:webHidden/>
          </w:rPr>
        </w:r>
        <w:r w:rsidR="00112016">
          <w:rPr>
            <w:noProof/>
            <w:webHidden/>
          </w:rPr>
          <w:fldChar w:fldCharType="separate"/>
        </w:r>
        <w:r w:rsidR="00D701CC">
          <w:rPr>
            <w:noProof/>
            <w:webHidden/>
          </w:rPr>
          <w:t>72</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50" w:history="1">
        <w:r w:rsidR="00112016" w:rsidRPr="005A2326">
          <w:rPr>
            <w:rStyle w:val="Hyperlink"/>
            <w:noProof/>
          </w:rPr>
          <w:t>Figure 36: Resultant entry in violations</w:t>
        </w:r>
        <w:r w:rsidR="00112016">
          <w:rPr>
            <w:noProof/>
            <w:webHidden/>
          </w:rPr>
          <w:tab/>
        </w:r>
        <w:r w:rsidR="00112016">
          <w:rPr>
            <w:noProof/>
            <w:webHidden/>
          </w:rPr>
          <w:fldChar w:fldCharType="begin"/>
        </w:r>
        <w:r w:rsidR="00112016">
          <w:rPr>
            <w:noProof/>
            <w:webHidden/>
          </w:rPr>
          <w:instrText xml:space="preserve"> PAGEREF _Toc485851350 \h </w:instrText>
        </w:r>
        <w:r w:rsidR="00112016">
          <w:rPr>
            <w:noProof/>
            <w:webHidden/>
          </w:rPr>
        </w:r>
        <w:r w:rsidR="00112016">
          <w:rPr>
            <w:noProof/>
            <w:webHidden/>
          </w:rPr>
          <w:fldChar w:fldCharType="separate"/>
        </w:r>
        <w:r w:rsidR="00D701CC">
          <w:rPr>
            <w:noProof/>
            <w:webHidden/>
          </w:rPr>
          <w:t>73</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51" w:history="1">
        <w:r w:rsidR="00112016" w:rsidRPr="005A2326">
          <w:rPr>
            <w:rStyle w:val="Hyperlink"/>
            <w:noProof/>
          </w:rPr>
          <w:t>Figure 37: Working trust addition and decay</w:t>
        </w:r>
        <w:r w:rsidR="00112016">
          <w:rPr>
            <w:noProof/>
            <w:webHidden/>
          </w:rPr>
          <w:tab/>
        </w:r>
        <w:r w:rsidR="00112016">
          <w:rPr>
            <w:noProof/>
            <w:webHidden/>
          </w:rPr>
          <w:fldChar w:fldCharType="begin"/>
        </w:r>
        <w:r w:rsidR="00112016">
          <w:rPr>
            <w:noProof/>
            <w:webHidden/>
          </w:rPr>
          <w:instrText xml:space="preserve"> PAGEREF _Toc485851351 \h </w:instrText>
        </w:r>
        <w:r w:rsidR="00112016">
          <w:rPr>
            <w:noProof/>
            <w:webHidden/>
          </w:rPr>
        </w:r>
        <w:r w:rsidR="00112016">
          <w:rPr>
            <w:noProof/>
            <w:webHidden/>
          </w:rPr>
          <w:fldChar w:fldCharType="separate"/>
        </w:r>
        <w:r w:rsidR="00D701CC">
          <w:rPr>
            <w:noProof/>
            <w:webHidden/>
          </w:rPr>
          <w:t>73</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52" w:history="1">
        <w:r w:rsidR="00112016" w:rsidRPr="005A2326">
          <w:rPr>
            <w:rStyle w:val="Hyperlink"/>
            <w:noProof/>
          </w:rPr>
          <w:t>Figure 38: Encrypt + Decrypt</w:t>
        </w:r>
        <w:r w:rsidR="00112016">
          <w:rPr>
            <w:noProof/>
            <w:webHidden/>
          </w:rPr>
          <w:tab/>
        </w:r>
        <w:r w:rsidR="00112016">
          <w:rPr>
            <w:noProof/>
            <w:webHidden/>
          </w:rPr>
          <w:fldChar w:fldCharType="begin"/>
        </w:r>
        <w:r w:rsidR="00112016">
          <w:rPr>
            <w:noProof/>
            <w:webHidden/>
          </w:rPr>
          <w:instrText xml:space="preserve"> PAGEREF _Toc485851352 \h </w:instrText>
        </w:r>
        <w:r w:rsidR="00112016">
          <w:rPr>
            <w:noProof/>
            <w:webHidden/>
          </w:rPr>
        </w:r>
        <w:r w:rsidR="00112016">
          <w:rPr>
            <w:noProof/>
            <w:webHidden/>
          </w:rPr>
          <w:fldChar w:fldCharType="separate"/>
        </w:r>
        <w:r w:rsidR="00D701CC">
          <w:rPr>
            <w:noProof/>
            <w:webHidden/>
          </w:rPr>
          <w:t>74</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53" w:history="1">
        <w:r w:rsidR="00112016" w:rsidRPr="005A2326">
          <w:rPr>
            <w:rStyle w:val="Hyperlink"/>
            <w:noProof/>
          </w:rPr>
          <w:t>Figure 39: Dashboard</w:t>
        </w:r>
        <w:r w:rsidR="00112016">
          <w:rPr>
            <w:noProof/>
            <w:webHidden/>
          </w:rPr>
          <w:tab/>
        </w:r>
        <w:r w:rsidR="00112016">
          <w:rPr>
            <w:noProof/>
            <w:webHidden/>
          </w:rPr>
          <w:fldChar w:fldCharType="begin"/>
        </w:r>
        <w:r w:rsidR="00112016">
          <w:rPr>
            <w:noProof/>
            <w:webHidden/>
          </w:rPr>
          <w:instrText xml:space="preserve"> PAGEREF _Toc485851353 \h </w:instrText>
        </w:r>
        <w:r w:rsidR="00112016">
          <w:rPr>
            <w:noProof/>
            <w:webHidden/>
          </w:rPr>
        </w:r>
        <w:r w:rsidR="00112016">
          <w:rPr>
            <w:noProof/>
            <w:webHidden/>
          </w:rPr>
          <w:fldChar w:fldCharType="separate"/>
        </w:r>
        <w:r w:rsidR="00D701CC">
          <w:rPr>
            <w:noProof/>
            <w:webHidden/>
          </w:rPr>
          <w:t>75</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54" w:history="1">
        <w:r w:rsidR="00112016" w:rsidRPr="005A2326">
          <w:rPr>
            <w:rStyle w:val="Hyperlink"/>
            <w:noProof/>
          </w:rPr>
          <w:t>Figure 40: List of violations</w:t>
        </w:r>
        <w:r w:rsidR="00112016">
          <w:rPr>
            <w:noProof/>
            <w:webHidden/>
          </w:rPr>
          <w:tab/>
        </w:r>
        <w:r w:rsidR="00112016">
          <w:rPr>
            <w:noProof/>
            <w:webHidden/>
          </w:rPr>
          <w:fldChar w:fldCharType="begin"/>
        </w:r>
        <w:r w:rsidR="00112016">
          <w:rPr>
            <w:noProof/>
            <w:webHidden/>
          </w:rPr>
          <w:instrText xml:space="preserve"> PAGEREF _Toc485851354 \h </w:instrText>
        </w:r>
        <w:r w:rsidR="00112016">
          <w:rPr>
            <w:noProof/>
            <w:webHidden/>
          </w:rPr>
        </w:r>
        <w:r w:rsidR="00112016">
          <w:rPr>
            <w:noProof/>
            <w:webHidden/>
          </w:rPr>
          <w:fldChar w:fldCharType="separate"/>
        </w:r>
        <w:r w:rsidR="00D701CC">
          <w:rPr>
            <w:noProof/>
            <w:webHidden/>
          </w:rPr>
          <w:t>75</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55" w:history="1">
        <w:r w:rsidR="00112016" w:rsidRPr="005A2326">
          <w:rPr>
            <w:rStyle w:val="Hyperlink"/>
            <w:noProof/>
          </w:rPr>
          <w:t>Figure 41: Another Twitter post</w:t>
        </w:r>
        <w:r w:rsidR="00112016">
          <w:rPr>
            <w:noProof/>
            <w:webHidden/>
          </w:rPr>
          <w:tab/>
        </w:r>
        <w:r w:rsidR="00112016">
          <w:rPr>
            <w:noProof/>
            <w:webHidden/>
          </w:rPr>
          <w:fldChar w:fldCharType="begin"/>
        </w:r>
        <w:r w:rsidR="00112016">
          <w:rPr>
            <w:noProof/>
            <w:webHidden/>
          </w:rPr>
          <w:instrText xml:space="preserve"> PAGEREF _Toc485851355 \h </w:instrText>
        </w:r>
        <w:r w:rsidR="00112016">
          <w:rPr>
            <w:noProof/>
            <w:webHidden/>
          </w:rPr>
        </w:r>
        <w:r w:rsidR="00112016">
          <w:rPr>
            <w:noProof/>
            <w:webHidden/>
          </w:rPr>
          <w:fldChar w:fldCharType="separate"/>
        </w:r>
        <w:r w:rsidR="00D701CC">
          <w:rPr>
            <w:noProof/>
            <w:webHidden/>
          </w:rPr>
          <w:t>75</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56" w:history="1">
        <w:r w:rsidR="00112016" w:rsidRPr="005A2326">
          <w:rPr>
            <w:rStyle w:val="Hyperlink"/>
            <w:noProof/>
          </w:rPr>
          <w:t>Figure 42: Download instructions</w:t>
        </w:r>
        <w:r w:rsidR="00112016">
          <w:rPr>
            <w:noProof/>
            <w:webHidden/>
          </w:rPr>
          <w:tab/>
        </w:r>
        <w:r w:rsidR="00112016">
          <w:rPr>
            <w:noProof/>
            <w:webHidden/>
          </w:rPr>
          <w:fldChar w:fldCharType="begin"/>
        </w:r>
        <w:r w:rsidR="00112016">
          <w:rPr>
            <w:noProof/>
            <w:webHidden/>
          </w:rPr>
          <w:instrText xml:space="preserve"> PAGEREF _Toc485851356 \h </w:instrText>
        </w:r>
        <w:r w:rsidR="00112016">
          <w:rPr>
            <w:noProof/>
            <w:webHidden/>
          </w:rPr>
        </w:r>
        <w:r w:rsidR="00112016">
          <w:rPr>
            <w:noProof/>
            <w:webHidden/>
          </w:rPr>
          <w:fldChar w:fldCharType="separate"/>
        </w:r>
        <w:r w:rsidR="00D701CC">
          <w:rPr>
            <w:noProof/>
            <w:webHidden/>
          </w:rPr>
          <w:t>76</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57" w:history="1">
        <w:r w:rsidR="00112016" w:rsidRPr="005A2326">
          <w:rPr>
            <w:rStyle w:val="Hyperlink"/>
            <w:noProof/>
          </w:rPr>
          <w:t>Figure 43: Scripts to aid setup</w:t>
        </w:r>
        <w:r w:rsidR="00112016">
          <w:rPr>
            <w:noProof/>
            <w:webHidden/>
          </w:rPr>
          <w:tab/>
        </w:r>
        <w:r w:rsidR="00112016">
          <w:rPr>
            <w:noProof/>
            <w:webHidden/>
          </w:rPr>
          <w:fldChar w:fldCharType="begin"/>
        </w:r>
        <w:r w:rsidR="00112016">
          <w:rPr>
            <w:noProof/>
            <w:webHidden/>
          </w:rPr>
          <w:instrText xml:space="preserve"> PAGEREF _Toc485851357 \h </w:instrText>
        </w:r>
        <w:r w:rsidR="00112016">
          <w:rPr>
            <w:noProof/>
            <w:webHidden/>
          </w:rPr>
        </w:r>
        <w:r w:rsidR="00112016">
          <w:rPr>
            <w:noProof/>
            <w:webHidden/>
          </w:rPr>
          <w:fldChar w:fldCharType="separate"/>
        </w:r>
        <w:r w:rsidR="00D701CC">
          <w:rPr>
            <w:noProof/>
            <w:webHidden/>
          </w:rPr>
          <w:t>76</w:t>
        </w:r>
        <w:r w:rsidR="00112016">
          <w:rPr>
            <w:noProof/>
            <w:webHidden/>
          </w:rPr>
          <w:fldChar w:fldCharType="end"/>
        </w:r>
      </w:hyperlink>
    </w:p>
    <w:p w:rsidR="00E12648" w:rsidRDefault="00E12648">
      <w:pPr>
        <w:spacing w:after="160" w:line="259" w:lineRule="auto"/>
        <w:jc w:val="left"/>
        <w:rPr>
          <w:color w:val="FF0000"/>
          <w:sz w:val="44"/>
        </w:rPr>
      </w:pPr>
      <w:r>
        <w:rPr>
          <w:color w:val="FF0000"/>
          <w:sz w:val="44"/>
        </w:rPr>
        <w:fldChar w:fldCharType="end"/>
      </w:r>
    </w:p>
    <w:p w:rsidR="00E12648" w:rsidRDefault="00E12648" w:rsidP="00E12648">
      <w:r>
        <w:br w:type="page"/>
      </w:r>
    </w:p>
    <w:p w:rsidR="00A42EEF" w:rsidRDefault="00A42EEF" w:rsidP="00A42EEF">
      <w:pPr>
        <w:pStyle w:val="Heading0"/>
      </w:pPr>
      <w:r>
        <w:lastRenderedPageBreak/>
        <w:t>List of Tables</w:t>
      </w:r>
    </w:p>
    <w:p w:rsidR="00A42EEF" w:rsidRPr="00A42EEF" w:rsidRDefault="00A42EEF" w:rsidP="00A42EEF"/>
    <w:p w:rsidR="00112016" w:rsidRDefault="00E12648">
      <w:pPr>
        <w:pStyle w:val="TableofFigures"/>
        <w:tabs>
          <w:tab w:val="right" w:leader="dot" w:pos="8494"/>
        </w:tabs>
        <w:rPr>
          <w:rFonts w:asciiTheme="minorHAnsi" w:eastAsiaTheme="minorEastAsia" w:hAnsiTheme="minorHAnsi" w:cstheme="minorBidi"/>
          <w:noProof/>
          <w:sz w:val="22"/>
          <w:szCs w:val="22"/>
          <w:lang w:eastAsia="en-GB"/>
        </w:rPr>
      </w:pPr>
      <w:r>
        <w:rPr>
          <w:color w:val="FF0000"/>
          <w:sz w:val="44"/>
        </w:rPr>
        <w:fldChar w:fldCharType="begin"/>
      </w:r>
      <w:r>
        <w:rPr>
          <w:color w:val="FF0000"/>
          <w:sz w:val="44"/>
        </w:rPr>
        <w:instrText xml:space="preserve"> TOC \h \z \c "Table" </w:instrText>
      </w:r>
      <w:r>
        <w:rPr>
          <w:color w:val="FF0000"/>
          <w:sz w:val="44"/>
        </w:rPr>
        <w:fldChar w:fldCharType="separate"/>
      </w:r>
      <w:hyperlink w:anchor="_Toc485851358" w:history="1">
        <w:r w:rsidR="00112016" w:rsidRPr="00251099">
          <w:rPr>
            <w:rStyle w:val="Hyperlink"/>
            <w:noProof/>
          </w:rPr>
          <w:t>Table 1: Prices of different commercial license plate detection systems</w:t>
        </w:r>
        <w:r w:rsidR="00112016">
          <w:rPr>
            <w:noProof/>
            <w:webHidden/>
          </w:rPr>
          <w:tab/>
        </w:r>
        <w:r w:rsidR="00112016">
          <w:rPr>
            <w:noProof/>
            <w:webHidden/>
          </w:rPr>
          <w:fldChar w:fldCharType="begin"/>
        </w:r>
        <w:r w:rsidR="00112016">
          <w:rPr>
            <w:noProof/>
            <w:webHidden/>
          </w:rPr>
          <w:instrText xml:space="preserve"> PAGEREF _Toc485851358 \h </w:instrText>
        </w:r>
        <w:r w:rsidR="00112016">
          <w:rPr>
            <w:noProof/>
            <w:webHidden/>
          </w:rPr>
        </w:r>
        <w:r w:rsidR="00112016">
          <w:rPr>
            <w:noProof/>
            <w:webHidden/>
          </w:rPr>
          <w:fldChar w:fldCharType="separate"/>
        </w:r>
        <w:r w:rsidR="00D701CC">
          <w:rPr>
            <w:noProof/>
            <w:webHidden/>
          </w:rPr>
          <w:t>5</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59" w:history="1">
        <w:r w:rsidR="00112016" w:rsidRPr="00251099">
          <w:rPr>
            <w:rStyle w:val="Hyperlink"/>
            <w:noProof/>
          </w:rPr>
          <w:t>Table 2: Photo upload API's</w:t>
        </w:r>
        <w:r w:rsidR="00112016">
          <w:rPr>
            <w:noProof/>
            <w:webHidden/>
          </w:rPr>
          <w:tab/>
        </w:r>
        <w:r w:rsidR="00112016">
          <w:rPr>
            <w:noProof/>
            <w:webHidden/>
          </w:rPr>
          <w:fldChar w:fldCharType="begin"/>
        </w:r>
        <w:r w:rsidR="00112016">
          <w:rPr>
            <w:noProof/>
            <w:webHidden/>
          </w:rPr>
          <w:instrText xml:space="preserve"> PAGEREF _Toc485851359 \h </w:instrText>
        </w:r>
        <w:r w:rsidR="00112016">
          <w:rPr>
            <w:noProof/>
            <w:webHidden/>
          </w:rPr>
        </w:r>
        <w:r w:rsidR="00112016">
          <w:rPr>
            <w:noProof/>
            <w:webHidden/>
          </w:rPr>
          <w:fldChar w:fldCharType="separate"/>
        </w:r>
        <w:r w:rsidR="00D701CC">
          <w:rPr>
            <w:noProof/>
            <w:webHidden/>
          </w:rPr>
          <w:t>9</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60" w:history="1">
        <w:r w:rsidR="00112016" w:rsidRPr="00251099">
          <w:rPr>
            <w:rStyle w:val="Hyperlink"/>
            <w:noProof/>
          </w:rPr>
          <w:t>Table 3: Project Hardware</w:t>
        </w:r>
        <w:r w:rsidR="00112016">
          <w:rPr>
            <w:noProof/>
            <w:webHidden/>
          </w:rPr>
          <w:tab/>
        </w:r>
        <w:r w:rsidR="00112016">
          <w:rPr>
            <w:noProof/>
            <w:webHidden/>
          </w:rPr>
          <w:fldChar w:fldCharType="begin"/>
        </w:r>
        <w:r w:rsidR="00112016">
          <w:rPr>
            <w:noProof/>
            <w:webHidden/>
          </w:rPr>
          <w:instrText xml:space="preserve"> PAGEREF _Toc485851360 \h </w:instrText>
        </w:r>
        <w:r w:rsidR="00112016">
          <w:rPr>
            <w:noProof/>
            <w:webHidden/>
          </w:rPr>
        </w:r>
        <w:r w:rsidR="00112016">
          <w:rPr>
            <w:noProof/>
            <w:webHidden/>
          </w:rPr>
          <w:fldChar w:fldCharType="separate"/>
        </w:r>
        <w:r w:rsidR="00D701CC">
          <w:rPr>
            <w:noProof/>
            <w:webHidden/>
          </w:rPr>
          <w:t>10</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61" w:history="1">
        <w:r w:rsidR="00112016" w:rsidRPr="00251099">
          <w:rPr>
            <w:rStyle w:val="Hyperlink"/>
            <w:noProof/>
          </w:rPr>
          <w:t>Table 4: Unique plates extracted from a list of all returned plates from real world footage</w:t>
        </w:r>
        <w:r w:rsidR="00112016">
          <w:rPr>
            <w:noProof/>
            <w:webHidden/>
          </w:rPr>
          <w:tab/>
        </w:r>
        <w:r w:rsidR="00112016">
          <w:rPr>
            <w:noProof/>
            <w:webHidden/>
          </w:rPr>
          <w:fldChar w:fldCharType="begin"/>
        </w:r>
        <w:r w:rsidR="00112016">
          <w:rPr>
            <w:noProof/>
            <w:webHidden/>
          </w:rPr>
          <w:instrText xml:space="preserve"> PAGEREF _Toc485851361 \h </w:instrText>
        </w:r>
        <w:r w:rsidR="00112016">
          <w:rPr>
            <w:noProof/>
            <w:webHidden/>
          </w:rPr>
        </w:r>
        <w:r w:rsidR="00112016">
          <w:rPr>
            <w:noProof/>
            <w:webHidden/>
          </w:rPr>
          <w:fldChar w:fldCharType="separate"/>
        </w:r>
        <w:r w:rsidR="00D701CC">
          <w:rPr>
            <w:noProof/>
            <w:webHidden/>
          </w:rPr>
          <w:t>33</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62" w:history="1">
        <w:r w:rsidR="00112016" w:rsidRPr="00251099">
          <w:rPr>
            <w:rStyle w:val="Hyperlink"/>
            <w:noProof/>
          </w:rPr>
          <w:t>Table 5: String similarity</w:t>
        </w:r>
        <w:r w:rsidR="00112016">
          <w:rPr>
            <w:noProof/>
            <w:webHidden/>
          </w:rPr>
          <w:tab/>
        </w:r>
        <w:r w:rsidR="00112016">
          <w:rPr>
            <w:noProof/>
            <w:webHidden/>
          </w:rPr>
          <w:fldChar w:fldCharType="begin"/>
        </w:r>
        <w:r w:rsidR="00112016">
          <w:rPr>
            <w:noProof/>
            <w:webHidden/>
          </w:rPr>
          <w:instrText xml:space="preserve"> PAGEREF _Toc485851362 \h </w:instrText>
        </w:r>
        <w:r w:rsidR="00112016">
          <w:rPr>
            <w:noProof/>
            <w:webHidden/>
          </w:rPr>
        </w:r>
        <w:r w:rsidR="00112016">
          <w:rPr>
            <w:noProof/>
            <w:webHidden/>
          </w:rPr>
          <w:fldChar w:fldCharType="separate"/>
        </w:r>
        <w:r w:rsidR="00D701CC">
          <w:rPr>
            <w:noProof/>
            <w:webHidden/>
          </w:rPr>
          <w:t>33</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63" w:history="1">
        <w:r w:rsidR="00112016" w:rsidRPr="00251099">
          <w:rPr>
            <w:rStyle w:val="Hyperlink"/>
            <w:noProof/>
          </w:rPr>
          <w:t>Table 6: Example modifying trust scores with genuine peer</w:t>
        </w:r>
        <w:r w:rsidR="00112016">
          <w:rPr>
            <w:noProof/>
            <w:webHidden/>
          </w:rPr>
          <w:tab/>
        </w:r>
        <w:r w:rsidR="00112016">
          <w:rPr>
            <w:noProof/>
            <w:webHidden/>
          </w:rPr>
          <w:fldChar w:fldCharType="begin"/>
        </w:r>
        <w:r w:rsidR="00112016">
          <w:rPr>
            <w:noProof/>
            <w:webHidden/>
          </w:rPr>
          <w:instrText xml:space="preserve"> PAGEREF _Toc485851363 \h </w:instrText>
        </w:r>
        <w:r w:rsidR="00112016">
          <w:rPr>
            <w:noProof/>
            <w:webHidden/>
          </w:rPr>
        </w:r>
        <w:r w:rsidR="00112016">
          <w:rPr>
            <w:noProof/>
            <w:webHidden/>
          </w:rPr>
          <w:fldChar w:fldCharType="separate"/>
        </w:r>
        <w:r w:rsidR="00D701CC">
          <w:rPr>
            <w:noProof/>
            <w:webHidden/>
          </w:rPr>
          <w:t>45</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64" w:history="1">
        <w:r w:rsidR="00112016" w:rsidRPr="00251099">
          <w:rPr>
            <w:rStyle w:val="Hyperlink"/>
            <w:noProof/>
          </w:rPr>
          <w:t>Table 7: Example modifying trust score with rogue peer</w:t>
        </w:r>
        <w:r w:rsidR="00112016">
          <w:rPr>
            <w:noProof/>
            <w:webHidden/>
          </w:rPr>
          <w:tab/>
        </w:r>
        <w:r w:rsidR="00112016">
          <w:rPr>
            <w:noProof/>
            <w:webHidden/>
          </w:rPr>
          <w:fldChar w:fldCharType="begin"/>
        </w:r>
        <w:r w:rsidR="00112016">
          <w:rPr>
            <w:noProof/>
            <w:webHidden/>
          </w:rPr>
          <w:instrText xml:space="preserve"> PAGEREF _Toc485851364 \h </w:instrText>
        </w:r>
        <w:r w:rsidR="00112016">
          <w:rPr>
            <w:noProof/>
            <w:webHidden/>
          </w:rPr>
        </w:r>
        <w:r w:rsidR="00112016">
          <w:rPr>
            <w:noProof/>
            <w:webHidden/>
          </w:rPr>
          <w:fldChar w:fldCharType="separate"/>
        </w:r>
        <w:r w:rsidR="00D701CC">
          <w:rPr>
            <w:noProof/>
            <w:webHidden/>
          </w:rPr>
          <w:t>46</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65" w:history="1">
        <w:r w:rsidR="00112016" w:rsidRPr="00251099">
          <w:rPr>
            <w:rStyle w:val="Hyperlink"/>
            <w:noProof/>
          </w:rPr>
          <w:t>Table 8: Still Picture ALPR</w:t>
        </w:r>
        <w:r w:rsidR="00112016">
          <w:rPr>
            <w:noProof/>
            <w:webHidden/>
          </w:rPr>
          <w:tab/>
        </w:r>
        <w:r w:rsidR="00112016">
          <w:rPr>
            <w:noProof/>
            <w:webHidden/>
          </w:rPr>
          <w:fldChar w:fldCharType="begin"/>
        </w:r>
        <w:r w:rsidR="00112016">
          <w:rPr>
            <w:noProof/>
            <w:webHidden/>
          </w:rPr>
          <w:instrText xml:space="preserve"> PAGEREF _Toc485851365 \h </w:instrText>
        </w:r>
        <w:r w:rsidR="00112016">
          <w:rPr>
            <w:noProof/>
            <w:webHidden/>
          </w:rPr>
        </w:r>
        <w:r w:rsidR="00112016">
          <w:rPr>
            <w:noProof/>
            <w:webHidden/>
          </w:rPr>
          <w:fldChar w:fldCharType="separate"/>
        </w:r>
        <w:r w:rsidR="00D701CC">
          <w:rPr>
            <w:noProof/>
            <w:webHidden/>
          </w:rPr>
          <w:t>55</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66" w:history="1">
        <w:r w:rsidR="00112016" w:rsidRPr="00251099">
          <w:rPr>
            <w:rStyle w:val="Hyperlink"/>
            <w:noProof/>
          </w:rPr>
          <w:t>Table 9: Walking around ALPR</w:t>
        </w:r>
        <w:r w:rsidR="00112016">
          <w:rPr>
            <w:noProof/>
            <w:webHidden/>
          </w:rPr>
          <w:tab/>
        </w:r>
        <w:r w:rsidR="00112016">
          <w:rPr>
            <w:noProof/>
            <w:webHidden/>
          </w:rPr>
          <w:fldChar w:fldCharType="begin"/>
        </w:r>
        <w:r w:rsidR="00112016">
          <w:rPr>
            <w:noProof/>
            <w:webHidden/>
          </w:rPr>
          <w:instrText xml:space="preserve"> PAGEREF _Toc485851366 \h </w:instrText>
        </w:r>
        <w:r w:rsidR="00112016">
          <w:rPr>
            <w:noProof/>
            <w:webHidden/>
          </w:rPr>
        </w:r>
        <w:r w:rsidR="00112016">
          <w:rPr>
            <w:noProof/>
            <w:webHidden/>
          </w:rPr>
          <w:fldChar w:fldCharType="separate"/>
        </w:r>
        <w:r w:rsidR="00D701CC">
          <w:rPr>
            <w:noProof/>
            <w:webHidden/>
          </w:rPr>
          <w:t>58</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67" w:history="1">
        <w:r w:rsidR="00112016" w:rsidRPr="00251099">
          <w:rPr>
            <w:rStyle w:val="Hyperlink"/>
            <w:noProof/>
          </w:rPr>
          <w:t>Table 10: Fixed Position ALPR</w:t>
        </w:r>
        <w:r w:rsidR="00112016">
          <w:rPr>
            <w:noProof/>
            <w:webHidden/>
          </w:rPr>
          <w:tab/>
        </w:r>
        <w:r w:rsidR="00112016">
          <w:rPr>
            <w:noProof/>
            <w:webHidden/>
          </w:rPr>
          <w:fldChar w:fldCharType="begin"/>
        </w:r>
        <w:r w:rsidR="00112016">
          <w:rPr>
            <w:noProof/>
            <w:webHidden/>
          </w:rPr>
          <w:instrText xml:space="preserve"> PAGEREF _Toc485851367 \h </w:instrText>
        </w:r>
        <w:r w:rsidR="00112016">
          <w:rPr>
            <w:noProof/>
            <w:webHidden/>
          </w:rPr>
        </w:r>
        <w:r w:rsidR="00112016">
          <w:rPr>
            <w:noProof/>
            <w:webHidden/>
          </w:rPr>
          <w:fldChar w:fldCharType="separate"/>
        </w:r>
        <w:r w:rsidR="00D701CC">
          <w:rPr>
            <w:noProof/>
            <w:webHidden/>
          </w:rPr>
          <w:t>61</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68" w:history="1">
        <w:r w:rsidR="00112016" w:rsidRPr="00251099">
          <w:rPr>
            <w:rStyle w:val="Hyperlink"/>
            <w:noProof/>
          </w:rPr>
          <w:t>Table 11: Where regex matching helped</w:t>
        </w:r>
        <w:r w:rsidR="00112016">
          <w:rPr>
            <w:noProof/>
            <w:webHidden/>
          </w:rPr>
          <w:tab/>
        </w:r>
        <w:r w:rsidR="00112016">
          <w:rPr>
            <w:noProof/>
            <w:webHidden/>
          </w:rPr>
          <w:fldChar w:fldCharType="begin"/>
        </w:r>
        <w:r w:rsidR="00112016">
          <w:rPr>
            <w:noProof/>
            <w:webHidden/>
          </w:rPr>
          <w:instrText xml:space="preserve"> PAGEREF _Toc485851368 \h </w:instrText>
        </w:r>
        <w:r w:rsidR="00112016">
          <w:rPr>
            <w:noProof/>
            <w:webHidden/>
          </w:rPr>
        </w:r>
        <w:r w:rsidR="00112016">
          <w:rPr>
            <w:noProof/>
            <w:webHidden/>
          </w:rPr>
          <w:fldChar w:fldCharType="separate"/>
        </w:r>
        <w:r w:rsidR="00D701CC">
          <w:rPr>
            <w:noProof/>
            <w:webHidden/>
          </w:rPr>
          <w:t>65</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69" w:history="1">
        <w:r w:rsidR="00112016" w:rsidRPr="00251099">
          <w:rPr>
            <w:rStyle w:val="Hyperlink"/>
            <w:noProof/>
          </w:rPr>
          <w:t>Table 12: Results from testing suite of videos over 30s in length</w:t>
        </w:r>
        <w:r w:rsidR="00112016">
          <w:rPr>
            <w:noProof/>
            <w:webHidden/>
          </w:rPr>
          <w:tab/>
        </w:r>
        <w:r w:rsidR="00112016">
          <w:rPr>
            <w:noProof/>
            <w:webHidden/>
          </w:rPr>
          <w:fldChar w:fldCharType="begin"/>
        </w:r>
        <w:r w:rsidR="00112016">
          <w:rPr>
            <w:noProof/>
            <w:webHidden/>
          </w:rPr>
          <w:instrText xml:space="preserve"> PAGEREF _Toc485851369 \h </w:instrText>
        </w:r>
        <w:r w:rsidR="00112016">
          <w:rPr>
            <w:noProof/>
            <w:webHidden/>
          </w:rPr>
        </w:r>
        <w:r w:rsidR="00112016">
          <w:rPr>
            <w:noProof/>
            <w:webHidden/>
          </w:rPr>
          <w:fldChar w:fldCharType="separate"/>
        </w:r>
        <w:r w:rsidR="00D701CC">
          <w:rPr>
            <w:noProof/>
            <w:webHidden/>
          </w:rPr>
          <w:t>67</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70" w:history="1">
        <w:r w:rsidR="00112016" w:rsidRPr="00251099">
          <w:rPr>
            <w:rStyle w:val="Hyperlink"/>
            <w:noProof/>
          </w:rPr>
          <w:t>Table 13: Performance stats</w:t>
        </w:r>
        <w:r w:rsidR="00112016">
          <w:rPr>
            <w:noProof/>
            <w:webHidden/>
          </w:rPr>
          <w:tab/>
        </w:r>
        <w:r w:rsidR="00112016">
          <w:rPr>
            <w:noProof/>
            <w:webHidden/>
          </w:rPr>
          <w:fldChar w:fldCharType="begin"/>
        </w:r>
        <w:r w:rsidR="00112016">
          <w:rPr>
            <w:noProof/>
            <w:webHidden/>
          </w:rPr>
          <w:instrText xml:space="preserve"> PAGEREF _Toc485851370 \h </w:instrText>
        </w:r>
        <w:r w:rsidR="00112016">
          <w:rPr>
            <w:noProof/>
            <w:webHidden/>
          </w:rPr>
        </w:r>
        <w:r w:rsidR="00112016">
          <w:rPr>
            <w:noProof/>
            <w:webHidden/>
          </w:rPr>
          <w:fldChar w:fldCharType="separate"/>
        </w:r>
        <w:r w:rsidR="00D701CC">
          <w:rPr>
            <w:noProof/>
            <w:webHidden/>
          </w:rPr>
          <w:t>69</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71" w:history="1">
        <w:r w:rsidR="00112016" w:rsidRPr="00251099">
          <w:rPr>
            <w:rStyle w:val="Hyperlink"/>
            <w:noProof/>
          </w:rPr>
          <w:t>Table 14: P2P Bootstrapping</w:t>
        </w:r>
        <w:r w:rsidR="00112016">
          <w:rPr>
            <w:noProof/>
            <w:webHidden/>
          </w:rPr>
          <w:tab/>
        </w:r>
        <w:r w:rsidR="00112016">
          <w:rPr>
            <w:noProof/>
            <w:webHidden/>
          </w:rPr>
          <w:fldChar w:fldCharType="begin"/>
        </w:r>
        <w:r w:rsidR="00112016">
          <w:rPr>
            <w:noProof/>
            <w:webHidden/>
          </w:rPr>
          <w:instrText xml:space="preserve"> PAGEREF _Toc485851371 \h </w:instrText>
        </w:r>
        <w:r w:rsidR="00112016">
          <w:rPr>
            <w:noProof/>
            <w:webHidden/>
          </w:rPr>
        </w:r>
        <w:r w:rsidR="00112016">
          <w:rPr>
            <w:noProof/>
            <w:webHidden/>
          </w:rPr>
          <w:fldChar w:fldCharType="separate"/>
        </w:r>
        <w:r w:rsidR="00D701CC">
          <w:rPr>
            <w:noProof/>
            <w:webHidden/>
          </w:rPr>
          <w:t>70</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w:anchor="_Toc485851372" w:history="1">
        <w:r w:rsidR="00112016" w:rsidRPr="00251099">
          <w:rPr>
            <w:rStyle w:val="Hyperlink"/>
            <w:noProof/>
          </w:rPr>
          <w:t>Table 15: Hash of the file system image</w:t>
        </w:r>
        <w:r w:rsidR="00112016">
          <w:rPr>
            <w:noProof/>
            <w:webHidden/>
          </w:rPr>
          <w:tab/>
        </w:r>
        <w:r w:rsidR="00112016">
          <w:rPr>
            <w:noProof/>
            <w:webHidden/>
          </w:rPr>
          <w:fldChar w:fldCharType="begin"/>
        </w:r>
        <w:r w:rsidR="00112016">
          <w:rPr>
            <w:noProof/>
            <w:webHidden/>
          </w:rPr>
          <w:instrText xml:space="preserve"> PAGEREF _Toc485851372 \h </w:instrText>
        </w:r>
        <w:r w:rsidR="00112016">
          <w:rPr>
            <w:noProof/>
            <w:webHidden/>
          </w:rPr>
        </w:r>
        <w:r w:rsidR="00112016">
          <w:rPr>
            <w:noProof/>
            <w:webHidden/>
          </w:rPr>
          <w:fldChar w:fldCharType="separate"/>
        </w:r>
        <w:r w:rsidR="00D701CC">
          <w:rPr>
            <w:noProof/>
            <w:webHidden/>
          </w:rPr>
          <w:t>77</w:t>
        </w:r>
        <w:r w:rsidR="00112016">
          <w:rPr>
            <w:noProof/>
            <w:webHidden/>
          </w:rPr>
          <w:fldChar w:fldCharType="end"/>
        </w:r>
      </w:hyperlink>
    </w:p>
    <w:p w:rsidR="00E12648" w:rsidRDefault="00E12648">
      <w:pPr>
        <w:spacing w:after="160" w:line="259" w:lineRule="auto"/>
        <w:jc w:val="left"/>
        <w:rPr>
          <w:color w:val="FF0000"/>
          <w:sz w:val="44"/>
        </w:rPr>
      </w:pPr>
      <w:r>
        <w:rPr>
          <w:color w:val="FF0000"/>
          <w:sz w:val="44"/>
        </w:rPr>
        <w:fldChar w:fldCharType="end"/>
      </w:r>
    </w:p>
    <w:p w:rsidR="00E12648" w:rsidRDefault="00E12648" w:rsidP="00E12648">
      <w:r>
        <w:br w:type="page"/>
      </w:r>
    </w:p>
    <w:p w:rsidR="00A42EEF" w:rsidRDefault="00A42EEF" w:rsidP="00A42EEF">
      <w:pPr>
        <w:pStyle w:val="Heading0"/>
      </w:pPr>
      <w:r>
        <w:lastRenderedPageBreak/>
        <w:t>List of Code Snippets</w:t>
      </w:r>
    </w:p>
    <w:p w:rsidR="00A42EEF" w:rsidRPr="00A42EEF" w:rsidRDefault="00A42EEF" w:rsidP="00A42EEF"/>
    <w:p w:rsidR="00112016" w:rsidRDefault="00E12648">
      <w:pPr>
        <w:pStyle w:val="TableofFigures"/>
        <w:tabs>
          <w:tab w:val="right" w:leader="dot" w:pos="8494"/>
        </w:tabs>
        <w:rPr>
          <w:rFonts w:asciiTheme="minorHAnsi" w:eastAsiaTheme="minorEastAsia" w:hAnsiTheme="minorHAnsi" w:cstheme="minorBidi"/>
          <w:noProof/>
          <w:sz w:val="22"/>
          <w:szCs w:val="22"/>
          <w:lang w:eastAsia="en-GB"/>
        </w:rPr>
      </w:pPr>
      <w:r>
        <w:rPr>
          <w:color w:val="FF0000"/>
          <w:sz w:val="44"/>
        </w:rPr>
        <w:fldChar w:fldCharType="begin"/>
      </w:r>
      <w:r>
        <w:rPr>
          <w:color w:val="FF0000"/>
          <w:sz w:val="44"/>
        </w:rPr>
        <w:instrText xml:space="preserve"> TOC \h \z \c "Code Snippet" </w:instrText>
      </w:r>
      <w:r>
        <w:rPr>
          <w:color w:val="FF0000"/>
          <w:sz w:val="44"/>
        </w:rPr>
        <w:fldChar w:fldCharType="separate"/>
      </w:r>
      <w:hyperlink r:id="rId11" w:anchor="_Toc485851373" w:history="1">
        <w:r w:rsidR="00112016" w:rsidRPr="00B43894">
          <w:rPr>
            <w:rStyle w:val="Hyperlink"/>
            <w:noProof/>
          </w:rPr>
          <w:t>Code Snippet 1: Initial background subtraction</w:t>
        </w:r>
        <w:r w:rsidR="00112016">
          <w:rPr>
            <w:noProof/>
            <w:webHidden/>
          </w:rPr>
          <w:tab/>
        </w:r>
        <w:r w:rsidR="00112016">
          <w:rPr>
            <w:noProof/>
            <w:webHidden/>
          </w:rPr>
          <w:fldChar w:fldCharType="begin"/>
        </w:r>
        <w:r w:rsidR="00112016">
          <w:rPr>
            <w:noProof/>
            <w:webHidden/>
          </w:rPr>
          <w:instrText xml:space="preserve"> PAGEREF _Toc485851373 \h </w:instrText>
        </w:r>
        <w:r w:rsidR="00112016">
          <w:rPr>
            <w:noProof/>
            <w:webHidden/>
          </w:rPr>
        </w:r>
        <w:r w:rsidR="00112016">
          <w:rPr>
            <w:noProof/>
            <w:webHidden/>
          </w:rPr>
          <w:fldChar w:fldCharType="separate"/>
        </w:r>
        <w:r w:rsidR="00D701CC">
          <w:rPr>
            <w:noProof/>
            <w:webHidden/>
          </w:rPr>
          <w:t>27</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r:id="rId12" w:anchor="_Toc485851374" w:history="1">
        <w:r w:rsidR="00112016" w:rsidRPr="00B43894">
          <w:rPr>
            <w:rStyle w:val="Hyperlink"/>
            <w:noProof/>
          </w:rPr>
          <w:t>Code Snippet 2: Getting unique plates</w:t>
        </w:r>
        <w:r w:rsidR="00112016">
          <w:rPr>
            <w:noProof/>
            <w:webHidden/>
          </w:rPr>
          <w:tab/>
        </w:r>
        <w:r w:rsidR="00112016">
          <w:rPr>
            <w:noProof/>
            <w:webHidden/>
          </w:rPr>
          <w:fldChar w:fldCharType="begin"/>
        </w:r>
        <w:r w:rsidR="00112016">
          <w:rPr>
            <w:noProof/>
            <w:webHidden/>
          </w:rPr>
          <w:instrText xml:space="preserve"> PAGEREF _Toc485851374 \h </w:instrText>
        </w:r>
        <w:r w:rsidR="00112016">
          <w:rPr>
            <w:noProof/>
            <w:webHidden/>
          </w:rPr>
        </w:r>
        <w:r w:rsidR="00112016">
          <w:rPr>
            <w:noProof/>
            <w:webHidden/>
          </w:rPr>
          <w:fldChar w:fldCharType="separate"/>
        </w:r>
        <w:r w:rsidR="00D701CC">
          <w:rPr>
            <w:noProof/>
            <w:webHidden/>
          </w:rPr>
          <w:t>33</w:t>
        </w:r>
        <w:r w:rsidR="00112016">
          <w:rPr>
            <w:noProof/>
            <w:webHidden/>
          </w:rPr>
          <w:fldChar w:fldCharType="end"/>
        </w:r>
      </w:hyperlink>
    </w:p>
    <w:p w:rsidR="00112016" w:rsidRDefault="00443583">
      <w:pPr>
        <w:pStyle w:val="TableofFigures"/>
        <w:tabs>
          <w:tab w:val="right" w:leader="dot" w:pos="8494"/>
        </w:tabs>
        <w:rPr>
          <w:rFonts w:asciiTheme="minorHAnsi" w:eastAsiaTheme="minorEastAsia" w:hAnsiTheme="minorHAnsi" w:cstheme="minorBidi"/>
          <w:noProof/>
          <w:sz w:val="22"/>
          <w:szCs w:val="22"/>
          <w:lang w:eastAsia="en-GB"/>
        </w:rPr>
      </w:pPr>
      <w:hyperlink r:id="rId13" w:anchor="_Toc485851375" w:history="1">
        <w:r w:rsidR="00112016" w:rsidRPr="00B43894">
          <w:rPr>
            <w:rStyle w:val="Hyperlink"/>
            <w:noProof/>
          </w:rPr>
          <w:t>Code Snippet 3: Crontab command</w:t>
        </w:r>
        <w:r w:rsidR="00112016">
          <w:rPr>
            <w:noProof/>
            <w:webHidden/>
          </w:rPr>
          <w:tab/>
        </w:r>
        <w:r w:rsidR="00112016">
          <w:rPr>
            <w:noProof/>
            <w:webHidden/>
          </w:rPr>
          <w:fldChar w:fldCharType="begin"/>
        </w:r>
        <w:r w:rsidR="00112016">
          <w:rPr>
            <w:noProof/>
            <w:webHidden/>
          </w:rPr>
          <w:instrText xml:space="preserve"> PAGEREF _Toc485851375 \h </w:instrText>
        </w:r>
        <w:r w:rsidR="00112016">
          <w:rPr>
            <w:noProof/>
            <w:webHidden/>
          </w:rPr>
        </w:r>
        <w:r w:rsidR="00112016">
          <w:rPr>
            <w:noProof/>
            <w:webHidden/>
          </w:rPr>
          <w:fldChar w:fldCharType="separate"/>
        </w:r>
        <w:r w:rsidR="00D701CC">
          <w:rPr>
            <w:noProof/>
            <w:webHidden/>
          </w:rPr>
          <w:t>77</w:t>
        </w:r>
        <w:r w:rsidR="00112016">
          <w:rPr>
            <w:noProof/>
            <w:webHidden/>
          </w:rPr>
          <w:fldChar w:fldCharType="end"/>
        </w:r>
      </w:hyperlink>
    </w:p>
    <w:p w:rsidR="00117B9C" w:rsidRPr="002F78D0" w:rsidRDefault="00E12648">
      <w:pPr>
        <w:spacing w:after="160" w:line="259" w:lineRule="auto"/>
        <w:jc w:val="left"/>
        <w:rPr>
          <w:color w:val="FF0000"/>
          <w:sz w:val="44"/>
        </w:rPr>
      </w:pPr>
      <w:r>
        <w:rPr>
          <w:color w:val="FF0000"/>
          <w:sz w:val="44"/>
        </w:rPr>
        <w:fldChar w:fldCharType="end"/>
      </w:r>
      <w:r>
        <w:rPr>
          <w:color w:val="FF0000"/>
          <w:sz w:val="44"/>
        </w:rPr>
        <w:br w:type="page"/>
      </w:r>
    </w:p>
    <w:sdt>
      <w:sdtPr>
        <w:rPr>
          <w:rFonts w:eastAsia="Times New Roman" w:cs="Times New Roman"/>
          <w:b w:val="0"/>
          <w:sz w:val="24"/>
          <w:szCs w:val="20"/>
          <w:lang w:val="en-GB"/>
        </w:rPr>
        <w:id w:val="-368534283"/>
        <w:docPartObj>
          <w:docPartGallery w:val="Table of Contents"/>
          <w:docPartUnique/>
        </w:docPartObj>
      </w:sdtPr>
      <w:sdtEndPr>
        <w:rPr>
          <w:bCs/>
          <w:noProof/>
        </w:rPr>
      </w:sdtEndPr>
      <w:sdtContent>
        <w:p w:rsidR="00F75867" w:rsidRPr="007D5289" w:rsidRDefault="00F75867" w:rsidP="00DE4BEB">
          <w:pPr>
            <w:pStyle w:val="TOCHeading"/>
            <w:numPr>
              <w:ilvl w:val="0"/>
              <w:numId w:val="0"/>
            </w:numPr>
            <w:ind w:left="216"/>
          </w:pPr>
          <w:r w:rsidRPr="007D5289">
            <w:t>Table of Contents</w:t>
          </w:r>
        </w:p>
        <w:p w:rsidR="00112016" w:rsidRDefault="00652984">
          <w:pPr>
            <w:pStyle w:val="TOC1"/>
            <w:rPr>
              <w:rFonts w:asciiTheme="minorHAnsi" w:eastAsiaTheme="minorEastAsia" w:hAnsiTheme="minorHAnsi" w:cstheme="minorBidi"/>
              <w:b w:val="0"/>
              <w:bCs w:val="0"/>
              <w:caps w:val="0"/>
              <w:noProof/>
              <w:sz w:val="22"/>
              <w:szCs w:val="22"/>
              <w:lang w:eastAsia="en-GB"/>
            </w:rPr>
          </w:pPr>
          <w:r>
            <w:fldChar w:fldCharType="begin"/>
          </w:r>
          <w:r>
            <w:instrText xml:space="preserve"> TOC \o "1-4" \h \z \u </w:instrText>
          </w:r>
          <w:r>
            <w:fldChar w:fldCharType="separate"/>
          </w:r>
          <w:hyperlink w:anchor="_Toc485851376" w:history="1">
            <w:r w:rsidR="00112016" w:rsidRPr="0053137C">
              <w:rPr>
                <w:rStyle w:val="Hyperlink"/>
                <w:noProof/>
              </w:rPr>
              <w:t>1</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Introduction and Motivation</w:t>
            </w:r>
            <w:r w:rsidR="00112016">
              <w:rPr>
                <w:noProof/>
                <w:webHidden/>
              </w:rPr>
              <w:tab/>
            </w:r>
            <w:r w:rsidR="00112016">
              <w:rPr>
                <w:noProof/>
                <w:webHidden/>
              </w:rPr>
              <w:fldChar w:fldCharType="begin"/>
            </w:r>
            <w:r w:rsidR="00112016">
              <w:rPr>
                <w:noProof/>
                <w:webHidden/>
              </w:rPr>
              <w:instrText xml:space="preserve"> PAGEREF _Toc485851376 \h </w:instrText>
            </w:r>
            <w:r w:rsidR="00112016">
              <w:rPr>
                <w:noProof/>
                <w:webHidden/>
              </w:rPr>
            </w:r>
            <w:r w:rsidR="00112016">
              <w:rPr>
                <w:noProof/>
                <w:webHidden/>
              </w:rPr>
              <w:fldChar w:fldCharType="separate"/>
            </w:r>
            <w:r w:rsidR="00D701CC">
              <w:rPr>
                <w:noProof/>
                <w:webHidden/>
              </w:rPr>
              <w:t>1</w:t>
            </w:r>
            <w:r w:rsidR="00112016">
              <w:rPr>
                <w:noProof/>
                <w:webHidden/>
              </w:rPr>
              <w:fldChar w:fldCharType="end"/>
            </w:r>
          </w:hyperlink>
        </w:p>
        <w:p w:rsidR="00112016" w:rsidRDefault="00443583">
          <w:pPr>
            <w:pStyle w:val="TOC1"/>
            <w:rPr>
              <w:rFonts w:asciiTheme="minorHAnsi" w:eastAsiaTheme="minorEastAsia" w:hAnsiTheme="minorHAnsi" w:cstheme="minorBidi"/>
              <w:b w:val="0"/>
              <w:bCs w:val="0"/>
              <w:caps w:val="0"/>
              <w:noProof/>
              <w:sz w:val="22"/>
              <w:szCs w:val="22"/>
              <w:lang w:eastAsia="en-GB"/>
            </w:rPr>
          </w:pPr>
          <w:hyperlink w:anchor="_Toc485851377" w:history="1">
            <w:r w:rsidR="00112016" w:rsidRPr="0053137C">
              <w:rPr>
                <w:rStyle w:val="Hyperlink"/>
                <w:noProof/>
              </w:rPr>
              <w:t>2</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Project Specification</w:t>
            </w:r>
            <w:r w:rsidR="00112016">
              <w:rPr>
                <w:noProof/>
                <w:webHidden/>
              </w:rPr>
              <w:tab/>
            </w:r>
            <w:r w:rsidR="00112016">
              <w:rPr>
                <w:noProof/>
                <w:webHidden/>
              </w:rPr>
              <w:fldChar w:fldCharType="begin"/>
            </w:r>
            <w:r w:rsidR="00112016">
              <w:rPr>
                <w:noProof/>
                <w:webHidden/>
              </w:rPr>
              <w:instrText xml:space="preserve"> PAGEREF _Toc485851377 \h </w:instrText>
            </w:r>
            <w:r w:rsidR="00112016">
              <w:rPr>
                <w:noProof/>
                <w:webHidden/>
              </w:rPr>
            </w:r>
            <w:r w:rsidR="00112016">
              <w:rPr>
                <w:noProof/>
                <w:webHidden/>
              </w:rPr>
              <w:fldChar w:fldCharType="separate"/>
            </w:r>
            <w:r w:rsidR="00D701CC">
              <w:rPr>
                <w:noProof/>
                <w:webHidden/>
              </w:rPr>
              <w:t>2</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78" w:history="1">
            <w:r w:rsidR="00112016" w:rsidRPr="0053137C">
              <w:rPr>
                <w:rStyle w:val="Hyperlink"/>
                <w:noProof/>
                <w:lang w:eastAsia="en-GB"/>
              </w:rPr>
              <w:t>2.1</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Project goals</w:t>
            </w:r>
            <w:r w:rsidR="00112016">
              <w:rPr>
                <w:noProof/>
                <w:webHidden/>
              </w:rPr>
              <w:tab/>
            </w:r>
            <w:r w:rsidR="00112016">
              <w:rPr>
                <w:noProof/>
                <w:webHidden/>
              </w:rPr>
              <w:fldChar w:fldCharType="begin"/>
            </w:r>
            <w:r w:rsidR="00112016">
              <w:rPr>
                <w:noProof/>
                <w:webHidden/>
              </w:rPr>
              <w:instrText xml:space="preserve"> PAGEREF _Toc485851378 \h </w:instrText>
            </w:r>
            <w:r w:rsidR="00112016">
              <w:rPr>
                <w:noProof/>
                <w:webHidden/>
              </w:rPr>
            </w:r>
            <w:r w:rsidR="00112016">
              <w:rPr>
                <w:noProof/>
                <w:webHidden/>
              </w:rPr>
              <w:fldChar w:fldCharType="separate"/>
            </w:r>
            <w:r w:rsidR="00D701CC">
              <w:rPr>
                <w:noProof/>
                <w:webHidden/>
              </w:rPr>
              <w:t>2</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79" w:history="1">
            <w:r w:rsidR="00112016" w:rsidRPr="0053137C">
              <w:rPr>
                <w:rStyle w:val="Hyperlink"/>
                <w:noProof/>
              </w:rPr>
              <w:t>2.2</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Advanced project goals</w:t>
            </w:r>
            <w:r w:rsidR="00112016">
              <w:rPr>
                <w:noProof/>
                <w:webHidden/>
              </w:rPr>
              <w:tab/>
            </w:r>
            <w:r w:rsidR="00112016">
              <w:rPr>
                <w:noProof/>
                <w:webHidden/>
              </w:rPr>
              <w:fldChar w:fldCharType="begin"/>
            </w:r>
            <w:r w:rsidR="00112016">
              <w:rPr>
                <w:noProof/>
                <w:webHidden/>
              </w:rPr>
              <w:instrText xml:space="preserve"> PAGEREF _Toc485851379 \h </w:instrText>
            </w:r>
            <w:r w:rsidR="00112016">
              <w:rPr>
                <w:noProof/>
                <w:webHidden/>
              </w:rPr>
            </w:r>
            <w:r w:rsidR="00112016">
              <w:rPr>
                <w:noProof/>
                <w:webHidden/>
              </w:rPr>
              <w:fldChar w:fldCharType="separate"/>
            </w:r>
            <w:r w:rsidR="00D701CC">
              <w:rPr>
                <w:noProof/>
                <w:webHidden/>
              </w:rPr>
              <w:t>2</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80" w:history="1">
            <w:r w:rsidR="00112016" w:rsidRPr="0053137C">
              <w:rPr>
                <w:rStyle w:val="Hyperlink"/>
                <w:noProof/>
              </w:rPr>
              <w:t>2.3</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Clarifications</w:t>
            </w:r>
            <w:r w:rsidR="00112016">
              <w:rPr>
                <w:noProof/>
                <w:webHidden/>
              </w:rPr>
              <w:tab/>
            </w:r>
            <w:r w:rsidR="00112016">
              <w:rPr>
                <w:noProof/>
                <w:webHidden/>
              </w:rPr>
              <w:fldChar w:fldCharType="begin"/>
            </w:r>
            <w:r w:rsidR="00112016">
              <w:rPr>
                <w:noProof/>
                <w:webHidden/>
              </w:rPr>
              <w:instrText xml:space="preserve"> PAGEREF _Toc485851380 \h </w:instrText>
            </w:r>
            <w:r w:rsidR="00112016">
              <w:rPr>
                <w:noProof/>
                <w:webHidden/>
              </w:rPr>
            </w:r>
            <w:r w:rsidR="00112016">
              <w:rPr>
                <w:noProof/>
                <w:webHidden/>
              </w:rPr>
              <w:fldChar w:fldCharType="separate"/>
            </w:r>
            <w:r w:rsidR="00D701CC">
              <w:rPr>
                <w:noProof/>
                <w:webHidden/>
              </w:rPr>
              <w:t>2</w:t>
            </w:r>
            <w:r w:rsidR="00112016">
              <w:rPr>
                <w:noProof/>
                <w:webHidden/>
              </w:rPr>
              <w:fldChar w:fldCharType="end"/>
            </w:r>
          </w:hyperlink>
        </w:p>
        <w:p w:rsidR="00112016" w:rsidRDefault="00443583">
          <w:pPr>
            <w:pStyle w:val="TOC1"/>
            <w:rPr>
              <w:rFonts w:asciiTheme="minorHAnsi" w:eastAsiaTheme="minorEastAsia" w:hAnsiTheme="minorHAnsi" w:cstheme="minorBidi"/>
              <w:b w:val="0"/>
              <w:bCs w:val="0"/>
              <w:caps w:val="0"/>
              <w:noProof/>
              <w:sz w:val="22"/>
              <w:szCs w:val="22"/>
              <w:lang w:eastAsia="en-GB"/>
            </w:rPr>
          </w:pPr>
          <w:hyperlink w:anchor="_Toc485851381" w:history="1">
            <w:r w:rsidR="00112016" w:rsidRPr="0053137C">
              <w:rPr>
                <w:rStyle w:val="Hyperlink"/>
                <w:noProof/>
              </w:rPr>
              <w:t>3</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Related Work</w:t>
            </w:r>
            <w:r w:rsidR="00112016">
              <w:rPr>
                <w:noProof/>
                <w:webHidden/>
              </w:rPr>
              <w:tab/>
            </w:r>
            <w:r w:rsidR="00112016">
              <w:rPr>
                <w:noProof/>
                <w:webHidden/>
              </w:rPr>
              <w:fldChar w:fldCharType="begin"/>
            </w:r>
            <w:r w:rsidR="00112016">
              <w:rPr>
                <w:noProof/>
                <w:webHidden/>
              </w:rPr>
              <w:instrText xml:space="preserve"> PAGEREF _Toc485851381 \h </w:instrText>
            </w:r>
            <w:r w:rsidR="00112016">
              <w:rPr>
                <w:noProof/>
                <w:webHidden/>
              </w:rPr>
            </w:r>
            <w:r w:rsidR="00112016">
              <w:rPr>
                <w:noProof/>
                <w:webHidden/>
              </w:rPr>
              <w:fldChar w:fldCharType="separate"/>
            </w:r>
            <w:r w:rsidR="00D701CC">
              <w:rPr>
                <w:noProof/>
                <w:webHidden/>
              </w:rPr>
              <w:t>4</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83" w:history="1">
            <w:r w:rsidR="00112016" w:rsidRPr="0053137C">
              <w:rPr>
                <w:rStyle w:val="Hyperlink"/>
                <w:noProof/>
              </w:rPr>
              <w:t>3.1</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License plate recognition</w:t>
            </w:r>
            <w:r w:rsidR="00112016">
              <w:rPr>
                <w:noProof/>
                <w:webHidden/>
              </w:rPr>
              <w:tab/>
            </w:r>
            <w:r w:rsidR="00112016">
              <w:rPr>
                <w:noProof/>
                <w:webHidden/>
              </w:rPr>
              <w:fldChar w:fldCharType="begin"/>
            </w:r>
            <w:r w:rsidR="00112016">
              <w:rPr>
                <w:noProof/>
                <w:webHidden/>
              </w:rPr>
              <w:instrText xml:space="preserve"> PAGEREF _Toc485851383 \h </w:instrText>
            </w:r>
            <w:r w:rsidR="00112016">
              <w:rPr>
                <w:noProof/>
                <w:webHidden/>
              </w:rPr>
            </w:r>
            <w:r w:rsidR="00112016">
              <w:rPr>
                <w:noProof/>
                <w:webHidden/>
              </w:rPr>
              <w:fldChar w:fldCharType="separate"/>
            </w:r>
            <w:r w:rsidR="00D701CC">
              <w:rPr>
                <w:noProof/>
                <w:webHidden/>
              </w:rPr>
              <w:t>4</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384" w:history="1">
            <w:r w:rsidR="00112016" w:rsidRPr="0053137C">
              <w:rPr>
                <w:rStyle w:val="Hyperlink"/>
                <w:noProof/>
              </w:rPr>
              <w:t>3.1.1</w:t>
            </w:r>
            <w:r w:rsidR="00112016">
              <w:rPr>
                <w:rFonts w:asciiTheme="minorHAnsi" w:eastAsiaTheme="minorEastAsia" w:hAnsiTheme="minorHAnsi" w:cstheme="minorBidi"/>
                <w:noProof/>
                <w:sz w:val="22"/>
                <w:szCs w:val="22"/>
                <w:lang w:eastAsia="en-GB"/>
              </w:rPr>
              <w:tab/>
            </w:r>
            <w:r w:rsidR="00112016" w:rsidRPr="0053137C">
              <w:rPr>
                <w:rStyle w:val="Hyperlink"/>
                <w:noProof/>
              </w:rPr>
              <w:t>Hardware</w:t>
            </w:r>
            <w:r w:rsidR="00112016">
              <w:rPr>
                <w:noProof/>
                <w:webHidden/>
              </w:rPr>
              <w:tab/>
            </w:r>
            <w:r w:rsidR="00112016">
              <w:rPr>
                <w:noProof/>
                <w:webHidden/>
              </w:rPr>
              <w:fldChar w:fldCharType="begin"/>
            </w:r>
            <w:r w:rsidR="00112016">
              <w:rPr>
                <w:noProof/>
                <w:webHidden/>
              </w:rPr>
              <w:instrText xml:space="preserve"> PAGEREF _Toc485851384 \h </w:instrText>
            </w:r>
            <w:r w:rsidR="00112016">
              <w:rPr>
                <w:noProof/>
                <w:webHidden/>
              </w:rPr>
            </w:r>
            <w:r w:rsidR="00112016">
              <w:rPr>
                <w:noProof/>
                <w:webHidden/>
              </w:rPr>
              <w:fldChar w:fldCharType="separate"/>
            </w:r>
            <w:r w:rsidR="00D701CC">
              <w:rPr>
                <w:noProof/>
                <w:webHidden/>
              </w:rPr>
              <w:t>4</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385" w:history="1">
            <w:r w:rsidR="00112016" w:rsidRPr="0053137C">
              <w:rPr>
                <w:rStyle w:val="Hyperlink"/>
                <w:noProof/>
              </w:rPr>
              <w:t>3.1.2</w:t>
            </w:r>
            <w:r w:rsidR="00112016">
              <w:rPr>
                <w:rFonts w:asciiTheme="minorHAnsi" w:eastAsiaTheme="minorEastAsia" w:hAnsiTheme="minorHAnsi" w:cstheme="minorBidi"/>
                <w:noProof/>
                <w:sz w:val="22"/>
                <w:szCs w:val="22"/>
                <w:lang w:eastAsia="en-GB"/>
              </w:rPr>
              <w:tab/>
            </w:r>
            <w:r w:rsidR="00112016" w:rsidRPr="0053137C">
              <w:rPr>
                <w:rStyle w:val="Hyperlink"/>
                <w:noProof/>
              </w:rPr>
              <w:t>Software</w:t>
            </w:r>
            <w:r w:rsidR="00112016">
              <w:rPr>
                <w:noProof/>
                <w:webHidden/>
              </w:rPr>
              <w:tab/>
            </w:r>
            <w:r w:rsidR="00112016">
              <w:rPr>
                <w:noProof/>
                <w:webHidden/>
              </w:rPr>
              <w:fldChar w:fldCharType="begin"/>
            </w:r>
            <w:r w:rsidR="00112016">
              <w:rPr>
                <w:noProof/>
                <w:webHidden/>
              </w:rPr>
              <w:instrText xml:space="preserve"> PAGEREF _Toc485851385 \h </w:instrText>
            </w:r>
            <w:r w:rsidR="00112016">
              <w:rPr>
                <w:noProof/>
                <w:webHidden/>
              </w:rPr>
            </w:r>
            <w:r w:rsidR="00112016">
              <w:rPr>
                <w:noProof/>
                <w:webHidden/>
              </w:rPr>
              <w:fldChar w:fldCharType="separate"/>
            </w:r>
            <w:r w:rsidR="00D701CC">
              <w:rPr>
                <w:noProof/>
                <w:webHidden/>
              </w:rPr>
              <w:t>4</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86" w:history="1">
            <w:r w:rsidR="00112016" w:rsidRPr="0053137C">
              <w:rPr>
                <w:rStyle w:val="Hyperlink"/>
                <w:noProof/>
              </w:rPr>
              <w:t>3.2</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Peer to peer network</w:t>
            </w:r>
            <w:r w:rsidR="00112016">
              <w:rPr>
                <w:noProof/>
                <w:webHidden/>
              </w:rPr>
              <w:tab/>
            </w:r>
            <w:r w:rsidR="00112016">
              <w:rPr>
                <w:noProof/>
                <w:webHidden/>
              </w:rPr>
              <w:fldChar w:fldCharType="begin"/>
            </w:r>
            <w:r w:rsidR="00112016">
              <w:rPr>
                <w:noProof/>
                <w:webHidden/>
              </w:rPr>
              <w:instrText xml:space="preserve"> PAGEREF _Toc485851386 \h </w:instrText>
            </w:r>
            <w:r w:rsidR="00112016">
              <w:rPr>
                <w:noProof/>
                <w:webHidden/>
              </w:rPr>
            </w:r>
            <w:r w:rsidR="00112016">
              <w:rPr>
                <w:noProof/>
                <w:webHidden/>
              </w:rPr>
              <w:fldChar w:fldCharType="separate"/>
            </w:r>
            <w:r w:rsidR="00D701CC">
              <w:rPr>
                <w:noProof/>
                <w:webHidden/>
              </w:rPr>
              <w:t>5</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87" w:history="1">
            <w:r w:rsidR="00112016" w:rsidRPr="0053137C">
              <w:rPr>
                <w:rStyle w:val="Hyperlink"/>
                <w:noProof/>
              </w:rPr>
              <w:t>3.3</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Photo evidence publication</w:t>
            </w:r>
            <w:r w:rsidR="00112016">
              <w:rPr>
                <w:noProof/>
                <w:webHidden/>
              </w:rPr>
              <w:tab/>
            </w:r>
            <w:r w:rsidR="00112016">
              <w:rPr>
                <w:noProof/>
                <w:webHidden/>
              </w:rPr>
              <w:fldChar w:fldCharType="begin"/>
            </w:r>
            <w:r w:rsidR="00112016">
              <w:rPr>
                <w:noProof/>
                <w:webHidden/>
              </w:rPr>
              <w:instrText xml:space="preserve"> PAGEREF _Toc485851387 \h </w:instrText>
            </w:r>
            <w:r w:rsidR="00112016">
              <w:rPr>
                <w:noProof/>
                <w:webHidden/>
              </w:rPr>
            </w:r>
            <w:r w:rsidR="00112016">
              <w:rPr>
                <w:noProof/>
                <w:webHidden/>
              </w:rPr>
              <w:fldChar w:fldCharType="separate"/>
            </w:r>
            <w:r w:rsidR="00D701CC">
              <w:rPr>
                <w:noProof/>
                <w:webHidden/>
              </w:rPr>
              <w:t>5</w:t>
            </w:r>
            <w:r w:rsidR="00112016">
              <w:rPr>
                <w:noProof/>
                <w:webHidden/>
              </w:rPr>
              <w:fldChar w:fldCharType="end"/>
            </w:r>
          </w:hyperlink>
        </w:p>
        <w:p w:rsidR="00112016" w:rsidRDefault="00443583">
          <w:pPr>
            <w:pStyle w:val="TOC1"/>
            <w:rPr>
              <w:rFonts w:asciiTheme="minorHAnsi" w:eastAsiaTheme="minorEastAsia" w:hAnsiTheme="minorHAnsi" w:cstheme="minorBidi"/>
              <w:b w:val="0"/>
              <w:bCs w:val="0"/>
              <w:caps w:val="0"/>
              <w:noProof/>
              <w:sz w:val="22"/>
              <w:szCs w:val="22"/>
              <w:lang w:eastAsia="en-GB"/>
            </w:rPr>
          </w:pPr>
          <w:hyperlink w:anchor="_Toc485851388" w:history="1">
            <w:r w:rsidR="00112016" w:rsidRPr="0053137C">
              <w:rPr>
                <w:rStyle w:val="Hyperlink"/>
                <w:noProof/>
              </w:rPr>
              <w:t>4</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Background Reading and Literature Review</w:t>
            </w:r>
            <w:r w:rsidR="00112016">
              <w:rPr>
                <w:noProof/>
                <w:webHidden/>
              </w:rPr>
              <w:tab/>
            </w:r>
            <w:r w:rsidR="00112016">
              <w:rPr>
                <w:noProof/>
                <w:webHidden/>
              </w:rPr>
              <w:fldChar w:fldCharType="begin"/>
            </w:r>
            <w:r w:rsidR="00112016">
              <w:rPr>
                <w:noProof/>
                <w:webHidden/>
              </w:rPr>
              <w:instrText xml:space="preserve"> PAGEREF _Toc485851388 \h </w:instrText>
            </w:r>
            <w:r w:rsidR="00112016">
              <w:rPr>
                <w:noProof/>
                <w:webHidden/>
              </w:rPr>
            </w:r>
            <w:r w:rsidR="00112016">
              <w:rPr>
                <w:noProof/>
                <w:webHidden/>
              </w:rPr>
              <w:fldChar w:fldCharType="separate"/>
            </w:r>
            <w:r w:rsidR="00D701CC">
              <w:rPr>
                <w:noProof/>
                <w:webHidden/>
              </w:rPr>
              <w:t>6</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89" w:history="1">
            <w:r w:rsidR="00112016" w:rsidRPr="0053137C">
              <w:rPr>
                <w:rStyle w:val="Hyperlink"/>
                <w:noProof/>
              </w:rPr>
              <w:t>4.1</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License plate recognition</w:t>
            </w:r>
            <w:r w:rsidR="00112016">
              <w:rPr>
                <w:noProof/>
                <w:webHidden/>
              </w:rPr>
              <w:tab/>
            </w:r>
            <w:r w:rsidR="00112016">
              <w:rPr>
                <w:noProof/>
                <w:webHidden/>
              </w:rPr>
              <w:fldChar w:fldCharType="begin"/>
            </w:r>
            <w:r w:rsidR="00112016">
              <w:rPr>
                <w:noProof/>
                <w:webHidden/>
              </w:rPr>
              <w:instrText xml:space="preserve"> PAGEREF _Toc485851389 \h </w:instrText>
            </w:r>
            <w:r w:rsidR="00112016">
              <w:rPr>
                <w:noProof/>
                <w:webHidden/>
              </w:rPr>
            </w:r>
            <w:r w:rsidR="00112016">
              <w:rPr>
                <w:noProof/>
                <w:webHidden/>
              </w:rPr>
              <w:fldChar w:fldCharType="separate"/>
            </w:r>
            <w:r w:rsidR="00D701CC">
              <w:rPr>
                <w:noProof/>
                <w:webHidden/>
              </w:rPr>
              <w:t>6</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90" w:history="1">
            <w:r w:rsidR="00112016" w:rsidRPr="0053137C">
              <w:rPr>
                <w:rStyle w:val="Hyperlink"/>
                <w:noProof/>
              </w:rPr>
              <w:t>4.2</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Peer to peer network</w:t>
            </w:r>
            <w:r w:rsidR="00112016">
              <w:rPr>
                <w:noProof/>
                <w:webHidden/>
              </w:rPr>
              <w:tab/>
            </w:r>
            <w:r w:rsidR="00112016">
              <w:rPr>
                <w:noProof/>
                <w:webHidden/>
              </w:rPr>
              <w:fldChar w:fldCharType="begin"/>
            </w:r>
            <w:r w:rsidR="00112016">
              <w:rPr>
                <w:noProof/>
                <w:webHidden/>
              </w:rPr>
              <w:instrText xml:space="preserve"> PAGEREF _Toc485851390 \h </w:instrText>
            </w:r>
            <w:r w:rsidR="00112016">
              <w:rPr>
                <w:noProof/>
                <w:webHidden/>
              </w:rPr>
            </w:r>
            <w:r w:rsidR="00112016">
              <w:rPr>
                <w:noProof/>
                <w:webHidden/>
              </w:rPr>
              <w:fldChar w:fldCharType="separate"/>
            </w:r>
            <w:r w:rsidR="00D701CC">
              <w:rPr>
                <w:noProof/>
                <w:webHidden/>
              </w:rPr>
              <w:t>8</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91" w:history="1">
            <w:r w:rsidR="00112016" w:rsidRPr="0053137C">
              <w:rPr>
                <w:rStyle w:val="Hyperlink"/>
                <w:noProof/>
              </w:rPr>
              <w:t>4.3</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Photo evidence publication</w:t>
            </w:r>
            <w:r w:rsidR="00112016">
              <w:rPr>
                <w:noProof/>
                <w:webHidden/>
              </w:rPr>
              <w:tab/>
            </w:r>
            <w:r w:rsidR="00112016">
              <w:rPr>
                <w:noProof/>
                <w:webHidden/>
              </w:rPr>
              <w:fldChar w:fldCharType="begin"/>
            </w:r>
            <w:r w:rsidR="00112016">
              <w:rPr>
                <w:noProof/>
                <w:webHidden/>
              </w:rPr>
              <w:instrText xml:space="preserve"> PAGEREF _Toc485851391 \h </w:instrText>
            </w:r>
            <w:r w:rsidR="00112016">
              <w:rPr>
                <w:noProof/>
                <w:webHidden/>
              </w:rPr>
            </w:r>
            <w:r w:rsidR="00112016">
              <w:rPr>
                <w:noProof/>
                <w:webHidden/>
              </w:rPr>
              <w:fldChar w:fldCharType="separate"/>
            </w:r>
            <w:r w:rsidR="00D701CC">
              <w:rPr>
                <w:noProof/>
                <w:webHidden/>
              </w:rPr>
              <w:t>9</w:t>
            </w:r>
            <w:r w:rsidR="00112016">
              <w:rPr>
                <w:noProof/>
                <w:webHidden/>
              </w:rPr>
              <w:fldChar w:fldCharType="end"/>
            </w:r>
          </w:hyperlink>
        </w:p>
        <w:p w:rsidR="00112016" w:rsidRDefault="00443583">
          <w:pPr>
            <w:pStyle w:val="TOC1"/>
            <w:rPr>
              <w:rFonts w:asciiTheme="minorHAnsi" w:eastAsiaTheme="minorEastAsia" w:hAnsiTheme="minorHAnsi" w:cstheme="minorBidi"/>
              <w:b w:val="0"/>
              <w:bCs w:val="0"/>
              <w:caps w:val="0"/>
              <w:noProof/>
              <w:sz w:val="22"/>
              <w:szCs w:val="22"/>
              <w:lang w:eastAsia="en-GB"/>
            </w:rPr>
          </w:pPr>
          <w:hyperlink w:anchor="_Toc485851392" w:history="1">
            <w:r w:rsidR="00112016" w:rsidRPr="0053137C">
              <w:rPr>
                <w:rStyle w:val="Hyperlink"/>
                <w:noProof/>
              </w:rPr>
              <w:t>5</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Design</w:t>
            </w:r>
            <w:r w:rsidR="00112016">
              <w:rPr>
                <w:noProof/>
                <w:webHidden/>
              </w:rPr>
              <w:tab/>
            </w:r>
            <w:r w:rsidR="00112016">
              <w:rPr>
                <w:noProof/>
                <w:webHidden/>
              </w:rPr>
              <w:fldChar w:fldCharType="begin"/>
            </w:r>
            <w:r w:rsidR="00112016">
              <w:rPr>
                <w:noProof/>
                <w:webHidden/>
              </w:rPr>
              <w:instrText xml:space="preserve"> PAGEREF _Toc485851392 \h </w:instrText>
            </w:r>
            <w:r w:rsidR="00112016">
              <w:rPr>
                <w:noProof/>
                <w:webHidden/>
              </w:rPr>
            </w:r>
            <w:r w:rsidR="00112016">
              <w:rPr>
                <w:noProof/>
                <w:webHidden/>
              </w:rPr>
              <w:fldChar w:fldCharType="separate"/>
            </w:r>
            <w:r w:rsidR="00D701CC">
              <w:rPr>
                <w:noProof/>
                <w:webHidden/>
              </w:rPr>
              <w:t>10</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93" w:history="1">
            <w:r w:rsidR="00112016" w:rsidRPr="0053137C">
              <w:rPr>
                <w:rStyle w:val="Hyperlink"/>
                <w:noProof/>
              </w:rPr>
              <w:t>5.1</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Required Hardware</w:t>
            </w:r>
            <w:r w:rsidR="00112016">
              <w:rPr>
                <w:noProof/>
                <w:webHidden/>
              </w:rPr>
              <w:tab/>
            </w:r>
            <w:r w:rsidR="00112016">
              <w:rPr>
                <w:noProof/>
                <w:webHidden/>
              </w:rPr>
              <w:fldChar w:fldCharType="begin"/>
            </w:r>
            <w:r w:rsidR="00112016">
              <w:rPr>
                <w:noProof/>
                <w:webHidden/>
              </w:rPr>
              <w:instrText xml:space="preserve"> PAGEREF _Toc485851393 \h </w:instrText>
            </w:r>
            <w:r w:rsidR="00112016">
              <w:rPr>
                <w:noProof/>
                <w:webHidden/>
              </w:rPr>
            </w:r>
            <w:r w:rsidR="00112016">
              <w:rPr>
                <w:noProof/>
                <w:webHidden/>
              </w:rPr>
              <w:fldChar w:fldCharType="separate"/>
            </w:r>
            <w:r w:rsidR="00D701CC">
              <w:rPr>
                <w:noProof/>
                <w:webHidden/>
              </w:rPr>
              <w:t>10</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94" w:history="1">
            <w:r w:rsidR="00112016" w:rsidRPr="0053137C">
              <w:rPr>
                <w:rStyle w:val="Hyperlink"/>
                <w:noProof/>
              </w:rPr>
              <w:t>5.2</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High Level Overview</w:t>
            </w:r>
            <w:r w:rsidR="00112016">
              <w:rPr>
                <w:noProof/>
                <w:webHidden/>
              </w:rPr>
              <w:tab/>
            </w:r>
            <w:r w:rsidR="00112016">
              <w:rPr>
                <w:noProof/>
                <w:webHidden/>
              </w:rPr>
              <w:fldChar w:fldCharType="begin"/>
            </w:r>
            <w:r w:rsidR="00112016">
              <w:rPr>
                <w:noProof/>
                <w:webHidden/>
              </w:rPr>
              <w:instrText xml:space="preserve"> PAGEREF _Toc485851394 \h </w:instrText>
            </w:r>
            <w:r w:rsidR="00112016">
              <w:rPr>
                <w:noProof/>
                <w:webHidden/>
              </w:rPr>
            </w:r>
            <w:r w:rsidR="00112016">
              <w:rPr>
                <w:noProof/>
                <w:webHidden/>
              </w:rPr>
              <w:fldChar w:fldCharType="separate"/>
            </w:r>
            <w:r w:rsidR="00D701CC">
              <w:rPr>
                <w:noProof/>
                <w:webHidden/>
              </w:rPr>
              <w:t>11</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95" w:history="1">
            <w:r w:rsidR="00112016" w:rsidRPr="0053137C">
              <w:rPr>
                <w:rStyle w:val="Hyperlink"/>
                <w:noProof/>
              </w:rPr>
              <w:t>5.3</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License Plate Detection</w:t>
            </w:r>
            <w:r w:rsidR="00112016">
              <w:rPr>
                <w:noProof/>
                <w:webHidden/>
              </w:rPr>
              <w:tab/>
            </w:r>
            <w:r w:rsidR="00112016">
              <w:rPr>
                <w:noProof/>
                <w:webHidden/>
              </w:rPr>
              <w:fldChar w:fldCharType="begin"/>
            </w:r>
            <w:r w:rsidR="00112016">
              <w:rPr>
                <w:noProof/>
                <w:webHidden/>
              </w:rPr>
              <w:instrText xml:space="preserve"> PAGEREF _Toc485851395 \h </w:instrText>
            </w:r>
            <w:r w:rsidR="00112016">
              <w:rPr>
                <w:noProof/>
                <w:webHidden/>
              </w:rPr>
            </w:r>
            <w:r w:rsidR="00112016">
              <w:rPr>
                <w:noProof/>
                <w:webHidden/>
              </w:rPr>
              <w:fldChar w:fldCharType="separate"/>
            </w:r>
            <w:r w:rsidR="00D701CC">
              <w:rPr>
                <w:noProof/>
                <w:webHidden/>
              </w:rPr>
              <w:t>12</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396" w:history="1">
            <w:r w:rsidR="00112016" w:rsidRPr="0053137C">
              <w:rPr>
                <w:rStyle w:val="Hyperlink"/>
                <w:noProof/>
              </w:rPr>
              <w:t>5.3.1</w:t>
            </w:r>
            <w:r w:rsidR="00112016">
              <w:rPr>
                <w:rFonts w:asciiTheme="minorHAnsi" w:eastAsiaTheme="minorEastAsia" w:hAnsiTheme="minorHAnsi" w:cstheme="minorBidi"/>
                <w:noProof/>
                <w:sz w:val="22"/>
                <w:szCs w:val="22"/>
                <w:lang w:eastAsia="en-GB"/>
              </w:rPr>
              <w:tab/>
            </w:r>
            <w:r w:rsidR="00112016" w:rsidRPr="0053137C">
              <w:rPr>
                <w:rStyle w:val="Hyperlink"/>
                <w:noProof/>
              </w:rPr>
              <w:t>Readying Input Video</w:t>
            </w:r>
            <w:r w:rsidR="00112016">
              <w:rPr>
                <w:noProof/>
                <w:webHidden/>
              </w:rPr>
              <w:tab/>
            </w:r>
            <w:r w:rsidR="00112016">
              <w:rPr>
                <w:noProof/>
                <w:webHidden/>
              </w:rPr>
              <w:fldChar w:fldCharType="begin"/>
            </w:r>
            <w:r w:rsidR="00112016">
              <w:rPr>
                <w:noProof/>
                <w:webHidden/>
              </w:rPr>
              <w:instrText xml:space="preserve"> PAGEREF _Toc485851396 \h </w:instrText>
            </w:r>
            <w:r w:rsidR="00112016">
              <w:rPr>
                <w:noProof/>
                <w:webHidden/>
              </w:rPr>
            </w:r>
            <w:r w:rsidR="00112016">
              <w:rPr>
                <w:noProof/>
                <w:webHidden/>
              </w:rPr>
              <w:fldChar w:fldCharType="separate"/>
            </w:r>
            <w:r w:rsidR="00D701CC">
              <w:rPr>
                <w:noProof/>
                <w:webHidden/>
              </w:rPr>
              <w:t>13</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397" w:history="1">
            <w:r w:rsidR="00112016" w:rsidRPr="0053137C">
              <w:rPr>
                <w:rStyle w:val="Hyperlink"/>
                <w:noProof/>
              </w:rPr>
              <w:t>5.3.2</w:t>
            </w:r>
            <w:r w:rsidR="00112016">
              <w:rPr>
                <w:rFonts w:asciiTheme="minorHAnsi" w:eastAsiaTheme="minorEastAsia" w:hAnsiTheme="minorHAnsi" w:cstheme="minorBidi"/>
                <w:noProof/>
                <w:sz w:val="22"/>
                <w:szCs w:val="22"/>
                <w:lang w:eastAsia="en-GB"/>
              </w:rPr>
              <w:tab/>
            </w:r>
            <w:r w:rsidR="00112016" w:rsidRPr="0053137C">
              <w:rPr>
                <w:rStyle w:val="Hyperlink"/>
                <w:noProof/>
              </w:rPr>
              <w:t>Pre-Processing</w:t>
            </w:r>
            <w:r w:rsidR="00112016">
              <w:rPr>
                <w:noProof/>
                <w:webHidden/>
              </w:rPr>
              <w:tab/>
            </w:r>
            <w:r w:rsidR="00112016">
              <w:rPr>
                <w:noProof/>
                <w:webHidden/>
              </w:rPr>
              <w:fldChar w:fldCharType="begin"/>
            </w:r>
            <w:r w:rsidR="00112016">
              <w:rPr>
                <w:noProof/>
                <w:webHidden/>
              </w:rPr>
              <w:instrText xml:space="preserve"> PAGEREF _Toc485851397 \h </w:instrText>
            </w:r>
            <w:r w:rsidR="00112016">
              <w:rPr>
                <w:noProof/>
                <w:webHidden/>
              </w:rPr>
            </w:r>
            <w:r w:rsidR="00112016">
              <w:rPr>
                <w:noProof/>
                <w:webHidden/>
              </w:rPr>
              <w:fldChar w:fldCharType="separate"/>
            </w:r>
            <w:r w:rsidR="00D701CC">
              <w:rPr>
                <w:noProof/>
                <w:webHidden/>
              </w:rPr>
              <w:t>13</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398" w:history="1">
            <w:r w:rsidR="00112016" w:rsidRPr="0053137C">
              <w:rPr>
                <w:rStyle w:val="Hyperlink"/>
                <w:noProof/>
              </w:rPr>
              <w:t>5.3.3</w:t>
            </w:r>
            <w:r w:rsidR="00112016">
              <w:rPr>
                <w:rFonts w:asciiTheme="minorHAnsi" w:eastAsiaTheme="minorEastAsia" w:hAnsiTheme="minorHAnsi" w:cstheme="minorBidi"/>
                <w:noProof/>
                <w:sz w:val="22"/>
                <w:szCs w:val="22"/>
                <w:lang w:eastAsia="en-GB"/>
              </w:rPr>
              <w:tab/>
            </w:r>
            <w:r w:rsidR="00112016" w:rsidRPr="0053137C">
              <w:rPr>
                <w:rStyle w:val="Hyperlink"/>
                <w:noProof/>
              </w:rPr>
              <w:t>OpenALPR License Plate Detection</w:t>
            </w:r>
            <w:r w:rsidR="00112016">
              <w:rPr>
                <w:noProof/>
                <w:webHidden/>
              </w:rPr>
              <w:tab/>
            </w:r>
            <w:r w:rsidR="00112016">
              <w:rPr>
                <w:noProof/>
                <w:webHidden/>
              </w:rPr>
              <w:fldChar w:fldCharType="begin"/>
            </w:r>
            <w:r w:rsidR="00112016">
              <w:rPr>
                <w:noProof/>
                <w:webHidden/>
              </w:rPr>
              <w:instrText xml:space="preserve"> PAGEREF _Toc485851398 \h </w:instrText>
            </w:r>
            <w:r w:rsidR="00112016">
              <w:rPr>
                <w:noProof/>
                <w:webHidden/>
              </w:rPr>
            </w:r>
            <w:r w:rsidR="00112016">
              <w:rPr>
                <w:noProof/>
                <w:webHidden/>
              </w:rPr>
              <w:fldChar w:fldCharType="separate"/>
            </w:r>
            <w:r w:rsidR="00D701CC">
              <w:rPr>
                <w:noProof/>
                <w:webHidden/>
              </w:rPr>
              <w:t>14</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99" w:history="1">
            <w:r w:rsidR="00112016" w:rsidRPr="0053137C">
              <w:rPr>
                <w:rStyle w:val="Hyperlink"/>
                <w:noProof/>
              </w:rPr>
              <w:t>5.4</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The Peer-to-Peer Network</w:t>
            </w:r>
            <w:r w:rsidR="00112016">
              <w:rPr>
                <w:noProof/>
                <w:webHidden/>
              </w:rPr>
              <w:tab/>
            </w:r>
            <w:r w:rsidR="00112016">
              <w:rPr>
                <w:noProof/>
                <w:webHidden/>
              </w:rPr>
              <w:fldChar w:fldCharType="begin"/>
            </w:r>
            <w:r w:rsidR="00112016">
              <w:rPr>
                <w:noProof/>
                <w:webHidden/>
              </w:rPr>
              <w:instrText xml:space="preserve"> PAGEREF _Toc485851399 \h </w:instrText>
            </w:r>
            <w:r w:rsidR="00112016">
              <w:rPr>
                <w:noProof/>
                <w:webHidden/>
              </w:rPr>
            </w:r>
            <w:r w:rsidR="00112016">
              <w:rPr>
                <w:noProof/>
                <w:webHidden/>
              </w:rPr>
              <w:fldChar w:fldCharType="separate"/>
            </w:r>
            <w:r w:rsidR="00D701CC">
              <w:rPr>
                <w:noProof/>
                <w:webHidden/>
              </w:rPr>
              <w:t>14</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00" w:history="1">
            <w:r w:rsidR="00112016" w:rsidRPr="0053137C">
              <w:rPr>
                <w:rStyle w:val="Hyperlink"/>
                <w:noProof/>
                <w:lang w:val="en-US"/>
              </w:rPr>
              <w:t>5.4.1</w:t>
            </w:r>
            <w:r w:rsidR="00112016">
              <w:rPr>
                <w:rFonts w:asciiTheme="minorHAnsi" w:eastAsiaTheme="minorEastAsia" w:hAnsiTheme="minorHAnsi" w:cstheme="minorBidi"/>
                <w:noProof/>
                <w:sz w:val="22"/>
                <w:szCs w:val="22"/>
                <w:lang w:eastAsia="en-GB"/>
              </w:rPr>
              <w:tab/>
            </w:r>
            <w:r w:rsidR="00112016" w:rsidRPr="0053137C">
              <w:rPr>
                <w:rStyle w:val="Hyperlink"/>
                <w:noProof/>
              </w:rPr>
              <w:t>Server Architecture</w:t>
            </w:r>
            <w:r w:rsidR="00112016">
              <w:rPr>
                <w:noProof/>
                <w:webHidden/>
              </w:rPr>
              <w:tab/>
            </w:r>
            <w:r w:rsidR="00112016">
              <w:rPr>
                <w:noProof/>
                <w:webHidden/>
              </w:rPr>
              <w:fldChar w:fldCharType="begin"/>
            </w:r>
            <w:r w:rsidR="00112016">
              <w:rPr>
                <w:noProof/>
                <w:webHidden/>
              </w:rPr>
              <w:instrText xml:space="preserve"> PAGEREF _Toc485851400 \h </w:instrText>
            </w:r>
            <w:r w:rsidR="00112016">
              <w:rPr>
                <w:noProof/>
                <w:webHidden/>
              </w:rPr>
            </w:r>
            <w:r w:rsidR="00112016">
              <w:rPr>
                <w:noProof/>
                <w:webHidden/>
              </w:rPr>
              <w:fldChar w:fldCharType="separate"/>
            </w:r>
            <w:r w:rsidR="00D701CC">
              <w:rPr>
                <w:noProof/>
                <w:webHidden/>
              </w:rPr>
              <w:t>16</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01" w:history="1">
            <w:r w:rsidR="00112016" w:rsidRPr="0053137C">
              <w:rPr>
                <w:rStyle w:val="Hyperlink"/>
                <w:noProof/>
              </w:rPr>
              <w:t>5.4.2</w:t>
            </w:r>
            <w:r w:rsidR="00112016">
              <w:rPr>
                <w:rFonts w:asciiTheme="minorHAnsi" w:eastAsiaTheme="minorEastAsia" w:hAnsiTheme="minorHAnsi" w:cstheme="minorBidi"/>
                <w:noProof/>
                <w:sz w:val="22"/>
                <w:szCs w:val="22"/>
                <w:lang w:eastAsia="en-GB"/>
              </w:rPr>
              <w:tab/>
            </w:r>
            <w:r w:rsidR="00112016" w:rsidRPr="0053137C">
              <w:rPr>
                <w:rStyle w:val="Hyperlink"/>
                <w:noProof/>
              </w:rPr>
              <w:t>Database Architecture</w:t>
            </w:r>
            <w:r w:rsidR="00112016">
              <w:rPr>
                <w:noProof/>
                <w:webHidden/>
              </w:rPr>
              <w:tab/>
            </w:r>
            <w:r w:rsidR="00112016">
              <w:rPr>
                <w:noProof/>
                <w:webHidden/>
              </w:rPr>
              <w:fldChar w:fldCharType="begin"/>
            </w:r>
            <w:r w:rsidR="00112016">
              <w:rPr>
                <w:noProof/>
                <w:webHidden/>
              </w:rPr>
              <w:instrText xml:space="preserve"> PAGEREF _Toc485851401 \h </w:instrText>
            </w:r>
            <w:r w:rsidR="00112016">
              <w:rPr>
                <w:noProof/>
                <w:webHidden/>
              </w:rPr>
            </w:r>
            <w:r w:rsidR="00112016">
              <w:rPr>
                <w:noProof/>
                <w:webHidden/>
              </w:rPr>
              <w:fldChar w:fldCharType="separate"/>
            </w:r>
            <w:r w:rsidR="00D701CC">
              <w:rPr>
                <w:noProof/>
                <w:webHidden/>
              </w:rPr>
              <w:t>16</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02" w:history="1">
            <w:r w:rsidR="00112016" w:rsidRPr="0053137C">
              <w:rPr>
                <w:rStyle w:val="Hyperlink"/>
                <w:noProof/>
              </w:rPr>
              <w:t>5.4.3</w:t>
            </w:r>
            <w:r w:rsidR="00112016">
              <w:rPr>
                <w:rFonts w:asciiTheme="minorHAnsi" w:eastAsiaTheme="minorEastAsia" w:hAnsiTheme="minorHAnsi" w:cstheme="minorBidi"/>
                <w:noProof/>
                <w:sz w:val="22"/>
                <w:szCs w:val="22"/>
                <w:lang w:eastAsia="en-GB"/>
              </w:rPr>
              <w:tab/>
            </w:r>
            <w:r w:rsidR="00112016" w:rsidRPr="0053137C">
              <w:rPr>
                <w:rStyle w:val="Hyperlink"/>
                <w:noProof/>
              </w:rPr>
              <w:t>ommunications Architecture</w:t>
            </w:r>
            <w:r w:rsidR="00112016">
              <w:rPr>
                <w:noProof/>
                <w:webHidden/>
              </w:rPr>
              <w:tab/>
            </w:r>
            <w:r w:rsidR="00112016">
              <w:rPr>
                <w:noProof/>
                <w:webHidden/>
              </w:rPr>
              <w:fldChar w:fldCharType="begin"/>
            </w:r>
            <w:r w:rsidR="00112016">
              <w:rPr>
                <w:noProof/>
                <w:webHidden/>
              </w:rPr>
              <w:instrText xml:space="preserve"> PAGEREF _Toc485851402 \h </w:instrText>
            </w:r>
            <w:r w:rsidR="00112016">
              <w:rPr>
                <w:noProof/>
                <w:webHidden/>
              </w:rPr>
            </w:r>
            <w:r w:rsidR="00112016">
              <w:rPr>
                <w:noProof/>
                <w:webHidden/>
              </w:rPr>
              <w:fldChar w:fldCharType="separate"/>
            </w:r>
            <w:r w:rsidR="00D701CC">
              <w:rPr>
                <w:noProof/>
                <w:webHidden/>
              </w:rPr>
              <w:t>17</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03" w:history="1">
            <w:r w:rsidR="00112016" w:rsidRPr="0053137C">
              <w:rPr>
                <w:rStyle w:val="Hyperlink"/>
                <w:noProof/>
              </w:rPr>
              <w:t>5.4.4</w:t>
            </w:r>
            <w:r w:rsidR="00112016">
              <w:rPr>
                <w:rFonts w:asciiTheme="minorHAnsi" w:eastAsiaTheme="minorEastAsia" w:hAnsiTheme="minorHAnsi" w:cstheme="minorBidi"/>
                <w:noProof/>
                <w:sz w:val="22"/>
                <w:szCs w:val="22"/>
                <w:lang w:eastAsia="en-GB"/>
              </w:rPr>
              <w:tab/>
            </w:r>
            <w:r w:rsidR="00112016" w:rsidRPr="0053137C">
              <w:rPr>
                <w:rStyle w:val="Hyperlink"/>
                <w:noProof/>
              </w:rPr>
              <w:t>Security Features</w:t>
            </w:r>
            <w:r w:rsidR="00112016">
              <w:rPr>
                <w:noProof/>
                <w:webHidden/>
              </w:rPr>
              <w:tab/>
            </w:r>
            <w:r w:rsidR="00112016">
              <w:rPr>
                <w:noProof/>
                <w:webHidden/>
              </w:rPr>
              <w:fldChar w:fldCharType="begin"/>
            </w:r>
            <w:r w:rsidR="00112016">
              <w:rPr>
                <w:noProof/>
                <w:webHidden/>
              </w:rPr>
              <w:instrText xml:space="preserve"> PAGEREF _Toc485851403 \h </w:instrText>
            </w:r>
            <w:r w:rsidR="00112016">
              <w:rPr>
                <w:noProof/>
                <w:webHidden/>
              </w:rPr>
            </w:r>
            <w:r w:rsidR="00112016">
              <w:rPr>
                <w:noProof/>
                <w:webHidden/>
              </w:rPr>
              <w:fldChar w:fldCharType="separate"/>
            </w:r>
            <w:r w:rsidR="00D701CC">
              <w:rPr>
                <w:noProof/>
                <w:webHidden/>
              </w:rPr>
              <w:t>18</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04" w:history="1">
            <w:r w:rsidR="00112016" w:rsidRPr="0053137C">
              <w:rPr>
                <w:rStyle w:val="Hyperlink"/>
                <w:noProof/>
              </w:rPr>
              <w:t>5.4.5</w:t>
            </w:r>
            <w:r w:rsidR="00112016">
              <w:rPr>
                <w:rFonts w:asciiTheme="minorHAnsi" w:eastAsiaTheme="minorEastAsia" w:hAnsiTheme="minorHAnsi" w:cstheme="minorBidi"/>
                <w:noProof/>
                <w:sz w:val="22"/>
                <w:szCs w:val="22"/>
                <w:lang w:eastAsia="en-GB"/>
              </w:rPr>
              <w:tab/>
            </w:r>
            <w:r w:rsidR="00112016" w:rsidRPr="0053137C">
              <w:rPr>
                <w:rStyle w:val="Hyperlink"/>
                <w:noProof/>
              </w:rPr>
              <w:t>Bootstrapping</w:t>
            </w:r>
            <w:r w:rsidR="00112016">
              <w:rPr>
                <w:noProof/>
                <w:webHidden/>
              </w:rPr>
              <w:tab/>
            </w:r>
            <w:r w:rsidR="00112016">
              <w:rPr>
                <w:noProof/>
                <w:webHidden/>
              </w:rPr>
              <w:fldChar w:fldCharType="begin"/>
            </w:r>
            <w:r w:rsidR="00112016">
              <w:rPr>
                <w:noProof/>
                <w:webHidden/>
              </w:rPr>
              <w:instrText xml:space="preserve"> PAGEREF _Toc485851404 \h </w:instrText>
            </w:r>
            <w:r w:rsidR="00112016">
              <w:rPr>
                <w:noProof/>
                <w:webHidden/>
              </w:rPr>
            </w:r>
            <w:r w:rsidR="00112016">
              <w:rPr>
                <w:noProof/>
                <w:webHidden/>
              </w:rPr>
              <w:fldChar w:fldCharType="separate"/>
            </w:r>
            <w:r w:rsidR="00D701CC">
              <w:rPr>
                <w:noProof/>
                <w:webHidden/>
              </w:rPr>
              <w:t>20</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05" w:history="1">
            <w:r w:rsidR="00112016" w:rsidRPr="0053137C">
              <w:rPr>
                <w:rStyle w:val="Hyperlink"/>
                <w:noProof/>
              </w:rPr>
              <w:t>5.4.6</w:t>
            </w:r>
            <w:r w:rsidR="00112016">
              <w:rPr>
                <w:rFonts w:asciiTheme="minorHAnsi" w:eastAsiaTheme="minorEastAsia" w:hAnsiTheme="minorHAnsi" w:cstheme="minorBidi"/>
                <w:noProof/>
                <w:sz w:val="22"/>
                <w:szCs w:val="22"/>
                <w:lang w:eastAsia="en-GB"/>
              </w:rPr>
              <w:tab/>
            </w:r>
            <w:r w:rsidR="00112016" w:rsidRPr="0053137C">
              <w:rPr>
                <w:rStyle w:val="Hyperlink"/>
                <w:noProof/>
              </w:rPr>
              <w:t>The Core of the P2P Network: the Peer</w:t>
            </w:r>
            <w:r w:rsidR="00112016">
              <w:rPr>
                <w:noProof/>
                <w:webHidden/>
              </w:rPr>
              <w:tab/>
            </w:r>
            <w:r w:rsidR="00112016">
              <w:rPr>
                <w:noProof/>
                <w:webHidden/>
              </w:rPr>
              <w:fldChar w:fldCharType="begin"/>
            </w:r>
            <w:r w:rsidR="00112016">
              <w:rPr>
                <w:noProof/>
                <w:webHidden/>
              </w:rPr>
              <w:instrText xml:space="preserve"> PAGEREF _Toc485851405 \h </w:instrText>
            </w:r>
            <w:r w:rsidR="00112016">
              <w:rPr>
                <w:noProof/>
                <w:webHidden/>
              </w:rPr>
            </w:r>
            <w:r w:rsidR="00112016">
              <w:rPr>
                <w:noProof/>
                <w:webHidden/>
              </w:rPr>
              <w:fldChar w:fldCharType="separate"/>
            </w:r>
            <w:r w:rsidR="00D701CC">
              <w:rPr>
                <w:noProof/>
                <w:webHidden/>
              </w:rPr>
              <w:t>21</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406" w:history="1">
            <w:r w:rsidR="00112016" w:rsidRPr="0053137C">
              <w:rPr>
                <w:rStyle w:val="Hyperlink"/>
                <w:noProof/>
              </w:rPr>
              <w:t>5.5</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The Web Interface</w:t>
            </w:r>
            <w:r w:rsidR="00112016">
              <w:rPr>
                <w:noProof/>
                <w:webHidden/>
              </w:rPr>
              <w:tab/>
            </w:r>
            <w:r w:rsidR="00112016">
              <w:rPr>
                <w:noProof/>
                <w:webHidden/>
              </w:rPr>
              <w:fldChar w:fldCharType="begin"/>
            </w:r>
            <w:r w:rsidR="00112016">
              <w:rPr>
                <w:noProof/>
                <w:webHidden/>
              </w:rPr>
              <w:instrText xml:space="preserve"> PAGEREF _Toc485851406 \h </w:instrText>
            </w:r>
            <w:r w:rsidR="00112016">
              <w:rPr>
                <w:noProof/>
                <w:webHidden/>
              </w:rPr>
            </w:r>
            <w:r w:rsidR="00112016">
              <w:rPr>
                <w:noProof/>
                <w:webHidden/>
              </w:rPr>
              <w:fldChar w:fldCharType="separate"/>
            </w:r>
            <w:r w:rsidR="00D701CC">
              <w:rPr>
                <w:noProof/>
                <w:webHidden/>
              </w:rPr>
              <w:t>23</w:t>
            </w:r>
            <w:r w:rsidR="00112016">
              <w:rPr>
                <w:noProof/>
                <w:webHidden/>
              </w:rPr>
              <w:fldChar w:fldCharType="end"/>
            </w:r>
          </w:hyperlink>
        </w:p>
        <w:p w:rsidR="00112016" w:rsidRDefault="00443583">
          <w:pPr>
            <w:pStyle w:val="TOC1"/>
            <w:rPr>
              <w:rFonts w:asciiTheme="minorHAnsi" w:eastAsiaTheme="minorEastAsia" w:hAnsiTheme="minorHAnsi" w:cstheme="minorBidi"/>
              <w:b w:val="0"/>
              <w:bCs w:val="0"/>
              <w:caps w:val="0"/>
              <w:noProof/>
              <w:sz w:val="22"/>
              <w:szCs w:val="22"/>
              <w:lang w:eastAsia="en-GB"/>
            </w:rPr>
          </w:pPr>
          <w:hyperlink w:anchor="_Toc485851407" w:history="1">
            <w:r w:rsidR="00112016" w:rsidRPr="0053137C">
              <w:rPr>
                <w:rStyle w:val="Hyperlink"/>
                <w:noProof/>
              </w:rPr>
              <w:t>6</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Build and Implementation</w:t>
            </w:r>
            <w:r w:rsidR="00112016">
              <w:rPr>
                <w:noProof/>
                <w:webHidden/>
              </w:rPr>
              <w:tab/>
            </w:r>
            <w:r w:rsidR="00112016">
              <w:rPr>
                <w:noProof/>
                <w:webHidden/>
              </w:rPr>
              <w:fldChar w:fldCharType="begin"/>
            </w:r>
            <w:r w:rsidR="00112016">
              <w:rPr>
                <w:noProof/>
                <w:webHidden/>
              </w:rPr>
              <w:instrText xml:space="preserve"> PAGEREF _Toc485851407 \h </w:instrText>
            </w:r>
            <w:r w:rsidR="00112016">
              <w:rPr>
                <w:noProof/>
                <w:webHidden/>
              </w:rPr>
            </w:r>
            <w:r w:rsidR="00112016">
              <w:rPr>
                <w:noProof/>
                <w:webHidden/>
              </w:rPr>
              <w:fldChar w:fldCharType="separate"/>
            </w:r>
            <w:r w:rsidR="00D701CC">
              <w:rPr>
                <w:noProof/>
                <w:webHidden/>
              </w:rPr>
              <w:t>24</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408" w:history="1">
            <w:r w:rsidR="00112016" w:rsidRPr="0053137C">
              <w:rPr>
                <w:rStyle w:val="Hyperlink"/>
                <w:noProof/>
              </w:rPr>
              <w:t>6.1</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Django</w:t>
            </w:r>
            <w:r w:rsidR="00112016">
              <w:rPr>
                <w:noProof/>
                <w:webHidden/>
              </w:rPr>
              <w:tab/>
            </w:r>
            <w:r w:rsidR="00112016">
              <w:rPr>
                <w:noProof/>
                <w:webHidden/>
              </w:rPr>
              <w:fldChar w:fldCharType="begin"/>
            </w:r>
            <w:r w:rsidR="00112016">
              <w:rPr>
                <w:noProof/>
                <w:webHidden/>
              </w:rPr>
              <w:instrText xml:space="preserve"> PAGEREF _Toc485851408 \h </w:instrText>
            </w:r>
            <w:r w:rsidR="00112016">
              <w:rPr>
                <w:noProof/>
                <w:webHidden/>
              </w:rPr>
            </w:r>
            <w:r w:rsidR="00112016">
              <w:rPr>
                <w:noProof/>
                <w:webHidden/>
              </w:rPr>
              <w:fldChar w:fldCharType="separate"/>
            </w:r>
            <w:r w:rsidR="00D701CC">
              <w:rPr>
                <w:noProof/>
                <w:webHidden/>
              </w:rPr>
              <w:t>24</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09" w:history="1">
            <w:r w:rsidR="00112016" w:rsidRPr="0053137C">
              <w:rPr>
                <w:rStyle w:val="Hyperlink"/>
                <w:noProof/>
                <w:lang w:val="en-US"/>
              </w:rPr>
              <w:t>6.1.1</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Use</w:t>
            </w:r>
            <w:r w:rsidR="00112016">
              <w:rPr>
                <w:noProof/>
                <w:webHidden/>
              </w:rPr>
              <w:tab/>
            </w:r>
            <w:r w:rsidR="00112016">
              <w:rPr>
                <w:noProof/>
                <w:webHidden/>
              </w:rPr>
              <w:fldChar w:fldCharType="begin"/>
            </w:r>
            <w:r w:rsidR="00112016">
              <w:rPr>
                <w:noProof/>
                <w:webHidden/>
              </w:rPr>
              <w:instrText xml:space="preserve"> PAGEREF _Toc485851409 \h </w:instrText>
            </w:r>
            <w:r w:rsidR="00112016">
              <w:rPr>
                <w:noProof/>
                <w:webHidden/>
              </w:rPr>
            </w:r>
            <w:r w:rsidR="00112016">
              <w:rPr>
                <w:noProof/>
                <w:webHidden/>
              </w:rPr>
              <w:fldChar w:fldCharType="separate"/>
            </w:r>
            <w:r w:rsidR="00D701CC">
              <w:rPr>
                <w:noProof/>
                <w:webHidden/>
              </w:rPr>
              <w:t>24</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10" w:history="1">
            <w:r w:rsidR="00112016" w:rsidRPr="0053137C">
              <w:rPr>
                <w:rStyle w:val="Hyperlink"/>
                <w:noProof/>
              </w:rPr>
              <w:t>6.1.2</w:t>
            </w:r>
            <w:r w:rsidR="00112016">
              <w:rPr>
                <w:rFonts w:asciiTheme="minorHAnsi" w:eastAsiaTheme="minorEastAsia" w:hAnsiTheme="minorHAnsi" w:cstheme="minorBidi"/>
                <w:noProof/>
                <w:sz w:val="22"/>
                <w:szCs w:val="22"/>
                <w:lang w:eastAsia="en-GB"/>
              </w:rPr>
              <w:tab/>
            </w:r>
            <w:r w:rsidR="00112016" w:rsidRPr="0053137C">
              <w:rPr>
                <w:rStyle w:val="Hyperlink"/>
                <w:noProof/>
              </w:rPr>
              <w:t>Development Style</w:t>
            </w:r>
            <w:r w:rsidR="00112016">
              <w:rPr>
                <w:noProof/>
                <w:webHidden/>
              </w:rPr>
              <w:tab/>
            </w:r>
            <w:r w:rsidR="00112016">
              <w:rPr>
                <w:noProof/>
                <w:webHidden/>
              </w:rPr>
              <w:fldChar w:fldCharType="begin"/>
            </w:r>
            <w:r w:rsidR="00112016">
              <w:rPr>
                <w:noProof/>
                <w:webHidden/>
              </w:rPr>
              <w:instrText xml:space="preserve"> PAGEREF _Toc485851410 \h </w:instrText>
            </w:r>
            <w:r w:rsidR="00112016">
              <w:rPr>
                <w:noProof/>
                <w:webHidden/>
              </w:rPr>
            </w:r>
            <w:r w:rsidR="00112016">
              <w:rPr>
                <w:noProof/>
                <w:webHidden/>
              </w:rPr>
              <w:fldChar w:fldCharType="separate"/>
            </w:r>
            <w:r w:rsidR="00D701CC">
              <w:rPr>
                <w:noProof/>
                <w:webHidden/>
              </w:rPr>
              <w:t>24</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11" w:history="1">
            <w:r w:rsidR="00112016" w:rsidRPr="0053137C">
              <w:rPr>
                <w:rStyle w:val="Hyperlink"/>
                <w:noProof/>
              </w:rPr>
              <w:t>6.1.3</w:t>
            </w:r>
            <w:r w:rsidR="00112016">
              <w:rPr>
                <w:rFonts w:asciiTheme="minorHAnsi" w:eastAsiaTheme="minorEastAsia" w:hAnsiTheme="minorHAnsi" w:cstheme="minorBidi"/>
                <w:noProof/>
                <w:sz w:val="22"/>
                <w:szCs w:val="22"/>
                <w:lang w:eastAsia="en-GB"/>
              </w:rPr>
              <w:tab/>
            </w:r>
            <w:r w:rsidR="00112016" w:rsidRPr="0053137C">
              <w:rPr>
                <w:rStyle w:val="Hyperlink"/>
                <w:noProof/>
              </w:rPr>
              <w:t>Ramifications for core modules and programming style</w:t>
            </w:r>
            <w:r w:rsidR="00112016">
              <w:rPr>
                <w:noProof/>
                <w:webHidden/>
              </w:rPr>
              <w:tab/>
            </w:r>
            <w:r w:rsidR="00112016">
              <w:rPr>
                <w:noProof/>
                <w:webHidden/>
              </w:rPr>
              <w:fldChar w:fldCharType="begin"/>
            </w:r>
            <w:r w:rsidR="00112016">
              <w:rPr>
                <w:noProof/>
                <w:webHidden/>
              </w:rPr>
              <w:instrText xml:space="preserve"> PAGEREF _Toc485851411 \h </w:instrText>
            </w:r>
            <w:r w:rsidR="00112016">
              <w:rPr>
                <w:noProof/>
                <w:webHidden/>
              </w:rPr>
            </w:r>
            <w:r w:rsidR="00112016">
              <w:rPr>
                <w:noProof/>
                <w:webHidden/>
              </w:rPr>
              <w:fldChar w:fldCharType="separate"/>
            </w:r>
            <w:r w:rsidR="00D701CC">
              <w:rPr>
                <w:noProof/>
                <w:webHidden/>
              </w:rPr>
              <w:t>26</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412" w:history="1">
            <w:r w:rsidR="00112016" w:rsidRPr="0053137C">
              <w:rPr>
                <w:rStyle w:val="Hyperlink"/>
                <w:noProof/>
              </w:rPr>
              <w:t>6.2</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License Plate Recognition</w:t>
            </w:r>
            <w:r w:rsidR="00112016">
              <w:rPr>
                <w:noProof/>
                <w:webHidden/>
              </w:rPr>
              <w:tab/>
            </w:r>
            <w:r w:rsidR="00112016">
              <w:rPr>
                <w:noProof/>
                <w:webHidden/>
              </w:rPr>
              <w:fldChar w:fldCharType="begin"/>
            </w:r>
            <w:r w:rsidR="00112016">
              <w:rPr>
                <w:noProof/>
                <w:webHidden/>
              </w:rPr>
              <w:instrText xml:space="preserve"> PAGEREF _Toc485851412 \h </w:instrText>
            </w:r>
            <w:r w:rsidR="00112016">
              <w:rPr>
                <w:noProof/>
                <w:webHidden/>
              </w:rPr>
            </w:r>
            <w:r w:rsidR="00112016">
              <w:rPr>
                <w:noProof/>
                <w:webHidden/>
              </w:rPr>
              <w:fldChar w:fldCharType="separate"/>
            </w:r>
            <w:r w:rsidR="00D701CC">
              <w:rPr>
                <w:noProof/>
                <w:webHidden/>
              </w:rPr>
              <w:t>26</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13" w:history="1">
            <w:r w:rsidR="00112016" w:rsidRPr="0053137C">
              <w:rPr>
                <w:rStyle w:val="Hyperlink"/>
                <w:noProof/>
              </w:rPr>
              <w:t>6.2.1</w:t>
            </w:r>
            <w:r w:rsidR="00112016">
              <w:rPr>
                <w:rFonts w:asciiTheme="minorHAnsi" w:eastAsiaTheme="minorEastAsia" w:hAnsiTheme="minorHAnsi" w:cstheme="minorBidi"/>
                <w:noProof/>
                <w:sz w:val="22"/>
                <w:szCs w:val="22"/>
                <w:lang w:eastAsia="en-GB"/>
              </w:rPr>
              <w:tab/>
            </w:r>
            <w:r w:rsidR="00112016" w:rsidRPr="0053137C">
              <w:rPr>
                <w:rStyle w:val="Hyperlink"/>
                <w:noProof/>
              </w:rPr>
              <w:t>Camera Input</w:t>
            </w:r>
            <w:r w:rsidR="00112016">
              <w:rPr>
                <w:noProof/>
                <w:webHidden/>
              </w:rPr>
              <w:tab/>
            </w:r>
            <w:r w:rsidR="00112016">
              <w:rPr>
                <w:noProof/>
                <w:webHidden/>
              </w:rPr>
              <w:fldChar w:fldCharType="begin"/>
            </w:r>
            <w:r w:rsidR="00112016">
              <w:rPr>
                <w:noProof/>
                <w:webHidden/>
              </w:rPr>
              <w:instrText xml:space="preserve"> PAGEREF _Toc485851413 \h </w:instrText>
            </w:r>
            <w:r w:rsidR="00112016">
              <w:rPr>
                <w:noProof/>
                <w:webHidden/>
              </w:rPr>
            </w:r>
            <w:r w:rsidR="00112016">
              <w:rPr>
                <w:noProof/>
                <w:webHidden/>
              </w:rPr>
              <w:fldChar w:fldCharType="separate"/>
            </w:r>
            <w:r w:rsidR="00D701CC">
              <w:rPr>
                <w:noProof/>
                <w:webHidden/>
              </w:rPr>
              <w:t>27</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14" w:history="1">
            <w:r w:rsidR="00112016" w:rsidRPr="0053137C">
              <w:rPr>
                <w:rStyle w:val="Hyperlink"/>
                <w:noProof/>
              </w:rPr>
              <w:t>6.2.2</w:t>
            </w:r>
            <w:r w:rsidR="00112016">
              <w:rPr>
                <w:rFonts w:asciiTheme="minorHAnsi" w:eastAsiaTheme="minorEastAsia" w:hAnsiTheme="minorHAnsi" w:cstheme="minorBidi"/>
                <w:noProof/>
                <w:sz w:val="22"/>
                <w:szCs w:val="22"/>
                <w:lang w:eastAsia="en-GB"/>
              </w:rPr>
              <w:tab/>
            </w:r>
            <w:r w:rsidR="00112016" w:rsidRPr="0053137C">
              <w:rPr>
                <w:rStyle w:val="Hyperlink"/>
                <w:noProof/>
              </w:rPr>
              <w:t>OpenALPR</w:t>
            </w:r>
            <w:r w:rsidR="00112016">
              <w:rPr>
                <w:noProof/>
                <w:webHidden/>
              </w:rPr>
              <w:tab/>
            </w:r>
            <w:r w:rsidR="00112016">
              <w:rPr>
                <w:noProof/>
                <w:webHidden/>
              </w:rPr>
              <w:fldChar w:fldCharType="begin"/>
            </w:r>
            <w:r w:rsidR="00112016">
              <w:rPr>
                <w:noProof/>
                <w:webHidden/>
              </w:rPr>
              <w:instrText xml:space="preserve"> PAGEREF _Toc485851414 \h </w:instrText>
            </w:r>
            <w:r w:rsidR="00112016">
              <w:rPr>
                <w:noProof/>
                <w:webHidden/>
              </w:rPr>
            </w:r>
            <w:r w:rsidR="00112016">
              <w:rPr>
                <w:noProof/>
                <w:webHidden/>
              </w:rPr>
              <w:fldChar w:fldCharType="separate"/>
            </w:r>
            <w:r w:rsidR="00D701CC">
              <w:rPr>
                <w:noProof/>
                <w:webHidden/>
              </w:rPr>
              <w:t>29</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15" w:history="1">
            <w:r w:rsidR="00112016" w:rsidRPr="0053137C">
              <w:rPr>
                <w:rStyle w:val="Hyperlink"/>
                <w:noProof/>
              </w:rPr>
              <w:t>6.2.3</w:t>
            </w:r>
            <w:r w:rsidR="00112016">
              <w:rPr>
                <w:rFonts w:asciiTheme="minorHAnsi" w:eastAsiaTheme="minorEastAsia" w:hAnsiTheme="minorHAnsi" w:cstheme="minorBidi"/>
                <w:noProof/>
                <w:sz w:val="22"/>
                <w:szCs w:val="22"/>
                <w:lang w:eastAsia="en-GB"/>
              </w:rPr>
              <w:tab/>
            </w:r>
            <w:r w:rsidR="00112016" w:rsidRPr="0053137C">
              <w:rPr>
                <w:rStyle w:val="Hyperlink"/>
                <w:noProof/>
              </w:rPr>
              <w:t>Processing the resultant plate data</w:t>
            </w:r>
            <w:r w:rsidR="00112016">
              <w:rPr>
                <w:noProof/>
                <w:webHidden/>
              </w:rPr>
              <w:tab/>
            </w:r>
            <w:r w:rsidR="00112016">
              <w:rPr>
                <w:noProof/>
                <w:webHidden/>
              </w:rPr>
              <w:fldChar w:fldCharType="begin"/>
            </w:r>
            <w:r w:rsidR="00112016">
              <w:rPr>
                <w:noProof/>
                <w:webHidden/>
              </w:rPr>
              <w:instrText xml:space="preserve"> PAGEREF _Toc485851415 \h </w:instrText>
            </w:r>
            <w:r w:rsidR="00112016">
              <w:rPr>
                <w:noProof/>
                <w:webHidden/>
              </w:rPr>
            </w:r>
            <w:r w:rsidR="00112016">
              <w:rPr>
                <w:noProof/>
                <w:webHidden/>
              </w:rPr>
              <w:fldChar w:fldCharType="separate"/>
            </w:r>
            <w:r w:rsidR="00D701CC">
              <w:rPr>
                <w:noProof/>
                <w:webHidden/>
              </w:rPr>
              <w:t>32</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16" w:history="1">
            <w:r w:rsidR="00112016" w:rsidRPr="0053137C">
              <w:rPr>
                <w:rStyle w:val="Hyperlink"/>
                <w:noProof/>
              </w:rPr>
              <w:t>6.2.4</w:t>
            </w:r>
            <w:r w:rsidR="00112016">
              <w:rPr>
                <w:rFonts w:asciiTheme="minorHAnsi" w:eastAsiaTheme="minorEastAsia" w:hAnsiTheme="minorHAnsi" w:cstheme="minorBidi"/>
                <w:noProof/>
                <w:sz w:val="22"/>
                <w:szCs w:val="22"/>
                <w:lang w:eastAsia="en-GB"/>
              </w:rPr>
              <w:tab/>
            </w:r>
            <w:r w:rsidR="00112016" w:rsidRPr="0053137C">
              <w:rPr>
                <w:rStyle w:val="Hyperlink"/>
                <w:noProof/>
              </w:rPr>
              <w:t>Database Implementation</w:t>
            </w:r>
            <w:r w:rsidR="00112016">
              <w:rPr>
                <w:noProof/>
                <w:webHidden/>
              </w:rPr>
              <w:tab/>
            </w:r>
            <w:r w:rsidR="00112016">
              <w:rPr>
                <w:noProof/>
                <w:webHidden/>
              </w:rPr>
              <w:fldChar w:fldCharType="begin"/>
            </w:r>
            <w:r w:rsidR="00112016">
              <w:rPr>
                <w:noProof/>
                <w:webHidden/>
              </w:rPr>
              <w:instrText xml:space="preserve"> PAGEREF _Toc485851416 \h </w:instrText>
            </w:r>
            <w:r w:rsidR="00112016">
              <w:rPr>
                <w:noProof/>
                <w:webHidden/>
              </w:rPr>
            </w:r>
            <w:r w:rsidR="00112016">
              <w:rPr>
                <w:noProof/>
                <w:webHidden/>
              </w:rPr>
              <w:fldChar w:fldCharType="separate"/>
            </w:r>
            <w:r w:rsidR="00D701CC">
              <w:rPr>
                <w:noProof/>
                <w:webHidden/>
              </w:rPr>
              <w:t>34</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417" w:history="1">
            <w:r w:rsidR="00112016" w:rsidRPr="0053137C">
              <w:rPr>
                <w:rStyle w:val="Hyperlink"/>
                <w:noProof/>
              </w:rPr>
              <w:t>6.3</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The Peer to Peer Network</w:t>
            </w:r>
            <w:r w:rsidR="00112016">
              <w:rPr>
                <w:noProof/>
                <w:webHidden/>
              </w:rPr>
              <w:tab/>
            </w:r>
            <w:r w:rsidR="00112016">
              <w:rPr>
                <w:noProof/>
                <w:webHidden/>
              </w:rPr>
              <w:fldChar w:fldCharType="begin"/>
            </w:r>
            <w:r w:rsidR="00112016">
              <w:rPr>
                <w:noProof/>
                <w:webHidden/>
              </w:rPr>
              <w:instrText xml:space="preserve"> PAGEREF _Toc485851417 \h </w:instrText>
            </w:r>
            <w:r w:rsidR="00112016">
              <w:rPr>
                <w:noProof/>
                <w:webHidden/>
              </w:rPr>
            </w:r>
            <w:r w:rsidR="00112016">
              <w:rPr>
                <w:noProof/>
                <w:webHidden/>
              </w:rPr>
              <w:fldChar w:fldCharType="separate"/>
            </w:r>
            <w:r w:rsidR="00D701CC">
              <w:rPr>
                <w:noProof/>
                <w:webHidden/>
              </w:rPr>
              <w:t>34</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18" w:history="1">
            <w:r w:rsidR="00112016" w:rsidRPr="0053137C">
              <w:rPr>
                <w:rStyle w:val="Hyperlink"/>
                <w:noProof/>
              </w:rPr>
              <w:t>6.3.1</w:t>
            </w:r>
            <w:r w:rsidR="00112016">
              <w:rPr>
                <w:rFonts w:asciiTheme="minorHAnsi" w:eastAsiaTheme="minorEastAsia" w:hAnsiTheme="minorHAnsi" w:cstheme="minorBidi"/>
                <w:noProof/>
                <w:sz w:val="22"/>
                <w:szCs w:val="22"/>
                <w:lang w:eastAsia="en-GB"/>
              </w:rPr>
              <w:tab/>
            </w:r>
            <w:r w:rsidR="00112016" w:rsidRPr="0053137C">
              <w:rPr>
                <w:rStyle w:val="Hyperlink"/>
                <w:noProof/>
              </w:rPr>
              <w:t>Database Implementation</w:t>
            </w:r>
            <w:r w:rsidR="00112016">
              <w:rPr>
                <w:noProof/>
                <w:webHidden/>
              </w:rPr>
              <w:tab/>
            </w:r>
            <w:r w:rsidR="00112016">
              <w:rPr>
                <w:noProof/>
                <w:webHidden/>
              </w:rPr>
              <w:fldChar w:fldCharType="begin"/>
            </w:r>
            <w:r w:rsidR="00112016">
              <w:rPr>
                <w:noProof/>
                <w:webHidden/>
              </w:rPr>
              <w:instrText xml:space="preserve"> PAGEREF _Toc485851418 \h </w:instrText>
            </w:r>
            <w:r w:rsidR="00112016">
              <w:rPr>
                <w:noProof/>
                <w:webHidden/>
              </w:rPr>
            </w:r>
            <w:r w:rsidR="00112016">
              <w:rPr>
                <w:noProof/>
                <w:webHidden/>
              </w:rPr>
              <w:fldChar w:fldCharType="separate"/>
            </w:r>
            <w:r w:rsidR="00D701CC">
              <w:rPr>
                <w:noProof/>
                <w:webHidden/>
              </w:rPr>
              <w:t>35</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19" w:history="1">
            <w:r w:rsidR="00112016" w:rsidRPr="0053137C">
              <w:rPr>
                <w:rStyle w:val="Hyperlink"/>
                <w:noProof/>
              </w:rPr>
              <w:t>6.3.2</w:t>
            </w:r>
            <w:r w:rsidR="00112016">
              <w:rPr>
                <w:rFonts w:asciiTheme="minorHAnsi" w:eastAsiaTheme="minorEastAsia" w:hAnsiTheme="minorHAnsi" w:cstheme="minorBidi"/>
                <w:noProof/>
                <w:sz w:val="22"/>
                <w:szCs w:val="22"/>
                <w:lang w:eastAsia="en-GB"/>
              </w:rPr>
              <w:tab/>
            </w:r>
            <w:r w:rsidR="00112016" w:rsidRPr="0053137C">
              <w:rPr>
                <w:rStyle w:val="Hyperlink"/>
                <w:noProof/>
              </w:rPr>
              <w:t>Network Operations</w:t>
            </w:r>
            <w:r w:rsidR="00112016">
              <w:rPr>
                <w:noProof/>
                <w:webHidden/>
              </w:rPr>
              <w:tab/>
            </w:r>
            <w:r w:rsidR="00112016">
              <w:rPr>
                <w:noProof/>
                <w:webHidden/>
              </w:rPr>
              <w:fldChar w:fldCharType="begin"/>
            </w:r>
            <w:r w:rsidR="00112016">
              <w:rPr>
                <w:noProof/>
                <w:webHidden/>
              </w:rPr>
              <w:instrText xml:space="preserve"> PAGEREF _Toc485851419 \h </w:instrText>
            </w:r>
            <w:r w:rsidR="00112016">
              <w:rPr>
                <w:noProof/>
                <w:webHidden/>
              </w:rPr>
            </w:r>
            <w:r w:rsidR="00112016">
              <w:rPr>
                <w:noProof/>
                <w:webHidden/>
              </w:rPr>
              <w:fldChar w:fldCharType="separate"/>
            </w:r>
            <w:r w:rsidR="00D701CC">
              <w:rPr>
                <w:noProof/>
                <w:webHidden/>
              </w:rPr>
              <w:t>39</w:t>
            </w:r>
            <w:r w:rsidR="00112016">
              <w:rPr>
                <w:noProof/>
                <w:webHidden/>
              </w:rPr>
              <w:fldChar w:fldCharType="end"/>
            </w:r>
          </w:hyperlink>
        </w:p>
        <w:p w:rsidR="00112016" w:rsidRDefault="00443583">
          <w:pPr>
            <w:pStyle w:val="TOC4"/>
            <w:tabs>
              <w:tab w:val="left" w:pos="1440"/>
              <w:tab w:val="right" w:pos="8494"/>
            </w:tabs>
            <w:rPr>
              <w:rFonts w:asciiTheme="minorHAnsi" w:eastAsiaTheme="minorEastAsia" w:hAnsiTheme="minorHAnsi" w:cstheme="minorBidi"/>
              <w:noProof/>
              <w:sz w:val="22"/>
              <w:szCs w:val="22"/>
              <w:lang w:eastAsia="en-GB"/>
            </w:rPr>
          </w:pPr>
          <w:hyperlink w:anchor="_Toc485851420" w:history="1">
            <w:r w:rsidR="00112016" w:rsidRPr="0053137C">
              <w:rPr>
                <w:rStyle w:val="Hyperlink"/>
                <w:noProof/>
              </w:rPr>
              <w:t>6.3.2.1</w:t>
            </w:r>
            <w:r w:rsidR="00112016">
              <w:rPr>
                <w:rFonts w:asciiTheme="minorHAnsi" w:eastAsiaTheme="minorEastAsia" w:hAnsiTheme="minorHAnsi" w:cstheme="minorBidi"/>
                <w:noProof/>
                <w:sz w:val="22"/>
                <w:szCs w:val="22"/>
                <w:lang w:eastAsia="en-GB"/>
              </w:rPr>
              <w:tab/>
            </w:r>
            <w:r w:rsidR="00112016" w:rsidRPr="0053137C">
              <w:rPr>
                <w:rStyle w:val="Hyperlink"/>
                <w:noProof/>
              </w:rPr>
              <w:t>Example use of transactions</w:t>
            </w:r>
            <w:r w:rsidR="00112016">
              <w:rPr>
                <w:noProof/>
                <w:webHidden/>
              </w:rPr>
              <w:tab/>
            </w:r>
            <w:r w:rsidR="00112016">
              <w:rPr>
                <w:noProof/>
                <w:webHidden/>
              </w:rPr>
              <w:fldChar w:fldCharType="begin"/>
            </w:r>
            <w:r w:rsidR="00112016">
              <w:rPr>
                <w:noProof/>
                <w:webHidden/>
              </w:rPr>
              <w:instrText xml:space="preserve"> PAGEREF _Toc485851420 \h </w:instrText>
            </w:r>
            <w:r w:rsidR="00112016">
              <w:rPr>
                <w:noProof/>
                <w:webHidden/>
              </w:rPr>
            </w:r>
            <w:r w:rsidR="00112016">
              <w:rPr>
                <w:noProof/>
                <w:webHidden/>
              </w:rPr>
              <w:fldChar w:fldCharType="separate"/>
            </w:r>
            <w:r w:rsidR="00D701CC">
              <w:rPr>
                <w:noProof/>
                <w:webHidden/>
              </w:rPr>
              <w:t>39</w:t>
            </w:r>
            <w:r w:rsidR="00112016">
              <w:rPr>
                <w:noProof/>
                <w:webHidden/>
              </w:rPr>
              <w:fldChar w:fldCharType="end"/>
            </w:r>
          </w:hyperlink>
        </w:p>
        <w:p w:rsidR="00112016" w:rsidRDefault="00443583">
          <w:pPr>
            <w:pStyle w:val="TOC4"/>
            <w:tabs>
              <w:tab w:val="left" w:pos="1440"/>
              <w:tab w:val="right" w:pos="8494"/>
            </w:tabs>
            <w:rPr>
              <w:rFonts w:asciiTheme="minorHAnsi" w:eastAsiaTheme="minorEastAsia" w:hAnsiTheme="minorHAnsi" w:cstheme="minorBidi"/>
              <w:noProof/>
              <w:sz w:val="22"/>
              <w:szCs w:val="22"/>
              <w:lang w:eastAsia="en-GB"/>
            </w:rPr>
          </w:pPr>
          <w:hyperlink w:anchor="_Toc485851421" w:history="1">
            <w:r w:rsidR="00112016" w:rsidRPr="0053137C">
              <w:rPr>
                <w:rStyle w:val="Hyperlink"/>
                <w:noProof/>
              </w:rPr>
              <w:t>6.3.2.2</w:t>
            </w:r>
            <w:r w:rsidR="00112016">
              <w:rPr>
                <w:rFonts w:asciiTheme="minorHAnsi" w:eastAsiaTheme="minorEastAsia" w:hAnsiTheme="minorHAnsi" w:cstheme="minorBidi"/>
                <w:noProof/>
                <w:sz w:val="22"/>
                <w:szCs w:val="22"/>
                <w:lang w:eastAsia="en-GB"/>
              </w:rPr>
              <w:tab/>
            </w:r>
            <w:r w:rsidR="00112016" w:rsidRPr="0053137C">
              <w:rPr>
                <w:rStyle w:val="Hyperlink"/>
                <w:noProof/>
              </w:rPr>
              <w:t>Registration with the bootstrap server</w:t>
            </w:r>
            <w:r w:rsidR="00112016">
              <w:rPr>
                <w:noProof/>
                <w:webHidden/>
              </w:rPr>
              <w:tab/>
            </w:r>
            <w:r w:rsidR="00112016">
              <w:rPr>
                <w:noProof/>
                <w:webHidden/>
              </w:rPr>
              <w:fldChar w:fldCharType="begin"/>
            </w:r>
            <w:r w:rsidR="00112016">
              <w:rPr>
                <w:noProof/>
                <w:webHidden/>
              </w:rPr>
              <w:instrText xml:space="preserve"> PAGEREF _Toc485851421 \h </w:instrText>
            </w:r>
            <w:r w:rsidR="00112016">
              <w:rPr>
                <w:noProof/>
                <w:webHidden/>
              </w:rPr>
            </w:r>
            <w:r w:rsidR="00112016">
              <w:rPr>
                <w:noProof/>
                <w:webHidden/>
              </w:rPr>
              <w:fldChar w:fldCharType="separate"/>
            </w:r>
            <w:r w:rsidR="00D701CC">
              <w:rPr>
                <w:noProof/>
                <w:webHidden/>
              </w:rPr>
              <w:t>40</w:t>
            </w:r>
            <w:r w:rsidR="00112016">
              <w:rPr>
                <w:noProof/>
                <w:webHidden/>
              </w:rPr>
              <w:fldChar w:fldCharType="end"/>
            </w:r>
          </w:hyperlink>
        </w:p>
        <w:p w:rsidR="00112016" w:rsidRDefault="00443583">
          <w:pPr>
            <w:pStyle w:val="TOC4"/>
            <w:tabs>
              <w:tab w:val="left" w:pos="1440"/>
              <w:tab w:val="right" w:pos="8494"/>
            </w:tabs>
            <w:rPr>
              <w:rFonts w:asciiTheme="minorHAnsi" w:eastAsiaTheme="minorEastAsia" w:hAnsiTheme="minorHAnsi" w:cstheme="minorBidi"/>
              <w:noProof/>
              <w:sz w:val="22"/>
              <w:szCs w:val="22"/>
              <w:lang w:eastAsia="en-GB"/>
            </w:rPr>
          </w:pPr>
          <w:hyperlink w:anchor="_Toc485851422" w:history="1">
            <w:r w:rsidR="00112016" w:rsidRPr="0053137C">
              <w:rPr>
                <w:rStyle w:val="Hyperlink"/>
                <w:noProof/>
              </w:rPr>
              <w:t>6.3.2.3</w:t>
            </w:r>
            <w:r w:rsidR="00112016">
              <w:rPr>
                <w:rFonts w:asciiTheme="minorHAnsi" w:eastAsiaTheme="minorEastAsia" w:hAnsiTheme="minorHAnsi" w:cstheme="minorBidi"/>
                <w:noProof/>
                <w:sz w:val="22"/>
                <w:szCs w:val="22"/>
                <w:lang w:eastAsia="en-GB"/>
              </w:rPr>
              <w:tab/>
            </w:r>
            <w:r w:rsidR="00112016" w:rsidRPr="0053137C">
              <w:rPr>
                <w:rStyle w:val="Hyperlink"/>
                <w:noProof/>
              </w:rPr>
              <w:t>Transmitting changes in peers</w:t>
            </w:r>
            <w:r w:rsidR="00112016">
              <w:rPr>
                <w:noProof/>
                <w:webHidden/>
              </w:rPr>
              <w:tab/>
            </w:r>
            <w:r w:rsidR="00112016">
              <w:rPr>
                <w:noProof/>
                <w:webHidden/>
              </w:rPr>
              <w:fldChar w:fldCharType="begin"/>
            </w:r>
            <w:r w:rsidR="00112016">
              <w:rPr>
                <w:noProof/>
                <w:webHidden/>
              </w:rPr>
              <w:instrText xml:space="preserve"> PAGEREF _Toc485851422 \h </w:instrText>
            </w:r>
            <w:r w:rsidR="00112016">
              <w:rPr>
                <w:noProof/>
                <w:webHidden/>
              </w:rPr>
            </w:r>
            <w:r w:rsidR="00112016">
              <w:rPr>
                <w:noProof/>
                <w:webHidden/>
              </w:rPr>
              <w:fldChar w:fldCharType="separate"/>
            </w:r>
            <w:r w:rsidR="00D701CC">
              <w:rPr>
                <w:noProof/>
                <w:webHidden/>
              </w:rPr>
              <w:t>40</w:t>
            </w:r>
            <w:r w:rsidR="00112016">
              <w:rPr>
                <w:noProof/>
                <w:webHidden/>
              </w:rPr>
              <w:fldChar w:fldCharType="end"/>
            </w:r>
          </w:hyperlink>
        </w:p>
        <w:p w:rsidR="00112016" w:rsidRDefault="00443583">
          <w:pPr>
            <w:pStyle w:val="TOC4"/>
            <w:tabs>
              <w:tab w:val="left" w:pos="1440"/>
              <w:tab w:val="right" w:pos="8494"/>
            </w:tabs>
            <w:rPr>
              <w:rFonts w:asciiTheme="minorHAnsi" w:eastAsiaTheme="minorEastAsia" w:hAnsiTheme="minorHAnsi" w:cstheme="minorBidi"/>
              <w:noProof/>
              <w:sz w:val="22"/>
              <w:szCs w:val="22"/>
              <w:lang w:eastAsia="en-GB"/>
            </w:rPr>
          </w:pPr>
          <w:hyperlink w:anchor="_Toc485851423" w:history="1">
            <w:r w:rsidR="00112016" w:rsidRPr="0053137C">
              <w:rPr>
                <w:rStyle w:val="Hyperlink"/>
                <w:noProof/>
              </w:rPr>
              <w:t>6.3.2.4</w:t>
            </w:r>
            <w:r w:rsidR="00112016">
              <w:rPr>
                <w:rFonts w:asciiTheme="minorHAnsi" w:eastAsiaTheme="minorEastAsia" w:hAnsiTheme="minorHAnsi" w:cstheme="minorBidi"/>
                <w:noProof/>
                <w:sz w:val="22"/>
                <w:szCs w:val="22"/>
                <w:lang w:eastAsia="en-GB"/>
              </w:rPr>
              <w:tab/>
            </w:r>
            <w:r w:rsidR="00112016" w:rsidRPr="0053137C">
              <w:rPr>
                <w:rStyle w:val="Hyperlink"/>
                <w:noProof/>
              </w:rPr>
              <w:t>Getting the peer list</w:t>
            </w:r>
            <w:r w:rsidR="00112016">
              <w:rPr>
                <w:noProof/>
                <w:webHidden/>
              </w:rPr>
              <w:tab/>
            </w:r>
            <w:r w:rsidR="00112016">
              <w:rPr>
                <w:noProof/>
                <w:webHidden/>
              </w:rPr>
              <w:fldChar w:fldCharType="begin"/>
            </w:r>
            <w:r w:rsidR="00112016">
              <w:rPr>
                <w:noProof/>
                <w:webHidden/>
              </w:rPr>
              <w:instrText xml:space="preserve"> PAGEREF _Toc485851423 \h </w:instrText>
            </w:r>
            <w:r w:rsidR="00112016">
              <w:rPr>
                <w:noProof/>
                <w:webHidden/>
              </w:rPr>
            </w:r>
            <w:r w:rsidR="00112016">
              <w:rPr>
                <w:noProof/>
                <w:webHidden/>
              </w:rPr>
              <w:fldChar w:fldCharType="separate"/>
            </w:r>
            <w:r w:rsidR="00D701CC">
              <w:rPr>
                <w:noProof/>
                <w:webHidden/>
              </w:rPr>
              <w:t>41</w:t>
            </w:r>
            <w:r w:rsidR="00112016">
              <w:rPr>
                <w:noProof/>
                <w:webHidden/>
              </w:rPr>
              <w:fldChar w:fldCharType="end"/>
            </w:r>
          </w:hyperlink>
        </w:p>
        <w:p w:rsidR="00112016" w:rsidRDefault="00443583">
          <w:pPr>
            <w:pStyle w:val="TOC4"/>
            <w:tabs>
              <w:tab w:val="left" w:pos="1440"/>
              <w:tab w:val="right" w:pos="8494"/>
            </w:tabs>
            <w:rPr>
              <w:rFonts w:asciiTheme="minorHAnsi" w:eastAsiaTheme="minorEastAsia" w:hAnsiTheme="minorHAnsi" w:cstheme="minorBidi"/>
              <w:noProof/>
              <w:sz w:val="22"/>
              <w:szCs w:val="22"/>
              <w:lang w:eastAsia="en-GB"/>
            </w:rPr>
          </w:pPr>
          <w:hyperlink w:anchor="_Toc485851424" w:history="1">
            <w:r w:rsidR="00112016" w:rsidRPr="0053137C">
              <w:rPr>
                <w:rStyle w:val="Hyperlink"/>
                <w:noProof/>
              </w:rPr>
              <w:t>6.3.2.5</w:t>
            </w:r>
            <w:r w:rsidR="00112016">
              <w:rPr>
                <w:rFonts w:asciiTheme="minorHAnsi" w:eastAsiaTheme="minorEastAsia" w:hAnsiTheme="minorHAnsi" w:cstheme="minorBidi"/>
                <w:noProof/>
                <w:sz w:val="22"/>
                <w:szCs w:val="22"/>
                <w:lang w:eastAsia="en-GB"/>
              </w:rPr>
              <w:tab/>
            </w:r>
            <w:r w:rsidR="00112016" w:rsidRPr="0053137C">
              <w:rPr>
                <w:rStyle w:val="Hyperlink"/>
                <w:noProof/>
              </w:rPr>
              <w:t>Keep alive</w:t>
            </w:r>
            <w:r w:rsidR="00112016">
              <w:rPr>
                <w:noProof/>
                <w:webHidden/>
              </w:rPr>
              <w:tab/>
            </w:r>
            <w:r w:rsidR="00112016">
              <w:rPr>
                <w:noProof/>
                <w:webHidden/>
              </w:rPr>
              <w:fldChar w:fldCharType="begin"/>
            </w:r>
            <w:r w:rsidR="00112016">
              <w:rPr>
                <w:noProof/>
                <w:webHidden/>
              </w:rPr>
              <w:instrText xml:space="preserve"> PAGEREF _Toc485851424 \h </w:instrText>
            </w:r>
            <w:r w:rsidR="00112016">
              <w:rPr>
                <w:noProof/>
                <w:webHidden/>
              </w:rPr>
            </w:r>
            <w:r w:rsidR="00112016">
              <w:rPr>
                <w:noProof/>
                <w:webHidden/>
              </w:rPr>
              <w:fldChar w:fldCharType="separate"/>
            </w:r>
            <w:r w:rsidR="00D701CC">
              <w:rPr>
                <w:noProof/>
                <w:webHidden/>
              </w:rPr>
              <w:t>41</w:t>
            </w:r>
            <w:r w:rsidR="00112016">
              <w:rPr>
                <w:noProof/>
                <w:webHidden/>
              </w:rPr>
              <w:fldChar w:fldCharType="end"/>
            </w:r>
          </w:hyperlink>
        </w:p>
        <w:p w:rsidR="00112016" w:rsidRDefault="00443583">
          <w:pPr>
            <w:pStyle w:val="TOC4"/>
            <w:tabs>
              <w:tab w:val="left" w:pos="1440"/>
              <w:tab w:val="right" w:pos="8494"/>
            </w:tabs>
            <w:rPr>
              <w:rFonts w:asciiTheme="minorHAnsi" w:eastAsiaTheme="minorEastAsia" w:hAnsiTheme="minorHAnsi" w:cstheme="minorBidi"/>
              <w:noProof/>
              <w:sz w:val="22"/>
              <w:szCs w:val="22"/>
              <w:lang w:eastAsia="en-GB"/>
            </w:rPr>
          </w:pPr>
          <w:hyperlink w:anchor="_Toc485851425" w:history="1">
            <w:r w:rsidR="00112016" w:rsidRPr="0053137C">
              <w:rPr>
                <w:rStyle w:val="Hyperlink"/>
                <w:noProof/>
              </w:rPr>
              <w:t>6.3.2.6</w:t>
            </w:r>
            <w:r w:rsidR="00112016">
              <w:rPr>
                <w:rFonts w:asciiTheme="minorHAnsi" w:eastAsiaTheme="minorEastAsia" w:hAnsiTheme="minorHAnsi" w:cstheme="minorBidi"/>
                <w:noProof/>
                <w:sz w:val="22"/>
                <w:szCs w:val="22"/>
                <w:lang w:eastAsia="en-GB"/>
              </w:rPr>
              <w:tab/>
            </w:r>
            <w:r w:rsidR="00112016" w:rsidRPr="0053137C">
              <w:rPr>
                <w:rStyle w:val="Hyperlink"/>
                <w:noProof/>
              </w:rPr>
              <w:t>Sharing plates</w:t>
            </w:r>
            <w:r w:rsidR="00112016">
              <w:rPr>
                <w:noProof/>
                <w:webHidden/>
              </w:rPr>
              <w:tab/>
            </w:r>
            <w:r w:rsidR="00112016">
              <w:rPr>
                <w:noProof/>
                <w:webHidden/>
              </w:rPr>
              <w:fldChar w:fldCharType="begin"/>
            </w:r>
            <w:r w:rsidR="00112016">
              <w:rPr>
                <w:noProof/>
                <w:webHidden/>
              </w:rPr>
              <w:instrText xml:space="preserve"> PAGEREF _Toc485851425 \h </w:instrText>
            </w:r>
            <w:r w:rsidR="00112016">
              <w:rPr>
                <w:noProof/>
                <w:webHidden/>
              </w:rPr>
            </w:r>
            <w:r w:rsidR="00112016">
              <w:rPr>
                <w:noProof/>
                <w:webHidden/>
              </w:rPr>
              <w:fldChar w:fldCharType="separate"/>
            </w:r>
            <w:r w:rsidR="00D701CC">
              <w:rPr>
                <w:noProof/>
                <w:webHidden/>
              </w:rPr>
              <w:t>42</w:t>
            </w:r>
            <w:r w:rsidR="00112016">
              <w:rPr>
                <w:noProof/>
                <w:webHidden/>
              </w:rPr>
              <w:fldChar w:fldCharType="end"/>
            </w:r>
          </w:hyperlink>
        </w:p>
        <w:p w:rsidR="00112016" w:rsidRDefault="00443583">
          <w:pPr>
            <w:pStyle w:val="TOC4"/>
            <w:tabs>
              <w:tab w:val="left" w:pos="1440"/>
              <w:tab w:val="right" w:pos="8494"/>
            </w:tabs>
            <w:rPr>
              <w:rFonts w:asciiTheme="minorHAnsi" w:eastAsiaTheme="minorEastAsia" w:hAnsiTheme="minorHAnsi" w:cstheme="minorBidi"/>
              <w:noProof/>
              <w:sz w:val="22"/>
              <w:szCs w:val="22"/>
              <w:lang w:eastAsia="en-GB"/>
            </w:rPr>
          </w:pPr>
          <w:hyperlink w:anchor="_Toc485851426" w:history="1">
            <w:r w:rsidR="00112016" w:rsidRPr="0053137C">
              <w:rPr>
                <w:rStyle w:val="Hyperlink"/>
                <w:noProof/>
              </w:rPr>
              <w:t>6.3.2.7</w:t>
            </w:r>
            <w:r w:rsidR="00112016">
              <w:rPr>
                <w:rFonts w:asciiTheme="minorHAnsi" w:eastAsiaTheme="minorEastAsia" w:hAnsiTheme="minorHAnsi" w:cstheme="minorBidi"/>
                <w:noProof/>
                <w:sz w:val="22"/>
                <w:szCs w:val="22"/>
                <w:lang w:eastAsia="en-GB"/>
              </w:rPr>
              <w:tab/>
            </w:r>
            <w:r w:rsidR="00112016" w:rsidRPr="0053137C">
              <w:rPr>
                <w:rStyle w:val="Hyperlink"/>
                <w:noProof/>
              </w:rPr>
              <w:t>Modifying trust scores</w:t>
            </w:r>
            <w:r w:rsidR="00112016">
              <w:rPr>
                <w:noProof/>
                <w:webHidden/>
              </w:rPr>
              <w:tab/>
            </w:r>
            <w:r w:rsidR="00112016">
              <w:rPr>
                <w:noProof/>
                <w:webHidden/>
              </w:rPr>
              <w:fldChar w:fldCharType="begin"/>
            </w:r>
            <w:r w:rsidR="00112016">
              <w:rPr>
                <w:noProof/>
                <w:webHidden/>
              </w:rPr>
              <w:instrText xml:space="preserve"> PAGEREF _Toc485851426 \h </w:instrText>
            </w:r>
            <w:r w:rsidR="00112016">
              <w:rPr>
                <w:noProof/>
                <w:webHidden/>
              </w:rPr>
            </w:r>
            <w:r w:rsidR="00112016">
              <w:rPr>
                <w:noProof/>
                <w:webHidden/>
              </w:rPr>
              <w:fldChar w:fldCharType="separate"/>
            </w:r>
            <w:r w:rsidR="00D701CC">
              <w:rPr>
                <w:noProof/>
                <w:webHidden/>
              </w:rPr>
              <w:t>42</w:t>
            </w:r>
            <w:r w:rsidR="00112016">
              <w:rPr>
                <w:noProof/>
                <w:webHidden/>
              </w:rPr>
              <w:fldChar w:fldCharType="end"/>
            </w:r>
          </w:hyperlink>
        </w:p>
        <w:p w:rsidR="00112016" w:rsidRDefault="00443583">
          <w:pPr>
            <w:pStyle w:val="TOC4"/>
            <w:tabs>
              <w:tab w:val="left" w:pos="1440"/>
              <w:tab w:val="right" w:pos="8494"/>
            </w:tabs>
            <w:rPr>
              <w:rFonts w:asciiTheme="minorHAnsi" w:eastAsiaTheme="minorEastAsia" w:hAnsiTheme="minorHAnsi" w:cstheme="minorBidi"/>
              <w:noProof/>
              <w:sz w:val="22"/>
              <w:szCs w:val="22"/>
              <w:lang w:eastAsia="en-GB"/>
            </w:rPr>
          </w:pPr>
          <w:hyperlink w:anchor="_Toc485851427" w:history="1">
            <w:r w:rsidR="00112016" w:rsidRPr="0053137C">
              <w:rPr>
                <w:rStyle w:val="Hyperlink"/>
                <w:noProof/>
              </w:rPr>
              <w:t>6.3.2.8</w:t>
            </w:r>
            <w:r w:rsidR="00112016">
              <w:rPr>
                <w:rFonts w:asciiTheme="minorHAnsi" w:eastAsiaTheme="minorEastAsia" w:hAnsiTheme="minorHAnsi" w:cstheme="minorBidi"/>
                <w:noProof/>
                <w:sz w:val="22"/>
                <w:szCs w:val="22"/>
                <w:lang w:eastAsia="en-GB"/>
              </w:rPr>
              <w:tab/>
            </w:r>
            <w:r w:rsidR="00112016" w:rsidRPr="0053137C">
              <w:rPr>
                <w:rStyle w:val="Hyperlink"/>
                <w:noProof/>
              </w:rPr>
              <w:t>Detecting violations</w:t>
            </w:r>
            <w:r w:rsidR="00112016">
              <w:rPr>
                <w:noProof/>
                <w:webHidden/>
              </w:rPr>
              <w:tab/>
            </w:r>
            <w:r w:rsidR="00112016">
              <w:rPr>
                <w:noProof/>
                <w:webHidden/>
              </w:rPr>
              <w:fldChar w:fldCharType="begin"/>
            </w:r>
            <w:r w:rsidR="00112016">
              <w:rPr>
                <w:noProof/>
                <w:webHidden/>
              </w:rPr>
              <w:instrText xml:space="preserve"> PAGEREF _Toc485851427 \h </w:instrText>
            </w:r>
            <w:r w:rsidR="00112016">
              <w:rPr>
                <w:noProof/>
                <w:webHidden/>
              </w:rPr>
            </w:r>
            <w:r w:rsidR="00112016">
              <w:rPr>
                <w:noProof/>
                <w:webHidden/>
              </w:rPr>
              <w:fldChar w:fldCharType="separate"/>
            </w:r>
            <w:r w:rsidR="00D701CC">
              <w:rPr>
                <w:noProof/>
                <w:webHidden/>
              </w:rPr>
              <w:t>42</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28" w:history="1">
            <w:r w:rsidR="00112016" w:rsidRPr="0053137C">
              <w:rPr>
                <w:rStyle w:val="Hyperlink"/>
                <w:noProof/>
              </w:rPr>
              <w:t>6.3.3</w:t>
            </w:r>
            <w:r w:rsidR="00112016">
              <w:rPr>
                <w:rFonts w:asciiTheme="minorHAnsi" w:eastAsiaTheme="minorEastAsia" w:hAnsiTheme="minorHAnsi" w:cstheme="minorBidi"/>
                <w:noProof/>
                <w:sz w:val="22"/>
                <w:szCs w:val="22"/>
                <w:lang w:eastAsia="en-GB"/>
              </w:rPr>
              <w:tab/>
            </w:r>
            <w:r w:rsidR="00112016" w:rsidRPr="0053137C">
              <w:rPr>
                <w:rStyle w:val="Hyperlink"/>
                <w:noProof/>
              </w:rPr>
              <w:t>Network Features and Security</w:t>
            </w:r>
            <w:r w:rsidR="00112016">
              <w:rPr>
                <w:noProof/>
                <w:webHidden/>
              </w:rPr>
              <w:tab/>
            </w:r>
            <w:r w:rsidR="00112016">
              <w:rPr>
                <w:noProof/>
                <w:webHidden/>
              </w:rPr>
              <w:fldChar w:fldCharType="begin"/>
            </w:r>
            <w:r w:rsidR="00112016">
              <w:rPr>
                <w:noProof/>
                <w:webHidden/>
              </w:rPr>
              <w:instrText xml:space="preserve"> PAGEREF _Toc485851428 \h </w:instrText>
            </w:r>
            <w:r w:rsidR="00112016">
              <w:rPr>
                <w:noProof/>
                <w:webHidden/>
              </w:rPr>
            </w:r>
            <w:r w:rsidR="00112016">
              <w:rPr>
                <w:noProof/>
                <w:webHidden/>
              </w:rPr>
              <w:fldChar w:fldCharType="separate"/>
            </w:r>
            <w:r w:rsidR="00D701CC">
              <w:rPr>
                <w:noProof/>
                <w:webHidden/>
              </w:rPr>
              <w:t>43</w:t>
            </w:r>
            <w:r w:rsidR="00112016">
              <w:rPr>
                <w:noProof/>
                <w:webHidden/>
              </w:rPr>
              <w:fldChar w:fldCharType="end"/>
            </w:r>
          </w:hyperlink>
        </w:p>
        <w:p w:rsidR="00112016" w:rsidRDefault="00443583">
          <w:pPr>
            <w:pStyle w:val="TOC4"/>
            <w:tabs>
              <w:tab w:val="left" w:pos="1440"/>
              <w:tab w:val="right" w:pos="8494"/>
            </w:tabs>
            <w:rPr>
              <w:rFonts w:asciiTheme="minorHAnsi" w:eastAsiaTheme="minorEastAsia" w:hAnsiTheme="minorHAnsi" w:cstheme="minorBidi"/>
              <w:noProof/>
              <w:sz w:val="22"/>
              <w:szCs w:val="22"/>
              <w:lang w:eastAsia="en-GB"/>
            </w:rPr>
          </w:pPr>
          <w:hyperlink w:anchor="_Toc485851429" w:history="1">
            <w:r w:rsidR="00112016" w:rsidRPr="0053137C">
              <w:rPr>
                <w:rStyle w:val="Hyperlink"/>
                <w:noProof/>
              </w:rPr>
              <w:t>6.3.3.1</w:t>
            </w:r>
            <w:r w:rsidR="00112016">
              <w:rPr>
                <w:rFonts w:asciiTheme="minorHAnsi" w:eastAsiaTheme="minorEastAsia" w:hAnsiTheme="minorHAnsi" w:cstheme="minorBidi"/>
                <w:noProof/>
                <w:sz w:val="22"/>
                <w:szCs w:val="22"/>
                <w:lang w:eastAsia="en-GB"/>
              </w:rPr>
              <w:tab/>
            </w:r>
            <w:r w:rsidR="00112016" w:rsidRPr="0053137C">
              <w:rPr>
                <w:rStyle w:val="Hyperlink"/>
                <w:noProof/>
              </w:rPr>
              <w:t>Trust System</w:t>
            </w:r>
            <w:r w:rsidR="00112016">
              <w:rPr>
                <w:noProof/>
                <w:webHidden/>
              </w:rPr>
              <w:tab/>
            </w:r>
            <w:r w:rsidR="00112016">
              <w:rPr>
                <w:noProof/>
                <w:webHidden/>
              </w:rPr>
              <w:fldChar w:fldCharType="begin"/>
            </w:r>
            <w:r w:rsidR="00112016">
              <w:rPr>
                <w:noProof/>
                <w:webHidden/>
              </w:rPr>
              <w:instrText xml:space="preserve"> PAGEREF _Toc485851429 \h </w:instrText>
            </w:r>
            <w:r w:rsidR="00112016">
              <w:rPr>
                <w:noProof/>
                <w:webHidden/>
              </w:rPr>
            </w:r>
            <w:r w:rsidR="00112016">
              <w:rPr>
                <w:noProof/>
                <w:webHidden/>
              </w:rPr>
              <w:fldChar w:fldCharType="separate"/>
            </w:r>
            <w:r w:rsidR="00D701CC">
              <w:rPr>
                <w:noProof/>
                <w:webHidden/>
              </w:rPr>
              <w:t>43</w:t>
            </w:r>
            <w:r w:rsidR="00112016">
              <w:rPr>
                <w:noProof/>
                <w:webHidden/>
              </w:rPr>
              <w:fldChar w:fldCharType="end"/>
            </w:r>
          </w:hyperlink>
        </w:p>
        <w:p w:rsidR="00112016" w:rsidRDefault="00443583">
          <w:pPr>
            <w:pStyle w:val="TOC4"/>
            <w:tabs>
              <w:tab w:val="left" w:pos="1440"/>
              <w:tab w:val="right" w:pos="8494"/>
            </w:tabs>
            <w:rPr>
              <w:rFonts w:asciiTheme="minorHAnsi" w:eastAsiaTheme="minorEastAsia" w:hAnsiTheme="minorHAnsi" w:cstheme="minorBidi"/>
              <w:noProof/>
              <w:sz w:val="22"/>
              <w:szCs w:val="22"/>
              <w:lang w:eastAsia="en-GB"/>
            </w:rPr>
          </w:pPr>
          <w:hyperlink w:anchor="_Toc485851430" w:history="1">
            <w:r w:rsidR="00112016" w:rsidRPr="0053137C">
              <w:rPr>
                <w:rStyle w:val="Hyperlink"/>
                <w:noProof/>
              </w:rPr>
              <w:t>6.3.3.2</w:t>
            </w:r>
            <w:r w:rsidR="00112016">
              <w:rPr>
                <w:rFonts w:asciiTheme="minorHAnsi" w:eastAsiaTheme="minorEastAsia" w:hAnsiTheme="minorHAnsi" w:cstheme="minorBidi"/>
                <w:noProof/>
                <w:sz w:val="22"/>
                <w:szCs w:val="22"/>
                <w:lang w:eastAsia="en-GB"/>
              </w:rPr>
              <w:tab/>
            </w:r>
            <w:r w:rsidR="00112016" w:rsidRPr="0053137C">
              <w:rPr>
                <w:rStyle w:val="Hyperlink"/>
                <w:noProof/>
              </w:rPr>
              <w:t>Encryption</w:t>
            </w:r>
            <w:r w:rsidR="00112016">
              <w:rPr>
                <w:noProof/>
                <w:webHidden/>
              </w:rPr>
              <w:tab/>
            </w:r>
            <w:r w:rsidR="00112016">
              <w:rPr>
                <w:noProof/>
                <w:webHidden/>
              </w:rPr>
              <w:fldChar w:fldCharType="begin"/>
            </w:r>
            <w:r w:rsidR="00112016">
              <w:rPr>
                <w:noProof/>
                <w:webHidden/>
              </w:rPr>
              <w:instrText xml:space="preserve"> PAGEREF _Toc485851430 \h </w:instrText>
            </w:r>
            <w:r w:rsidR="00112016">
              <w:rPr>
                <w:noProof/>
                <w:webHidden/>
              </w:rPr>
            </w:r>
            <w:r w:rsidR="00112016">
              <w:rPr>
                <w:noProof/>
                <w:webHidden/>
              </w:rPr>
              <w:fldChar w:fldCharType="separate"/>
            </w:r>
            <w:r w:rsidR="00D701CC">
              <w:rPr>
                <w:noProof/>
                <w:webHidden/>
              </w:rPr>
              <w:t>46</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431" w:history="1">
            <w:r w:rsidR="00112016" w:rsidRPr="0053137C">
              <w:rPr>
                <w:rStyle w:val="Hyperlink"/>
                <w:noProof/>
              </w:rPr>
              <w:t>6.4</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Web Interface</w:t>
            </w:r>
            <w:r w:rsidR="00112016">
              <w:rPr>
                <w:noProof/>
                <w:webHidden/>
              </w:rPr>
              <w:tab/>
            </w:r>
            <w:r w:rsidR="00112016">
              <w:rPr>
                <w:noProof/>
                <w:webHidden/>
              </w:rPr>
              <w:fldChar w:fldCharType="begin"/>
            </w:r>
            <w:r w:rsidR="00112016">
              <w:rPr>
                <w:noProof/>
                <w:webHidden/>
              </w:rPr>
              <w:instrText xml:space="preserve"> PAGEREF _Toc485851431 \h </w:instrText>
            </w:r>
            <w:r w:rsidR="00112016">
              <w:rPr>
                <w:noProof/>
                <w:webHidden/>
              </w:rPr>
            </w:r>
            <w:r w:rsidR="00112016">
              <w:rPr>
                <w:noProof/>
                <w:webHidden/>
              </w:rPr>
              <w:fldChar w:fldCharType="separate"/>
            </w:r>
            <w:r w:rsidR="00D701CC">
              <w:rPr>
                <w:noProof/>
                <w:webHidden/>
              </w:rPr>
              <w:t>47</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32" w:history="1">
            <w:r w:rsidR="00112016" w:rsidRPr="0053137C">
              <w:rPr>
                <w:rStyle w:val="Hyperlink"/>
                <w:noProof/>
              </w:rPr>
              <w:t>6.4.1</w:t>
            </w:r>
            <w:r w:rsidR="00112016">
              <w:rPr>
                <w:rFonts w:asciiTheme="minorHAnsi" w:eastAsiaTheme="minorEastAsia" w:hAnsiTheme="minorHAnsi" w:cstheme="minorBidi"/>
                <w:noProof/>
                <w:sz w:val="22"/>
                <w:szCs w:val="22"/>
                <w:lang w:eastAsia="en-GB"/>
              </w:rPr>
              <w:tab/>
            </w:r>
            <w:r w:rsidR="00112016" w:rsidRPr="0053137C">
              <w:rPr>
                <w:rStyle w:val="Hyperlink"/>
                <w:noProof/>
              </w:rPr>
              <w:t>Overall Principles</w:t>
            </w:r>
            <w:r w:rsidR="00112016">
              <w:rPr>
                <w:noProof/>
                <w:webHidden/>
              </w:rPr>
              <w:tab/>
            </w:r>
            <w:r w:rsidR="00112016">
              <w:rPr>
                <w:noProof/>
                <w:webHidden/>
              </w:rPr>
              <w:fldChar w:fldCharType="begin"/>
            </w:r>
            <w:r w:rsidR="00112016">
              <w:rPr>
                <w:noProof/>
                <w:webHidden/>
              </w:rPr>
              <w:instrText xml:space="preserve"> PAGEREF _Toc485851432 \h </w:instrText>
            </w:r>
            <w:r w:rsidR="00112016">
              <w:rPr>
                <w:noProof/>
                <w:webHidden/>
              </w:rPr>
            </w:r>
            <w:r w:rsidR="00112016">
              <w:rPr>
                <w:noProof/>
                <w:webHidden/>
              </w:rPr>
              <w:fldChar w:fldCharType="separate"/>
            </w:r>
            <w:r w:rsidR="00D701CC">
              <w:rPr>
                <w:noProof/>
                <w:webHidden/>
              </w:rPr>
              <w:t>47</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33" w:history="1">
            <w:r w:rsidR="00112016" w:rsidRPr="0053137C">
              <w:rPr>
                <w:rStyle w:val="Hyperlink"/>
                <w:noProof/>
                <w:lang w:val="en-US"/>
              </w:rPr>
              <w:t>6.4.2</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Dashboard</w:t>
            </w:r>
            <w:r w:rsidR="00112016">
              <w:rPr>
                <w:noProof/>
                <w:webHidden/>
              </w:rPr>
              <w:tab/>
            </w:r>
            <w:r w:rsidR="00112016">
              <w:rPr>
                <w:noProof/>
                <w:webHidden/>
              </w:rPr>
              <w:fldChar w:fldCharType="begin"/>
            </w:r>
            <w:r w:rsidR="00112016">
              <w:rPr>
                <w:noProof/>
                <w:webHidden/>
              </w:rPr>
              <w:instrText xml:space="preserve"> PAGEREF _Toc485851433 \h </w:instrText>
            </w:r>
            <w:r w:rsidR="00112016">
              <w:rPr>
                <w:noProof/>
                <w:webHidden/>
              </w:rPr>
            </w:r>
            <w:r w:rsidR="00112016">
              <w:rPr>
                <w:noProof/>
                <w:webHidden/>
              </w:rPr>
              <w:fldChar w:fldCharType="separate"/>
            </w:r>
            <w:r w:rsidR="00D701CC">
              <w:rPr>
                <w:noProof/>
                <w:webHidden/>
              </w:rPr>
              <w:t>49</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34" w:history="1">
            <w:r w:rsidR="00112016" w:rsidRPr="0053137C">
              <w:rPr>
                <w:rStyle w:val="Hyperlink"/>
                <w:noProof/>
                <w:lang w:val="en-US"/>
              </w:rPr>
              <w:t>6.4.3</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Peer List and Map</w:t>
            </w:r>
            <w:r w:rsidR="00112016">
              <w:rPr>
                <w:noProof/>
                <w:webHidden/>
              </w:rPr>
              <w:tab/>
            </w:r>
            <w:r w:rsidR="00112016">
              <w:rPr>
                <w:noProof/>
                <w:webHidden/>
              </w:rPr>
              <w:fldChar w:fldCharType="begin"/>
            </w:r>
            <w:r w:rsidR="00112016">
              <w:rPr>
                <w:noProof/>
                <w:webHidden/>
              </w:rPr>
              <w:instrText xml:space="preserve"> PAGEREF _Toc485851434 \h </w:instrText>
            </w:r>
            <w:r w:rsidR="00112016">
              <w:rPr>
                <w:noProof/>
                <w:webHidden/>
              </w:rPr>
            </w:r>
            <w:r w:rsidR="00112016">
              <w:rPr>
                <w:noProof/>
                <w:webHidden/>
              </w:rPr>
              <w:fldChar w:fldCharType="separate"/>
            </w:r>
            <w:r w:rsidR="00D701CC">
              <w:rPr>
                <w:noProof/>
                <w:webHidden/>
              </w:rPr>
              <w:t>50</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35" w:history="1">
            <w:r w:rsidR="00112016" w:rsidRPr="0053137C">
              <w:rPr>
                <w:rStyle w:val="Hyperlink"/>
                <w:noProof/>
                <w:lang w:val="en-US"/>
              </w:rPr>
              <w:t>6.4.4</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List of Violations</w:t>
            </w:r>
            <w:r w:rsidR="00112016">
              <w:rPr>
                <w:noProof/>
                <w:webHidden/>
              </w:rPr>
              <w:tab/>
            </w:r>
            <w:r w:rsidR="00112016">
              <w:rPr>
                <w:noProof/>
                <w:webHidden/>
              </w:rPr>
              <w:fldChar w:fldCharType="begin"/>
            </w:r>
            <w:r w:rsidR="00112016">
              <w:rPr>
                <w:noProof/>
                <w:webHidden/>
              </w:rPr>
              <w:instrText xml:space="preserve"> PAGEREF _Toc485851435 \h </w:instrText>
            </w:r>
            <w:r w:rsidR="00112016">
              <w:rPr>
                <w:noProof/>
                <w:webHidden/>
              </w:rPr>
            </w:r>
            <w:r w:rsidR="00112016">
              <w:rPr>
                <w:noProof/>
                <w:webHidden/>
              </w:rPr>
              <w:fldChar w:fldCharType="separate"/>
            </w:r>
            <w:r w:rsidR="00D701CC">
              <w:rPr>
                <w:noProof/>
                <w:webHidden/>
              </w:rPr>
              <w:t>51</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36" w:history="1">
            <w:r w:rsidR="00112016" w:rsidRPr="0053137C">
              <w:rPr>
                <w:rStyle w:val="Hyperlink"/>
                <w:noProof/>
              </w:rPr>
              <w:t>6.4.5</w:t>
            </w:r>
            <w:r w:rsidR="00112016">
              <w:rPr>
                <w:rFonts w:asciiTheme="minorHAnsi" w:eastAsiaTheme="minorEastAsia" w:hAnsiTheme="minorHAnsi" w:cstheme="minorBidi"/>
                <w:noProof/>
                <w:sz w:val="22"/>
                <w:szCs w:val="22"/>
                <w:lang w:eastAsia="en-GB"/>
              </w:rPr>
              <w:tab/>
            </w:r>
            <w:r w:rsidR="00112016" w:rsidRPr="0053137C">
              <w:rPr>
                <w:rStyle w:val="Hyperlink"/>
                <w:noProof/>
              </w:rPr>
              <w:t>Other Web Pages</w:t>
            </w:r>
            <w:r w:rsidR="00112016">
              <w:rPr>
                <w:noProof/>
                <w:webHidden/>
              </w:rPr>
              <w:tab/>
            </w:r>
            <w:r w:rsidR="00112016">
              <w:rPr>
                <w:noProof/>
                <w:webHidden/>
              </w:rPr>
              <w:fldChar w:fldCharType="begin"/>
            </w:r>
            <w:r w:rsidR="00112016">
              <w:rPr>
                <w:noProof/>
                <w:webHidden/>
              </w:rPr>
              <w:instrText xml:space="preserve"> PAGEREF _Toc485851436 \h </w:instrText>
            </w:r>
            <w:r w:rsidR="00112016">
              <w:rPr>
                <w:noProof/>
                <w:webHidden/>
              </w:rPr>
            </w:r>
            <w:r w:rsidR="00112016">
              <w:rPr>
                <w:noProof/>
                <w:webHidden/>
              </w:rPr>
              <w:fldChar w:fldCharType="separate"/>
            </w:r>
            <w:r w:rsidR="00D701CC">
              <w:rPr>
                <w:noProof/>
                <w:webHidden/>
              </w:rPr>
              <w:t>53</w:t>
            </w:r>
            <w:r w:rsidR="00112016">
              <w:rPr>
                <w:noProof/>
                <w:webHidden/>
              </w:rPr>
              <w:fldChar w:fldCharType="end"/>
            </w:r>
          </w:hyperlink>
        </w:p>
        <w:p w:rsidR="00112016" w:rsidRDefault="00443583">
          <w:pPr>
            <w:pStyle w:val="TOC1"/>
            <w:rPr>
              <w:rFonts w:asciiTheme="minorHAnsi" w:eastAsiaTheme="minorEastAsia" w:hAnsiTheme="minorHAnsi" w:cstheme="minorBidi"/>
              <w:b w:val="0"/>
              <w:bCs w:val="0"/>
              <w:caps w:val="0"/>
              <w:noProof/>
              <w:sz w:val="22"/>
              <w:szCs w:val="22"/>
              <w:lang w:eastAsia="en-GB"/>
            </w:rPr>
          </w:pPr>
          <w:hyperlink w:anchor="_Toc485851437" w:history="1">
            <w:r w:rsidR="00112016" w:rsidRPr="0053137C">
              <w:rPr>
                <w:rStyle w:val="Hyperlink"/>
                <w:noProof/>
              </w:rPr>
              <w:t>7</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Testing</w:t>
            </w:r>
            <w:r w:rsidR="00112016">
              <w:rPr>
                <w:noProof/>
                <w:webHidden/>
              </w:rPr>
              <w:tab/>
            </w:r>
            <w:r w:rsidR="00112016">
              <w:rPr>
                <w:noProof/>
                <w:webHidden/>
              </w:rPr>
              <w:fldChar w:fldCharType="begin"/>
            </w:r>
            <w:r w:rsidR="00112016">
              <w:rPr>
                <w:noProof/>
                <w:webHidden/>
              </w:rPr>
              <w:instrText xml:space="preserve"> PAGEREF _Toc485851437 \h </w:instrText>
            </w:r>
            <w:r w:rsidR="00112016">
              <w:rPr>
                <w:noProof/>
                <w:webHidden/>
              </w:rPr>
            </w:r>
            <w:r w:rsidR="00112016">
              <w:rPr>
                <w:noProof/>
                <w:webHidden/>
              </w:rPr>
              <w:fldChar w:fldCharType="separate"/>
            </w:r>
            <w:r w:rsidR="00D701CC">
              <w:rPr>
                <w:noProof/>
                <w:webHidden/>
              </w:rPr>
              <w:t>54</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438" w:history="1">
            <w:r w:rsidR="00112016" w:rsidRPr="0053137C">
              <w:rPr>
                <w:rStyle w:val="Hyperlink"/>
                <w:noProof/>
              </w:rPr>
              <w:t>7.1</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Methodology</w:t>
            </w:r>
            <w:r w:rsidR="00112016">
              <w:rPr>
                <w:noProof/>
                <w:webHidden/>
              </w:rPr>
              <w:tab/>
            </w:r>
            <w:r w:rsidR="00112016">
              <w:rPr>
                <w:noProof/>
                <w:webHidden/>
              </w:rPr>
              <w:fldChar w:fldCharType="begin"/>
            </w:r>
            <w:r w:rsidR="00112016">
              <w:rPr>
                <w:noProof/>
                <w:webHidden/>
              </w:rPr>
              <w:instrText xml:space="preserve"> PAGEREF _Toc485851438 \h </w:instrText>
            </w:r>
            <w:r w:rsidR="00112016">
              <w:rPr>
                <w:noProof/>
                <w:webHidden/>
              </w:rPr>
            </w:r>
            <w:r w:rsidR="00112016">
              <w:rPr>
                <w:noProof/>
                <w:webHidden/>
              </w:rPr>
              <w:fldChar w:fldCharType="separate"/>
            </w:r>
            <w:r w:rsidR="00D701CC">
              <w:rPr>
                <w:noProof/>
                <w:webHidden/>
              </w:rPr>
              <w:t>54</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439" w:history="1">
            <w:r w:rsidR="00112016" w:rsidRPr="0053137C">
              <w:rPr>
                <w:rStyle w:val="Hyperlink"/>
                <w:noProof/>
              </w:rPr>
              <w:t>7.2</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License Plate Detection</w:t>
            </w:r>
            <w:r w:rsidR="00112016">
              <w:rPr>
                <w:noProof/>
                <w:webHidden/>
              </w:rPr>
              <w:tab/>
            </w:r>
            <w:r w:rsidR="00112016">
              <w:rPr>
                <w:noProof/>
                <w:webHidden/>
              </w:rPr>
              <w:fldChar w:fldCharType="begin"/>
            </w:r>
            <w:r w:rsidR="00112016">
              <w:rPr>
                <w:noProof/>
                <w:webHidden/>
              </w:rPr>
              <w:instrText xml:space="preserve"> PAGEREF _Toc485851439 \h </w:instrText>
            </w:r>
            <w:r w:rsidR="00112016">
              <w:rPr>
                <w:noProof/>
                <w:webHidden/>
              </w:rPr>
            </w:r>
            <w:r w:rsidR="00112016">
              <w:rPr>
                <w:noProof/>
                <w:webHidden/>
              </w:rPr>
              <w:fldChar w:fldCharType="separate"/>
            </w:r>
            <w:r w:rsidR="00D701CC">
              <w:rPr>
                <w:noProof/>
                <w:webHidden/>
              </w:rPr>
              <w:t>54</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40" w:history="1">
            <w:r w:rsidR="00112016" w:rsidRPr="0053137C">
              <w:rPr>
                <w:rStyle w:val="Hyperlink"/>
                <w:noProof/>
              </w:rPr>
              <w:t>7.2.1</w:t>
            </w:r>
            <w:r w:rsidR="00112016">
              <w:rPr>
                <w:rFonts w:asciiTheme="minorHAnsi" w:eastAsiaTheme="minorEastAsia" w:hAnsiTheme="minorHAnsi" w:cstheme="minorBidi"/>
                <w:noProof/>
                <w:sz w:val="22"/>
                <w:szCs w:val="22"/>
                <w:lang w:eastAsia="en-GB"/>
              </w:rPr>
              <w:tab/>
            </w:r>
            <w:r w:rsidR="00112016" w:rsidRPr="0053137C">
              <w:rPr>
                <w:rStyle w:val="Hyperlink"/>
                <w:noProof/>
              </w:rPr>
              <w:t>Still Pictures</w:t>
            </w:r>
            <w:r w:rsidR="00112016">
              <w:rPr>
                <w:noProof/>
                <w:webHidden/>
              </w:rPr>
              <w:tab/>
            </w:r>
            <w:r w:rsidR="00112016">
              <w:rPr>
                <w:noProof/>
                <w:webHidden/>
              </w:rPr>
              <w:fldChar w:fldCharType="begin"/>
            </w:r>
            <w:r w:rsidR="00112016">
              <w:rPr>
                <w:noProof/>
                <w:webHidden/>
              </w:rPr>
              <w:instrText xml:space="preserve"> PAGEREF _Toc485851440 \h </w:instrText>
            </w:r>
            <w:r w:rsidR="00112016">
              <w:rPr>
                <w:noProof/>
                <w:webHidden/>
              </w:rPr>
            </w:r>
            <w:r w:rsidR="00112016">
              <w:rPr>
                <w:noProof/>
                <w:webHidden/>
              </w:rPr>
              <w:fldChar w:fldCharType="separate"/>
            </w:r>
            <w:r w:rsidR="00D701CC">
              <w:rPr>
                <w:noProof/>
                <w:webHidden/>
              </w:rPr>
              <w:t>55</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41" w:history="1">
            <w:r w:rsidR="00112016" w:rsidRPr="0053137C">
              <w:rPr>
                <w:rStyle w:val="Hyperlink"/>
                <w:noProof/>
                <w:lang w:eastAsia="en-GB"/>
              </w:rPr>
              <w:t>7.2.2</w:t>
            </w:r>
            <w:r w:rsidR="00112016">
              <w:rPr>
                <w:rFonts w:asciiTheme="minorHAnsi" w:eastAsiaTheme="minorEastAsia" w:hAnsiTheme="minorHAnsi" w:cstheme="minorBidi"/>
                <w:noProof/>
                <w:sz w:val="22"/>
                <w:szCs w:val="22"/>
                <w:lang w:eastAsia="en-GB"/>
              </w:rPr>
              <w:tab/>
            </w:r>
            <w:r w:rsidR="00112016" w:rsidRPr="0053137C">
              <w:rPr>
                <w:rStyle w:val="Hyperlink"/>
                <w:noProof/>
              </w:rPr>
              <w:t>Walking Around</w:t>
            </w:r>
            <w:r w:rsidR="00112016">
              <w:rPr>
                <w:noProof/>
                <w:webHidden/>
              </w:rPr>
              <w:tab/>
            </w:r>
            <w:r w:rsidR="00112016">
              <w:rPr>
                <w:noProof/>
                <w:webHidden/>
              </w:rPr>
              <w:fldChar w:fldCharType="begin"/>
            </w:r>
            <w:r w:rsidR="00112016">
              <w:rPr>
                <w:noProof/>
                <w:webHidden/>
              </w:rPr>
              <w:instrText xml:space="preserve"> PAGEREF _Toc485851441 \h </w:instrText>
            </w:r>
            <w:r w:rsidR="00112016">
              <w:rPr>
                <w:noProof/>
                <w:webHidden/>
              </w:rPr>
            </w:r>
            <w:r w:rsidR="00112016">
              <w:rPr>
                <w:noProof/>
                <w:webHidden/>
              </w:rPr>
              <w:fldChar w:fldCharType="separate"/>
            </w:r>
            <w:r w:rsidR="00D701CC">
              <w:rPr>
                <w:noProof/>
                <w:webHidden/>
              </w:rPr>
              <w:t>57</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42" w:history="1">
            <w:r w:rsidR="00112016" w:rsidRPr="0053137C">
              <w:rPr>
                <w:rStyle w:val="Hyperlink"/>
                <w:noProof/>
              </w:rPr>
              <w:t>7.2.3</w:t>
            </w:r>
            <w:r w:rsidR="00112016">
              <w:rPr>
                <w:rFonts w:asciiTheme="minorHAnsi" w:eastAsiaTheme="minorEastAsia" w:hAnsiTheme="minorHAnsi" w:cstheme="minorBidi"/>
                <w:noProof/>
                <w:sz w:val="22"/>
                <w:szCs w:val="22"/>
                <w:lang w:eastAsia="en-GB"/>
              </w:rPr>
              <w:tab/>
            </w:r>
            <w:r w:rsidR="00112016" w:rsidRPr="0053137C">
              <w:rPr>
                <w:rStyle w:val="Hyperlink"/>
                <w:noProof/>
              </w:rPr>
              <w:t>Fixed Position</w:t>
            </w:r>
            <w:r w:rsidR="00112016">
              <w:rPr>
                <w:noProof/>
                <w:webHidden/>
              </w:rPr>
              <w:tab/>
            </w:r>
            <w:r w:rsidR="00112016">
              <w:rPr>
                <w:noProof/>
                <w:webHidden/>
              </w:rPr>
              <w:fldChar w:fldCharType="begin"/>
            </w:r>
            <w:r w:rsidR="00112016">
              <w:rPr>
                <w:noProof/>
                <w:webHidden/>
              </w:rPr>
              <w:instrText xml:space="preserve"> PAGEREF _Toc485851442 \h </w:instrText>
            </w:r>
            <w:r w:rsidR="00112016">
              <w:rPr>
                <w:noProof/>
                <w:webHidden/>
              </w:rPr>
            </w:r>
            <w:r w:rsidR="00112016">
              <w:rPr>
                <w:noProof/>
                <w:webHidden/>
              </w:rPr>
              <w:fldChar w:fldCharType="separate"/>
            </w:r>
            <w:r w:rsidR="00D701CC">
              <w:rPr>
                <w:noProof/>
                <w:webHidden/>
              </w:rPr>
              <w:t>61</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43" w:history="1">
            <w:r w:rsidR="00112016" w:rsidRPr="0053137C">
              <w:rPr>
                <w:rStyle w:val="Hyperlink"/>
                <w:noProof/>
              </w:rPr>
              <w:t>7.2.4</w:t>
            </w:r>
            <w:r w:rsidR="00112016">
              <w:rPr>
                <w:rFonts w:asciiTheme="minorHAnsi" w:eastAsiaTheme="minorEastAsia" w:hAnsiTheme="minorHAnsi" w:cstheme="minorBidi"/>
                <w:noProof/>
                <w:sz w:val="22"/>
                <w:szCs w:val="22"/>
                <w:lang w:eastAsia="en-GB"/>
              </w:rPr>
              <w:tab/>
            </w:r>
            <w:r w:rsidR="00112016" w:rsidRPr="0053137C">
              <w:rPr>
                <w:rStyle w:val="Hyperlink"/>
                <w:noProof/>
              </w:rPr>
              <w:t>OpenALPR tweaks</w:t>
            </w:r>
            <w:r w:rsidR="00112016">
              <w:rPr>
                <w:noProof/>
                <w:webHidden/>
              </w:rPr>
              <w:tab/>
            </w:r>
            <w:r w:rsidR="00112016">
              <w:rPr>
                <w:noProof/>
                <w:webHidden/>
              </w:rPr>
              <w:fldChar w:fldCharType="begin"/>
            </w:r>
            <w:r w:rsidR="00112016">
              <w:rPr>
                <w:noProof/>
                <w:webHidden/>
              </w:rPr>
              <w:instrText xml:space="preserve"> PAGEREF _Toc485851443 \h </w:instrText>
            </w:r>
            <w:r w:rsidR="00112016">
              <w:rPr>
                <w:noProof/>
                <w:webHidden/>
              </w:rPr>
            </w:r>
            <w:r w:rsidR="00112016">
              <w:rPr>
                <w:noProof/>
                <w:webHidden/>
              </w:rPr>
              <w:fldChar w:fldCharType="separate"/>
            </w:r>
            <w:r w:rsidR="00D701CC">
              <w:rPr>
                <w:noProof/>
                <w:webHidden/>
              </w:rPr>
              <w:t>63</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44" w:history="1">
            <w:r w:rsidR="00112016" w:rsidRPr="0053137C">
              <w:rPr>
                <w:rStyle w:val="Hyperlink"/>
                <w:noProof/>
              </w:rPr>
              <w:t>7.2.5</w:t>
            </w:r>
            <w:r w:rsidR="00112016">
              <w:rPr>
                <w:rFonts w:asciiTheme="minorHAnsi" w:eastAsiaTheme="minorEastAsia" w:hAnsiTheme="minorHAnsi" w:cstheme="minorBidi"/>
                <w:noProof/>
                <w:sz w:val="22"/>
                <w:szCs w:val="22"/>
                <w:lang w:eastAsia="en-GB"/>
              </w:rPr>
              <w:tab/>
            </w:r>
            <w:r w:rsidR="00112016" w:rsidRPr="0053137C">
              <w:rPr>
                <w:rStyle w:val="Hyperlink"/>
                <w:noProof/>
              </w:rPr>
              <w:t>Testing Suite</w:t>
            </w:r>
            <w:r w:rsidR="00112016">
              <w:rPr>
                <w:noProof/>
                <w:webHidden/>
              </w:rPr>
              <w:tab/>
            </w:r>
            <w:r w:rsidR="00112016">
              <w:rPr>
                <w:noProof/>
                <w:webHidden/>
              </w:rPr>
              <w:fldChar w:fldCharType="begin"/>
            </w:r>
            <w:r w:rsidR="00112016">
              <w:rPr>
                <w:noProof/>
                <w:webHidden/>
              </w:rPr>
              <w:instrText xml:space="preserve"> PAGEREF _Toc485851444 \h </w:instrText>
            </w:r>
            <w:r w:rsidR="00112016">
              <w:rPr>
                <w:noProof/>
                <w:webHidden/>
              </w:rPr>
            </w:r>
            <w:r w:rsidR="00112016">
              <w:rPr>
                <w:noProof/>
                <w:webHidden/>
              </w:rPr>
              <w:fldChar w:fldCharType="separate"/>
            </w:r>
            <w:r w:rsidR="00D701CC">
              <w:rPr>
                <w:noProof/>
                <w:webHidden/>
              </w:rPr>
              <w:t>66</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45" w:history="1">
            <w:r w:rsidR="00112016" w:rsidRPr="0053137C">
              <w:rPr>
                <w:rStyle w:val="Hyperlink"/>
                <w:noProof/>
              </w:rPr>
              <w:t>7.2.6</w:t>
            </w:r>
            <w:r w:rsidR="00112016">
              <w:rPr>
                <w:rFonts w:asciiTheme="minorHAnsi" w:eastAsiaTheme="minorEastAsia" w:hAnsiTheme="minorHAnsi" w:cstheme="minorBidi"/>
                <w:noProof/>
                <w:sz w:val="22"/>
                <w:szCs w:val="22"/>
                <w:lang w:eastAsia="en-GB"/>
              </w:rPr>
              <w:tab/>
            </w:r>
            <w:r w:rsidR="00112016" w:rsidRPr="0053137C">
              <w:rPr>
                <w:rStyle w:val="Hyperlink"/>
                <w:noProof/>
              </w:rPr>
              <w:t>Other Algorithm Tests</w:t>
            </w:r>
            <w:r w:rsidR="00112016">
              <w:rPr>
                <w:noProof/>
                <w:webHidden/>
              </w:rPr>
              <w:tab/>
            </w:r>
            <w:r w:rsidR="00112016">
              <w:rPr>
                <w:noProof/>
                <w:webHidden/>
              </w:rPr>
              <w:fldChar w:fldCharType="begin"/>
            </w:r>
            <w:r w:rsidR="00112016">
              <w:rPr>
                <w:noProof/>
                <w:webHidden/>
              </w:rPr>
              <w:instrText xml:space="preserve"> PAGEREF _Toc485851445 \h </w:instrText>
            </w:r>
            <w:r w:rsidR="00112016">
              <w:rPr>
                <w:noProof/>
                <w:webHidden/>
              </w:rPr>
            </w:r>
            <w:r w:rsidR="00112016">
              <w:rPr>
                <w:noProof/>
                <w:webHidden/>
              </w:rPr>
              <w:fldChar w:fldCharType="separate"/>
            </w:r>
            <w:r w:rsidR="00D701CC">
              <w:rPr>
                <w:noProof/>
                <w:webHidden/>
              </w:rPr>
              <w:t>68</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46" w:history="1">
            <w:r w:rsidR="00112016" w:rsidRPr="0053137C">
              <w:rPr>
                <w:rStyle w:val="Hyperlink"/>
                <w:noProof/>
              </w:rPr>
              <w:t>7.2.7</w:t>
            </w:r>
            <w:r w:rsidR="00112016">
              <w:rPr>
                <w:rFonts w:asciiTheme="minorHAnsi" w:eastAsiaTheme="minorEastAsia" w:hAnsiTheme="minorHAnsi" w:cstheme="minorBidi"/>
                <w:noProof/>
                <w:sz w:val="22"/>
                <w:szCs w:val="22"/>
                <w:lang w:eastAsia="en-GB"/>
              </w:rPr>
              <w:tab/>
            </w:r>
            <w:r w:rsidR="00112016" w:rsidRPr="0053137C">
              <w:rPr>
                <w:rStyle w:val="Hyperlink"/>
                <w:noProof/>
              </w:rPr>
              <w:t>Database Test</w:t>
            </w:r>
            <w:r w:rsidR="00112016">
              <w:rPr>
                <w:noProof/>
                <w:webHidden/>
              </w:rPr>
              <w:tab/>
            </w:r>
            <w:r w:rsidR="00112016">
              <w:rPr>
                <w:noProof/>
                <w:webHidden/>
              </w:rPr>
              <w:fldChar w:fldCharType="begin"/>
            </w:r>
            <w:r w:rsidR="00112016">
              <w:rPr>
                <w:noProof/>
                <w:webHidden/>
              </w:rPr>
              <w:instrText xml:space="preserve"> PAGEREF _Toc485851446 \h </w:instrText>
            </w:r>
            <w:r w:rsidR="00112016">
              <w:rPr>
                <w:noProof/>
                <w:webHidden/>
              </w:rPr>
            </w:r>
            <w:r w:rsidR="00112016">
              <w:rPr>
                <w:noProof/>
                <w:webHidden/>
              </w:rPr>
              <w:fldChar w:fldCharType="separate"/>
            </w:r>
            <w:r w:rsidR="00D701CC">
              <w:rPr>
                <w:noProof/>
                <w:webHidden/>
              </w:rPr>
              <w:t>68</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47" w:history="1">
            <w:r w:rsidR="00112016" w:rsidRPr="0053137C">
              <w:rPr>
                <w:rStyle w:val="Hyperlink"/>
                <w:noProof/>
              </w:rPr>
              <w:t>7.2.8</w:t>
            </w:r>
            <w:r w:rsidR="00112016">
              <w:rPr>
                <w:rFonts w:asciiTheme="minorHAnsi" w:eastAsiaTheme="minorEastAsia" w:hAnsiTheme="minorHAnsi" w:cstheme="minorBidi"/>
                <w:noProof/>
                <w:sz w:val="22"/>
                <w:szCs w:val="22"/>
                <w:lang w:eastAsia="en-GB"/>
              </w:rPr>
              <w:tab/>
            </w:r>
            <w:r w:rsidR="00112016" w:rsidRPr="0053137C">
              <w:rPr>
                <w:rStyle w:val="Hyperlink"/>
                <w:noProof/>
              </w:rPr>
              <w:t>Performance</w:t>
            </w:r>
            <w:r w:rsidR="00112016">
              <w:rPr>
                <w:noProof/>
                <w:webHidden/>
              </w:rPr>
              <w:tab/>
            </w:r>
            <w:r w:rsidR="00112016">
              <w:rPr>
                <w:noProof/>
                <w:webHidden/>
              </w:rPr>
              <w:fldChar w:fldCharType="begin"/>
            </w:r>
            <w:r w:rsidR="00112016">
              <w:rPr>
                <w:noProof/>
                <w:webHidden/>
              </w:rPr>
              <w:instrText xml:space="preserve"> PAGEREF _Toc485851447 \h </w:instrText>
            </w:r>
            <w:r w:rsidR="00112016">
              <w:rPr>
                <w:noProof/>
                <w:webHidden/>
              </w:rPr>
            </w:r>
            <w:r w:rsidR="00112016">
              <w:rPr>
                <w:noProof/>
                <w:webHidden/>
              </w:rPr>
              <w:fldChar w:fldCharType="separate"/>
            </w:r>
            <w:r w:rsidR="00D701CC">
              <w:rPr>
                <w:noProof/>
                <w:webHidden/>
              </w:rPr>
              <w:t>69</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48" w:history="1">
            <w:r w:rsidR="00112016" w:rsidRPr="0053137C">
              <w:rPr>
                <w:rStyle w:val="Hyperlink"/>
                <w:noProof/>
              </w:rPr>
              <w:t>7.2.9</w:t>
            </w:r>
            <w:r w:rsidR="00112016">
              <w:rPr>
                <w:rFonts w:asciiTheme="minorHAnsi" w:eastAsiaTheme="minorEastAsia" w:hAnsiTheme="minorHAnsi" w:cstheme="minorBidi"/>
                <w:noProof/>
                <w:sz w:val="22"/>
                <w:szCs w:val="22"/>
                <w:lang w:eastAsia="en-GB"/>
              </w:rPr>
              <w:tab/>
            </w:r>
            <w:r w:rsidR="00112016" w:rsidRPr="0053137C">
              <w:rPr>
                <w:rStyle w:val="Hyperlink"/>
                <w:noProof/>
              </w:rPr>
              <w:t>Summary</w:t>
            </w:r>
            <w:r w:rsidR="00112016">
              <w:rPr>
                <w:noProof/>
                <w:webHidden/>
              </w:rPr>
              <w:tab/>
            </w:r>
            <w:r w:rsidR="00112016">
              <w:rPr>
                <w:noProof/>
                <w:webHidden/>
              </w:rPr>
              <w:fldChar w:fldCharType="begin"/>
            </w:r>
            <w:r w:rsidR="00112016">
              <w:rPr>
                <w:noProof/>
                <w:webHidden/>
              </w:rPr>
              <w:instrText xml:space="preserve"> PAGEREF _Toc485851448 \h </w:instrText>
            </w:r>
            <w:r w:rsidR="00112016">
              <w:rPr>
                <w:noProof/>
                <w:webHidden/>
              </w:rPr>
            </w:r>
            <w:r w:rsidR="00112016">
              <w:rPr>
                <w:noProof/>
                <w:webHidden/>
              </w:rPr>
              <w:fldChar w:fldCharType="separate"/>
            </w:r>
            <w:r w:rsidR="00D701CC">
              <w:rPr>
                <w:noProof/>
                <w:webHidden/>
              </w:rPr>
              <w:t>69</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449" w:history="1">
            <w:r w:rsidR="00112016" w:rsidRPr="0053137C">
              <w:rPr>
                <w:rStyle w:val="Hyperlink"/>
                <w:noProof/>
              </w:rPr>
              <w:t>7.3</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Peer to Peer Network</w:t>
            </w:r>
            <w:r w:rsidR="00112016">
              <w:rPr>
                <w:noProof/>
                <w:webHidden/>
              </w:rPr>
              <w:tab/>
            </w:r>
            <w:r w:rsidR="00112016">
              <w:rPr>
                <w:noProof/>
                <w:webHidden/>
              </w:rPr>
              <w:fldChar w:fldCharType="begin"/>
            </w:r>
            <w:r w:rsidR="00112016">
              <w:rPr>
                <w:noProof/>
                <w:webHidden/>
              </w:rPr>
              <w:instrText xml:space="preserve"> PAGEREF _Toc485851449 \h </w:instrText>
            </w:r>
            <w:r w:rsidR="00112016">
              <w:rPr>
                <w:noProof/>
                <w:webHidden/>
              </w:rPr>
            </w:r>
            <w:r w:rsidR="00112016">
              <w:rPr>
                <w:noProof/>
                <w:webHidden/>
              </w:rPr>
              <w:fldChar w:fldCharType="separate"/>
            </w:r>
            <w:r w:rsidR="00D701CC">
              <w:rPr>
                <w:noProof/>
                <w:webHidden/>
              </w:rPr>
              <w:t>70</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50" w:history="1">
            <w:r w:rsidR="00112016" w:rsidRPr="0053137C">
              <w:rPr>
                <w:rStyle w:val="Hyperlink"/>
                <w:noProof/>
                <w:lang w:val="en-US"/>
              </w:rPr>
              <w:t>7.3.1</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Inter Peer</w:t>
            </w:r>
            <w:r w:rsidR="00112016">
              <w:rPr>
                <w:noProof/>
                <w:webHidden/>
              </w:rPr>
              <w:tab/>
            </w:r>
            <w:r w:rsidR="00112016">
              <w:rPr>
                <w:noProof/>
                <w:webHidden/>
              </w:rPr>
              <w:fldChar w:fldCharType="begin"/>
            </w:r>
            <w:r w:rsidR="00112016">
              <w:rPr>
                <w:noProof/>
                <w:webHidden/>
              </w:rPr>
              <w:instrText xml:space="preserve"> PAGEREF _Toc485851450 \h </w:instrText>
            </w:r>
            <w:r w:rsidR="00112016">
              <w:rPr>
                <w:noProof/>
                <w:webHidden/>
              </w:rPr>
            </w:r>
            <w:r w:rsidR="00112016">
              <w:rPr>
                <w:noProof/>
                <w:webHidden/>
              </w:rPr>
              <w:fldChar w:fldCharType="separate"/>
            </w:r>
            <w:r w:rsidR="00D701CC">
              <w:rPr>
                <w:noProof/>
                <w:webHidden/>
              </w:rPr>
              <w:t>70</w:t>
            </w:r>
            <w:r w:rsidR="00112016">
              <w:rPr>
                <w:noProof/>
                <w:webHidden/>
              </w:rPr>
              <w:fldChar w:fldCharType="end"/>
            </w:r>
          </w:hyperlink>
        </w:p>
        <w:p w:rsidR="00112016" w:rsidRDefault="00443583">
          <w:pPr>
            <w:pStyle w:val="TOC4"/>
            <w:tabs>
              <w:tab w:val="left" w:pos="1440"/>
              <w:tab w:val="right" w:pos="8494"/>
            </w:tabs>
            <w:rPr>
              <w:rFonts w:asciiTheme="minorHAnsi" w:eastAsiaTheme="minorEastAsia" w:hAnsiTheme="minorHAnsi" w:cstheme="minorBidi"/>
              <w:noProof/>
              <w:sz w:val="22"/>
              <w:szCs w:val="22"/>
              <w:lang w:eastAsia="en-GB"/>
            </w:rPr>
          </w:pPr>
          <w:hyperlink w:anchor="_Toc485851451" w:history="1">
            <w:r w:rsidR="00112016" w:rsidRPr="0053137C">
              <w:rPr>
                <w:rStyle w:val="Hyperlink"/>
                <w:noProof/>
                <w:lang w:val="en-US"/>
              </w:rPr>
              <w:t>7.3.1.1</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Registering with the bootstrap server</w:t>
            </w:r>
            <w:r w:rsidR="00112016">
              <w:rPr>
                <w:noProof/>
                <w:webHidden/>
              </w:rPr>
              <w:tab/>
            </w:r>
            <w:r w:rsidR="00112016">
              <w:rPr>
                <w:noProof/>
                <w:webHidden/>
              </w:rPr>
              <w:fldChar w:fldCharType="begin"/>
            </w:r>
            <w:r w:rsidR="00112016">
              <w:rPr>
                <w:noProof/>
                <w:webHidden/>
              </w:rPr>
              <w:instrText xml:space="preserve"> PAGEREF _Toc485851451 \h </w:instrText>
            </w:r>
            <w:r w:rsidR="00112016">
              <w:rPr>
                <w:noProof/>
                <w:webHidden/>
              </w:rPr>
            </w:r>
            <w:r w:rsidR="00112016">
              <w:rPr>
                <w:noProof/>
                <w:webHidden/>
              </w:rPr>
              <w:fldChar w:fldCharType="separate"/>
            </w:r>
            <w:r w:rsidR="00D701CC">
              <w:rPr>
                <w:noProof/>
                <w:webHidden/>
              </w:rPr>
              <w:t>70</w:t>
            </w:r>
            <w:r w:rsidR="00112016">
              <w:rPr>
                <w:noProof/>
                <w:webHidden/>
              </w:rPr>
              <w:fldChar w:fldCharType="end"/>
            </w:r>
          </w:hyperlink>
        </w:p>
        <w:p w:rsidR="00112016" w:rsidRDefault="00443583">
          <w:pPr>
            <w:pStyle w:val="TOC4"/>
            <w:tabs>
              <w:tab w:val="left" w:pos="1440"/>
              <w:tab w:val="right" w:pos="8494"/>
            </w:tabs>
            <w:rPr>
              <w:rFonts w:asciiTheme="minorHAnsi" w:eastAsiaTheme="minorEastAsia" w:hAnsiTheme="minorHAnsi" w:cstheme="minorBidi"/>
              <w:noProof/>
              <w:sz w:val="22"/>
              <w:szCs w:val="22"/>
              <w:lang w:eastAsia="en-GB"/>
            </w:rPr>
          </w:pPr>
          <w:hyperlink w:anchor="_Toc485851452" w:history="1">
            <w:r w:rsidR="00112016" w:rsidRPr="0053137C">
              <w:rPr>
                <w:rStyle w:val="Hyperlink"/>
                <w:noProof/>
                <w:lang w:val="en-US"/>
              </w:rPr>
              <w:t>7.3.1.2</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Getting list of peers</w:t>
            </w:r>
            <w:r w:rsidR="00112016">
              <w:rPr>
                <w:noProof/>
                <w:webHidden/>
              </w:rPr>
              <w:tab/>
            </w:r>
            <w:r w:rsidR="00112016">
              <w:rPr>
                <w:noProof/>
                <w:webHidden/>
              </w:rPr>
              <w:fldChar w:fldCharType="begin"/>
            </w:r>
            <w:r w:rsidR="00112016">
              <w:rPr>
                <w:noProof/>
                <w:webHidden/>
              </w:rPr>
              <w:instrText xml:space="preserve"> PAGEREF _Toc485851452 \h </w:instrText>
            </w:r>
            <w:r w:rsidR="00112016">
              <w:rPr>
                <w:noProof/>
                <w:webHidden/>
              </w:rPr>
            </w:r>
            <w:r w:rsidR="00112016">
              <w:rPr>
                <w:noProof/>
                <w:webHidden/>
              </w:rPr>
              <w:fldChar w:fldCharType="separate"/>
            </w:r>
            <w:r w:rsidR="00D701CC">
              <w:rPr>
                <w:noProof/>
                <w:webHidden/>
              </w:rPr>
              <w:t>71</w:t>
            </w:r>
            <w:r w:rsidR="00112016">
              <w:rPr>
                <w:noProof/>
                <w:webHidden/>
              </w:rPr>
              <w:fldChar w:fldCharType="end"/>
            </w:r>
          </w:hyperlink>
        </w:p>
        <w:p w:rsidR="00112016" w:rsidRDefault="00443583">
          <w:pPr>
            <w:pStyle w:val="TOC4"/>
            <w:tabs>
              <w:tab w:val="left" w:pos="1440"/>
              <w:tab w:val="right" w:pos="8494"/>
            </w:tabs>
            <w:rPr>
              <w:rFonts w:asciiTheme="minorHAnsi" w:eastAsiaTheme="minorEastAsia" w:hAnsiTheme="minorHAnsi" w:cstheme="minorBidi"/>
              <w:noProof/>
              <w:sz w:val="22"/>
              <w:szCs w:val="22"/>
              <w:lang w:eastAsia="en-GB"/>
            </w:rPr>
          </w:pPr>
          <w:hyperlink w:anchor="_Toc485851453" w:history="1">
            <w:r w:rsidR="00112016" w:rsidRPr="0053137C">
              <w:rPr>
                <w:rStyle w:val="Hyperlink"/>
                <w:noProof/>
                <w:lang w:val="en-US"/>
              </w:rPr>
              <w:t>7.3.1.3</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Keep alive</w:t>
            </w:r>
            <w:r w:rsidR="00112016">
              <w:rPr>
                <w:noProof/>
                <w:webHidden/>
              </w:rPr>
              <w:tab/>
            </w:r>
            <w:r w:rsidR="00112016">
              <w:rPr>
                <w:noProof/>
                <w:webHidden/>
              </w:rPr>
              <w:fldChar w:fldCharType="begin"/>
            </w:r>
            <w:r w:rsidR="00112016">
              <w:rPr>
                <w:noProof/>
                <w:webHidden/>
              </w:rPr>
              <w:instrText xml:space="preserve"> PAGEREF _Toc485851453 \h </w:instrText>
            </w:r>
            <w:r w:rsidR="00112016">
              <w:rPr>
                <w:noProof/>
                <w:webHidden/>
              </w:rPr>
            </w:r>
            <w:r w:rsidR="00112016">
              <w:rPr>
                <w:noProof/>
                <w:webHidden/>
              </w:rPr>
              <w:fldChar w:fldCharType="separate"/>
            </w:r>
            <w:r w:rsidR="00D701CC">
              <w:rPr>
                <w:noProof/>
                <w:webHidden/>
              </w:rPr>
              <w:t>71</w:t>
            </w:r>
            <w:r w:rsidR="00112016">
              <w:rPr>
                <w:noProof/>
                <w:webHidden/>
              </w:rPr>
              <w:fldChar w:fldCharType="end"/>
            </w:r>
          </w:hyperlink>
        </w:p>
        <w:p w:rsidR="00112016" w:rsidRDefault="00443583">
          <w:pPr>
            <w:pStyle w:val="TOC4"/>
            <w:tabs>
              <w:tab w:val="left" w:pos="1440"/>
              <w:tab w:val="right" w:pos="8494"/>
            </w:tabs>
            <w:rPr>
              <w:rFonts w:asciiTheme="minorHAnsi" w:eastAsiaTheme="minorEastAsia" w:hAnsiTheme="minorHAnsi" w:cstheme="minorBidi"/>
              <w:noProof/>
              <w:sz w:val="22"/>
              <w:szCs w:val="22"/>
              <w:lang w:eastAsia="en-GB"/>
            </w:rPr>
          </w:pPr>
          <w:hyperlink w:anchor="_Toc485851454" w:history="1">
            <w:r w:rsidR="00112016" w:rsidRPr="0053137C">
              <w:rPr>
                <w:rStyle w:val="Hyperlink"/>
                <w:noProof/>
                <w:lang w:val="en-US"/>
              </w:rPr>
              <w:t>7.3.1.4</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Transmit plates to peers</w:t>
            </w:r>
            <w:r w:rsidR="00112016">
              <w:rPr>
                <w:noProof/>
                <w:webHidden/>
              </w:rPr>
              <w:tab/>
            </w:r>
            <w:r w:rsidR="00112016">
              <w:rPr>
                <w:noProof/>
                <w:webHidden/>
              </w:rPr>
              <w:fldChar w:fldCharType="begin"/>
            </w:r>
            <w:r w:rsidR="00112016">
              <w:rPr>
                <w:noProof/>
                <w:webHidden/>
              </w:rPr>
              <w:instrText xml:space="preserve"> PAGEREF _Toc485851454 \h </w:instrText>
            </w:r>
            <w:r w:rsidR="00112016">
              <w:rPr>
                <w:noProof/>
                <w:webHidden/>
              </w:rPr>
            </w:r>
            <w:r w:rsidR="00112016">
              <w:rPr>
                <w:noProof/>
                <w:webHidden/>
              </w:rPr>
              <w:fldChar w:fldCharType="separate"/>
            </w:r>
            <w:r w:rsidR="00D701CC">
              <w:rPr>
                <w:noProof/>
                <w:webHidden/>
              </w:rPr>
              <w:t>71</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55" w:history="1">
            <w:r w:rsidR="00112016" w:rsidRPr="0053137C">
              <w:rPr>
                <w:rStyle w:val="Hyperlink"/>
                <w:noProof/>
              </w:rPr>
              <w:t>7.3.2</w:t>
            </w:r>
            <w:r w:rsidR="00112016">
              <w:rPr>
                <w:rFonts w:asciiTheme="minorHAnsi" w:eastAsiaTheme="minorEastAsia" w:hAnsiTheme="minorHAnsi" w:cstheme="minorBidi"/>
                <w:noProof/>
                <w:sz w:val="22"/>
                <w:szCs w:val="22"/>
                <w:lang w:eastAsia="en-GB"/>
              </w:rPr>
              <w:tab/>
            </w:r>
            <w:r w:rsidR="00112016" w:rsidRPr="0053137C">
              <w:rPr>
                <w:rStyle w:val="Hyperlink"/>
                <w:noProof/>
              </w:rPr>
              <w:t>Intra Peer</w:t>
            </w:r>
            <w:r w:rsidR="00112016">
              <w:rPr>
                <w:noProof/>
                <w:webHidden/>
              </w:rPr>
              <w:tab/>
            </w:r>
            <w:r w:rsidR="00112016">
              <w:rPr>
                <w:noProof/>
                <w:webHidden/>
              </w:rPr>
              <w:fldChar w:fldCharType="begin"/>
            </w:r>
            <w:r w:rsidR="00112016">
              <w:rPr>
                <w:noProof/>
                <w:webHidden/>
              </w:rPr>
              <w:instrText xml:space="preserve"> PAGEREF _Toc485851455 \h </w:instrText>
            </w:r>
            <w:r w:rsidR="00112016">
              <w:rPr>
                <w:noProof/>
                <w:webHidden/>
              </w:rPr>
            </w:r>
            <w:r w:rsidR="00112016">
              <w:rPr>
                <w:noProof/>
                <w:webHidden/>
              </w:rPr>
              <w:fldChar w:fldCharType="separate"/>
            </w:r>
            <w:r w:rsidR="00D701CC">
              <w:rPr>
                <w:noProof/>
                <w:webHidden/>
              </w:rPr>
              <w:t>72</w:t>
            </w:r>
            <w:r w:rsidR="00112016">
              <w:rPr>
                <w:noProof/>
                <w:webHidden/>
              </w:rPr>
              <w:fldChar w:fldCharType="end"/>
            </w:r>
          </w:hyperlink>
        </w:p>
        <w:p w:rsidR="00112016" w:rsidRDefault="00443583">
          <w:pPr>
            <w:pStyle w:val="TOC4"/>
            <w:tabs>
              <w:tab w:val="left" w:pos="1440"/>
              <w:tab w:val="right" w:pos="8494"/>
            </w:tabs>
            <w:rPr>
              <w:rFonts w:asciiTheme="minorHAnsi" w:eastAsiaTheme="minorEastAsia" w:hAnsiTheme="minorHAnsi" w:cstheme="minorBidi"/>
              <w:noProof/>
              <w:sz w:val="22"/>
              <w:szCs w:val="22"/>
              <w:lang w:eastAsia="en-GB"/>
            </w:rPr>
          </w:pPr>
          <w:hyperlink w:anchor="_Toc485851456" w:history="1">
            <w:r w:rsidR="00112016" w:rsidRPr="0053137C">
              <w:rPr>
                <w:rStyle w:val="Hyperlink"/>
                <w:noProof/>
                <w:lang w:val="en-US"/>
              </w:rPr>
              <w:t>7.3.2.1</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Detecting violations</w:t>
            </w:r>
            <w:r w:rsidR="00112016">
              <w:rPr>
                <w:noProof/>
                <w:webHidden/>
              </w:rPr>
              <w:tab/>
            </w:r>
            <w:r w:rsidR="00112016">
              <w:rPr>
                <w:noProof/>
                <w:webHidden/>
              </w:rPr>
              <w:fldChar w:fldCharType="begin"/>
            </w:r>
            <w:r w:rsidR="00112016">
              <w:rPr>
                <w:noProof/>
                <w:webHidden/>
              </w:rPr>
              <w:instrText xml:space="preserve"> PAGEREF _Toc485851456 \h </w:instrText>
            </w:r>
            <w:r w:rsidR="00112016">
              <w:rPr>
                <w:noProof/>
                <w:webHidden/>
              </w:rPr>
            </w:r>
            <w:r w:rsidR="00112016">
              <w:rPr>
                <w:noProof/>
                <w:webHidden/>
              </w:rPr>
              <w:fldChar w:fldCharType="separate"/>
            </w:r>
            <w:r w:rsidR="00D701CC">
              <w:rPr>
                <w:noProof/>
                <w:webHidden/>
              </w:rPr>
              <w:t>72</w:t>
            </w:r>
            <w:r w:rsidR="00112016">
              <w:rPr>
                <w:noProof/>
                <w:webHidden/>
              </w:rPr>
              <w:fldChar w:fldCharType="end"/>
            </w:r>
          </w:hyperlink>
        </w:p>
        <w:p w:rsidR="00112016" w:rsidRDefault="00443583">
          <w:pPr>
            <w:pStyle w:val="TOC4"/>
            <w:tabs>
              <w:tab w:val="left" w:pos="1440"/>
              <w:tab w:val="right" w:pos="8494"/>
            </w:tabs>
            <w:rPr>
              <w:rFonts w:asciiTheme="minorHAnsi" w:eastAsiaTheme="minorEastAsia" w:hAnsiTheme="minorHAnsi" w:cstheme="minorBidi"/>
              <w:noProof/>
              <w:sz w:val="22"/>
              <w:szCs w:val="22"/>
              <w:lang w:eastAsia="en-GB"/>
            </w:rPr>
          </w:pPr>
          <w:hyperlink w:anchor="_Toc485851457" w:history="1">
            <w:r w:rsidR="00112016" w:rsidRPr="0053137C">
              <w:rPr>
                <w:rStyle w:val="Hyperlink"/>
                <w:noProof/>
                <w:lang w:val="en-US"/>
              </w:rPr>
              <w:t>7.3.2.2</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Modifying trust</w:t>
            </w:r>
            <w:r w:rsidR="00112016">
              <w:rPr>
                <w:noProof/>
                <w:webHidden/>
              </w:rPr>
              <w:tab/>
            </w:r>
            <w:r w:rsidR="00112016">
              <w:rPr>
                <w:noProof/>
                <w:webHidden/>
              </w:rPr>
              <w:fldChar w:fldCharType="begin"/>
            </w:r>
            <w:r w:rsidR="00112016">
              <w:rPr>
                <w:noProof/>
                <w:webHidden/>
              </w:rPr>
              <w:instrText xml:space="preserve"> PAGEREF _Toc485851457 \h </w:instrText>
            </w:r>
            <w:r w:rsidR="00112016">
              <w:rPr>
                <w:noProof/>
                <w:webHidden/>
              </w:rPr>
            </w:r>
            <w:r w:rsidR="00112016">
              <w:rPr>
                <w:noProof/>
                <w:webHidden/>
              </w:rPr>
              <w:fldChar w:fldCharType="separate"/>
            </w:r>
            <w:r w:rsidR="00D701CC">
              <w:rPr>
                <w:noProof/>
                <w:webHidden/>
              </w:rPr>
              <w:t>73</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58" w:history="1">
            <w:r w:rsidR="00112016" w:rsidRPr="0053137C">
              <w:rPr>
                <w:rStyle w:val="Hyperlink"/>
                <w:noProof/>
                <w:lang w:val="en-US"/>
              </w:rPr>
              <w:t>7.3.3</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Security</w:t>
            </w:r>
            <w:r w:rsidR="00112016">
              <w:rPr>
                <w:noProof/>
                <w:webHidden/>
              </w:rPr>
              <w:tab/>
            </w:r>
            <w:r w:rsidR="00112016">
              <w:rPr>
                <w:noProof/>
                <w:webHidden/>
              </w:rPr>
              <w:fldChar w:fldCharType="begin"/>
            </w:r>
            <w:r w:rsidR="00112016">
              <w:rPr>
                <w:noProof/>
                <w:webHidden/>
              </w:rPr>
              <w:instrText xml:space="preserve"> PAGEREF _Toc485851458 \h </w:instrText>
            </w:r>
            <w:r w:rsidR="00112016">
              <w:rPr>
                <w:noProof/>
                <w:webHidden/>
              </w:rPr>
            </w:r>
            <w:r w:rsidR="00112016">
              <w:rPr>
                <w:noProof/>
                <w:webHidden/>
              </w:rPr>
              <w:fldChar w:fldCharType="separate"/>
            </w:r>
            <w:r w:rsidR="00D701CC">
              <w:rPr>
                <w:noProof/>
                <w:webHidden/>
              </w:rPr>
              <w:t>73</w:t>
            </w:r>
            <w:r w:rsidR="00112016">
              <w:rPr>
                <w:noProof/>
                <w:webHidden/>
              </w:rPr>
              <w:fldChar w:fldCharType="end"/>
            </w:r>
          </w:hyperlink>
        </w:p>
        <w:p w:rsidR="00112016" w:rsidRDefault="00443583">
          <w:pPr>
            <w:pStyle w:val="TOC4"/>
            <w:tabs>
              <w:tab w:val="left" w:pos="1440"/>
              <w:tab w:val="right" w:pos="8494"/>
            </w:tabs>
            <w:rPr>
              <w:rFonts w:asciiTheme="minorHAnsi" w:eastAsiaTheme="minorEastAsia" w:hAnsiTheme="minorHAnsi" w:cstheme="minorBidi"/>
              <w:noProof/>
              <w:sz w:val="22"/>
              <w:szCs w:val="22"/>
              <w:lang w:eastAsia="en-GB"/>
            </w:rPr>
          </w:pPr>
          <w:hyperlink w:anchor="_Toc485851459" w:history="1">
            <w:r w:rsidR="00112016" w:rsidRPr="0053137C">
              <w:rPr>
                <w:rStyle w:val="Hyperlink"/>
                <w:noProof/>
                <w:lang w:val="en-US"/>
              </w:rPr>
              <w:t>7.3.3.1</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Encryption</w:t>
            </w:r>
            <w:r w:rsidR="00112016">
              <w:rPr>
                <w:noProof/>
                <w:webHidden/>
              </w:rPr>
              <w:tab/>
            </w:r>
            <w:r w:rsidR="00112016">
              <w:rPr>
                <w:noProof/>
                <w:webHidden/>
              </w:rPr>
              <w:fldChar w:fldCharType="begin"/>
            </w:r>
            <w:r w:rsidR="00112016">
              <w:rPr>
                <w:noProof/>
                <w:webHidden/>
              </w:rPr>
              <w:instrText xml:space="preserve"> PAGEREF _Toc485851459 \h </w:instrText>
            </w:r>
            <w:r w:rsidR="00112016">
              <w:rPr>
                <w:noProof/>
                <w:webHidden/>
              </w:rPr>
            </w:r>
            <w:r w:rsidR="00112016">
              <w:rPr>
                <w:noProof/>
                <w:webHidden/>
              </w:rPr>
              <w:fldChar w:fldCharType="separate"/>
            </w:r>
            <w:r w:rsidR="00D701CC">
              <w:rPr>
                <w:noProof/>
                <w:webHidden/>
              </w:rPr>
              <w:t>73</w:t>
            </w:r>
            <w:r w:rsidR="00112016">
              <w:rPr>
                <w:noProof/>
                <w:webHidden/>
              </w:rPr>
              <w:fldChar w:fldCharType="end"/>
            </w:r>
          </w:hyperlink>
        </w:p>
        <w:p w:rsidR="00112016" w:rsidRDefault="00443583">
          <w:pPr>
            <w:pStyle w:val="TOC3"/>
            <w:tabs>
              <w:tab w:val="left" w:pos="960"/>
              <w:tab w:val="right" w:pos="8494"/>
            </w:tabs>
            <w:rPr>
              <w:rFonts w:asciiTheme="minorHAnsi" w:eastAsiaTheme="minorEastAsia" w:hAnsiTheme="minorHAnsi" w:cstheme="minorBidi"/>
              <w:noProof/>
              <w:sz w:val="22"/>
              <w:szCs w:val="22"/>
              <w:lang w:eastAsia="en-GB"/>
            </w:rPr>
          </w:pPr>
          <w:hyperlink w:anchor="_Toc485851460" w:history="1">
            <w:r w:rsidR="00112016" w:rsidRPr="0053137C">
              <w:rPr>
                <w:rStyle w:val="Hyperlink"/>
                <w:noProof/>
                <w:lang w:val="en-US"/>
              </w:rPr>
              <w:t>7.3.4</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Summary</w:t>
            </w:r>
            <w:r w:rsidR="00112016">
              <w:rPr>
                <w:noProof/>
                <w:webHidden/>
              </w:rPr>
              <w:tab/>
            </w:r>
            <w:r w:rsidR="00112016">
              <w:rPr>
                <w:noProof/>
                <w:webHidden/>
              </w:rPr>
              <w:fldChar w:fldCharType="begin"/>
            </w:r>
            <w:r w:rsidR="00112016">
              <w:rPr>
                <w:noProof/>
                <w:webHidden/>
              </w:rPr>
              <w:instrText xml:space="preserve"> PAGEREF _Toc485851460 \h </w:instrText>
            </w:r>
            <w:r w:rsidR="00112016">
              <w:rPr>
                <w:noProof/>
                <w:webHidden/>
              </w:rPr>
            </w:r>
            <w:r w:rsidR="00112016">
              <w:rPr>
                <w:noProof/>
                <w:webHidden/>
              </w:rPr>
              <w:fldChar w:fldCharType="separate"/>
            </w:r>
            <w:r w:rsidR="00D701CC">
              <w:rPr>
                <w:noProof/>
                <w:webHidden/>
              </w:rPr>
              <w:t>74</w:t>
            </w:r>
            <w:r w:rsidR="00112016">
              <w:rPr>
                <w:noProof/>
                <w:webHidden/>
              </w:rPr>
              <w:fldChar w:fldCharType="end"/>
            </w:r>
          </w:hyperlink>
        </w:p>
        <w:p w:rsidR="00112016" w:rsidRDefault="00443583">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461" w:history="1">
            <w:r w:rsidR="00112016" w:rsidRPr="0053137C">
              <w:rPr>
                <w:rStyle w:val="Hyperlink"/>
                <w:noProof/>
              </w:rPr>
              <w:t>7.4</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Web Interface</w:t>
            </w:r>
            <w:r w:rsidR="00112016">
              <w:rPr>
                <w:noProof/>
                <w:webHidden/>
              </w:rPr>
              <w:tab/>
            </w:r>
            <w:r w:rsidR="00112016">
              <w:rPr>
                <w:noProof/>
                <w:webHidden/>
              </w:rPr>
              <w:fldChar w:fldCharType="begin"/>
            </w:r>
            <w:r w:rsidR="00112016">
              <w:rPr>
                <w:noProof/>
                <w:webHidden/>
              </w:rPr>
              <w:instrText xml:space="preserve"> PAGEREF _Toc485851461 \h </w:instrText>
            </w:r>
            <w:r w:rsidR="00112016">
              <w:rPr>
                <w:noProof/>
                <w:webHidden/>
              </w:rPr>
            </w:r>
            <w:r w:rsidR="00112016">
              <w:rPr>
                <w:noProof/>
                <w:webHidden/>
              </w:rPr>
              <w:fldChar w:fldCharType="separate"/>
            </w:r>
            <w:r w:rsidR="00D701CC">
              <w:rPr>
                <w:noProof/>
                <w:webHidden/>
              </w:rPr>
              <w:t>74</w:t>
            </w:r>
            <w:r w:rsidR="00112016">
              <w:rPr>
                <w:noProof/>
                <w:webHidden/>
              </w:rPr>
              <w:fldChar w:fldCharType="end"/>
            </w:r>
          </w:hyperlink>
        </w:p>
        <w:p w:rsidR="00112016" w:rsidRDefault="00443583">
          <w:pPr>
            <w:pStyle w:val="TOC1"/>
            <w:rPr>
              <w:rFonts w:asciiTheme="minorHAnsi" w:eastAsiaTheme="minorEastAsia" w:hAnsiTheme="minorHAnsi" w:cstheme="minorBidi"/>
              <w:b w:val="0"/>
              <w:bCs w:val="0"/>
              <w:caps w:val="0"/>
              <w:noProof/>
              <w:sz w:val="22"/>
              <w:szCs w:val="22"/>
              <w:lang w:eastAsia="en-GB"/>
            </w:rPr>
          </w:pPr>
          <w:hyperlink w:anchor="_Toc485851462" w:history="1">
            <w:r w:rsidR="00112016" w:rsidRPr="0053137C">
              <w:rPr>
                <w:rStyle w:val="Hyperlink"/>
                <w:noProof/>
              </w:rPr>
              <w:t>8</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Deployment</w:t>
            </w:r>
            <w:r w:rsidR="00112016">
              <w:rPr>
                <w:noProof/>
                <w:webHidden/>
              </w:rPr>
              <w:tab/>
            </w:r>
            <w:r w:rsidR="00112016">
              <w:rPr>
                <w:noProof/>
                <w:webHidden/>
              </w:rPr>
              <w:fldChar w:fldCharType="begin"/>
            </w:r>
            <w:r w:rsidR="00112016">
              <w:rPr>
                <w:noProof/>
                <w:webHidden/>
              </w:rPr>
              <w:instrText xml:space="preserve"> PAGEREF _Toc485851462 \h </w:instrText>
            </w:r>
            <w:r w:rsidR="00112016">
              <w:rPr>
                <w:noProof/>
                <w:webHidden/>
              </w:rPr>
            </w:r>
            <w:r w:rsidR="00112016">
              <w:rPr>
                <w:noProof/>
                <w:webHidden/>
              </w:rPr>
              <w:fldChar w:fldCharType="separate"/>
            </w:r>
            <w:r w:rsidR="00D701CC">
              <w:rPr>
                <w:noProof/>
                <w:webHidden/>
              </w:rPr>
              <w:t>76</w:t>
            </w:r>
            <w:r w:rsidR="00112016">
              <w:rPr>
                <w:noProof/>
                <w:webHidden/>
              </w:rPr>
              <w:fldChar w:fldCharType="end"/>
            </w:r>
          </w:hyperlink>
        </w:p>
        <w:p w:rsidR="00112016" w:rsidRDefault="00443583">
          <w:pPr>
            <w:pStyle w:val="TOC1"/>
            <w:rPr>
              <w:rFonts w:asciiTheme="minorHAnsi" w:eastAsiaTheme="minorEastAsia" w:hAnsiTheme="minorHAnsi" w:cstheme="minorBidi"/>
              <w:b w:val="0"/>
              <w:bCs w:val="0"/>
              <w:caps w:val="0"/>
              <w:noProof/>
              <w:sz w:val="22"/>
              <w:szCs w:val="22"/>
              <w:lang w:eastAsia="en-GB"/>
            </w:rPr>
          </w:pPr>
          <w:hyperlink w:anchor="_Toc485851463" w:history="1">
            <w:r w:rsidR="00112016" w:rsidRPr="0053137C">
              <w:rPr>
                <w:rStyle w:val="Hyperlink"/>
                <w:noProof/>
              </w:rPr>
              <w:t>9</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Evaluation</w:t>
            </w:r>
            <w:r w:rsidR="00112016">
              <w:rPr>
                <w:noProof/>
                <w:webHidden/>
              </w:rPr>
              <w:tab/>
            </w:r>
            <w:r w:rsidR="00112016">
              <w:rPr>
                <w:noProof/>
                <w:webHidden/>
              </w:rPr>
              <w:fldChar w:fldCharType="begin"/>
            </w:r>
            <w:r w:rsidR="00112016">
              <w:rPr>
                <w:noProof/>
                <w:webHidden/>
              </w:rPr>
              <w:instrText xml:space="preserve"> PAGEREF _Toc485851463 \h </w:instrText>
            </w:r>
            <w:r w:rsidR="00112016">
              <w:rPr>
                <w:noProof/>
                <w:webHidden/>
              </w:rPr>
            </w:r>
            <w:r w:rsidR="00112016">
              <w:rPr>
                <w:noProof/>
                <w:webHidden/>
              </w:rPr>
              <w:fldChar w:fldCharType="separate"/>
            </w:r>
            <w:r w:rsidR="00D701CC">
              <w:rPr>
                <w:noProof/>
                <w:webHidden/>
              </w:rPr>
              <w:t>78</w:t>
            </w:r>
            <w:r w:rsidR="00112016">
              <w:rPr>
                <w:noProof/>
                <w:webHidden/>
              </w:rPr>
              <w:fldChar w:fldCharType="end"/>
            </w:r>
          </w:hyperlink>
        </w:p>
        <w:p w:rsidR="00112016" w:rsidRDefault="00443583">
          <w:pPr>
            <w:pStyle w:val="TOC1"/>
            <w:rPr>
              <w:rFonts w:asciiTheme="minorHAnsi" w:eastAsiaTheme="minorEastAsia" w:hAnsiTheme="minorHAnsi" w:cstheme="minorBidi"/>
              <w:b w:val="0"/>
              <w:bCs w:val="0"/>
              <w:caps w:val="0"/>
              <w:noProof/>
              <w:sz w:val="22"/>
              <w:szCs w:val="22"/>
              <w:lang w:eastAsia="en-GB"/>
            </w:rPr>
          </w:pPr>
          <w:hyperlink w:anchor="_Toc485851464" w:history="1">
            <w:r w:rsidR="00112016" w:rsidRPr="0053137C">
              <w:rPr>
                <w:rStyle w:val="Hyperlink"/>
                <w:noProof/>
              </w:rPr>
              <w:t>10</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Conclusion and Future Work</w:t>
            </w:r>
            <w:r w:rsidR="00112016">
              <w:rPr>
                <w:noProof/>
                <w:webHidden/>
              </w:rPr>
              <w:tab/>
            </w:r>
            <w:r w:rsidR="00112016">
              <w:rPr>
                <w:noProof/>
                <w:webHidden/>
              </w:rPr>
              <w:fldChar w:fldCharType="begin"/>
            </w:r>
            <w:r w:rsidR="00112016">
              <w:rPr>
                <w:noProof/>
                <w:webHidden/>
              </w:rPr>
              <w:instrText xml:space="preserve"> PAGEREF _Toc485851464 \h </w:instrText>
            </w:r>
            <w:r w:rsidR="00112016">
              <w:rPr>
                <w:noProof/>
                <w:webHidden/>
              </w:rPr>
            </w:r>
            <w:r w:rsidR="00112016">
              <w:rPr>
                <w:noProof/>
                <w:webHidden/>
              </w:rPr>
              <w:fldChar w:fldCharType="separate"/>
            </w:r>
            <w:r w:rsidR="00D701CC">
              <w:rPr>
                <w:noProof/>
                <w:webHidden/>
              </w:rPr>
              <w:t>81</w:t>
            </w:r>
            <w:r w:rsidR="00112016">
              <w:rPr>
                <w:noProof/>
                <w:webHidden/>
              </w:rPr>
              <w:fldChar w:fldCharType="end"/>
            </w:r>
          </w:hyperlink>
        </w:p>
        <w:p w:rsidR="00112016" w:rsidRDefault="00443583">
          <w:pPr>
            <w:pStyle w:val="TOC1"/>
            <w:rPr>
              <w:rFonts w:asciiTheme="minorHAnsi" w:eastAsiaTheme="minorEastAsia" w:hAnsiTheme="minorHAnsi" w:cstheme="minorBidi"/>
              <w:b w:val="0"/>
              <w:bCs w:val="0"/>
              <w:caps w:val="0"/>
              <w:noProof/>
              <w:sz w:val="22"/>
              <w:szCs w:val="22"/>
              <w:lang w:eastAsia="en-GB"/>
            </w:rPr>
          </w:pPr>
          <w:hyperlink w:anchor="_Toc485851465" w:history="1">
            <w:r w:rsidR="00112016" w:rsidRPr="0053137C">
              <w:rPr>
                <w:rStyle w:val="Hyperlink"/>
                <w:noProof/>
              </w:rPr>
              <w:t>11</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References</w:t>
            </w:r>
            <w:r w:rsidR="00112016">
              <w:rPr>
                <w:noProof/>
                <w:webHidden/>
              </w:rPr>
              <w:tab/>
            </w:r>
            <w:r w:rsidR="00112016">
              <w:rPr>
                <w:noProof/>
                <w:webHidden/>
              </w:rPr>
              <w:fldChar w:fldCharType="begin"/>
            </w:r>
            <w:r w:rsidR="00112016">
              <w:rPr>
                <w:noProof/>
                <w:webHidden/>
              </w:rPr>
              <w:instrText xml:space="preserve"> PAGEREF _Toc485851465 \h </w:instrText>
            </w:r>
            <w:r w:rsidR="00112016">
              <w:rPr>
                <w:noProof/>
                <w:webHidden/>
              </w:rPr>
            </w:r>
            <w:r w:rsidR="00112016">
              <w:rPr>
                <w:noProof/>
                <w:webHidden/>
              </w:rPr>
              <w:fldChar w:fldCharType="separate"/>
            </w:r>
            <w:r w:rsidR="00D701CC">
              <w:rPr>
                <w:noProof/>
                <w:webHidden/>
              </w:rPr>
              <w:t>82</w:t>
            </w:r>
            <w:r w:rsidR="00112016">
              <w:rPr>
                <w:noProof/>
                <w:webHidden/>
              </w:rPr>
              <w:fldChar w:fldCharType="end"/>
            </w:r>
          </w:hyperlink>
        </w:p>
        <w:p w:rsidR="00F75867" w:rsidRDefault="00652984" w:rsidP="002502E8">
          <w:r>
            <w:rPr>
              <w:rFonts w:cstheme="majorHAnsi"/>
              <w:szCs w:val="24"/>
            </w:rPr>
            <w:fldChar w:fldCharType="end"/>
          </w:r>
        </w:p>
      </w:sdtContent>
    </w:sdt>
    <w:p w:rsidR="00FD015B" w:rsidRDefault="00FD015B" w:rsidP="002502E8"/>
    <w:p w:rsidR="00D720A9" w:rsidRDefault="00FD015B" w:rsidP="002502E8">
      <w:pPr>
        <w:spacing w:after="160"/>
        <w:jc w:val="left"/>
        <w:sectPr w:rsidR="00D720A9" w:rsidSect="005215D9">
          <w:pgSz w:w="11906" w:h="16838"/>
          <w:pgMar w:top="1701" w:right="1701" w:bottom="1701" w:left="1701" w:header="709" w:footer="709" w:gutter="0"/>
          <w:pgNumType w:fmt="lowerRoman" w:start="1"/>
          <w:cols w:space="708"/>
          <w:docGrid w:linePitch="360"/>
        </w:sectPr>
      </w:pPr>
      <w:r>
        <w:br w:type="page"/>
      </w:r>
    </w:p>
    <w:p w:rsidR="009E3DE5" w:rsidRPr="009E3DE5" w:rsidRDefault="00FD015B" w:rsidP="009E3DE5">
      <w:pPr>
        <w:pStyle w:val="Heading1"/>
      </w:pPr>
      <w:bookmarkStart w:id="2" w:name="_Toc473486438"/>
      <w:bookmarkStart w:id="3" w:name="_Toc485851376"/>
      <w:r w:rsidRPr="00F43A20">
        <w:lastRenderedPageBreak/>
        <w:t>Introduction</w:t>
      </w:r>
      <w:bookmarkEnd w:id="2"/>
      <w:r w:rsidR="009E3DE5">
        <w:t xml:space="preserve"> and Motivation</w:t>
      </w:r>
      <w:bookmarkEnd w:id="3"/>
    </w:p>
    <w:p w:rsidR="00FD015B" w:rsidRDefault="00FD015B" w:rsidP="009E3DE5">
      <w:r>
        <w:t xml:space="preserve">The number of people speeding on the roads in the UK have actually decreased over the past 2 years </w:t>
      </w:r>
      <w:r>
        <w:fldChar w:fldCharType="begin"/>
      </w:r>
      <w:r w:rsidR="009760D3">
        <w:instrText xml:space="preserve"> ADDIN ZOTERO_ITEM CSL_CITATION {"citationID":"a1od7rlc6pn","properties":{"formattedCitation":"[1]","plainCitation":"[1]"},"citationItems":[{"id":19,"uris":["http://zotero.org/users/2475447/items/TC8P6B4F"],"uri":["http://zotero.org/users/2475447/items/TC8P6B4F"],"itemData":{"id":19,"type":"webpage","title":"Number of speeding convictions from average speed cameras - a Freedom of Information request to Driver and Vehicle Licensing Agency","container-title":"WhatDoTheyKnow","abstract":"Would you be able to provide me with the number of speeding convictions in England in the last two years (listed separately) where the speeding was captured using an average speed camera? If this request is too broad could you please advise me how I could narrow down this request in order to receive a response?\n\nYours faithfully,\n\nHarry","URL":"https://www.whatdotheyknow.com/request/number_of_speeding_convictions_f","issued":{"date-parts":[["2015",7,28]]},"accessed":{"date-parts":[["2017",1,22]]}}}],"schema":"https://github.com/citation-style-language/schema/raw/master/csl-citation.json"} </w:instrText>
      </w:r>
      <w:r>
        <w:fldChar w:fldCharType="separate"/>
      </w:r>
      <w:r w:rsidR="009760D3" w:rsidRPr="009760D3">
        <w:t>[1]</w:t>
      </w:r>
      <w:r>
        <w:fldChar w:fldCharType="end"/>
      </w:r>
      <w:r>
        <w:t xml:space="preserve"> as a result of there being more speed cameras being installed across the country </w:t>
      </w:r>
      <w:r>
        <w:fldChar w:fldCharType="begin"/>
      </w:r>
      <w:r w:rsidR="009760D3">
        <w:instrText xml:space="preserve"> ADDIN ZOTERO_ITEM CSL_CITATION {"citationID":"a2pslh29ujp","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fldChar w:fldCharType="separate"/>
      </w:r>
      <w:r w:rsidR="009760D3" w:rsidRPr="009760D3">
        <w:t>[2]</w:t>
      </w:r>
      <w:r>
        <w:fldChar w:fldCharType="end"/>
      </w:r>
      <w:r>
        <w:t xml:space="preserve">. From </w:t>
      </w:r>
      <w:r>
        <w:fldChar w:fldCharType="begin"/>
      </w:r>
      <w:r w:rsidR="009760D3">
        <w:instrText xml:space="preserve"> ADDIN ZOTERO_ITEM CSL_CITATION {"citationID":"a2ejg1ks57q","properties":{"formattedCitation":"[3]","plainCitation":"[3]"},"citationItems":[{"id":106,"uris":["http://zotero.org/users/2475447/items/HVCFGUK4"],"uri":["http://zotero.org/users/2475447/items/HVCFGUK4"],"itemData":{"id":106,"type":"webpage","title":"FS_Speed.pdf","URL":"http://m.swov.nl/rapport/Factsheets/UK/FS_Speed.pdf","accessed":{"date-parts":[["2017",1,29]]}}}],"schema":"https://github.com/citation-style-language/schema/raw/master/csl-citation.json"} </w:instrText>
      </w:r>
      <w:r>
        <w:fldChar w:fldCharType="separate"/>
      </w:r>
      <w:r w:rsidR="009760D3" w:rsidRPr="009760D3">
        <w:t>[3]</w:t>
      </w:r>
      <w:r>
        <w:fldChar w:fldCharType="end"/>
      </w:r>
      <w:r>
        <w:t>, it is clear that ‘the higher the speed, the greater the probability of a crash’. Hence, it is in the best interest of the authorities to monitor speeding convictions using average speed check cameras.</w:t>
      </w:r>
    </w:p>
    <w:p w:rsidR="00FD015B" w:rsidRDefault="00FD015B" w:rsidP="002502E8"/>
    <w:p w:rsidR="00FD015B" w:rsidRDefault="00FD015B" w:rsidP="002502E8">
      <w:r>
        <w:t xml:space="preserve">However, most of the average speed check cameras across the UK are installed in busy trunk routes, i.e. motorways. They use automatic license plate recognition technologies to track the entry and exit times. This data is not accessible for the general public and is kept for two years </w:t>
      </w:r>
      <w:r>
        <w:fldChar w:fldCharType="begin"/>
      </w:r>
      <w:r w:rsidR="009760D3">
        <w:instrText xml:space="preserve"> ADDIN ZOTERO_ITEM CSL_CITATION {"citationID":"aqc1ifqs1g","properties":{"formattedCitation":"[4]","plainCitation":"[4]"},"citationItems":[{"id":101,"uris":["http://zotero.org/users/2475447/items/VMX8ZN3U"],"uri":["http://zotero.org/users/2475447/items/VMX8ZN3U"],"itemData":{"id":101,"type":"webpage","title":"Automatic Number Plate Recognition - Police.uk","URL":"https://www.police.uk/information-and-advice/automatic-number-plate-recognition/","accessed":{"date-parts":[["2017",1,29]]}}}],"schema":"https://github.com/citation-style-language/schema/raw/master/csl-citation.json"} </w:instrText>
      </w:r>
      <w:r>
        <w:fldChar w:fldCharType="separate"/>
      </w:r>
      <w:r w:rsidR="009760D3" w:rsidRPr="009760D3">
        <w:t>[4]</w:t>
      </w:r>
      <w:r>
        <w:fldChar w:fldCharType="end"/>
      </w:r>
      <w:r>
        <w:t xml:space="preserve">. This project aims to remedy that, given that many countries have supported the idea of using license plate readers and that there should not be any restrictions surrounding who and when can license plates be collected </w:t>
      </w:r>
      <w:r>
        <w:fldChar w:fldCharType="begin"/>
      </w:r>
      <w:r w:rsidR="009760D3">
        <w:instrText xml:space="preserve"> ADDIN ZOTERO_ITEM CSL_CITATION {"citationID":"a3nn2e6k6i","properties":{"formattedCitation":"[5]","plainCitation":"[5]"},"citationItems":[{"id":36,"uris":["http://zotero.org/users/2475447/items/UMURRV3N"],"uri":["http://zotero.org/users/2475447/items/UMURRV3N"],"itemData":{"id":36,"type":"webpage","title":"2014_04_29-Californians-Overwhelmingly-Support-Use-of-License-Plate-Readers-and-Their-Ability-to-Solve-Crimes.pdf","URL":"https://vigilantsolutions.com/wp-content/uploads/2014/04/2014_04_29-Californians-Overwhelmingly-Support-Use-of-License-Plate-Readers-and-Their-Ability-to-Solve-Crimes.pdf","accessed":{"date-parts":[["2017",1,23]]}}}],"schema":"https://github.com/citation-style-language/schema/raw/master/csl-citation.json"} </w:instrText>
      </w:r>
      <w:r>
        <w:fldChar w:fldCharType="separate"/>
      </w:r>
      <w:r w:rsidR="009760D3" w:rsidRPr="009760D3">
        <w:t>[5]</w:t>
      </w:r>
      <w:r>
        <w:fldChar w:fldCharType="end"/>
      </w:r>
      <w:r>
        <w:t xml:space="preserve">. </w:t>
      </w:r>
    </w:p>
    <w:p w:rsidR="00FD015B" w:rsidRDefault="00FD015B" w:rsidP="002502E8"/>
    <w:p w:rsidR="00D64C09" w:rsidRPr="00D64C09" w:rsidRDefault="00FD015B" w:rsidP="002502E8">
      <w:r>
        <w:t xml:space="preserve">There are also very little amounts of speed cameras in rural and local roads. By using a decentralised network that can find out peers in its vicinity, anyone can download, compile, and use this project as a pseudo-speed camera in their local area, removing the need for expensive cameras and reliance on a closed database of license plates that only the police have access to. Anyone caught speeding will have their license plate posted onto a social network. Given that there is a set procedure that police use in issuing speeding tickets, the end goal is to have the evidence on the social </w:t>
      </w:r>
      <w:r w:rsidRPr="00D64C09">
        <w:t>networks</w:t>
      </w:r>
      <w:r w:rsidR="00D64C09" w:rsidRPr="00D64C09">
        <w:t xml:space="preserve"> for further police action, and not to ticket the offender directly.</w:t>
      </w:r>
    </w:p>
    <w:p w:rsidR="004F423A" w:rsidRDefault="00D64C09" w:rsidP="002502E8">
      <w:r>
        <w:t xml:space="preserve"> </w:t>
      </w:r>
    </w:p>
    <w:p w:rsidR="00B4067F" w:rsidRDefault="00B4067F">
      <w:pPr>
        <w:spacing w:after="160" w:line="259" w:lineRule="auto"/>
        <w:jc w:val="left"/>
        <w:rPr>
          <w:rFonts w:eastAsiaTheme="majorEastAsia" w:cstheme="majorBidi"/>
          <w:b/>
          <w:sz w:val="40"/>
          <w:szCs w:val="32"/>
        </w:rPr>
      </w:pPr>
      <w:r>
        <w:br w:type="page"/>
      </w:r>
    </w:p>
    <w:p w:rsidR="004F423A" w:rsidRDefault="004F423A" w:rsidP="009E3DE5">
      <w:pPr>
        <w:pStyle w:val="Heading1"/>
      </w:pPr>
      <w:bookmarkStart w:id="4" w:name="_Toc485851377"/>
      <w:r w:rsidRPr="00F43A20">
        <w:lastRenderedPageBreak/>
        <w:t>Project Specification</w:t>
      </w:r>
      <w:bookmarkEnd w:id="4"/>
    </w:p>
    <w:p w:rsidR="004F423A" w:rsidRDefault="004F423A" w:rsidP="004F423A">
      <w:r>
        <w:t>From the project description, the goals of the project can be separated into the following:</w:t>
      </w:r>
    </w:p>
    <w:p w:rsidR="004F423A" w:rsidRPr="00294955" w:rsidRDefault="004F423A" w:rsidP="004F423A"/>
    <w:p w:rsidR="004F423A" w:rsidRPr="00F43A20" w:rsidRDefault="004F423A" w:rsidP="009E3DE5">
      <w:pPr>
        <w:pStyle w:val="Heading2"/>
        <w:rPr>
          <w:lang w:eastAsia="en-GB"/>
        </w:rPr>
      </w:pPr>
      <w:bookmarkStart w:id="5" w:name="_Toc473486440"/>
      <w:bookmarkStart w:id="6" w:name="_Toc485851378"/>
      <w:r>
        <w:t>Project</w:t>
      </w:r>
      <w:r w:rsidRPr="00F43A20">
        <w:t xml:space="preserve"> goals</w:t>
      </w:r>
      <w:bookmarkEnd w:id="5"/>
      <w:bookmarkEnd w:id="6"/>
    </w:p>
    <w:p w:rsidR="004F423A" w:rsidRPr="00F43A20" w:rsidRDefault="004F423A" w:rsidP="004F423A">
      <w:pPr>
        <w:numPr>
          <w:ilvl w:val="0"/>
          <w:numId w:val="6"/>
        </w:numPr>
        <w:spacing w:before="100" w:beforeAutospacing="1" w:after="100" w:afterAutospacing="1"/>
        <w:jc w:val="left"/>
        <w:rPr>
          <w:rFonts w:cs="Segoe UI"/>
          <w:color w:val="333333"/>
          <w:szCs w:val="24"/>
        </w:rPr>
      </w:pPr>
      <w:r w:rsidRPr="00F43A20">
        <w:rPr>
          <w:rFonts w:cs="Segoe UI"/>
          <w:color w:val="333333"/>
        </w:rPr>
        <w:t>Implement a number plate recognition system using existing computer vision algorithms on a low-cost, readily available hardware platform.</w:t>
      </w:r>
    </w:p>
    <w:p w:rsidR="004F423A" w:rsidRPr="00F43A20" w:rsidRDefault="004F423A" w:rsidP="004F423A">
      <w:pPr>
        <w:numPr>
          <w:ilvl w:val="0"/>
          <w:numId w:val="6"/>
        </w:numPr>
        <w:spacing w:before="60" w:after="100" w:afterAutospacing="1"/>
        <w:jc w:val="left"/>
        <w:rPr>
          <w:rFonts w:cs="Segoe UI"/>
          <w:color w:val="333333"/>
        </w:rPr>
      </w:pPr>
      <w:r w:rsidRPr="00F43A20">
        <w:rPr>
          <w:rFonts w:cs="Segoe UI"/>
          <w:color w:val="333333"/>
        </w:rPr>
        <w:t>Set up a peer-to-peer network to share vehicle passing times and detect violations without the need for a central server.</w:t>
      </w:r>
    </w:p>
    <w:p w:rsidR="004F423A" w:rsidRPr="00F43A20" w:rsidRDefault="004F423A" w:rsidP="004F423A">
      <w:pPr>
        <w:numPr>
          <w:ilvl w:val="0"/>
          <w:numId w:val="6"/>
        </w:numPr>
        <w:spacing w:before="60" w:after="100" w:afterAutospacing="1"/>
        <w:jc w:val="left"/>
        <w:rPr>
          <w:rFonts w:cs="Segoe UI"/>
          <w:color w:val="333333"/>
        </w:rPr>
      </w:pPr>
      <w:r w:rsidRPr="00F43A20">
        <w:rPr>
          <w:rFonts w:cs="Segoe UI"/>
          <w:color w:val="333333"/>
        </w:rPr>
        <w:t>Publish photo evidence of any violations</w:t>
      </w:r>
    </w:p>
    <w:p w:rsidR="004F423A" w:rsidRPr="00F43A20" w:rsidRDefault="004F423A" w:rsidP="001D134F">
      <w:pPr>
        <w:pStyle w:val="Heading2"/>
      </w:pPr>
      <w:bookmarkStart w:id="7" w:name="_Toc473486441"/>
      <w:bookmarkStart w:id="8" w:name="_Toc485851379"/>
      <w:r w:rsidRPr="00F43A20">
        <w:t xml:space="preserve">Advanced </w:t>
      </w:r>
      <w:r>
        <w:t>project goals</w:t>
      </w:r>
      <w:bookmarkEnd w:id="7"/>
      <w:bookmarkEnd w:id="8"/>
    </w:p>
    <w:p w:rsidR="004F423A" w:rsidRPr="00F43A20" w:rsidRDefault="004F423A" w:rsidP="004F423A">
      <w:pPr>
        <w:numPr>
          <w:ilvl w:val="0"/>
          <w:numId w:val="7"/>
        </w:numPr>
        <w:spacing w:before="100" w:beforeAutospacing="1" w:after="100" w:afterAutospacing="1"/>
        <w:jc w:val="left"/>
        <w:rPr>
          <w:rFonts w:cs="Segoe UI"/>
          <w:color w:val="333333"/>
        </w:rPr>
      </w:pPr>
      <w:r w:rsidRPr="00F43A20">
        <w:rPr>
          <w:rFonts w:cs="Segoe UI"/>
          <w:color w:val="333333"/>
        </w:rPr>
        <w:t>Use the changes in the number plate geometry as the vehicle passes to detect the instantaneous speed of a vehicle. This provides a stand-alone mode that will aid adoption in areas where there isn't already an established network.</w:t>
      </w:r>
    </w:p>
    <w:p w:rsidR="004F423A" w:rsidRPr="00F43A20" w:rsidRDefault="004F423A" w:rsidP="004F423A">
      <w:pPr>
        <w:numPr>
          <w:ilvl w:val="0"/>
          <w:numId w:val="7"/>
        </w:numPr>
        <w:spacing w:before="60" w:after="100" w:afterAutospacing="1"/>
        <w:ind w:left="709" w:hanging="349"/>
        <w:rPr>
          <w:rFonts w:cs="Segoe UI"/>
          <w:color w:val="333333"/>
        </w:rPr>
      </w:pPr>
      <w:r w:rsidRPr="00F43A20">
        <w:rPr>
          <w:rFonts w:cs="Segoe UI"/>
          <w:color w:val="333333"/>
        </w:rPr>
        <w:t>Implement automatic peer discovery so that each dev</w:t>
      </w:r>
      <w:r>
        <w:rPr>
          <w:rFonts w:cs="Segoe UI"/>
          <w:color w:val="333333"/>
        </w:rPr>
        <w:t xml:space="preserve">ice can find its neighbours and </w:t>
      </w:r>
      <w:r w:rsidRPr="00F43A20">
        <w:rPr>
          <w:rFonts w:cs="Segoe UI"/>
          <w:color w:val="333333"/>
        </w:rPr>
        <w:t>calculate the minimum legal transit time between them using a public mapping database.</w:t>
      </w:r>
    </w:p>
    <w:p w:rsidR="004F423A" w:rsidRPr="00F43A20" w:rsidRDefault="004F423A" w:rsidP="004F423A">
      <w:pPr>
        <w:numPr>
          <w:ilvl w:val="0"/>
          <w:numId w:val="7"/>
        </w:numPr>
        <w:spacing w:before="60" w:after="100" w:afterAutospacing="1"/>
        <w:jc w:val="left"/>
        <w:rPr>
          <w:rFonts w:cs="Segoe UI"/>
          <w:color w:val="333333"/>
        </w:rPr>
      </w:pPr>
      <w:r w:rsidRPr="00F43A20">
        <w:rPr>
          <w:rFonts w:cs="Segoe UI"/>
          <w:color w:val="333333"/>
        </w:rPr>
        <w:t>Add an encryption layer so that a hacker or rogue peer cannot use the network to track the movements of law-abiding vehicles.</w:t>
      </w:r>
    </w:p>
    <w:p w:rsidR="004F423A" w:rsidRDefault="004F423A" w:rsidP="004F423A">
      <w:pPr>
        <w:numPr>
          <w:ilvl w:val="0"/>
          <w:numId w:val="7"/>
        </w:numPr>
        <w:spacing w:before="60" w:after="100" w:afterAutospacing="1"/>
        <w:jc w:val="left"/>
        <w:rPr>
          <w:rFonts w:cs="Segoe UI"/>
          <w:color w:val="333333"/>
        </w:rPr>
      </w:pPr>
      <w:r w:rsidRPr="00F43A20">
        <w:rPr>
          <w:rFonts w:cs="Segoe UI"/>
          <w:color w:val="333333"/>
        </w:rPr>
        <w:t>Package the system so that it can be easily installed in a home by an inexperienced user.</w:t>
      </w:r>
    </w:p>
    <w:p w:rsidR="004F423A" w:rsidRDefault="004F423A" w:rsidP="009E3DE5">
      <w:pPr>
        <w:pStyle w:val="Heading2"/>
      </w:pPr>
      <w:bookmarkStart w:id="9" w:name="_Toc473486442"/>
      <w:bookmarkStart w:id="10" w:name="_Toc485851380"/>
      <w:r>
        <w:t>Clarifications</w:t>
      </w:r>
      <w:bookmarkEnd w:id="9"/>
      <w:bookmarkEnd w:id="10"/>
    </w:p>
    <w:p w:rsidR="004F423A" w:rsidRDefault="004F423A" w:rsidP="004F423A">
      <w:r>
        <w:t>After discussions with Dr. Stott, the following clarifications were made:</w:t>
      </w:r>
    </w:p>
    <w:p w:rsidR="004F423A" w:rsidRDefault="004F423A" w:rsidP="004F423A">
      <w:pPr>
        <w:pStyle w:val="ListParagraph"/>
        <w:numPr>
          <w:ilvl w:val="0"/>
          <w:numId w:val="8"/>
        </w:numPr>
      </w:pPr>
      <w:r>
        <w:t xml:space="preserve">The system should target license plates and deployment in the United Kingdom, and license plates of the UK format </w:t>
      </w:r>
      <w:r>
        <w:fldChar w:fldCharType="begin"/>
      </w:r>
      <w:r w:rsidR="000B53D8">
        <w:instrText xml:space="preserve"> ADDIN ZOTERO_ITEM CSL_CITATION {"citationID":"alomiq2df9","properties":{"formattedCitation":"[6]","plainCitation":"[6]"},"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fldChar w:fldCharType="separate"/>
      </w:r>
      <w:r w:rsidR="000B53D8" w:rsidRPr="000B53D8">
        <w:t>[6]</w:t>
      </w:r>
      <w:r>
        <w:fldChar w:fldCharType="end"/>
      </w:r>
      <w:r>
        <w:t>. Custom license plates will not be in the scope of the project for simplicity.</w:t>
      </w:r>
    </w:p>
    <w:p w:rsidR="004F423A" w:rsidRDefault="004F423A" w:rsidP="004F423A">
      <w:pPr>
        <w:pStyle w:val="ListParagraph"/>
        <w:numPr>
          <w:ilvl w:val="0"/>
          <w:numId w:val="8"/>
        </w:numPr>
      </w:pPr>
      <w:r>
        <w:t>The number plate recognition system should be targeted at an off the shelf package, so there should be minimal setup and calibration done. This also means anyone, with the right equipment, should be able to download and compile the system if they have existing hardware.</w:t>
      </w:r>
    </w:p>
    <w:p w:rsidR="004F423A" w:rsidRDefault="004F423A" w:rsidP="004F423A">
      <w:pPr>
        <w:pStyle w:val="ListParagraph"/>
        <w:numPr>
          <w:ilvl w:val="0"/>
          <w:numId w:val="8"/>
        </w:numPr>
      </w:pPr>
      <w:r>
        <w:t xml:space="preserve">The low-cost, readily available hardware platform will be a Raspberry Pi (RPi), with a camera attached to it. Using an RPi combines the best of cost </w:t>
      </w:r>
      <w:r>
        <w:lastRenderedPageBreak/>
        <w:t>(~£4</w:t>
      </w:r>
      <w:r w:rsidRPr="00E31CEE">
        <w:t>0</w:t>
      </w:r>
      <w:r>
        <w:t xml:space="preserve"> at time of writing</w:t>
      </w:r>
      <w:r w:rsidRPr="00E31CEE">
        <w:t>), power (quad core CPU</w:t>
      </w:r>
      <w:r>
        <w:t xml:space="preserve"> </w:t>
      </w:r>
      <w:r>
        <w:fldChar w:fldCharType="begin"/>
      </w:r>
      <w:r w:rsidR="000B53D8">
        <w:instrText xml:space="preserve"> ADDIN ZOTERO_ITEM CSL_CITATION {"citationID":"a6jnkdj4me","properties":{"formattedCitation":"[7]","plainCitation":"[7]"},"citationItems":[{"id":16,"uris":["http://zotero.org/users/2475447/items/Z235JVRJ"],"uri":["http://zotero.org/users/2475447/items/Z235JVRJ"],"itemData":{"id":16,"type":"post-weblog","title":"Raspberry Pi 3 Model B","container-title":"Raspberry Pi","abstract":"The Raspberry Pi 3 is the third generation Raspberry Pi. It replaced the Raspberry Pi 2 Model B in February 2016. Compared to the Raspberry Pi 2 it has: A 1.2GHz 64-bit quad-core ARMv8 CPU 802.11n Wireless LAN Bluetooth 4.1 Bluetooth Low Energy (BLE) Like the Pi 2, it also has: 1GB RAM 4 USB …","URL":"https://www.raspberrypi.org/products/raspberry-pi-3-model-b/","accessed":{"date-parts":[["2017",1,22]]}}}],"schema":"https://github.com/citation-style-language/schema/raw/master/csl-citation.json"} </w:instrText>
      </w:r>
      <w:r>
        <w:fldChar w:fldCharType="separate"/>
      </w:r>
      <w:r w:rsidR="000B53D8" w:rsidRPr="000B53D8">
        <w:t>[7]</w:t>
      </w:r>
      <w:r>
        <w:fldChar w:fldCharType="end"/>
      </w:r>
      <w:r w:rsidRPr="00E31CEE">
        <w:t>), flexibility (camera can be any USB webcam or RPi’s official cameras), and support (development work on the RPi is extensive and there are ample tutorials/information online)</w:t>
      </w:r>
      <w:r>
        <w:t>.</w:t>
      </w:r>
    </w:p>
    <w:p w:rsidR="004F423A" w:rsidRDefault="004F423A" w:rsidP="004F423A">
      <w:pPr>
        <w:pStyle w:val="ListParagraph"/>
        <w:numPr>
          <w:ilvl w:val="0"/>
          <w:numId w:val="8"/>
        </w:numPr>
      </w:pPr>
      <w:r>
        <w:t>The peer to peer network should ideally be fully decentralised, so the system should be able to find peers without the help of a central server.</w:t>
      </w:r>
    </w:p>
    <w:p w:rsidR="004F423A" w:rsidRDefault="004F423A" w:rsidP="004F423A">
      <w:pPr>
        <w:pStyle w:val="ListParagraph"/>
        <w:numPr>
          <w:ilvl w:val="0"/>
          <w:numId w:val="8"/>
        </w:numPr>
      </w:pPr>
      <w:r>
        <w:t>Publishing photo evidence will most likely be done onto a social network.</w:t>
      </w:r>
    </w:p>
    <w:p w:rsidR="004F423A" w:rsidRPr="00CD7296" w:rsidRDefault="004F423A" w:rsidP="004F423A">
      <w:pPr>
        <w:pStyle w:val="ListParagraph"/>
        <w:numPr>
          <w:ilvl w:val="0"/>
          <w:numId w:val="8"/>
        </w:numPr>
      </w:pPr>
      <w:r>
        <w:t>The public mapping database will be one accessible to most people – Google Maps API. There is a speed limit API but it is only open to premium users (</w:t>
      </w:r>
      <w:hyperlink r:id="rId14" w:history="1">
        <w:r w:rsidRPr="005A4879">
          <w:rPr>
            <w:rStyle w:val="Hyperlink"/>
          </w:rPr>
          <w:t>https://developers.google.com/maps/documentation/roads/speed-limits</w:t>
        </w:r>
      </w:hyperlink>
      <w:r w:rsidRPr="00CD7296">
        <w:t>)</w:t>
      </w:r>
      <w:r>
        <w:t>.</w:t>
      </w:r>
    </w:p>
    <w:p w:rsidR="004F423A" w:rsidRDefault="004F423A" w:rsidP="00D64C09">
      <w:pPr>
        <w:pStyle w:val="ListParagraph"/>
        <w:numPr>
          <w:ilvl w:val="0"/>
          <w:numId w:val="8"/>
        </w:numPr>
      </w:pPr>
      <w:r>
        <w:t>A hacker or rogue peer should not be able to extract license plates from the system remotely, nor should they be able to spoof detect license plates as another user to avoid framing an innocent driver.</w:t>
      </w:r>
    </w:p>
    <w:p w:rsidR="004F423A" w:rsidRPr="00F43A20" w:rsidRDefault="004F423A" w:rsidP="004F423A">
      <w:pPr>
        <w:pStyle w:val="ListParagraph"/>
        <w:numPr>
          <w:ilvl w:val="0"/>
          <w:numId w:val="8"/>
        </w:numPr>
      </w:pPr>
      <w:r>
        <w:t>The final package should be a software package uploaded onto GitHub, with clear instructions on how to compile and run the program. As this project involves testing on hardware as well, a list of recommended hardware should also be provided (after successful testing), so the project can be easily replicated in the future.</w:t>
      </w:r>
    </w:p>
    <w:p w:rsidR="004F423A" w:rsidRDefault="004F423A" w:rsidP="004F423A"/>
    <w:p w:rsidR="004F423A" w:rsidRDefault="004F423A" w:rsidP="002502E8"/>
    <w:p w:rsidR="00FD015B" w:rsidRDefault="00FD015B" w:rsidP="002502E8">
      <w:pPr>
        <w:spacing w:after="160"/>
        <w:jc w:val="left"/>
      </w:pPr>
      <w:r>
        <w:br w:type="page"/>
      </w:r>
    </w:p>
    <w:p w:rsidR="00FD015B" w:rsidRDefault="00FD015B" w:rsidP="00DE4BEB">
      <w:pPr>
        <w:pStyle w:val="Heading1"/>
      </w:pPr>
      <w:bookmarkStart w:id="11" w:name="_Toc473486443"/>
      <w:bookmarkStart w:id="12" w:name="_Toc485851381"/>
      <w:bookmarkStart w:id="13" w:name="_Toc473486439"/>
      <w:r>
        <w:lastRenderedPageBreak/>
        <w:t>Related Work</w:t>
      </w:r>
      <w:bookmarkEnd w:id="11"/>
      <w:bookmarkEnd w:id="12"/>
    </w:p>
    <w:p w:rsidR="00DE4BEB" w:rsidRDefault="00FD015B" w:rsidP="00DE4BEB">
      <w:r>
        <w:t>Research into already existing products was done on the three main goals of the project, to judge the market feasibility of the project, and to prevent overlap wit</w:t>
      </w:r>
      <w:r w:rsidR="00DE4BEB">
        <w:t>h existing work where possible.</w:t>
      </w:r>
      <w:bookmarkStart w:id="14" w:name="_Toc473486444"/>
    </w:p>
    <w:p w:rsidR="00DE4BEB" w:rsidRDefault="00DE4BEB" w:rsidP="00DE4BEB"/>
    <w:p w:rsidR="00DE4BEB" w:rsidRPr="00DE4BEB" w:rsidRDefault="00DE4BEB" w:rsidP="00DE4BEB">
      <w:pPr>
        <w:pStyle w:val="ListParagraph"/>
        <w:keepNext/>
        <w:keepLines/>
        <w:numPr>
          <w:ilvl w:val="0"/>
          <w:numId w:val="2"/>
        </w:numPr>
        <w:tabs>
          <w:tab w:val="left" w:pos="567"/>
        </w:tabs>
        <w:spacing w:before="120" w:after="60"/>
        <w:contextualSpacing w:val="0"/>
        <w:jc w:val="left"/>
        <w:outlineLvl w:val="1"/>
        <w:rPr>
          <w:rFonts w:eastAsia="MS Mincho" w:cstheme="majorBidi"/>
          <w:b/>
          <w:iCs/>
          <w:noProof/>
          <w:vanish/>
          <w:sz w:val="30"/>
          <w:szCs w:val="32"/>
          <w:lang w:val="en-US"/>
        </w:rPr>
      </w:pPr>
      <w:bookmarkStart w:id="15" w:name="_Toc485683701"/>
      <w:bookmarkStart w:id="16" w:name="_Toc485684019"/>
      <w:bookmarkStart w:id="17" w:name="_Toc485747259"/>
      <w:bookmarkStart w:id="18" w:name="_Toc485838307"/>
      <w:bookmarkStart w:id="19" w:name="_Toc485838400"/>
      <w:bookmarkStart w:id="20" w:name="_Toc485840267"/>
      <w:bookmarkStart w:id="21" w:name="_Toc485840358"/>
      <w:bookmarkStart w:id="22" w:name="_Toc485840450"/>
      <w:bookmarkStart w:id="23" w:name="_Toc485845921"/>
      <w:bookmarkStart w:id="24" w:name="_Toc485849427"/>
      <w:bookmarkStart w:id="25" w:name="_Toc485849976"/>
      <w:bookmarkStart w:id="26" w:name="_Toc485850388"/>
      <w:bookmarkStart w:id="27" w:name="_Toc485851382"/>
      <w:bookmarkEnd w:id="15"/>
      <w:bookmarkEnd w:id="16"/>
      <w:bookmarkEnd w:id="17"/>
      <w:bookmarkEnd w:id="18"/>
      <w:bookmarkEnd w:id="19"/>
      <w:bookmarkEnd w:id="20"/>
      <w:bookmarkEnd w:id="21"/>
      <w:bookmarkEnd w:id="22"/>
      <w:bookmarkEnd w:id="23"/>
      <w:bookmarkEnd w:id="24"/>
      <w:bookmarkEnd w:id="25"/>
      <w:bookmarkEnd w:id="26"/>
      <w:bookmarkEnd w:id="27"/>
    </w:p>
    <w:p w:rsidR="00884374" w:rsidRDefault="00FD015B" w:rsidP="001D134F">
      <w:pPr>
        <w:pStyle w:val="Heading2"/>
      </w:pPr>
      <w:bookmarkStart w:id="28" w:name="_Toc485851383"/>
      <w:r>
        <w:t>License plate recognition</w:t>
      </w:r>
      <w:bookmarkStart w:id="29" w:name="_Toc473486445"/>
      <w:bookmarkEnd w:id="14"/>
      <w:bookmarkEnd w:id="28"/>
    </w:p>
    <w:p w:rsidR="00884374" w:rsidRPr="00884374" w:rsidRDefault="00884374" w:rsidP="002502E8">
      <w:pPr>
        <w:rPr>
          <w:lang w:val="en-US"/>
        </w:rPr>
      </w:pPr>
    </w:p>
    <w:p w:rsidR="00FD015B" w:rsidRPr="00884374" w:rsidRDefault="00FD015B" w:rsidP="002502E8">
      <w:pPr>
        <w:pStyle w:val="Heading3"/>
      </w:pPr>
      <w:bookmarkStart w:id="30" w:name="_Ref485847760"/>
      <w:bookmarkStart w:id="31" w:name="_Toc485851384"/>
      <w:r w:rsidRPr="00884374">
        <w:t>Hardware</w:t>
      </w:r>
      <w:bookmarkEnd w:id="29"/>
      <w:bookmarkEnd w:id="30"/>
      <w:bookmarkEnd w:id="31"/>
    </w:p>
    <w:p w:rsidR="00FD015B" w:rsidRDefault="00FD015B" w:rsidP="002502E8">
      <w:r>
        <w:t xml:space="preserve">There are many license plate recognition systems available on the market, with many of them being used in speed cameras around the country </w:t>
      </w:r>
      <w:r>
        <w:fldChar w:fldCharType="begin"/>
      </w:r>
      <w:r w:rsidR="000B53D8">
        <w:instrText xml:space="preserve"> ADDIN ZOTERO_ITEM CSL_CITATION {"citationID":"a2mmjf67g8e","properties":{"formattedCitation":"[8]","plainCitation":"[8]"},"citationItems":[{"id":24,"uris":["http://zotero.org/users/2475447/items/PEWBP36F"],"uri":["http://zotero.org/users/2475447/items/PEWBP36F"],"itemData":{"id":24,"type":"webpage","title":"The UK's Speed Camera Types | Fixed and Mobile speed cameras explained","URL":"https://www.speedcamerasuk.com/speed-camera-types.htm","accessed":{"date-parts":[["2017",1,23]]}}}],"schema":"https://github.com/citation-style-language/schema/raw/master/csl-citation.json"} </w:instrText>
      </w:r>
      <w:r>
        <w:fldChar w:fldCharType="separate"/>
      </w:r>
      <w:r w:rsidR="000B53D8" w:rsidRPr="000B53D8">
        <w:t>[8]</w:t>
      </w:r>
      <w:r>
        <w:fldChar w:fldCharType="end"/>
      </w:r>
      <w:r>
        <w:t xml:space="preserve">. Traffic cameras can generally be separated into radar based and optical based systems, with radar based cameras checking the instantaneous speed of the vehicle as it moves past, and optical based systems checking the average speed of the vehicle as it passes between two points. There has been a steady increase in average speed check cameras over the years </w:t>
      </w:r>
      <w:r>
        <w:fldChar w:fldCharType="begin"/>
      </w:r>
      <w:r w:rsidR="009760D3">
        <w:instrText xml:space="preserve"> ADDIN ZOTERO_ITEM CSL_CITATION {"citationID":"a1j4sff1up8","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fldChar w:fldCharType="separate"/>
      </w:r>
      <w:r w:rsidR="009760D3" w:rsidRPr="009760D3">
        <w:t>[2]</w:t>
      </w:r>
      <w:r>
        <w:fldChar w:fldCharType="end"/>
      </w:r>
      <w:r>
        <w:t xml:space="preserve">, mostly along motorways but also by local councils </w:t>
      </w:r>
      <w:r>
        <w:fldChar w:fldCharType="begin"/>
      </w:r>
      <w:r w:rsidR="000B53D8">
        <w:instrText xml:space="preserve"> ADDIN ZOTERO_ITEM CSL_CITATION {"citationID":"a20oibb2qc2","properties":{"formattedCitation":"[9]","plainCitation":"[9]"},"citationItems":[{"id":22,"uris":["http://zotero.org/users/2475447/items/Z6FQG53E"],"uri":["http://zotero.org/users/2475447/items/Z6FQG53E"],"itemData":{"id":22,"type":"webpage","title":"Average speed enforcement (ASE) camera","abstract":"Average Speed Enforcement (ASE) Cameras in Birmingham.","URL":"https://www.birmingham.gov.uk/info/20163/road_safety/364/average_speed_enforcement_ase_camera","language":"en","author":[{"family":"Silva","given":"Yvonne Da"}],"accessed":{"date-parts":[["2017",1,23]]}}}],"schema":"https://github.com/citation-style-language/schema/raw/master/csl-citation.json"} </w:instrText>
      </w:r>
      <w:r>
        <w:fldChar w:fldCharType="separate"/>
      </w:r>
      <w:r w:rsidR="000B53D8" w:rsidRPr="000B53D8">
        <w:t>[9]</w:t>
      </w:r>
      <w:r>
        <w:fldChar w:fldCharType="end"/>
      </w:r>
      <w:r>
        <w:t xml:space="preserve">. These average speed check cameras often include multiple enticing features like 24/7 operation and 4G connectivity, as such in Jenoptik’s VECTOR cameras </w:t>
      </w:r>
      <w:r>
        <w:fldChar w:fldCharType="begin"/>
      </w:r>
      <w:r w:rsidR="000B53D8">
        <w:instrText xml:space="preserve"> ADDIN ZOTERO_ITEM CSL_CITATION {"citationID":"a2hckr2dra6","properties":{"formattedCitation":"[10]","plainCitation":"[10]"},"citationItems":[{"id":31,"uris":["http://zotero.org/users/2475447/items/J8CZJM7U"],"uri":["http://zotero.org/users/2475447/items/J8CZJM7U"],"itemData":{"id":31,"type":"webpage","title":"specs3_vector_v1.1_final.pdf","URL":"http://www.jenoptik.co.uk/sites/vysionics.vmdrupal04.lablateral.com/files/specs3_vector_v1.1_final.pdf","accessed":{"date-parts":[["2017",1,23]]}}}],"schema":"https://github.com/citation-style-language/schema/raw/master/csl-citation.json"} </w:instrText>
      </w:r>
      <w:r>
        <w:fldChar w:fldCharType="separate"/>
      </w:r>
      <w:r w:rsidR="000B53D8" w:rsidRPr="000B53D8">
        <w:t>[10]</w:t>
      </w:r>
      <w:r>
        <w:fldChar w:fldCharType="end"/>
      </w:r>
      <w:r>
        <w:t>.</w:t>
      </w:r>
    </w:p>
    <w:p w:rsidR="000D7352" w:rsidRDefault="000D7352" w:rsidP="002502E8"/>
    <w:p w:rsidR="000D7352" w:rsidRDefault="000D7352" w:rsidP="00A117B3">
      <w:r>
        <w:t xml:space="preserve">Other commercial license plate recognition cameras focused on the fact that they were better equipped for night time operation than a conventional camera. For example, Bosch’s </w:t>
      </w:r>
      <w:r w:rsidR="00A117B3">
        <w:t xml:space="preserve">DINION capture 5000 “delivers a burst of infrared illumination and simultaneously filters out visible light to ensure clear license plate images in complete darkness while eliminating the negative effects of headlight glare” </w:t>
      </w:r>
      <w:r w:rsidR="00A117B3">
        <w:fldChar w:fldCharType="begin"/>
      </w:r>
      <w:r w:rsidR="00A117B3">
        <w:instrText xml:space="preserve"> ADDIN ZOTERO_ITEM CSL_CITATION {"citationID":"a1g3hbjg7sr","properties":{"formattedCitation":"[11]","plainCitation":"[11]"},"citationItems":[{"id":702,"uris":["http://zotero.org/users/2475447/items/K2MS953A"],"uri":["http://zotero.org/users/2475447/items/K2MS953A"],"itemData":{"id":702,"type":"webpage","title":"DINION capture 5000 datasheet","URL":"http://resource.boschsecurity.com/documents/DINION_capture_5000_Data_sheet_enUS_6417496971.pdf","accessed":{"date-parts":[["2017",6,21]]}}}],"schema":"https://github.com/citation-style-language/schema/raw/master/csl-citation.json"} </w:instrText>
      </w:r>
      <w:r w:rsidR="00A117B3">
        <w:fldChar w:fldCharType="separate"/>
      </w:r>
      <w:r w:rsidR="00A117B3" w:rsidRPr="00A117B3">
        <w:t>[11]</w:t>
      </w:r>
      <w:r w:rsidR="00A117B3">
        <w:fldChar w:fldCharType="end"/>
      </w:r>
      <w:r w:rsidR="00A117B3">
        <w:t xml:space="preserve">. However, while enticing, these commercial license plate recognition cameras often cost at least </w:t>
      </w:r>
      <w:r w:rsidR="00A117B3" w:rsidRPr="00A117B3">
        <w:t>£</w:t>
      </w:r>
      <w:r w:rsidR="00A117B3">
        <w:t>1000, rendering them out of scope of this project in terms of hardware used.</w:t>
      </w:r>
    </w:p>
    <w:p w:rsidR="00FD015B" w:rsidRDefault="00FD015B" w:rsidP="002502E8"/>
    <w:p w:rsidR="00884374" w:rsidRDefault="00884374" w:rsidP="002502E8">
      <w:pPr>
        <w:pStyle w:val="Heading3"/>
      </w:pPr>
      <w:bookmarkStart w:id="32" w:name="_Ref485846669"/>
      <w:bookmarkStart w:id="33" w:name="_Ref485846725"/>
      <w:bookmarkStart w:id="34" w:name="_Toc485851385"/>
      <w:r>
        <w:t>Software</w:t>
      </w:r>
      <w:bookmarkEnd w:id="32"/>
      <w:bookmarkEnd w:id="33"/>
      <w:bookmarkEnd w:id="34"/>
    </w:p>
    <w:p w:rsidR="00FD015B" w:rsidRDefault="00FD015B" w:rsidP="002502E8">
      <w:r>
        <w:t xml:space="preserve">Most of the license plate recognition software available is proprietary and closed source. Some are only available for commercial use. These systems generally have features such as video stream processing, ability to detect plates from multiple points of view, and cloud services to take in a video stream and output detected license plates along with their timestamps </w:t>
      </w:r>
      <w:r>
        <w:fldChar w:fldCharType="begin"/>
      </w:r>
      <w:r w:rsidR="00A117B3">
        <w:instrText xml:space="preserve"> ADDIN ZOTERO_ITEM CSL_CITATION {"citationID":"a1b4pqe3ang","properties":{"formattedCitation":"{\\rtf [12]\\uc0\\u8211{}[14]}","plainCitation":"[12]–[14]"},"citationItems":[{"id":39,"uris":["http://zotero.org/users/2475447/items/EVEIHPEN"],"uri":["http://zotero.org/users/2475447/items/EVEIHPEN"],"itemData":{"id":39,"type":"post-weblog","title":"ARES | Fixed ALPR","container-title":"PlateSmart","abstract":"ARES is an award-winning intelligent video analytics software based on ALPR providing mission-critical security and business intelligence to decision makers.","URL":"http://platesmart.com/solutions/license-plate-reader-software/","issued":{"date-parts":[["2015",6,18]]},"accessed":{"date-parts":[["2017",1,23]]}}},{"id":37,"uris":["http://zotero.org/users/2475447/items/P9HGPRU6"],"uri":["http://zotero.org/users/2475447/items/P9HGPRU6"],"itemData":{"id":37,"type":"webpage","title":"LPR/ANPR License Plate Recognition SDK","URL":"http://www.dtksoft.com/dtkanpr.php","accessed":{"date-parts":[["2017",1,23]]}}},{"id":27,"uris":["http://zotero.org/users/2475447/items/2TSHUV2C"],"uri":["http://zotero.org/users/2475447/items/2TSHUV2C"],"itemData":{"id":27,"type":"webpage","title":"OpenALPR Features","URL":"http://www.openalpr.com/features.html","accessed":{"date-parts":[["2017",1,23]]}}}],"schema":"https://github.com/citation-style-language/schema/raw/master/csl-citation.json"} </w:instrText>
      </w:r>
      <w:r>
        <w:fldChar w:fldCharType="separate"/>
      </w:r>
      <w:r w:rsidR="00A117B3" w:rsidRPr="00A117B3">
        <w:rPr>
          <w:szCs w:val="24"/>
        </w:rPr>
        <w:t>[12]–[14]</w:t>
      </w:r>
      <w:r>
        <w:fldChar w:fldCharType="end"/>
      </w:r>
      <w:r>
        <w:t xml:space="preserve">. However, the price of the commercial systems (if available for purchase) are definitely out of budget for this project, as shown in </w:t>
      </w:r>
      <w:r>
        <w:fldChar w:fldCharType="begin"/>
      </w:r>
      <w:r>
        <w:instrText xml:space="preserve"> REF _Ref472980807 \h </w:instrText>
      </w:r>
      <w:r>
        <w:fldChar w:fldCharType="separate"/>
      </w:r>
      <w:r w:rsidR="00D701CC">
        <w:t xml:space="preserve">Table </w:t>
      </w:r>
      <w:r w:rsidR="00D701CC">
        <w:rPr>
          <w:noProof/>
        </w:rPr>
        <w:t>1</w:t>
      </w:r>
      <w:r>
        <w:fldChar w:fldCharType="end"/>
      </w:r>
      <w:r>
        <w:t>. ARES (</w:t>
      </w:r>
      <w:hyperlink r:id="rId15" w:history="1">
        <w:r w:rsidRPr="00181082">
          <w:rPr>
            <w:rStyle w:val="Hyperlink"/>
          </w:rPr>
          <w:t>http://platesmart.com/</w:t>
        </w:r>
      </w:hyperlink>
      <w:r>
        <w:t xml:space="preserve">) did not respond to an enquiry regarding cost of usage, so is not shown. </w:t>
      </w:r>
    </w:p>
    <w:p w:rsidR="00FD015B" w:rsidRDefault="00FD015B" w:rsidP="002502E8"/>
    <w:p w:rsidR="00FD015B" w:rsidRDefault="00FD015B" w:rsidP="002502E8">
      <w:r>
        <w:lastRenderedPageBreak/>
        <w:t>As the project specification specifies that ‘existing computer vision algorithms’ should be used, the choice was made to use the consumer version of OpenALPR. The main reasons for this was that it was open source, and very feature rich. Additionally, a choice was made to instead replicate the commercial features of OpenALPR using computer vision processing libraries instead of ignoring the extra features or paying for them as they were standard vision processing techniques, e.g. background subtraction, motion detection.</w:t>
      </w:r>
    </w:p>
    <w:p w:rsidR="00FD015B" w:rsidRDefault="00FD015B" w:rsidP="002502E8"/>
    <w:p w:rsidR="00FD015B" w:rsidRDefault="00FD015B" w:rsidP="002E6B05">
      <w:pPr>
        <w:pStyle w:val="Caption"/>
      </w:pPr>
      <w:bookmarkStart w:id="35" w:name="_Ref472980807"/>
      <w:bookmarkStart w:id="36" w:name="_Toc473486411"/>
      <w:bookmarkStart w:id="37" w:name="_Toc485851358"/>
      <w:r>
        <w:t xml:space="preserve">Table </w:t>
      </w:r>
      <w:fldSimple w:instr=" SEQ Table \* ARABIC ">
        <w:r w:rsidR="00D701CC">
          <w:rPr>
            <w:noProof/>
          </w:rPr>
          <w:t>1</w:t>
        </w:r>
      </w:fldSimple>
      <w:bookmarkEnd w:id="35"/>
      <w:r>
        <w:t>: Prices of different</w:t>
      </w:r>
      <w:r w:rsidR="002975B8">
        <w:t xml:space="preserve"> commercial</w:t>
      </w:r>
      <w:r>
        <w:t xml:space="preserve"> license plate detection systems</w:t>
      </w:r>
      <w:bookmarkEnd w:id="36"/>
      <w:bookmarkEnd w:id="37"/>
    </w:p>
    <w:tbl>
      <w:tblPr>
        <w:tblStyle w:val="ListTable3"/>
        <w:tblW w:w="0" w:type="auto"/>
        <w:tblLook w:val="04A0" w:firstRow="1" w:lastRow="0" w:firstColumn="1" w:lastColumn="0" w:noHBand="0" w:noVBand="1"/>
      </w:tblPr>
      <w:tblGrid>
        <w:gridCol w:w="2831"/>
        <w:gridCol w:w="2831"/>
        <w:gridCol w:w="2832"/>
      </w:tblGrid>
      <w:tr w:rsidR="00FD015B" w:rsidTr="003E74A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2" w:type="dxa"/>
          </w:tcPr>
          <w:p w:rsidR="00FD015B" w:rsidRDefault="00FD015B" w:rsidP="002502E8">
            <w:r>
              <w:t>System</w:t>
            </w:r>
          </w:p>
        </w:tc>
        <w:tc>
          <w:tcPr>
            <w:tcW w:w="2832" w:type="dxa"/>
          </w:tcPr>
          <w:p w:rsidR="00FD015B" w:rsidRDefault="00FD015B" w:rsidP="002502E8">
            <w:pPr>
              <w:cnfStyle w:val="100000000000" w:firstRow="1" w:lastRow="0" w:firstColumn="0" w:lastColumn="0" w:oddVBand="0" w:evenVBand="0" w:oddHBand="0" w:evenHBand="0" w:firstRowFirstColumn="0" w:firstRowLastColumn="0" w:lastRowFirstColumn="0" w:lastRowLastColumn="0"/>
            </w:pPr>
            <w:r>
              <w:t>Price (one-off)</w:t>
            </w:r>
          </w:p>
        </w:tc>
        <w:tc>
          <w:tcPr>
            <w:tcW w:w="2833" w:type="dxa"/>
          </w:tcPr>
          <w:p w:rsidR="00FD015B" w:rsidRDefault="00FD015B" w:rsidP="002502E8">
            <w:pPr>
              <w:cnfStyle w:val="100000000000" w:firstRow="1" w:lastRow="0" w:firstColumn="0" w:lastColumn="0" w:oddVBand="0" w:evenVBand="0" w:oddHBand="0" w:evenHBand="0" w:firstRowFirstColumn="0" w:firstRowLastColumn="0" w:lastRowFirstColumn="0" w:lastRowLastColumn="0"/>
            </w:pPr>
            <w:r>
              <w:t>Price (per month)</w:t>
            </w:r>
          </w:p>
        </w:tc>
      </w:tr>
      <w:tr w:rsidR="00FD015B" w:rsidTr="003E7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502E8">
            <w:r>
              <w:t>DTK LDR SDK</w:t>
            </w:r>
          </w:p>
        </w:tc>
        <w:tc>
          <w:tcPr>
            <w:tcW w:w="2832" w:type="dxa"/>
          </w:tcPr>
          <w:p w:rsidR="00FD015B" w:rsidRDefault="00FD015B" w:rsidP="002502E8">
            <w:pPr>
              <w:cnfStyle w:val="000000100000" w:firstRow="0" w:lastRow="0" w:firstColumn="0" w:lastColumn="0" w:oddVBand="0" w:evenVBand="0" w:oddHBand="1" w:evenHBand="0" w:firstRowFirstColumn="0" w:firstRowLastColumn="0" w:lastRowFirstColumn="0" w:lastRowLastColumn="0"/>
            </w:pPr>
            <w:r>
              <w:t>190 – 1430 EUR</w:t>
            </w:r>
          </w:p>
        </w:tc>
        <w:tc>
          <w:tcPr>
            <w:tcW w:w="2833" w:type="dxa"/>
          </w:tcPr>
          <w:p w:rsidR="00FD015B" w:rsidRDefault="00FD015B" w:rsidP="002502E8">
            <w:pPr>
              <w:cnfStyle w:val="000000100000" w:firstRow="0" w:lastRow="0" w:firstColumn="0" w:lastColumn="0" w:oddVBand="0" w:evenVBand="0" w:oddHBand="1" w:evenHBand="0" w:firstRowFirstColumn="0" w:firstRowLastColumn="0" w:lastRowFirstColumn="0" w:lastRowLastColumn="0"/>
            </w:pPr>
            <w:r>
              <w:t>N/A</w:t>
            </w:r>
          </w:p>
        </w:tc>
      </w:tr>
      <w:tr w:rsidR="00FD015B" w:rsidTr="003E74A5">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502E8">
            <w:r>
              <w:t>OpenALPR</w:t>
            </w:r>
          </w:p>
        </w:tc>
        <w:tc>
          <w:tcPr>
            <w:tcW w:w="2832" w:type="dxa"/>
          </w:tcPr>
          <w:p w:rsidR="00FD015B" w:rsidRDefault="00FD015B" w:rsidP="002502E8">
            <w:pPr>
              <w:cnfStyle w:val="000000000000" w:firstRow="0" w:lastRow="0" w:firstColumn="0" w:lastColumn="0" w:oddVBand="0" w:evenVBand="0" w:oddHBand="0" w:evenHBand="0" w:firstRowFirstColumn="0" w:firstRowLastColumn="0" w:lastRowFirstColumn="0" w:lastRowLastColumn="0"/>
            </w:pPr>
            <w:r>
              <w:t>1000 USD</w:t>
            </w:r>
          </w:p>
        </w:tc>
        <w:tc>
          <w:tcPr>
            <w:tcW w:w="2833" w:type="dxa"/>
          </w:tcPr>
          <w:p w:rsidR="00FD015B" w:rsidRDefault="00FD015B" w:rsidP="002502E8">
            <w:pPr>
              <w:cnfStyle w:val="000000000000" w:firstRow="0" w:lastRow="0" w:firstColumn="0" w:lastColumn="0" w:oddVBand="0" w:evenVBand="0" w:oddHBand="0" w:evenHBand="0" w:firstRowFirstColumn="0" w:firstRowLastColumn="0" w:lastRowFirstColumn="0" w:lastRowLastColumn="0"/>
            </w:pPr>
            <w:r>
              <w:t>50 USD</w:t>
            </w:r>
          </w:p>
        </w:tc>
      </w:tr>
      <w:tr w:rsidR="003E74A5" w:rsidTr="003E7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rsidR="003E74A5" w:rsidRDefault="003E74A5" w:rsidP="002502E8">
            <w:r>
              <w:t>ARES</w:t>
            </w:r>
          </w:p>
        </w:tc>
        <w:tc>
          <w:tcPr>
            <w:tcW w:w="2832" w:type="dxa"/>
          </w:tcPr>
          <w:p w:rsidR="003E74A5" w:rsidRDefault="003E74A5" w:rsidP="002502E8">
            <w:pPr>
              <w:cnfStyle w:val="000000100000" w:firstRow="0" w:lastRow="0" w:firstColumn="0" w:lastColumn="0" w:oddVBand="0" w:evenVBand="0" w:oddHBand="1" w:evenHBand="0" w:firstRowFirstColumn="0" w:firstRowLastColumn="0" w:lastRowFirstColumn="0" w:lastRowLastColumn="0"/>
            </w:pPr>
            <w:r>
              <w:t>N/A</w:t>
            </w:r>
          </w:p>
        </w:tc>
        <w:tc>
          <w:tcPr>
            <w:tcW w:w="2833" w:type="dxa"/>
          </w:tcPr>
          <w:p w:rsidR="003E74A5" w:rsidRDefault="003E74A5" w:rsidP="002502E8">
            <w:pPr>
              <w:cnfStyle w:val="000000100000" w:firstRow="0" w:lastRow="0" w:firstColumn="0" w:lastColumn="0" w:oddVBand="0" w:evenVBand="0" w:oddHBand="1" w:evenHBand="0" w:firstRowFirstColumn="0" w:firstRowLastColumn="0" w:lastRowFirstColumn="0" w:lastRowLastColumn="0"/>
            </w:pPr>
            <w:r>
              <w:t>N/A</w:t>
            </w:r>
          </w:p>
        </w:tc>
      </w:tr>
    </w:tbl>
    <w:p w:rsidR="00FD015B" w:rsidRDefault="00FD015B" w:rsidP="002502E8"/>
    <w:p w:rsidR="00FD015B" w:rsidRDefault="00FD015B" w:rsidP="00DE4BEB">
      <w:pPr>
        <w:pStyle w:val="Heading2"/>
      </w:pPr>
      <w:bookmarkStart w:id="38" w:name="_Toc473486447"/>
      <w:bookmarkStart w:id="39" w:name="_Toc485851386"/>
      <w:r>
        <w:t>Peer to peer network</w:t>
      </w:r>
      <w:bookmarkEnd w:id="38"/>
      <w:bookmarkEnd w:id="39"/>
    </w:p>
    <w:p w:rsidR="00FD015B" w:rsidRDefault="00FD015B" w:rsidP="002502E8">
      <w:r>
        <w:t xml:space="preserve">Peer to peer networks (P2P) have existed for a long time and there are numerous implementations available for use on the Internet. The main uses for peer to peer networks are web, messaging, and file sharing. </w:t>
      </w:r>
    </w:p>
    <w:p w:rsidR="00FD015B" w:rsidRDefault="00FD015B" w:rsidP="002502E8"/>
    <w:p w:rsidR="00FD015B" w:rsidRDefault="00FD015B" w:rsidP="002502E8">
      <w:r>
        <w:t>Bitmessage (</w:t>
      </w:r>
      <w:hyperlink r:id="rId16" w:history="1">
        <w:r w:rsidRPr="00A34EEF">
          <w:rPr>
            <w:rStyle w:val="Hyperlink"/>
          </w:rPr>
          <w:t>https://bitmessage.org</w:t>
        </w:r>
      </w:hyperlink>
      <w:r>
        <w:t xml:space="preserve">) is used for encrypted messaging, and is decentralised. It also uses strong authentication to prevent spoofing of the sender of a message </w:t>
      </w:r>
      <w:r>
        <w:fldChar w:fldCharType="begin"/>
      </w:r>
      <w:r w:rsidR="00A117B3">
        <w:instrText xml:space="preserve"> ADDIN ZOTERO_ITEM CSL_CITATION {"citationID":"a2cliqth8av","properties":{"formattedCitation":"[15]","plainCitation":"[15]"},"citationItems":[{"id":44,"uris":["http://zotero.org/users/2475447/items/3NX75EZ7"],"uri":["http://zotero.org/users/2475447/items/3NX75EZ7"],"itemData":{"id":44,"type":"article-journal","title":"Bitmessage: A peer-to-peer message authentication and delivery system","container-title":"white paper (27 November 2012), https://bitmessage. org/bitmessage. pdf","source":"Google Scholar","URL":"http://dropbox.curry.com/ShowNotesArchive/2013/08/NA-538-2013-08-11/Assets/Email/bitmessage.pdf","shortTitle":"Bitmessage","author":[{"family":"Warren","given":"Jonathan"}],"issued":{"date-parts":[["2012"]]},"accessed":{"date-parts":[["2017",1,24]]}}}],"schema":"https://github.com/citation-style-language/schema/raw/master/csl-citation.json"} </w:instrText>
      </w:r>
      <w:r>
        <w:fldChar w:fldCharType="separate"/>
      </w:r>
      <w:r w:rsidR="00A117B3" w:rsidRPr="00A117B3">
        <w:t>[15]</w:t>
      </w:r>
      <w:r>
        <w:fldChar w:fldCharType="end"/>
      </w:r>
      <w:r>
        <w:t xml:space="preserve">; however, it removes information about the sender and receiver. It is therefore not suitable for this project as this system needs to know information about the sender to accurately work out an average speed. </w:t>
      </w:r>
    </w:p>
    <w:p w:rsidR="00FD015B" w:rsidRDefault="00FD015B" w:rsidP="002502E8"/>
    <w:p w:rsidR="00FD015B" w:rsidRDefault="00FD015B" w:rsidP="002502E8">
      <w:r>
        <w:t>Telehash (</w:t>
      </w:r>
      <w:hyperlink r:id="rId17" w:history="1">
        <w:r w:rsidRPr="00A34EEF">
          <w:rPr>
            <w:rStyle w:val="Hyperlink"/>
          </w:rPr>
          <w:t>https://github.com/telehash/telehash.github.io</w:t>
        </w:r>
      </w:hyperlink>
      <w:r>
        <w:t>) is open source, fully end-to-end encrypted, enforces strict privacy rules, and cross platform. It also supports JSON message sending with unique sender and receiver ID’s. Unfortunately, the development is focused around using Node.JS and not Python or C++ (the Python binding repository is still empty at time of writing). Therefore, it is not suitable as it would take too much time to implement.</w:t>
      </w:r>
    </w:p>
    <w:p w:rsidR="00FD015B" w:rsidRDefault="00FD015B" w:rsidP="002502E8"/>
    <w:p w:rsidR="00FD015B" w:rsidRDefault="00FD015B" w:rsidP="00DE4BEB">
      <w:pPr>
        <w:pStyle w:val="Heading2"/>
      </w:pPr>
      <w:bookmarkStart w:id="40" w:name="_Toc473486448"/>
      <w:bookmarkStart w:id="41" w:name="_Toc485851387"/>
      <w:r>
        <w:t>Photo evidence publication</w:t>
      </w:r>
      <w:bookmarkEnd w:id="40"/>
      <w:bookmarkEnd w:id="41"/>
    </w:p>
    <w:p w:rsidR="00FD015B" w:rsidRDefault="00FD015B" w:rsidP="002502E8">
      <w:r>
        <w:t xml:space="preserve">There are official API’s for most social networks on uploading images to their respective social networks so there is no need to reinvent the wheel, no is there a need to use a </w:t>
      </w:r>
      <w:r w:rsidR="00D64C09">
        <w:t>third-party</w:t>
      </w:r>
      <w:r>
        <w:t xml:space="preserve"> service to upload images.</w:t>
      </w:r>
    </w:p>
    <w:p w:rsidR="00D64C09" w:rsidRDefault="00D64C09">
      <w:pPr>
        <w:spacing w:after="160" w:line="259" w:lineRule="auto"/>
        <w:jc w:val="left"/>
      </w:pPr>
      <w:r>
        <w:br w:type="page"/>
      </w:r>
    </w:p>
    <w:p w:rsidR="00FD015B" w:rsidRDefault="00FD015B" w:rsidP="00DE4BEB">
      <w:pPr>
        <w:pStyle w:val="Heading1"/>
      </w:pPr>
      <w:bookmarkStart w:id="42" w:name="_Toc473486451"/>
      <w:bookmarkStart w:id="43" w:name="_Toc485851388"/>
      <w:bookmarkEnd w:id="13"/>
      <w:r>
        <w:lastRenderedPageBreak/>
        <w:t>Background Reading and Literature Review</w:t>
      </w:r>
      <w:bookmarkEnd w:id="42"/>
      <w:bookmarkEnd w:id="43"/>
    </w:p>
    <w:p w:rsidR="0035020C" w:rsidRPr="0035020C" w:rsidRDefault="0035020C" w:rsidP="0035020C"/>
    <w:p w:rsidR="0035020C" w:rsidRDefault="0035020C" w:rsidP="0035020C">
      <w:r>
        <w:t xml:space="preserve">Note that this section focuses on brevity, and covers the background knowledge for the </w:t>
      </w:r>
      <w:r w:rsidR="00155488">
        <w:t>high-level</w:t>
      </w:r>
      <w:r>
        <w:t xml:space="preserve"> design. Literature that helped justify deeper design decisions were placed in their respective sections, and not in this section, to aid the flow of the report.</w:t>
      </w:r>
    </w:p>
    <w:p w:rsidR="0035020C" w:rsidRPr="0035020C" w:rsidRDefault="0035020C" w:rsidP="0035020C"/>
    <w:p w:rsidR="00FD015B" w:rsidRDefault="00FD015B" w:rsidP="00ED5B8E">
      <w:pPr>
        <w:pStyle w:val="Heading2"/>
      </w:pPr>
      <w:bookmarkStart w:id="44" w:name="_Toc473486452"/>
      <w:bookmarkStart w:id="45" w:name="_Ref485846701"/>
      <w:bookmarkStart w:id="46" w:name="_Toc485851389"/>
      <w:r>
        <w:t>License plate recognition</w:t>
      </w:r>
      <w:bookmarkEnd w:id="44"/>
      <w:bookmarkEnd w:id="45"/>
      <w:bookmarkEnd w:id="46"/>
    </w:p>
    <w:p w:rsidR="00FD015B" w:rsidRDefault="00FD015B" w:rsidP="002502E8">
      <w:r>
        <w:t xml:space="preserve">Most license plate recognition systems operate on a similar basis. Pre-processing, detection, and character recognition </w:t>
      </w:r>
      <w:r>
        <w:fldChar w:fldCharType="begin"/>
      </w:r>
      <w:r w:rsidR="00A117B3">
        <w:instrText xml:space="preserve"> ADDIN ZOTERO_ITEM CSL_CITATION {"citationID":"a2ecvvo045j","properties":{"formattedCitation":"[16]","plainCitation":"[16]"},"citationItems":[{"id":60,"uris":["http://zotero.org/users/2475447/items/V5UCN9HK"],"uri":["http://zotero.org/users/2475447/items/V5UCN9HK"],"itemData":{"id":60,"type":"article-journal","title":"Automatic license plate recognition using optical character recognition and template matching on yellow color license plate","container-title":"International Journal of Innovative Research in Science, Engineering and Technology","volume":"3","issue":"5","source":"Google Scholar","URL":"https://www.researchgate.net/profile/Vandini_Sharma/publication/262916029_Automatic_license_plate_recognition_using_optical_character_recognition_and_template_matching_on_yellow_color_license_plate/links/02e7e5393f887339cb000000.pdf","author":[{"family":"Sharma","given":"Vandini"},{"family":"Mathpal","given":"Prakash"},{"family":"Kaushik","given":"Akanksha"}],"issued":{"date-parts":[["2014"]]},"accessed":{"date-parts":[["2017",1,24]]}}}],"schema":"https://github.com/citation-style-language/schema/raw/master/csl-citation.json"} </w:instrText>
      </w:r>
      <w:r>
        <w:fldChar w:fldCharType="separate"/>
      </w:r>
      <w:r w:rsidR="00A117B3" w:rsidRPr="00A117B3">
        <w:t>[16]</w:t>
      </w:r>
      <w:r>
        <w:fldChar w:fldCharType="end"/>
      </w:r>
      <w:r>
        <w:t xml:space="preserve">. However, image processing and detection can used interchangeably out of order, as in the case of OpenALPR </w:t>
      </w:r>
      <w:r>
        <w:fldChar w:fldCharType="begin"/>
      </w:r>
      <w:r w:rsidR="00A117B3">
        <w:instrText xml:space="preserve"> ADDIN ZOTERO_ITEM CSL_CITATION {"citationID":"a1dpu36srlg","properties":{"formattedCitation":"[17]","plainCitation":"[17]"},"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A117B3" w:rsidRPr="00A117B3">
        <w:t>[17]</w:t>
      </w:r>
      <w:r>
        <w:fldChar w:fldCharType="end"/>
      </w:r>
      <w:r>
        <w:t>.</w:t>
      </w:r>
    </w:p>
    <w:p w:rsidR="00FD015B" w:rsidRDefault="00FD015B" w:rsidP="002502E8"/>
    <w:p w:rsidR="00FD015B" w:rsidRDefault="00FD015B" w:rsidP="002502E8">
      <w:r>
        <w:t xml:space="preserve">In the pre-processing stage, a combination of techniques can be used to make the image more recognisable to the following pipeline stages. Azad et al. </w:t>
      </w:r>
      <w:r>
        <w:fldChar w:fldCharType="begin"/>
      </w:r>
      <w:r w:rsidR="00A117B3">
        <w:instrText xml:space="preserve"> ADDIN ZOTERO_ITEM CSL_CITATION {"citationID":"atf8k18b6p","properties":{"formattedCitation":"[18]","plainCitation":"[18]"},"citationItems":[{"id":64,"uris":["http://zotero.org/users/2475447/items/TFACTW3K"],"uri":["http://zotero.org/users/2475447/items/TFACTW3K"],"itemData":{"id":64,"type":"article-journal","title":"A novel and robust method for automatic license plate recognition system based on pattern recognition","container-title":"Advances in Computer Science: an International Journal","page":"64–70","volume":"2","issue":"3","source":"Google Scholar","author":[{"family":"Azad","given":"Reza"},{"family":"Davami","given":"Fatemeh"},{"family":"Azad","given":"Babak"}],"issued":{"date-parts":[["2013"]]}}}],"schema":"https://github.com/citation-style-language/schema/raw/master/csl-citation.json"} </w:instrText>
      </w:r>
      <w:r>
        <w:fldChar w:fldCharType="separate"/>
      </w:r>
      <w:r w:rsidR="00A117B3" w:rsidRPr="00A117B3">
        <w:t>[18]</w:t>
      </w:r>
      <w:r>
        <w:fldChar w:fldCharType="end"/>
      </w:r>
      <w:r>
        <w:t xml:space="preserve"> utilises the HSV colour space instead of the RGB colour space to better determine the location of the plate as the plate is assumed to be of a certain colour. Some implementations implement both the RGB and HSV colour space to get saturation and intensity maps </w:t>
      </w:r>
      <w:r>
        <w:fldChar w:fldCharType="begin"/>
      </w:r>
      <w:r w:rsidR="00A117B3">
        <w:instrText xml:space="preserve"> ADDIN ZOTERO_ITEM CSL_CITATION {"citationID":"ah773no6jm","properties":{"formattedCitation":"[19]","plainCitation":"[19]"},"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fldChar w:fldCharType="separate"/>
      </w:r>
      <w:r w:rsidR="00A117B3" w:rsidRPr="00A117B3">
        <w:t>[19]</w:t>
      </w:r>
      <w:r>
        <w:fldChar w:fldCharType="end"/>
      </w:r>
      <w:r>
        <w:t xml:space="preserve">. Duan et Al. </w:t>
      </w:r>
      <w:r>
        <w:fldChar w:fldCharType="begin"/>
      </w:r>
      <w:r w:rsidR="00A117B3">
        <w:instrText xml:space="preserve"> ADDIN ZOTERO_ITEM CSL_CITATION {"citationID":"aeq4mg9qtv","properties":{"formattedCitation":"[20]","plainCitation":"[20]"},"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fldChar w:fldCharType="separate"/>
      </w:r>
      <w:r w:rsidR="00A117B3" w:rsidRPr="00A117B3">
        <w:t>[20]</w:t>
      </w:r>
      <w:r>
        <w:fldChar w:fldCharType="end"/>
      </w:r>
      <w:r>
        <w:t xml:space="preserve"> first converts the image to greyscale, then normalises the histogram to perform histogram equalisation to get a picture with better contrast. This is especially important during the night when there are a lot of dark areas from shadows. An example is shown below in </w:t>
      </w:r>
      <w:r>
        <w:fldChar w:fldCharType="begin"/>
      </w:r>
      <w:r>
        <w:instrText xml:space="preserve"> REF _Ref473043016 \h </w:instrText>
      </w:r>
      <w:r>
        <w:fldChar w:fldCharType="separate"/>
      </w:r>
      <w:r w:rsidR="00D701CC">
        <w:t xml:space="preserve">Figure </w:t>
      </w:r>
      <w:r w:rsidR="00D701CC">
        <w:rPr>
          <w:noProof/>
        </w:rPr>
        <w:t>1</w:t>
      </w:r>
      <w:r>
        <w:fldChar w:fldCharType="end"/>
      </w:r>
      <w:r>
        <w:t>.</w:t>
      </w:r>
    </w:p>
    <w:p w:rsidR="00FD015B" w:rsidRDefault="00FD015B" w:rsidP="002502E8"/>
    <w:p w:rsidR="00FD015B" w:rsidRDefault="00FD015B" w:rsidP="002502E8">
      <w:pPr>
        <w:keepNext/>
        <w:jc w:val="center"/>
      </w:pPr>
      <w:r>
        <w:rPr>
          <w:noProof/>
          <w:lang w:eastAsia="en-GB"/>
        </w:rPr>
        <w:lastRenderedPageBreak/>
        <w:drawing>
          <wp:inline distT="0" distB="0" distL="0" distR="0" wp14:anchorId="37F92951" wp14:editId="6CB2D41A">
            <wp:extent cx="3229232" cy="2857745"/>
            <wp:effectExtent l="190500" t="152400" r="161925" b="133350"/>
            <wp:docPr id="1" name="Picture 1" descr="http://3.bp.blogspot.com/-LSaX0dbyKYc/UHkFacUu4-I/AAAAAAAAAP0/x9seYqR_nks/s1600/img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LSaX0dbyKYc/UHkFacUu4-I/AAAAAAAAAP0/x9seYqR_nks/s1600/img5.g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52261" cy="2878125"/>
                    </a:xfrm>
                    <a:prstGeom prst="rect">
                      <a:avLst/>
                    </a:prstGeom>
                    <a:ln>
                      <a:noFill/>
                    </a:ln>
                    <a:effectLst>
                      <a:outerShdw blurRad="190500" algn="tl" rotWithShape="0">
                        <a:srgbClr val="000000">
                          <a:alpha val="70000"/>
                        </a:srgbClr>
                      </a:outerShdw>
                    </a:effectLst>
                  </pic:spPr>
                </pic:pic>
              </a:graphicData>
            </a:graphic>
          </wp:inline>
        </w:drawing>
      </w:r>
    </w:p>
    <w:p w:rsidR="00FD015B" w:rsidRDefault="00FD015B" w:rsidP="002E6B05">
      <w:pPr>
        <w:pStyle w:val="Caption"/>
      </w:pPr>
      <w:bookmarkStart w:id="47" w:name="_Ref473043016"/>
      <w:bookmarkStart w:id="48" w:name="_Toc473486406"/>
      <w:bookmarkStart w:id="49" w:name="_Toc485851315"/>
      <w:r>
        <w:t xml:space="preserve">Figure </w:t>
      </w:r>
      <w:fldSimple w:instr=" SEQ Figure \* ARABIC ">
        <w:r w:rsidR="00D701CC">
          <w:rPr>
            <w:noProof/>
          </w:rPr>
          <w:t>1</w:t>
        </w:r>
      </w:fldSimple>
      <w:bookmarkEnd w:id="47"/>
      <w:r>
        <w:t xml:space="preserve">: Histogram Equalisation </w:t>
      </w:r>
      <w:bookmarkEnd w:id="48"/>
      <w:r w:rsidR="0035020C">
        <w:fldChar w:fldCharType="begin"/>
      </w:r>
      <w:r w:rsidR="00A117B3">
        <w:instrText xml:space="preserve"> ADDIN ZOTERO_ITEM CSL_CITATION {"citationID":"a13pp7jsr5j","properties":{"formattedCitation":"[21]","plainCitation":"[21]"},"citationItems":[{"id":699,"uris":["http://zotero.org/users/2475447/items/QA7WU3GC"],"uri":["http://zotero.org/users/2475447/items/QA7WU3GC"],"itemData":{"id":699,"type":"post-weblog","title":"HISTOGRAM EQUALIZATION in IMAGE PROCESSING","abstract":"HI  friends and friends of friends , in this post i am  posting about the HISTOGRAM EQUALIZATION .     INTRODUCTION     IMAGE PROCESSING  i...","URL":"http://electronicsinourhands.blogspot.com/2012/10/histogram-equalization-in-image.html","accessed":{"date-parts":[["2017",6,21]]}}}],"schema":"https://github.com/citation-style-language/schema/raw/master/csl-citation.json"} </w:instrText>
      </w:r>
      <w:r w:rsidR="0035020C">
        <w:fldChar w:fldCharType="separate"/>
      </w:r>
      <w:r w:rsidR="00A117B3" w:rsidRPr="00A117B3">
        <w:t>[21]</w:t>
      </w:r>
      <w:bookmarkEnd w:id="49"/>
      <w:r w:rsidR="0035020C">
        <w:fldChar w:fldCharType="end"/>
      </w:r>
    </w:p>
    <w:p w:rsidR="00FD015B" w:rsidRDefault="00FD015B" w:rsidP="002502E8"/>
    <w:p w:rsidR="00FD015B" w:rsidRDefault="00FD015B" w:rsidP="002502E8">
      <w:r>
        <w:t xml:space="preserve">In the detection phase, several algorithms are prominent. Edge detection is used extensively in Badr et al. </w:t>
      </w:r>
      <w:r>
        <w:fldChar w:fldCharType="begin"/>
      </w:r>
      <w:r w:rsidR="00A117B3">
        <w:instrText xml:space="preserve"> ADDIN ZOTERO_ITEM CSL_CITATION {"citationID":"a21c40od3q2","properties":{"formattedCitation":"[22]","plainCitation":"[22]"},"citationItems":[{"id":62,"uris":["http://zotero.org/users/2475447/items/9AWGZZCV"],"uri":["http://zotero.org/users/2475447/items/9AWGZZCV"],"itemData":{"id":62,"type":"article-journal","title":"Automatic number plate recognition system","container-title":"Annals of the University of Craiova-Mathematics and Computer Science Series","page":"62–71","volume":"38","issue":"1","source":"Google Scholar","author":[{"family":"Badr","given":"Amr"},{"family":"Abdelwahab","given":"Mohamed Mahmoud"},{"family":"Thabet","given":"Ahmed Mohamed"},{"family":"Abdelsadek","given":"Ahmed Mohamed"}],"issued":{"date-parts":[["2011"]]}}}],"schema":"https://github.com/citation-style-language/schema/raw/master/csl-citation.json"} </w:instrText>
      </w:r>
      <w:r>
        <w:fldChar w:fldCharType="separate"/>
      </w:r>
      <w:r w:rsidR="00A117B3" w:rsidRPr="00A117B3">
        <w:t>[22]</w:t>
      </w:r>
      <w:r>
        <w:fldChar w:fldCharType="end"/>
      </w:r>
      <w:r>
        <w:t xml:space="preserve">, where the Sobel edge detection method is used in conjunction with thresholding techniques to determine the plate’s location in areas with high vertical lines. However, these methods often fail if the assumption that the license plate is captured from a fixed face-on angle is false as the plate can no longer be guaranteed to have perfectly vertical lines. Moreover, using edge detection as the first step often brings false positives, where buildings and road signs can also exhibit perfectly vertical lines – however they are not an area of interest for the license plate detection system. </w:t>
      </w:r>
    </w:p>
    <w:p w:rsidR="00FD015B" w:rsidRDefault="00FD015B" w:rsidP="002502E8"/>
    <w:p w:rsidR="00FD015B" w:rsidRDefault="00FD015B" w:rsidP="002502E8">
      <w:r>
        <w:t xml:space="preserve">Hence, other implementations such as OpenALPR’s and Liu et al. </w:t>
      </w:r>
      <w:r>
        <w:fldChar w:fldCharType="begin"/>
      </w:r>
      <w:r w:rsidR="00A117B3">
        <w:instrText xml:space="preserve"> ADDIN ZOTERO_ITEM CSL_CITATION {"citationID":"a1rm947rttj","properties":{"formattedCitation":"[23]","plainCitation":"[23]"},"citationItems":[{"id":69,"uris":["http://zotero.org/users/2475447/items/RB2G3ZJ7"],"uri":["http://zotero.org/users/2475447/items/RB2G3ZJ7"],"itemData":{"id":69,"type":"paper-conference","title":"Simplified Local Binary Pattern Descriptor for Character Recognition of Vehicle License Plate","container-title":"Imaging and Visualization 2010 Seventh International Conference on Computer Graphics","page":"157-161","source":"IEEE Xplore","event":"Imaging and Visualization 2010 Seventh International Conference on Computer Graphics","abstract":"Local Binary Pattern (LBP) is a powerful texture descriptor for its tolerance against illumination changes and its computational simplicity. The basic LBP encodes 256 feature patterns in a 3×3 neighborhood, but not all the patterns are effective for classification. In this paper, we propose a simplified LBP(S-LBP) which produces optimal patterns by using the best coding principle for classification. Meanwhile, we combine S-LBP and Mahalonobis distance in solving the practical problem of character recognition in Chinese license plate. Experimental results demonstrate the effectiveness of our method for vehicle license recognition comparing with other popular methods.","DOI":"10.1109/CGIV.2010.32","author":[{"family":"Liu","given":"L."},{"family":"Zhang","given":"H."},{"family":"Feng","given":"A."},{"family":"Wan","given":"X."},{"family":"Guo","given":"J."}],"issued":{"date-parts":[["2010",8]]}}}],"schema":"https://github.com/citation-style-language/schema/raw/master/csl-citation.json"} </w:instrText>
      </w:r>
      <w:r>
        <w:fldChar w:fldCharType="separate"/>
      </w:r>
      <w:r w:rsidR="00A117B3" w:rsidRPr="00A117B3">
        <w:t>[23]</w:t>
      </w:r>
      <w:r>
        <w:fldChar w:fldCharType="end"/>
      </w:r>
      <w:r>
        <w:t xml:space="preserve"> use an algorithm called Local Binary Patterns (LBP), generally used in face recognition, to get areas of the image where it thinks there is a license plate. However, since LBP uses a sliding window approach, the performance of the detection is quite CPU dependent </w:t>
      </w:r>
      <w:r>
        <w:fldChar w:fldCharType="begin"/>
      </w:r>
      <w:r w:rsidR="00A117B3">
        <w:instrText xml:space="preserve"> ADDIN ZOTERO_ITEM CSL_CITATION {"citationID":"a274hru09td","properties":{"formattedCitation":"[17]","plainCitation":"[17]"},"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A117B3" w:rsidRPr="00A117B3">
        <w:t>[17]</w:t>
      </w:r>
      <w:r>
        <w:fldChar w:fldCharType="end"/>
      </w:r>
      <w:r>
        <w:t xml:space="preserve"> (can be accelerated using a CUDA but the RPi does not support this). This method has been proven by Nguyen and Nguyen </w:t>
      </w:r>
      <w:r>
        <w:fldChar w:fldCharType="begin"/>
      </w:r>
      <w:r w:rsidR="00A117B3">
        <w:instrText xml:space="preserve"> ADDIN ZOTERO_ITEM CSL_CITATION {"citationID":"a13q6j0alkd","properties":{"formattedCitation":"[24]","plainCitation":"[24]"},"citationItems":[{"id":68,"uris":["http://zotero.org/users/2475447/items/7B7FXPZK"],"uri":["http://zotero.org/users/2475447/items/7B7FXPZK"],"itemData":{"id":68,"type":"paper-conference","title":"A real time license plate detection system based on boosting learning algorithm","container-title":"Image and Signal Processing (CISP), 2012 5th International Congress on","publisher":"IEEE","page":"819–823","source":"Google Scholar","URL":"http://ieeexplore.ieee.org/abstract/document/6470006/","author":[{"family":"Nguyen","given":"Thanh-Tung"},{"family":"Nguyen","given":"Thuy Thi"}],"issued":{"date-parts":[["2012"]]},"accessed":{"date-parts":[["2017",1,24]]}}}],"schema":"https://github.com/citation-style-language/schema/raw/master/csl-citation.json"} </w:instrText>
      </w:r>
      <w:r>
        <w:fldChar w:fldCharType="separate"/>
      </w:r>
      <w:r w:rsidR="00A117B3" w:rsidRPr="00A117B3">
        <w:t>[24]</w:t>
      </w:r>
      <w:r>
        <w:fldChar w:fldCharType="end"/>
      </w:r>
      <w:r>
        <w:t>, who successfully used LBP with extra classifiers and algorithms in a real time license plate detector.</w:t>
      </w:r>
    </w:p>
    <w:p w:rsidR="00FD015B" w:rsidRDefault="00FD015B" w:rsidP="002502E8"/>
    <w:p w:rsidR="00FD015B" w:rsidRDefault="00FD015B" w:rsidP="002502E8">
      <w:r>
        <w:t xml:space="preserve">Edge detection is not unused, however. The most often used combination is a mixture of edge detection algorithms (Sobel, Laplacian, Canny), the Hough transform, and the contour algorithm. The Hough transform is used in implementations like </w:t>
      </w:r>
      <w:r>
        <w:fldChar w:fldCharType="begin"/>
      </w:r>
      <w:r w:rsidR="00A117B3">
        <w:instrText xml:space="preserve"> ADDIN ZOTERO_ITEM CSL_CITATION {"citationID":"a2f384gsb54","properties":{"formattedCitation":"[20]","plainCitation":"[20]"},"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fldChar w:fldCharType="separate"/>
      </w:r>
      <w:r w:rsidR="00A117B3" w:rsidRPr="00A117B3">
        <w:t>[20]</w:t>
      </w:r>
      <w:r>
        <w:fldChar w:fldCharType="end"/>
      </w:r>
      <w:r>
        <w:t xml:space="preserve"> and OpenALPR </w:t>
      </w:r>
      <w:r>
        <w:fldChar w:fldCharType="begin"/>
      </w:r>
      <w:r w:rsidR="00A117B3">
        <w:instrText xml:space="preserve"> ADDIN ZOTERO_ITEM CSL_CITATION {"citationID":"a2nddq8ab1h","properties":{"formattedCitation":"[17]","plainCitation":"[17]"},"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A117B3" w:rsidRPr="00A117B3">
        <w:t>[17]</w:t>
      </w:r>
      <w:r>
        <w:fldChar w:fldCharType="end"/>
      </w:r>
      <w:r>
        <w:t xml:space="preserve"> to find the actual edges of the plate </w:t>
      </w:r>
      <w:r>
        <w:lastRenderedPageBreak/>
        <w:t>as detection only gives a rough area for the location of the plate, and may end up with an area that does not have a plate in, or slightly bigger than the plate.</w:t>
      </w:r>
    </w:p>
    <w:p w:rsidR="00FD015B" w:rsidRDefault="00FD015B" w:rsidP="002502E8"/>
    <w:p w:rsidR="00FD015B" w:rsidRDefault="00FD015B" w:rsidP="002502E8">
      <w:r>
        <w:t xml:space="preserve">Other implementations such as Kwaśnicka and Wawrzyniak </w:t>
      </w:r>
      <w:r>
        <w:fldChar w:fldCharType="begin"/>
      </w:r>
      <w:r w:rsidR="00A117B3">
        <w:instrText xml:space="preserve"> ADDIN ZOTERO_ITEM CSL_CITATION {"citationID":"auahs9ubnt","properties":{"formattedCitation":"[25]","plainCitation":"[25]"},"citationItems":[{"id":52,"uris":["http://zotero.org/users/2475447/items/7MSM7F8J"],"uri":["http://zotero.org/users/2475447/items/7MSM7F8J"],"itemData":{"id":52,"type":"paper-conference","title":"License plate localization and recognition in camera pictures","container-title":"3rd Symposium on Methods of Artificial Intelligence","publisher":"Citeseer","page":"243–246","source":"Google Scholar","URL":"http://citeseerx.ist.psu.edu/viewdoc/download?doi=10.1.1.104.2678&amp;rep=rep1&amp;type=pdf","author":[{"family":"Kwaśnicka","given":"Halina"},{"family":"Wawrzyniak","given":"Bartosz"}],"issued":{"date-parts":[["2002"]]},"accessed":{"date-parts":[["2017",1,24]]}}}],"schema":"https://github.com/citation-style-language/schema/raw/master/csl-citation.json"} </w:instrText>
      </w:r>
      <w:r>
        <w:fldChar w:fldCharType="separate"/>
      </w:r>
      <w:r w:rsidR="00A117B3" w:rsidRPr="00A117B3">
        <w:t>[25]</w:t>
      </w:r>
      <w:r>
        <w:fldChar w:fldCharType="end"/>
      </w:r>
      <w:r>
        <w:t xml:space="preserve">, and Chang et al. </w:t>
      </w:r>
      <w:r>
        <w:fldChar w:fldCharType="begin"/>
      </w:r>
      <w:r w:rsidR="00A117B3">
        <w:instrText xml:space="preserve"> ADDIN ZOTERO_ITEM CSL_CITATION {"citationID":"a18icc37oe","properties":{"formattedCitation":"[19]","plainCitation":"[19]"},"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fldChar w:fldCharType="separate"/>
      </w:r>
      <w:r w:rsidR="00A117B3" w:rsidRPr="00A117B3">
        <w:t>[19]</w:t>
      </w:r>
      <w:r>
        <w:fldChar w:fldCharType="end"/>
      </w:r>
      <w:r>
        <w:t xml:space="preserve"> use a technique called connected component analysis before applying the Hough transform. This technique is applied to a binary image of the license plate, and rejects any connected components whose aspect ratio is outside a prescribed range (a license plate is rectangular). The reliability of each implementation has yet to be tested against each other, however.</w:t>
      </w:r>
    </w:p>
    <w:p w:rsidR="00FD015B" w:rsidRDefault="00FD015B" w:rsidP="002502E8"/>
    <w:p w:rsidR="00FD015B" w:rsidRDefault="00FD015B" w:rsidP="002502E8">
      <w:r>
        <w:t>Lastly, the plate area needs to be warped to be a rectangle for the Optical Character Recognition (OCR) algorithms to work their best. A perspective transformation is often used to warp the image – the final image looks like it has been taken from another perspective (</w:t>
      </w:r>
      <w:r>
        <w:fldChar w:fldCharType="begin"/>
      </w:r>
      <w:r>
        <w:instrText xml:space="preserve"> REF _Ref473119196 \h </w:instrText>
      </w:r>
      <w:r>
        <w:fldChar w:fldCharType="separate"/>
      </w:r>
      <w:r w:rsidR="00D701CC">
        <w:t xml:space="preserve">Figure </w:t>
      </w:r>
      <w:r w:rsidR="00D701CC">
        <w:rPr>
          <w:noProof/>
        </w:rPr>
        <w:t>2</w:t>
      </w:r>
      <w:r>
        <w:fldChar w:fldCharType="end"/>
      </w:r>
      <w:r>
        <w:t xml:space="preserve">). Moreover, straight lines remain straight </w:t>
      </w:r>
      <w:r>
        <w:fldChar w:fldCharType="begin"/>
      </w:r>
      <w:r w:rsidR="00A117B3">
        <w:instrText xml:space="preserve"> ADDIN ZOTERO_ITEM CSL_CITATION {"citationID":"a944in3dso","properties":{"formattedCitation":"[26]","plainCitation":"[26]"},"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fldChar w:fldCharType="separate"/>
      </w:r>
      <w:r w:rsidR="00A117B3" w:rsidRPr="00A117B3">
        <w:t>[26]</w:t>
      </w:r>
      <w:r>
        <w:fldChar w:fldCharType="end"/>
      </w:r>
      <w:r>
        <w:t xml:space="preserve"> after the transformation so the next stage, character recognition, is not compromised. OCR libraries such as tesseract (</w:t>
      </w:r>
      <w:hyperlink r:id="rId19" w:history="1">
        <w:r w:rsidRPr="00A34EEF">
          <w:rPr>
            <w:rStyle w:val="Hyperlink"/>
          </w:rPr>
          <w:t>https://github.com/tesseract-ocr</w:t>
        </w:r>
      </w:hyperlink>
      <w:r>
        <w:t>) are then used to get the alphanumeric characters from the plate.</w:t>
      </w:r>
    </w:p>
    <w:p w:rsidR="00FD015B" w:rsidRDefault="00FD015B" w:rsidP="002502E8"/>
    <w:p w:rsidR="00FD015B" w:rsidRDefault="00FD015B" w:rsidP="002502E8">
      <w:pPr>
        <w:keepNext/>
        <w:jc w:val="center"/>
      </w:pPr>
      <w:r>
        <w:rPr>
          <w:noProof/>
          <w:lang w:eastAsia="en-GB"/>
        </w:rPr>
        <w:drawing>
          <wp:inline distT="0" distB="0" distL="0" distR="0" wp14:anchorId="237FD4D2" wp14:editId="7A143B00">
            <wp:extent cx="2772461" cy="1395063"/>
            <wp:effectExtent l="190500" t="190500" r="180340" b="186690"/>
            <wp:docPr id="2" name="Picture 2" descr="http://docs.opencv.org/3.1.0/perspect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cs.opencv.org/3.1.0/perspective.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87512" cy="1402636"/>
                    </a:xfrm>
                    <a:prstGeom prst="rect">
                      <a:avLst/>
                    </a:prstGeom>
                    <a:ln>
                      <a:noFill/>
                    </a:ln>
                    <a:effectLst>
                      <a:outerShdw blurRad="190500" algn="tl" rotWithShape="0">
                        <a:srgbClr val="000000">
                          <a:alpha val="70000"/>
                        </a:srgbClr>
                      </a:outerShdw>
                    </a:effectLst>
                  </pic:spPr>
                </pic:pic>
              </a:graphicData>
            </a:graphic>
          </wp:inline>
        </w:drawing>
      </w:r>
    </w:p>
    <w:p w:rsidR="00FD015B" w:rsidRDefault="00FD015B" w:rsidP="002E6B05">
      <w:pPr>
        <w:pStyle w:val="Caption"/>
      </w:pPr>
      <w:bookmarkStart w:id="50" w:name="_Ref473119196"/>
      <w:bookmarkStart w:id="51" w:name="_Toc485851316"/>
      <w:bookmarkStart w:id="52" w:name="_Toc473486407"/>
      <w:bookmarkStart w:id="53" w:name="_Ref485850870"/>
      <w:r>
        <w:t xml:space="preserve">Figure </w:t>
      </w:r>
      <w:fldSimple w:instr=" SEQ Figure \* ARABIC ">
        <w:r w:rsidR="00D701CC">
          <w:rPr>
            <w:noProof/>
          </w:rPr>
          <w:t>2</w:t>
        </w:r>
      </w:fldSimple>
      <w:bookmarkEnd w:id="50"/>
      <w:r>
        <w:t xml:space="preserve">: Using a perspective transformation </w:t>
      </w:r>
      <w:r>
        <w:fldChar w:fldCharType="begin"/>
      </w:r>
      <w:r w:rsidR="00A117B3">
        <w:instrText xml:space="preserve"> ADDIN ZOTERO_ITEM CSL_CITATION {"citationID":"a2j7p89dejc","properties":{"formattedCitation":"[26]","plainCitation":"[26]"},"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fldChar w:fldCharType="separate"/>
      </w:r>
      <w:bookmarkEnd w:id="52"/>
      <w:r w:rsidR="00A117B3" w:rsidRPr="00A117B3">
        <w:t>[26]</w:t>
      </w:r>
      <w:bookmarkEnd w:id="51"/>
      <w:r>
        <w:fldChar w:fldCharType="end"/>
      </w:r>
      <w:bookmarkEnd w:id="53"/>
    </w:p>
    <w:p w:rsidR="00FD015B" w:rsidRPr="00A90221" w:rsidRDefault="00FD015B" w:rsidP="002502E8"/>
    <w:p w:rsidR="00FD015B" w:rsidRDefault="00FD015B" w:rsidP="00ED5B8E">
      <w:pPr>
        <w:pStyle w:val="Heading2"/>
      </w:pPr>
      <w:bookmarkStart w:id="54" w:name="_Ref473323959"/>
      <w:bookmarkStart w:id="55" w:name="_Toc473486453"/>
      <w:bookmarkStart w:id="56" w:name="_Toc485851390"/>
      <w:r>
        <w:t>Peer to peer network</w:t>
      </w:r>
      <w:bookmarkEnd w:id="54"/>
      <w:bookmarkEnd w:id="55"/>
      <w:bookmarkEnd w:id="56"/>
    </w:p>
    <w:p w:rsidR="00FD015B" w:rsidRDefault="00FD015B" w:rsidP="002502E8">
      <w:r>
        <w:t xml:space="preserve">A P2P network is a network where many machines connect in an ad-hoc manner (they do not join and leave the network based on a schedule), and serve as a server for others. This means there is no need for files and messages or whatever the network is serving to pass through a central server, providing no one single point of failure. </w:t>
      </w:r>
    </w:p>
    <w:p w:rsidR="00FD015B" w:rsidRDefault="00FD015B" w:rsidP="002502E8"/>
    <w:p w:rsidR="00FD015B" w:rsidRDefault="00FD015B" w:rsidP="002502E8">
      <w:r>
        <w:t xml:space="preserve">P2P networks account for a significant portion of the web’s traffic </w:t>
      </w:r>
      <w:r>
        <w:fldChar w:fldCharType="begin"/>
      </w:r>
      <w:r w:rsidR="00A117B3">
        <w:instrText xml:space="preserve"> ADDIN ZOTERO_ITEM CSL_CITATION {"citationID":"a154t75ltn7","properties":{"formattedCitation":"[27]","plainCitation":"[27]"},"citationItems":[{"id":95,"uris":["http://zotero.org/users/2475447/items/P43GD7DV"],"uri":["http://zotero.org/users/2475447/items/P43GD7DV"],"itemData":{"id":95,"type":"webpage","title":"PEER-TO-PEER NETWORK","URL":"http://www.infosec.gov.hk/english/technical/files/peer.pdf","author":[{"family":"The Government of the Hong Kong Special Administrative Region","given":""}],"accessed":{"date-parts":[["2017",1,25]]}}}],"schema":"https://github.com/citation-style-language/schema/raw/master/csl-citation.json"} </w:instrText>
      </w:r>
      <w:r>
        <w:fldChar w:fldCharType="separate"/>
      </w:r>
      <w:r w:rsidR="00A117B3" w:rsidRPr="00A117B3">
        <w:t>[27]</w:t>
      </w:r>
      <w:r>
        <w:fldChar w:fldCharType="end"/>
      </w:r>
      <w:r>
        <w:t xml:space="preserve">, but its widespread nature means it comes with a few downsides as well. Making sure all copies of a file is free from corruption is one big challenge, as well as security. As </w:t>
      </w:r>
      <w:r>
        <w:lastRenderedPageBreak/>
        <w:t>all machines are servers of their own, a malicious hacker may attempt to distribute a virus or malware over the network to the many users using the network.</w:t>
      </w:r>
    </w:p>
    <w:p w:rsidR="00FD015B" w:rsidRDefault="00FD015B" w:rsidP="002502E8"/>
    <w:p w:rsidR="00FD015B" w:rsidRDefault="00FD015B" w:rsidP="002502E8">
      <w:r>
        <w:t xml:space="preserve">In this project, the main area of P2P networks that will be examined are decentralised networks. Centralised networks still have a central server that does routing, and peer finding, among other tasks </w:t>
      </w:r>
      <w:r>
        <w:fldChar w:fldCharType="begin"/>
      </w:r>
      <w:r w:rsidR="00A117B3">
        <w:instrText xml:space="preserve"> ADDIN ZOTERO_ITEM CSL_CITATION {"citationID":"a1cq4kba9eh","properties":{"formattedCitation":"[28]","plainCitation":"[28]"},"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A117B3" w:rsidRPr="00A117B3">
        <w:t>[28]</w:t>
      </w:r>
      <w:r>
        <w:fldChar w:fldCharType="end"/>
      </w:r>
      <w:r>
        <w:t>, whereas decentralised networks do not.</w:t>
      </w:r>
    </w:p>
    <w:p w:rsidR="00FD015B" w:rsidRDefault="00FD015B" w:rsidP="002502E8"/>
    <w:p w:rsidR="00FD015B" w:rsidRDefault="00FD015B" w:rsidP="002502E8">
      <w:r>
        <w:t xml:space="preserve">Peer finding in a decentralised network is a challenge. As there is no central server, decentralised networks use techniques such as flooding the network with discover requests </w:t>
      </w:r>
      <w:r>
        <w:fldChar w:fldCharType="begin"/>
      </w:r>
      <w:r w:rsidR="00A117B3">
        <w:instrText xml:space="preserve"> ADDIN ZOTERO_ITEM CSL_CITATION {"citationID":"a1tsdjdpi9t","properties":{"formattedCitation":"[28]","plainCitation":"[28]"},"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A117B3" w:rsidRPr="00A117B3">
        <w:t>[28]</w:t>
      </w:r>
      <w:r>
        <w:fldChar w:fldCharType="end"/>
      </w:r>
      <w:r>
        <w:t xml:space="preserve"> and randomly pinging IP’s around the world to see if they are part of the network </w:t>
      </w:r>
      <w:r>
        <w:fldChar w:fldCharType="begin"/>
      </w:r>
      <w:r w:rsidR="00A117B3">
        <w:instrText xml:space="preserve"> ADDIN ZOTERO_ITEM CSL_CITATION {"citationID":"abeapica7o","properties":{"formattedCitation":"[29]","plainCitation":"[29]"},"citationItems":[{"id":13,"uris":["http://zotero.org/users/2475447/items/RF5ZPX9I"],"uri":["http://zotero.org/users/2475447/items/RF5ZPX9I"],"itemData":{"id":13,"type":"webpage","title":"Bootstrapping Peer-to-Peer Networks","URL":"http://grothoff.org/christian/dasp2p.pdf","author":[{"family":"Grothoff","given":"Christian"},{"family":"GauthierDickey","given":"Chris"}],"accessed":{"date-parts":[["2017",1,21]]}}}],"schema":"https://github.com/citation-style-language/schema/raw/master/csl-citation.json"} </w:instrText>
      </w:r>
      <w:r>
        <w:fldChar w:fldCharType="separate"/>
      </w:r>
      <w:r w:rsidR="00A117B3" w:rsidRPr="00A117B3">
        <w:t>[29]</w:t>
      </w:r>
      <w:r>
        <w:fldChar w:fldCharType="end"/>
      </w:r>
      <w:r>
        <w:t>. A well-known decentralised network, Gnutella, uses another technique where it finds new peers by expanding its search radius in its broadcasting phase. When a peer accepts this connection, it rebroadcasts the new peer’s address to its own peers, but decreases a counter called Time-to-Live (</w:t>
      </w:r>
      <w:r w:rsidRPr="0035020C">
        <w:t>TTL</w:t>
      </w:r>
      <w:r>
        <w:t xml:space="preserve">) to ensure the message eventually dies out (when TTL=0) </w:t>
      </w:r>
      <w:r>
        <w:fldChar w:fldCharType="begin"/>
      </w:r>
      <w:r w:rsidR="00A117B3">
        <w:instrText xml:space="preserve"> ADDIN ZOTERO_ITEM CSL_CITATION {"citationID":"aln7ss1drn","properties":{"formattedCitation":"[30]","plainCitation":"[30]"},"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A117B3" w:rsidRPr="00A117B3">
        <w:t>[30]</w:t>
      </w:r>
      <w:r>
        <w:fldChar w:fldCharType="end"/>
      </w:r>
      <w:r>
        <w:t xml:space="preserve">. </w:t>
      </w:r>
    </w:p>
    <w:p w:rsidR="00FD015B" w:rsidRDefault="00FD015B" w:rsidP="002502E8">
      <w:r>
        <w:br/>
        <w:t xml:space="preserve">However, the broadcasting strategy in decentralised networks means as the search radius increases, there is an increasing amount of traffic in the network, and this may cause congestion in the network </w:t>
      </w:r>
      <w:r>
        <w:fldChar w:fldCharType="begin"/>
      </w:r>
      <w:r w:rsidR="00A117B3">
        <w:instrText xml:space="preserve"> ADDIN ZOTERO_ITEM CSL_CITATION {"citationID":"an85nso23d","properties":{"formattedCitation":"[30]","plainCitation":"[30]"},"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A117B3" w:rsidRPr="00A117B3">
        <w:t>[30]</w:t>
      </w:r>
      <w:r>
        <w:fldChar w:fldCharType="end"/>
      </w:r>
      <w:r>
        <w:t>.</w:t>
      </w:r>
    </w:p>
    <w:p w:rsidR="00FD015B" w:rsidRDefault="00FD015B" w:rsidP="002502E8"/>
    <w:p w:rsidR="00FD015B" w:rsidRDefault="00FD015B" w:rsidP="002502E8">
      <w:r>
        <w:t xml:space="preserve">Other types of peer-finding techniques can be found in Mastroianni et al. </w:t>
      </w:r>
      <w:r>
        <w:fldChar w:fldCharType="begin"/>
      </w:r>
      <w:r w:rsidR="00A117B3">
        <w:instrText xml:space="preserve"> ADDIN ZOTERO_ITEM CSL_CITATION {"citationID":"ab1tsjiaed","properties":{"formattedCitation":"[31]","plainCitation":"[31]"},"citationItems":[{"id":9,"uris":["http://zotero.org/users/2475447/items/JR85AN2U"],"uri":["http://zotero.org/users/2475447/items/JR85AN2U"],"itemData":{"id":9,"type":"article-journal","title":"Designing an information system for Grids: Comparing hierarchical, decentralized P2P and super-peer models","container-title":"Parallel Computing","page":"593-611","volume":"34","issue":"10","source":"CrossRef","DOI":"10.1016/j.parco.2008.07.001","ISSN":"01678191","shortTitle":"Designing an information system for Grids","language":"en","author":[{"family":"Mastroianni","given":"Carlo"},{"family":"Talia","given":"Domenico"},{"family":"Verta","given":"Oreste"}],"issued":{"date-parts":[["2008",10]]}}}],"schema":"https://github.com/citation-style-language/schema/raw/master/csl-citation.json"} </w:instrText>
      </w:r>
      <w:r>
        <w:fldChar w:fldCharType="separate"/>
      </w:r>
      <w:r w:rsidR="00A117B3" w:rsidRPr="00A117B3">
        <w:t>[31]</w:t>
      </w:r>
      <w:r>
        <w:fldChar w:fldCharType="end"/>
      </w:r>
      <w:r>
        <w:t>.</w:t>
      </w:r>
    </w:p>
    <w:p w:rsidR="0035020C" w:rsidRDefault="0035020C" w:rsidP="002502E8"/>
    <w:p w:rsidR="0035020C" w:rsidRDefault="0035020C" w:rsidP="002502E8">
      <w:r>
        <w:t xml:space="preserve">Finally, encryption was found to be increasingly used in P2P networks, with a tenfold increase between 2006 and 2007 </w:t>
      </w:r>
      <w:r>
        <w:fldChar w:fldCharType="begin"/>
      </w:r>
      <w:r w:rsidR="00A117B3">
        <w:instrText xml:space="preserve"> ADDIN ZOTERO_ITEM CSL_CITATION {"citationID":"a1ta1vatruv","properties":{"formattedCitation":"[32]","plainCitation":"[32]"},"citationItems":[{"id":697,"uris":["http://zotero.org/users/2475447/items/NWBI8TWT"],"uri":["http://zotero.org/users/2475447/items/NWBI8TWT"],"itemData":{"id":697,"type":"post-weblog","title":"More P2P Traffic Using SSL Encryption","container-title":"Data Center Knowledge","abstract":"SSL encryption is increasingly being used on peer-to-peer networks  to shield traffic from throttling by ISPs.\n Read More","URL":"http://www.datacenterknowledge.com/archives/2007/11/09/more-p2p-traffic-using-ssl-encryption/","issued":{"date-parts":[["2007",11,9]]},"accessed":{"date-parts":[["2017",6,21]]}}}],"schema":"https://github.com/citation-style-language/schema/raw/master/csl-citation.json"} </w:instrText>
      </w:r>
      <w:r>
        <w:fldChar w:fldCharType="separate"/>
      </w:r>
      <w:r w:rsidR="00A117B3" w:rsidRPr="00A117B3">
        <w:t>[32]</w:t>
      </w:r>
      <w:r>
        <w:fldChar w:fldCharType="end"/>
      </w:r>
      <w:r>
        <w:t>. The only disadvantage in encrypting data in P2P networks was increased computation time, but the obvious advantages in user security and protection against hackers vastly outweigh disadvantages.</w:t>
      </w:r>
    </w:p>
    <w:p w:rsidR="00FD015B" w:rsidRDefault="00FD015B" w:rsidP="002502E8"/>
    <w:p w:rsidR="00FD015B" w:rsidRDefault="00FD015B" w:rsidP="00DE4BEB">
      <w:pPr>
        <w:pStyle w:val="Heading2"/>
      </w:pPr>
      <w:bookmarkStart w:id="57" w:name="_Ref473323964"/>
      <w:bookmarkStart w:id="58" w:name="_Toc473486454"/>
      <w:bookmarkStart w:id="59" w:name="_Toc485851391"/>
      <w:r>
        <w:t>Photo evidence publication</w:t>
      </w:r>
      <w:bookmarkEnd w:id="57"/>
      <w:bookmarkEnd w:id="58"/>
      <w:bookmarkEnd w:id="59"/>
    </w:p>
    <w:p w:rsidR="00FD015B" w:rsidRDefault="00FD015B" w:rsidP="002502E8">
      <w:r>
        <w:t xml:space="preserve">Image upload API’s exist for many social networks, and the following </w:t>
      </w:r>
      <w:r w:rsidR="003E74A5">
        <w:fldChar w:fldCharType="begin"/>
      </w:r>
      <w:r w:rsidR="003E74A5">
        <w:instrText xml:space="preserve"> REF _Ref485849069 \h </w:instrText>
      </w:r>
      <w:r w:rsidR="003E74A5">
        <w:fldChar w:fldCharType="separate"/>
      </w:r>
      <w:r w:rsidR="00D701CC">
        <w:t xml:space="preserve">Table </w:t>
      </w:r>
      <w:r w:rsidR="00D701CC">
        <w:rPr>
          <w:noProof/>
        </w:rPr>
        <w:t>2</w:t>
      </w:r>
      <w:r w:rsidR="003E74A5">
        <w:fldChar w:fldCharType="end"/>
      </w:r>
      <w:r w:rsidR="003E74A5">
        <w:t xml:space="preserve"> </w:t>
      </w:r>
      <w:r>
        <w:t>shows the documentation link for three popular image sharing sites.</w:t>
      </w:r>
      <w:r w:rsidR="0035020C">
        <w:t xml:space="preserve"> Hence, these API’s can be leveraged instead of using peers in the P2P network to distribute files.</w:t>
      </w:r>
    </w:p>
    <w:p w:rsidR="00FD015B" w:rsidRDefault="00FD015B" w:rsidP="002502E8"/>
    <w:p w:rsidR="00FD015B" w:rsidRDefault="00FD015B" w:rsidP="002E6B05">
      <w:pPr>
        <w:pStyle w:val="Caption"/>
      </w:pPr>
      <w:bookmarkStart w:id="60" w:name="_Ref485849069"/>
      <w:bookmarkStart w:id="61" w:name="_Toc473486413"/>
      <w:bookmarkStart w:id="62" w:name="_Toc485851359"/>
      <w:r>
        <w:t xml:space="preserve">Table </w:t>
      </w:r>
      <w:fldSimple w:instr=" SEQ Table \* ARABIC ">
        <w:r w:rsidR="00D701CC">
          <w:rPr>
            <w:noProof/>
          </w:rPr>
          <w:t>2</w:t>
        </w:r>
      </w:fldSimple>
      <w:bookmarkEnd w:id="60"/>
      <w:r>
        <w:t>: Photo upload API's</w:t>
      </w:r>
      <w:bookmarkEnd w:id="61"/>
      <w:bookmarkEnd w:id="62"/>
    </w:p>
    <w:tbl>
      <w:tblPr>
        <w:tblStyle w:val="ListTable3"/>
        <w:tblW w:w="0" w:type="auto"/>
        <w:tblLook w:val="04A0" w:firstRow="1" w:lastRow="0" w:firstColumn="1" w:lastColumn="0" w:noHBand="0" w:noVBand="1"/>
      </w:tblPr>
      <w:tblGrid>
        <w:gridCol w:w="1725"/>
        <w:gridCol w:w="6769"/>
      </w:tblGrid>
      <w:tr w:rsidR="00FD015B" w:rsidTr="003E74A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06" w:type="dxa"/>
          </w:tcPr>
          <w:p w:rsidR="00FD015B" w:rsidRDefault="00FD015B" w:rsidP="002502E8">
            <w:r>
              <w:t>Network</w:t>
            </w:r>
          </w:p>
        </w:tc>
        <w:tc>
          <w:tcPr>
            <w:tcW w:w="6091" w:type="dxa"/>
          </w:tcPr>
          <w:p w:rsidR="00FD015B" w:rsidRDefault="00FD015B" w:rsidP="002502E8">
            <w:pPr>
              <w:cnfStyle w:val="100000000000" w:firstRow="1" w:lastRow="0" w:firstColumn="0" w:lastColumn="0" w:oddVBand="0" w:evenVBand="0" w:oddHBand="0" w:evenHBand="0" w:firstRowFirstColumn="0" w:firstRowLastColumn="0" w:lastRowFirstColumn="0" w:lastRowLastColumn="0"/>
            </w:pPr>
            <w:r>
              <w:t>Link</w:t>
            </w:r>
          </w:p>
        </w:tc>
      </w:tr>
      <w:tr w:rsidR="00FD015B" w:rsidTr="003E7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Facebook</w:t>
            </w:r>
          </w:p>
        </w:tc>
        <w:tc>
          <w:tcPr>
            <w:tcW w:w="6091" w:type="dxa"/>
          </w:tcPr>
          <w:p w:rsidR="00FD015B" w:rsidRDefault="00443583" w:rsidP="002502E8">
            <w:pPr>
              <w:cnfStyle w:val="000000100000" w:firstRow="0" w:lastRow="0" w:firstColumn="0" w:lastColumn="0" w:oddVBand="0" w:evenVBand="0" w:oddHBand="1" w:evenHBand="0" w:firstRowFirstColumn="0" w:firstRowLastColumn="0" w:lastRowFirstColumn="0" w:lastRowLastColumn="0"/>
            </w:pPr>
            <w:hyperlink r:id="rId21" w:history="1">
              <w:r w:rsidR="00FD015B" w:rsidRPr="00C374D5">
                <w:rPr>
                  <w:rStyle w:val="Hyperlink"/>
                </w:rPr>
                <w:t>https://developers.facebook.com/docs/php/howto/uploadphoto</w:t>
              </w:r>
            </w:hyperlink>
            <w:r w:rsidR="00FD015B">
              <w:t xml:space="preserve"> </w:t>
            </w:r>
          </w:p>
        </w:tc>
      </w:tr>
      <w:tr w:rsidR="00FD015B" w:rsidTr="003E74A5">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Twitter</w:t>
            </w:r>
          </w:p>
        </w:tc>
        <w:tc>
          <w:tcPr>
            <w:tcW w:w="6091" w:type="dxa"/>
          </w:tcPr>
          <w:p w:rsidR="00FD015B" w:rsidRDefault="00443583" w:rsidP="002502E8">
            <w:pPr>
              <w:cnfStyle w:val="000000000000" w:firstRow="0" w:lastRow="0" w:firstColumn="0" w:lastColumn="0" w:oddVBand="0" w:evenVBand="0" w:oddHBand="0" w:evenHBand="0" w:firstRowFirstColumn="0" w:firstRowLastColumn="0" w:lastRowFirstColumn="0" w:lastRowLastColumn="0"/>
            </w:pPr>
            <w:hyperlink r:id="rId22" w:history="1">
              <w:r w:rsidR="00FD015B" w:rsidRPr="00C374D5">
                <w:rPr>
                  <w:rStyle w:val="Hyperlink"/>
                </w:rPr>
                <w:t>https://dev.twitter.com/rest/reference/post/media/upload</w:t>
              </w:r>
            </w:hyperlink>
            <w:r w:rsidR="00FD015B">
              <w:t xml:space="preserve"> </w:t>
            </w:r>
          </w:p>
        </w:tc>
      </w:tr>
      <w:tr w:rsidR="00FD015B" w:rsidTr="003E7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Imgur</w:t>
            </w:r>
          </w:p>
        </w:tc>
        <w:tc>
          <w:tcPr>
            <w:tcW w:w="6091" w:type="dxa"/>
          </w:tcPr>
          <w:p w:rsidR="00FD015B" w:rsidRDefault="00443583" w:rsidP="002502E8">
            <w:pPr>
              <w:cnfStyle w:val="000000100000" w:firstRow="0" w:lastRow="0" w:firstColumn="0" w:lastColumn="0" w:oddVBand="0" w:evenVBand="0" w:oddHBand="1" w:evenHBand="0" w:firstRowFirstColumn="0" w:firstRowLastColumn="0" w:lastRowFirstColumn="0" w:lastRowLastColumn="0"/>
            </w:pPr>
            <w:hyperlink r:id="rId23" w:history="1">
              <w:r w:rsidR="00FD015B" w:rsidRPr="00C374D5">
                <w:rPr>
                  <w:rStyle w:val="Hyperlink"/>
                </w:rPr>
                <w:t>https://api.imgur.com/endpoints/image</w:t>
              </w:r>
            </w:hyperlink>
            <w:r w:rsidR="00FD015B">
              <w:t xml:space="preserve"> </w:t>
            </w:r>
          </w:p>
        </w:tc>
      </w:tr>
    </w:tbl>
    <w:p w:rsidR="00FD015B" w:rsidRDefault="00FD015B" w:rsidP="00FC11E1">
      <w:pPr>
        <w:pStyle w:val="Heading1"/>
      </w:pPr>
      <w:r>
        <w:br w:type="page"/>
      </w:r>
      <w:bookmarkStart w:id="63" w:name="_Toc485851392"/>
      <w:r>
        <w:lastRenderedPageBreak/>
        <w:t>Design</w:t>
      </w:r>
      <w:bookmarkEnd w:id="63"/>
    </w:p>
    <w:p w:rsidR="00B9278F" w:rsidRDefault="00B9278F" w:rsidP="00B9278F">
      <w:r>
        <w:t>The design section is used in this report to highlight the overall structure of the system, justify different design decisions given alternative implementations, and explain how the different modules of the system work together.</w:t>
      </w:r>
    </w:p>
    <w:p w:rsidR="00B9278F" w:rsidRDefault="00B9278F" w:rsidP="00B9278F"/>
    <w:p w:rsidR="00B9278F" w:rsidRDefault="00B9278F" w:rsidP="00B9278F">
      <w:r>
        <w:t>As this system is quite modular in nature, i.e. the system can be split into different modules with different roles rather clearly, the discussions will be done by module, as opposed to other groupings such as chronologically.</w:t>
      </w:r>
      <w:r w:rsidR="00FC1D58">
        <w:t xml:space="preserve"> Given the specifications of the system as shown previously, it was logical to split the system into 3 separate modules.</w:t>
      </w:r>
    </w:p>
    <w:p w:rsidR="00BA0C93" w:rsidRDefault="00BA0C93" w:rsidP="00B9278F"/>
    <w:p w:rsidR="00BA0C93" w:rsidRDefault="00BA0C93" w:rsidP="00DE4BEB">
      <w:pPr>
        <w:pStyle w:val="Heading2"/>
      </w:pPr>
      <w:bookmarkStart w:id="64" w:name="_Toc485851393"/>
      <w:r>
        <w:t>Required Hardware</w:t>
      </w:r>
      <w:bookmarkEnd w:id="64"/>
    </w:p>
    <w:p w:rsidR="00BA0C93" w:rsidRDefault="00BA0C93" w:rsidP="00BA0C93">
      <w:pPr>
        <w:rPr>
          <w:lang w:val="en-US"/>
        </w:rPr>
      </w:pPr>
      <w:r>
        <w:rPr>
          <w:lang w:val="en-US"/>
        </w:rPr>
        <w:t xml:space="preserve">From the requirements, a “low-cost, readily available hardware platform” is needed. Several products were considered, as shown in </w:t>
      </w:r>
      <w:r w:rsidR="0035020C">
        <w:rPr>
          <w:lang w:val="en-US"/>
        </w:rPr>
        <w:t xml:space="preserve">section </w:t>
      </w:r>
      <w:r w:rsidR="0035020C">
        <w:rPr>
          <w:color w:val="FF0000"/>
          <w:lang w:val="en-US"/>
        </w:rPr>
        <w:fldChar w:fldCharType="begin"/>
      </w:r>
      <w:r w:rsidR="0035020C">
        <w:rPr>
          <w:lang w:val="en-US"/>
        </w:rPr>
        <w:instrText xml:space="preserve"> REF _Ref485846669 \n \h </w:instrText>
      </w:r>
      <w:r w:rsidR="0035020C">
        <w:rPr>
          <w:color w:val="FF0000"/>
          <w:lang w:val="en-US"/>
        </w:rPr>
      </w:r>
      <w:r w:rsidR="0035020C">
        <w:rPr>
          <w:color w:val="FF0000"/>
          <w:lang w:val="en-US"/>
        </w:rPr>
        <w:fldChar w:fldCharType="separate"/>
      </w:r>
      <w:r w:rsidR="00D701CC">
        <w:rPr>
          <w:lang w:val="en-US"/>
        </w:rPr>
        <w:t>3.1.2</w:t>
      </w:r>
      <w:r w:rsidR="0035020C">
        <w:rPr>
          <w:color w:val="FF0000"/>
          <w:lang w:val="en-US"/>
        </w:rPr>
        <w:fldChar w:fldCharType="end"/>
      </w:r>
      <w:r w:rsidR="0035020C" w:rsidRPr="0035020C">
        <w:rPr>
          <w:lang w:val="en-US"/>
        </w:rPr>
        <w:t xml:space="preserve">, </w:t>
      </w:r>
      <w:r w:rsidRPr="0035020C">
        <w:rPr>
          <w:lang w:val="en-US"/>
        </w:rPr>
        <w:t>how</w:t>
      </w:r>
      <w:r>
        <w:rPr>
          <w:lang w:val="en-US"/>
        </w:rPr>
        <w:t xml:space="preserve">ever the Raspberry Pi won out, given its wide support for </w:t>
      </w:r>
      <w:r w:rsidR="0035020C">
        <w:rPr>
          <w:lang w:val="en-US"/>
        </w:rPr>
        <w:t>L</w:t>
      </w:r>
      <w:r>
        <w:rPr>
          <w:lang w:val="en-US"/>
        </w:rPr>
        <w:t xml:space="preserve">inux applications (it runs Raspbian, a fork of Debian), wide support for peripherals (it has </w:t>
      </w:r>
      <w:r w:rsidRPr="0035020C">
        <w:rPr>
          <w:lang w:val="en-US"/>
        </w:rPr>
        <w:t xml:space="preserve">GPIO </w:t>
      </w:r>
      <w:r>
        <w:rPr>
          <w:lang w:val="en-US"/>
        </w:rPr>
        <w:t xml:space="preserve">pins and USB inputs), and high performance (4 core </w:t>
      </w:r>
      <w:r w:rsidRPr="0035020C">
        <w:rPr>
          <w:lang w:val="en-US"/>
        </w:rPr>
        <w:t>CPU</w:t>
      </w:r>
      <w:r>
        <w:rPr>
          <w:lang w:val="en-US"/>
        </w:rPr>
        <w:t xml:space="preserve">). </w:t>
      </w:r>
    </w:p>
    <w:p w:rsidR="00BA0C93" w:rsidRDefault="00BA0C93" w:rsidP="00BA0C93">
      <w:pPr>
        <w:rPr>
          <w:lang w:val="en-US"/>
        </w:rPr>
      </w:pPr>
    </w:p>
    <w:p w:rsidR="00BA0C93" w:rsidRDefault="00BA0C93" w:rsidP="00BA0C93">
      <w:pPr>
        <w:rPr>
          <w:lang w:val="en-US"/>
        </w:rPr>
      </w:pPr>
      <w:r>
        <w:rPr>
          <w:lang w:val="en-US"/>
        </w:rPr>
        <w:t>The minimum hardware required for this project is therefore:</w:t>
      </w:r>
    </w:p>
    <w:p w:rsidR="00BA0C93" w:rsidRDefault="00BA0C93" w:rsidP="00BA0C93">
      <w:pPr>
        <w:pStyle w:val="ListParagraph"/>
        <w:numPr>
          <w:ilvl w:val="0"/>
          <w:numId w:val="22"/>
        </w:numPr>
        <w:rPr>
          <w:lang w:val="en-US"/>
        </w:rPr>
      </w:pPr>
      <w:r>
        <w:rPr>
          <w:lang w:val="en-US"/>
        </w:rPr>
        <w:t>A Raspberry Pi running Raspian</w:t>
      </w:r>
    </w:p>
    <w:p w:rsidR="00BA0C93" w:rsidRDefault="00BA0C93" w:rsidP="00BA0C93">
      <w:pPr>
        <w:pStyle w:val="ListParagraph"/>
        <w:numPr>
          <w:ilvl w:val="0"/>
          <w:numId w:val="22"/>
        </w:numPr>
        <w:rPr>
          <w:lang w:val="en-US"/>
        </w:rPr>
      </w:pPr>
      <w:r>
        <w:rPr>
          <w:lang w:val="en-US"/>
        </w:rPr>
        <w:t>Any camera</w:t>
      </w:r>
    </w:p>
    <w:p w:rsidR="00BA0C93" w:rsidRPr="00BA0C93" w:rsidRDefault="00BA0C93" w:rsidP="00BA0C93">
      <w:pPr>
        <w:pStyle w:val="ListParagraph"/>
        <w:numPr>
          <w:ilvl w:val="1"/>
          <w:numId w:val="22"/>
        </w:numPr>
        <w:rPr>
          <w:lang w:val="en-US"/>
        </w:rPr>
      </w:pPr>
      <w:r w:rsidRPr="00BA0C93">
        <w:rPr>
          <w:lang w:val="en-US"/>
        </w:rPr>
        <w:t xml:space="preserve">This project assumes the use of Raspberry Pi’s official </w:t>
      </w:r>
      <w:r w:rsidRPr="0035020C">
        <w:rPr>
          <w:lang w:val="en-US"/>
        </w:rPr>
        <w:t xml:space="preserve">NoIR </w:t>
      </w:r>
      <w:r w:rsidRPr="00BA0C93">
        <w:rPr>
          <w:lang w:val="en-US"/>
        </w:rPr>
        <w:t>camera</w:t>
      </w:r>
      <w:r w:rsidR="0035020C">
        <w:rPr>
          <w:lang w:val="en-US"/>
        </w:rPr>
        <w:t>, which does not filter out infra-red (not a necessity)</w:t>
      </w:r>
    </w:p>
    <w:p w:rsidR="00BA0C93" w:rsidRDefault="00BA0C93" w:rsidP="00BA0C93">
      <w:pPr>
        <w:rPr>
          <w:lang w:val="en-US"/>
        </w:rPr>
      </w:pPr>
    </w:p>
    <w:p w:rsidR="00BA0C93" w:rsidRDefault="00BA0C93" w:rsidP="00BA0C93">
      <w:pPr>
        <w:rPr>
          <w:lang w:val="en-US"/>
        </w:rPr>
      </w:pPr>
      <w:r>
        <w:rPr>
          <w:lang w:val="en-US"/>
        </w:rPr>
        <w:t>Other hardware which would complement the project include:</w:t>
      </w:r>
    </w:p>
    <w:p w:rsidR="00BA0C93" w:rsidRDefault="00BA0C93" w:rsidP="00BA0C93">
      <w:pPr>
        <w:pStyle w:val="ListParagraph"/>
        <w:numPr>
          <w:ilvl w:val="0"/>
          <w:numId w:val="23"/>
        </w:numPr>
        <w:rPr>
          <w:lang w:val="en-US"/>
        </w:rPr>
      </w:pPr>
      <w:r>
        <w:rPr>
          <w:lang w:val="en-US"/>
        </w:rPr>
        <w:t>A large SD card for storing video files</w:t>
      </w:r>
    </w:p>
    <w:p w:rsidR="00BA0C93" w:rsidRPr="00BA0C93" w:rsidRDefault="00BA0C93" w:rsidP="00BA0C93">
      <w:pPr>
        <w:pStyle w:val="ListParagraph"/>
        <w:numPr>
          <w:ilvl w:val="0"/>
          <w:numId w:val="23"/>
        </w:numPr>
        <w:rPr>
          <w:lang w:val="en-US"/>
        </w:rPr>
      </w:pPr>
      <w:r>
        <w:rPr>
          <w:lang w:val="en-US"/>
        </w:rPr>
        <w:t>An infra-red flash for improved night time operation</w:t>
      </w:r>
    </w:p>
    <w:p w:rsidR="0064213E" w:rsidRDefault="0064213E" w:rsidP="00B9278F"/>
    <w:p w:rsidR="00611102" w:rsidRDefault="00237B2A" w:rsidP="00B9278F">
      <w:r>
        <w:t xml:space="preserve">An example recommended </w:t>
      </w:r>
      <w:r w:rsidR="00611102">
        <w:t>hardware</w:t>
      </w:r>
      <w:r>
        <w:t xml:space="preserve"> list </w:t>
      </w:r>
      <w:r w:rsidR="00611102">
        <w:t xml:space="preserve">is shown in </w:t>
      </w:r>
      <w:r w:rsidR="00611102">
        <w:fldChar w:fldCharType="begin"/>
      </w:r>
      <w:r w:rsidR="00611102">
        <w:instrText xml:space="preserve"> REF _Ref485849526 \h </w:instrText>
      </w:r>
      <w:r w:rsidR="00611102">
        <w:fldChar w:fldCharType="separate"/>
      </w:r>
      <w:r w:rsidR="00D701CC">
        <w:t xml:space="preserve">Table </w:t>
      </w:r>
      <w:r w:rsidR="00D701CC">
        <w:rPr>
          <w:noProof/>
        </w:rPr>
        <w:t>3</w:t>
      </w:r>
      <w:r w:rsidR="00611102">
        <w:fldChar w:fldCharType="end"/>
      </w:r>
      <w:r w:rsidR="00611102">
        <w:t xml:space="preserve"> below.</w:t>
      </w:r>
    </w:p>
    <w:p w:rsidR="00611102" w:rsidRDefault="00611102" w:rsidP="00611102">
      <w:pPr>
        <w:pStyle w:val="Caption"/>
      </w:pPr>
      <w:bookmarkStart w:id="65" w:name="_Ref485849526"/>
      <w:bookmarkStart w:id="66" w:name="_Toc485851360"/>
      <w:r>
        <w:t xml:space="preserve">Table </w:t>
      </w:r>
      <w:fldSimple w:instr=" SEQ Table \* ARABIC ">
        <w:r w:rsidR="00D701CC">
          <w:rPr>
            <w:noProof/>
          </w:rPr>
          <w:t>3</w:t>
        </w:r>
      </w:fldSimple>
      <w:bookmarkEnd w:id="65"/>
      <w:r>
        <w:t>: Project Hardware</w:t>
      </w:r>
      <w:bookmarkEnd w:id="66"/>
    </w:p>
    <w:tbl>
      <w:tblPr>
        <w:tblStyle w:val="ListTable3"/>
        <w:tblW w:w="0" w:type="auto"/>
        <w:tblLook w:val="04A0" w:firstRow="1" w:lastRow="0" w:firstColumn="1" w:lastColumn="0" w:noHBand="0" w:noVBand="1"/>
      </w:tblPr>
      <w:tblGrid>
        <w:gridCol w:w="5966"/>
        <w:gridCol w:w="1278"/>
        <w:gridCol w:w="1250"/>
      </w:tblGrid>
      <w:tr w:rsidR="00611102" w:rsidTr="00237B2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232" w:type="dxa"/>
          </w:tcPr>
          <w:p w:rsidR="00611102" w:rsidRDefault="00237B2A" w:rsidP="00B9278F">
            <w:r>
              <w:t>Item</w:t>
            </w:r>
          </w:p>
        </w:tc>
        <w:tc>
          <w:tcPr>
            <w:tcW w:w="993" w:type="dxa"/>
          </w:tcPr>
          <w:p w:rsidR="00611102" w:rsidRDefault="00237B2A" w:rsidP="00B9278F">
            <w:pPr>
              <w:cnfStyle w:val="100000000000" w:firstRow="1" w:lastRow="0" w:firstColumn="0" w:lastColumn="0" w:oddVBand="0" w:evenVBand="0" w:oddHBand="0" w:evenHBand="0" w:firstRowFirstColumn="0" w:firstRowLastColumn="0" w:lastRowFirstColumn="0" w:lastRowLastColumn="0"/>
            </w:pPr>
            <w:r>
              <w:t>Quantity</w:t>
            </w:r>
          </w:p>
        </w:tc>
        <w:tc>
          <w:tcPr>
            <w:tcW w:w="1269" w:type="dxa"/>
          </w:tcPr>
          <w:p w:rsidR="00611102" w:rsidRDefault="00237B2A" w:rsidP="00B9278F">
            <w:pPr>
              <w:cnfStyle w:val="100000000000" w:firstRow="1" w:lastRow="0" w:firstColumn="0" w:lastColumn="0" w:oddVBand="0" w:evenVBand="0" w:oddHBand="0" w:evenHBand="0" w:firstRowFirstColumn="0" w:firstRowLastColumn="0" w:lastRowFirstColumn="0" w:lastRowLastColumn="0"/>
            </w:pPr>
            <w:r>
              <w:t>Price</w:t>
            </w:r>
          </w:p>
        </w:tc>
      </w:tr>
      <w:tr w:rsidR="00611102" w:rsidTr="00237B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2" w:type="dxa"/>
          </w:tcPr>
          <w:p w:rsidR="00611102" w:rsidRDefault="00237B2A" w:rsidP="00B9278F">
            <w:r>
              <w:rPr>
                <w:rFonts w:ascii="Segoe UI" w:hAnsi="Segoe UI" w:cs="Segoe UI"/>
                <w:color w:val="24292E"/>
                <w:shd w:val="clear" w:color="auto" w:fill="FFFFFF"/>
              </w:rPr>
              <w:t>Raspberry Pi 3 Model B Computer Board with ARM Cortex-A53</w:t>
            </w:r>
          </w:p>
        </w:tc>
        <w:tc>
          <w:tcPr>
            <w:tcW w:w="993" w:type="dxa"/>
          </w:tcPr>
          <w:p w:rsidR="00611102" w:rsidRDefault="00237B2A" w:rsidP="00237B2A">
            <w:pPr>
              <w:jc w:val="right"/>
              <w:cnfStyle w:val="000000100000" w:firstRow="0" w:lastRow="0" w:firstColumn="0" w:lastColumn="0" w:oddVBand="0" w:evenVBand="0" w:oddHBand="1" w:evenHBand="0" w:firstRowFirstColumn="0" w:firstRowLastColumn="0" w:lastRowFirstColumn="0" w:lastRowLastColumn="0"/>
            </w:pPr>
            <w:r>
              <w:t>1</w:t>
            </w:r>
          </w:p>
        </w:tc>
        <w:tc>
          <w:tcPr>
            <w:tcW w:w="1269" w:type="dxa"/>
          </w:tcPr>
          <w:p w:rsidR="00611102" w:rsidRDefault="00237B2A" w:rsidP="00237B2A">
            <w:pPr>
              <w:cnfStyle w:val="000000100000" w:firstRow="0" w:lastRow="0" w:firstColumn="0" w:lastColumn="0" w:oddVBand="0" w:evenVBand="0" w:oddHBand="1" w:evenHBand="0" w:firstRowFirstColumn="0" w:firstRowLastColumn="0" w:lastRowFirstColumn="0" w:lastRowLastColumn="0"/>
            </w:pPr>
            <w:r>
              <w:rPr>
                <w:rFonts w:ascii="Segoe UI" w:hAnsi="Segoe UI" w:cs="Segoe UI"/>
                <w:color w:val="24292E"/>
                <w:shd w:val="clear" w:color="auto" w:fill="FFFFFF"/>
              </w:rPr>
              <w:t>£29.99</w:t>
            </w:r>
          </w:p>
        </w:tc>
      </w:tr>
      <w:tr w:rsidR="00611102" w:rsidTr="00237B2A">
        <w:tc>
          <w:tcPr>
            <w:cnfStyle w:val="001000000000" w:firstRow="0" w:lastRow="0" w:firstColumn="1" w:lastColumn="0" w:oddVBand="0" w:evenVBand="0" w:oddHBand="0" w:evenHBand="0" w:firstRowFirstColumn="0" w:firstRowLastColumn="0" w:lastRowFirstColumn="0" w:lastRowLastColumn="0"/>
            <w:tcW w:w="6232" w:type="dxa"/>
          </w:tcPr>
          <w:p w:rsidR="00611102" w:rsidRDefault="00237B2A" w:rsidP="00B9278F">
            <w:r>
              <w:rPr>
                <w:rFonts w:ascii="Segoe UI" w:hAnsi="Segoe UI" w:cs="Segoe UI"/>
                <w:color w:val="24292E"/>
                <w:shd w:val="clear" w:color="auto" w:fill="F6F8FA"/>
              </w:rPr>
              <w:t>16GB MicroSD Card</w:t>
            </w:r>
          </w:p>
        </w:tc>
        <w:tc>
          <w:tcPr>
            <w:tcW w:w="993" w:type="dxa"/>
          </w:tcPr>
          <w:p w:rsidR="00611102" w:rsidRDefault="00237B2A" w:rsidP="00237B2A">
            <w:pPr>
              <w:jc w:val="right"/>
              <w:cnfStyle w:val="000000000000" w:firstRow="0" w:lastRow="0" w:firstColumn="0" w:lastColumn="0" w:oddVBand="0" w:evenVBand="0" w:oddHBand="0" w:evenHBand="0" w:firstRowFirstColumn="0" w:firstRowLastColumn="0" w:lastRowFirstColumn="0" w:lastRowLastColumn="0"/>
            </w:pPr>
            <w:r>
              <w:t>1</w:t>
            </w:r>
          </w:p>
        </w:tc>
        <w:tc>
          <w:tcPr>
            <w:tcW w:w="1269" w:type="dxa"/>
          </w:tcPr>
          <w:p w:rsidR="00611102" w:rsidRDefault="00237B2A" w:rsidP="00237B2A">
            <w:pPr>
              <w:cnfStyle w:val="000000000000" w:firstRow="0" w:lastRow="0" w:firstColumn="0" w:lastColumn="0" w:oddVBand="0" w:evenVBand="0" w:oddHBand="0" w:evenHBand="0" w:firstRowFirstColumn="0" w:firstRowLastColumn="0" w:lastRowFirstColumn="0" w:lastRowLastColumn="0"/>
            </w:pPr>
            <w:r>
              <w:rPr>
                <w:rFonts w:ascii="Segoe UI" w:hAnsi="Segoe UI" w:cs="Segoe UI"/>
                <w:color w:val="24292E"/>
                <w:shd w:val="clear" w:color="auto" w:fill="F6F8FA"/>
              </w:rPr>
              <w:t>£6.55</w:t>
            </w:r>
          </w:p>
        </w:tc>
      </w:tr>
      <w:tr w:rsidR="00611102" w:rsidTr="00237B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2" w:type="dxa"/>
          </w:tcPr>
          <w:p w:rsidR="00611102" w:rsidRDefault="00237B2A" w:rsidP="00B9278F">
            <w:r>
              <w:rPr>
                <w:rFonts w:ascii="Segoe UI" w:hAnsi="Segoe UI" w:cs="Segoe UI"/>
                <w:color w:val="24292E"/>
                <w:shd w:val="clear" w:color="auto" w:fill="F6F8FA"/>
              </w:rPr>
              <w:t>Raspberry Pi PiNoir Camera V2</w:t>
            </w:r>
          </w:p>
        </w:tc>
        <w:tc>
          <w:tcPr>
            <w:tcW w:w="993" w:type="dxa"/>
          </w:tcPr>
          <w:p w:rsidR="00611102" w:rsidRDefault="00237B2A" w:rsidP="00237B2A">
            <w:pPr>
              <w:jc w:val="right"/>
              <w:cnfStyle w:val="000000100000" w:firstRow="0" w:lastRow="0" w:firstColumn="0" w:lastColumn="0" w:oddVBand="0" w:evenVBand="0" w:oddHBand="1" w:evenHBand="0" w:firstRowFirstColumn="0" w:firstRowLastColumn="0" w:lastRowFirstColumn="0" w:lastRowLastColumn="0"/>
            </w:pPr>
            <w:r>
              <w:t>1</w:t>
            </w:r>
          </w:p>
        </w:tc>
        <w:tc>
          <w:tcPr>
            <w:tcW w:w="1269" w:type="dxa"/>
          </w:tcPr>
          <w:p w:rsidR="00611102" w:rsidRDefault="00237B2A" w:rsidP="00237B2A">
            <w:pPr>
              <w:cnfStyle w:val="000000100000" w:firstRow="0" w:lastRow="0" w:firstColumn="0" w:lastColumn="0" w:oddVBand="0" w:evenVBand="0" w:oddHBand="1" w:evenHBand="0" w:firstRowFirstColumn="0" w:firstRowLastColumn="0" w:lastRowFirstColumn="0" w:lastRowLastColumn="0"/>
            </w:pPr>
            <w:r>
              <w:rPr>
                <w:rFonts w:ascii="Segoe UI" w:hAnsi="Segoe UI" w:cs="Segoe UI"/>
                <w:color w:val="24292E"/>
                <w:shd w:val="clear" w:color="auto" w:fill="F6F8FA"/>
              </w:rPr>
              <w:t>£20.99</w:t>
            </w:r>
          </w:p>
        </w:tc>
      </w:tr>
      <w:tr w:rsidR="00611102" w:rsidTr="00237B2A">
        <w:tc>
          <w:tcPr>
            <w:cnfStyle w:val="001000000000" w:firstRow="0" w:lastRow="0" w:firstColumn="1" w:lastColumn="0" w:oddVBand="0" w:evenVBand="0" w:oddHBand="0" w:evenHBand="0" w:firstRowFirstColumn="0" w:firstRowLastColumn="0" w:lastRowFirstColumn="0" w:lastRowLastColumn="0"/>
            <w:tcW w:w="6232" w:type="dxa"/>
          </w:tcPr>
          <w:p w:rsidR="00611102" w:rsidRDefault="00237B2A" w:rsidP="00B9278F">
            <w:r>
              <w:t xml:space="preserve">13W </w:t>
            </w:r>
            <w:r>
              <w:rPr>
                <w:rFonts w:ascii="Segoe UI" w:hAnsi="Segoe UI" w:cs="Segoe UI"/>
                <w:color w:val="24292E"/>
                <w:shd w:val="clear" w:color="auto" w:fill="F6F8FA"/>
              </w:rPr>
              <w:t>Official Raspberry Pi Power Supply</w:t>
            </w:r>
          </w:p>
        </w:tc>
        <w:tc>
          <w:tcPr>
            <w:tcW w:w="993" w:type="dxa"/>
          </w:tcPr>
          <w:p w:rsidR="00611102" w:rsidRDefault="00237B2A" w:rsidP="00237B2A">
            <w:pPr>
              <w:jc w:val="right"/>
              <w:cnfStyle w:val="000000000000" w:firstRow="0" w:lastRow="0" w:firstColumn="0" w:lastColumn="0" w:oddVBand="0" w:evenVBand="0" w:oddHBand="0" w:evenHBand="0" w:firstRowFirstColumn="0" w:firstRowLastColumn="0" w:lastRowFirstColumn="0" w:lastRowLastColumn="0"/>
            </w:pPr>
            <w:r>
              <w:t>1</w:t>
            </w:r>
          </w:p>
        </w:tc>
        <w:tc>
          <w:tcPr>
            <w:tcW w:w="1269" w:type="dxa"/>
          </w:tcPr>
          <w:p w:rsidR="00611102" w:rsidRDefault="00237B2A" w:rsidP="00237B2A">
            <w:pPr>
              <w:cnfStyle w:val="000000000000" w:firstRow="0" w:lastRow="0" w:firstColumn="0" w:lastColumn="0" w:oddVBand="0" w:evenVBand="0" w:oddHBand="0" w:evenHBand="0" w:firstRowFirstColumn="0" w:firstRowLastColumn="0" w:lastRowFirstColumn="0" w:lastRowLastColumn="0"/>
            </w:pPr>
            <w:r>
              <w:rPr>
                <w:rFonts w:ascii="Segoe UI" w:hAnsi="Segoe UI" w:cs="Segoe UI"/>
                <w:color w:val="24292E"/>
                <w:shd w:val="clear" w:color="auto" w:fill="F6F8FA"/>
              </w:rPr>
              <w:t>£6.29</w:t>
            </w:r>
          </w:p>
        </w:tc>
      </w:tr>
      <w:tr w:rsidR="00611102" w:rsidTr="00237B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2" w:type="dxa"/>
          </w:tcPr>
          <w:p w:rsidR="00611102" w:rsidRDefault="00237B2A" w:rsidP="00B9278F">
            <w:r>
              <w:rPr>
                <w:rFonts w:ascii="Segoe UI" w:hAnsi="Segoe UI" w:cs="Segoe UI"/>
                <w:color w:val="24292E"/>
                <w:shd w:val="clear" w:color="auto" w:fill="FFFFFF"/>
              </w:rPr>
              <w:t>Official Case for Raspberry Pi 3</w:t>
            </w:r>
            <w:r>
              <w:rPr>
                <w:rStyle w:val="apple-converted-space"/>
                <w:rFonts w:ascii="Segoe UI" w:hAnsi="Segoe UI" w:cs="Segoe UI"/>
                <w:color w:val="24292E"/>
                <w:shd w:val="clear" w:color="auto" w:fill="FFFFFF"/>
              </w:rPr>
              <w:t> </w:t>
            </w:r>
          </w:p>
        </w:tc>
        <w:tc>
          <w:tcPr>
            <w:tcW w:w="993" w:type="dxa"/>
          </w:tcPr>
          <w:p w:rsidR="00611102" w:rsidRDefault="00237B2A" w:rsidP="00237B2A">
            <w:pPr>
              <w:jc w:val="right"/>
              <w:cnfStyle w:val="000000100000" w:firstRow="0" w:lastRow="0" w:firstColumn="0" w:lastColumn="0" w:oddVBand="0" w:evenVBand="0" w:oddHBand="1" w:evenHBand="0" w:firstRowFirstColumn="0" w:firstRowLastColumn="0" w:lastRowFirstColumn="0" w:lastRowLastColumn="0"/>
            </w:pPr>
            <w:r>
              <w:t>1</w:t>
            </w:r>
          </w:p>
        </w:tc>
        <w:tc>
          <w:tcPr>
            <w:tcW w:w="1269" w:type="dxa"/>
          </w:tcPr>
          <w:p w:rsidR="00611102" w:rsidRDefault="00237B2A" w:rsidP="00237B2A">
            <w:pPr>
              <w:cnfStyle w:val="000000100000" w:firstRow="0" w:lastRow="0" w:firstColumn="0" w:lastColumn="0" w:oddVBand="0" w:evenVBand="0" w:oddHBand="1" w:evenHBand="0" w:firstRowFirstColumn="0" w:firstRowLastColumn="0" w:lastRowFirstColumn="0" w:lastRowLastColumn="0"/>
            </w:pPr>
            <w:r>
              <w:rPr>
                <w:rFonts w:ascii="Segoe UI" w:hAnsi="Segoe UI" w:cs="Segoe UI"/>
                <w:color w:val="24292E"/>
                <w:shd w:val="clear" w:color="auto" w:fill="FFFFFF"/>
              </w:rPr>
              <w:t>£5.70</w:t>
            </w:r>
          </w:p>
        </w:tc>
      </w:tr>
    </w:tbl>
    <w:p w:rsidR="008C0DD7" w:rsidRDefault="00B9278F" w:rsidP="00DE4BEB">
      <w:pPr>
        <w:pStyle w:val="Heading2"/>
      </w:pPr>
      <w:bookmarkStart w:id="67" w:name="_Toc485851394"/>
      <w:r>
        <w:lastRenderedPageBreak/>
        <w:t>High Level Overview</w:t>
      </w:r>
      <w:bookmarkEnd w:id="67"/>
    </w:p>
    <w:p w:rsidR="00E1116C" w:rsidRDefault="002502E8" w:rsidP="00E1116C">
      <w:pPr>
        <w:pStyle w:val="ListParagraph"/>
        <w:keepNext/>
        <w:ind w:left="0"/>
      </w:pPr>
      <w:r>
        <w:rPr>
          <w:noProof/>
          <w:lang w:eastAsia="en-GB"/>
        </w:rPr>
        <w:drawing>
          <wp:inline distT="0" distB="0" distL="0" distR="0" wp14:anchorId="159E1B1C" wp14:editId="6D82D038">
            <wp:extent cx="5400040" cy="3257550"/>
            <wp:effectExtent l="0" t="0" r="1016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rsidR="008C0DD7" w:rsidRDefault="00E1116C" w:rsidP="002E6B05">
      <w:pPr>
        <w:pStyle w:val="Caption"/>
      </w:pPr>
      <w:bookmarkStart w:id="68" w:name="_Toc485851317"/>
      <w:r>
        <w:t xml:space="preserve">Figure </w:t>
      </w:r>
      <w:fldSimple w:instr=" SEQ Figure \* ARABIC ">
        <w:r w:rsidR="00D701CC">
          <w:rPr>
            <w:noProof/>
          </w:rPr>
          <w:t>3</w:t>
        </w:r>
      </w:fldSimple>
      <w:r>
        <w:t>: High level view of modules</w:t>
      </w:r>
      <w:bookmarkEnd w:id="68"/>
    </w:p>
    <w:p w:rsidR="008C0DD7" w:rsidRDefault="008C0DD7" w:rsidP="002502E8">
      <w:pPr>
        <w:pStyle w:val="ListParagraph"/>
        <w:ind w:left="0"/>
      </w:pPr>
    </w:p>
    <w:p w:rsidR="00FC1D58" w:rsidRDefault="00B9278F" w:rsidP="00C81A4E">
      <w:pPr>
        <w:pStyle w:val="ListParagraph"/>
        <w:ind w:left="0"/>
      </w:pPr>
      <w:r>
        <w:t>Figure 3 shows</w:t>
      </w:r>
      <w:r w:rsidR="0064213E">
        <w:t xml:space="preserve"> the </w:t>
      </w:r>
      <w:r w:rsidR="00C407EB">
        <w:t>high-level</w:t>
      </w:r>
      <w:r w:rsidR="0064213E">
        <w:t xml:space="preserve"> flow </w:t>
      </w:r>
      <w:r w:rsidR="00C240A1">
        <w:t>of an instance of</w:t>
      </w:r>
      <w:r w:rsidR="0064213E">
        <w:t xml:space="preserve"> the system. </w:t>
      </w:r>
      <w:r w:rsidR="00FC1D58">
        <w:t xml:space="preserve">The output of each </w:t>
      </w:r>
      <w:r w:rsidR="003917DF">
        <w:t xml:space="preserve">module </w:t>
      </w:r>
      <w:r w:rsidR="00C240A1">
        <w:t>is fed</w:t>
      </w:r>
      <w:r w:rsidR="00FC1D58">
        <w:t xml:space="preserve"> into the input of the next module.</w:t>
      </w:r>
      <w:r w:rsidR="00C240A1">
        <w:t xml:space="preserve"> Note that although the figure </w:t>
      </w:r>
      <w:r w:rsidR="00636FFE">
        <w:t>depicts</w:t>
      </w:r>
      <w:r w:rsidR="00C240A1">
        <w:t xml:space="preserve"> an instance of the system, the P2P network has only one global instance, and consists of many peers (not shown in the figure) – license plates are distributed to all peers.</w:t>
      </w:r>
    </w:p>
    <w:p w:rsidR="00C240A1" w:rsidRDefault="00C240A1" w:rsidP="00C81A4E">
      <w:pPr>
        <w:pStyle w:val="ListParagraph"/>
        <w:ind w:left="0"/>
      </w:pPr>
    </w:p>
    <w:p w:rsidR="00B9278F" w:rsidRDefault="00C81A4E" w:rsidP="00C81A4E">
      <w:pPr>
        <w:pStyle w:val="ListParagraph"/>
        <w:ind w:left="0"/>
      </w:pPr>
      <w:r>
        <w:t xml:space="preserve">First, real time input video is fed into the license plate detection algorithm after being pre-processed for noise and perspective changes. Secondly, the license plate candidates for each frame of the image are tallied up, grouped into the different unique plates, before being sorted by confidence. Then, all these license plates are written into the database of the peer in the network, before being </w:t>
      </w:r>
      <w:r w:rsidR="00E92083">
        <w:t>transmitted</w:t>
      </w:r>
      <w:r>
        <w:t xml:space="preserve"> to all the peers near itself. Lastly, </w:t>
      </w:r>
      <w:r w:rsidR="00F428E0">
        <w:t xml:space="preserve">if any of the </w:t>
      </w:r>
      <w:r w:rsidR="00E92083">
        <w:t>transmitted</w:t>
      </w:r>
      <w:r w:rsidR="00F428E0">
        <w:t xml:space="preserve"> license plates match a local detected plate, the peer will </w:t>
      </w:r>
      <w:r>
        <w:t xml:space="preserve">automatically calculate the </w:t>
      </w:r>
      <w:r w:rsidR="00F428E0">
        <w:t>minimum legal transit time possible between the two peers (location data of the peer is also transmitted across the network) using public mapping APIs, before deciding if the vehicle was speeding. If the vehicle is determined to be speeding, the user of the system is notified through a web interface</w:t>
      </w:r>
      <w:r w:rsidR="00BF2E71">
        <w:t>. The user can then easily upload a templated post onto social media with all the necessary details for prosecution (location of the two peers, the time of detection, the average speed determined by the network, and the two evidence images showing the car was indeed at that location at that time).</w:t>
      </w:r>
    </w:p>
    <w:p w:rsidR="00153451" w:rsidRDefault="00153451" w:rsidP="00C81A4E">
      <w:pPr>
        <w:pStyle w:val="ListParagraph"/>
        <w:ind w:left="0"/>
      </w:pPr>
    </w:p>
    <w:p w:rsidR="00153451" w:rsidRDefault="00153451" w:rsidP="00C81A4E">
      <w:pPr>
        <w:pStyle w:val="ListParagraph"/>
        <w:ind w:left="0"/>
      </w:pPr>
      <w:r>
        <w:t>The following sections will focus on justifying the different design decis</w:t>
      </w:r>
      <w:r w:rsidR="00940705">
        <w:t xml:space="preserve">ions taken for the final system, as well as give deeper details on the </w:t>
      </w:r>
      <w:r w:rsidR="000B0E56">
        <w:t>high-level</w:t>
      </w:r>
      <w:r w:rsidR="00940705">
        <w:t xml:space="preserve"> design.</w:t>
      </w:r>
    </w:p>
    <w:p w:rsidR="00153451" w:rsidRDefault="00153451" w:rsidP="00C81A4E">
      <w:pPr>
        <w:pStyle w:val="ListParagraph"/>
        <w:ind w:left="0"/>
      </w:pPr>
    </w:p>
    <w:p w:rsidR="00153451" w:rsidRDefault="00153451" w:rsidP="00DE4BEB">
      <w:pPr>
        <w:pStyle w:val="Heading2"/>
      </w:pPr>
      <w:bookmarkStart w:id="69" w:name="_Toc485851395"/>
      <w:r>
        <w:t>License Plate Detection</w:t>
      </w:r>
      <w:bookmarkEnd w:id="69"/>
      <w:r>
        <w:t xml:space="preserve"> </w:t>
      </w:r>
    </w:p>
    <w:p w:rsidR="00940705" w:rsidRDefault="00940705" w:rsidP="004B1C73">
      <w:r w:rsidRPr="0035020C">
        <w:t>From reading related literature</w:t>
      </w:r>
      <w:r w:rsidR="0035020C" w:rsidRPr="0035020C">
        <w:t xml:space="preserve"> (section </w:t>
      </w:r>
      <w:r w:rsidR="0035020C" w:rsidRPr="0035020C">
        <w:fldChar w:fldCharType="begin"/>
      </w:r>
      <w:r w:rsidR="0035020C" w:rsidRPr="0035020C">
        <w:instrText xml:space="preserve"> REF _Ref485846701 \n \h </w:instrText>
      </w:r>
      <w:r w:rsidR="0035020C" w:rsidRPr="0035020C">
        <w:fldChar w:fldCharType="separate"/>
      </w:r>
      <w:r w:rsidR="00D701CC">
        <w:t>4.1</w:t>
      </w:r>
      <w:r w:rsidR="0035020C" w:rsidRPr="0035020C">
        <w:fldChar w:fldCharType="end"/>
      </w:r>
      <w:r w:rsidR="0035020C" w:rsidRPr="0035020C">
        <w:t>)</w:t>
      </w:r>
      <w:r w:rsidRPr="0035020C">
        <w:t xml:space="preserve">, license </w:t>
      </w:r>
      <w:r>
        <w:t xml:space="preserve">plate detection normally </w:t>
      </w:r>
      <w:r w:rsidR="00C240A1">
        <w:t>consisted</w:t>
      </w:r>
      <w:r>
        <w:t xml:space="preserve"> of the following steps:</w:t>
      </w:r>
    </w:p>
    <w:p w:rsidR="00940705" w:rsidRDefault="00940705" w:rsidP="00940705">
      <w:pPr>
        <w:pStyle w:val="ListParagraph"/>
        <w:numPr>
          <w:ilvl w:val="0"/>
          <w:numId w:val="21"/>
        </w:numPr>
      </w:pPr>
      <w:r>
        <w:t>Get regions of a license plate</w:t>
      </w:r>
    </w:p>
    <w:p w:rsidR="00940705" w:rsidRDefault="00940705" w:rsidP="00940705">
      <w:pPr>
        <w:pStyle w:val="ListParagraph"/>
        <w:numPr>
          <w:ilvl w:val="0"/>
          <w:numId w:val="21"/>
        </w:numPr>
      </w:pPr>
      <w:r>
        <w:t>Execute line transforms and find the highest probability of a rectangular object and find the corners using corner transforms</w:t>
      </w:r>
    </w:p>
    <w:p w:rsidR="00940705" w:rsidRDefault="00940705" w:rsidP="00940705">
      <w:pPr>
        <w:pStyle w:val="ListParagraph"/>
        <w:numPr>
          <w:ilvl w:val="0"/>
          <w:numId w:val="21"/>
        </w:numPr>
      </w:pPr>
      <w:r>
        <w:t>Using the line and corner data, warp the license plate into a perfect rectangle for easy detection of the characters inside.</w:t>
      </w:r>
    </w:p>
    <w:p w:rsidR="00940705" w:rsidRDefault="00940705" w:rsidP="00940705">
      <w:pPr>
        <w:pStyle w:val="ListParagraph"/>
        <w:numPr>
          <w:ilvl w:val="0"/>
          <w:numId w:val="21"/>
        </w:numPr>
      </w:pPr>
      <w:r>
        <w:t>Using the high difference in contrast of the foreground and background of the license plate (black on white, black on orange), come up with the areas that each license plate character is in.</w:t>
      </w:r>
    </w:p>
    <w:p w:rsidR="00940705" w:rsidRDefault="00940705" w:rsidP="00940705">
      <w:pPr>
        <w:pStyle w:val="ListParagraph"/>
        <w:numPr>
          <w:ilvl w:val="0"/>
          <w:numId w:val="21"/>
        </w:numPr>
      </w:pPr>
      <w:r>
        <w:t>Feed these areas to an optical character recognition system, then join all the characters together to form the final license plate candidate.</w:t>
      </w:r>
    </w:p>
    <w:p w:rsidR="00940705" w:rsidRDefault="00940705" w:rsidP="00940705"/>
    <w:p w:rsidR="00940705" w:rsidRDefault="004B1C73" w:rsidP="00940705">
      <w:r>
        <w:t xml:space="preserve">As the project specification mentions using existing libraries, </w:t>
      </w:r>
      <w:r w:rsidR="00940705">
        <w:t>an initial design decision was to choose between implementing the license plate detection using existing computer vision algorithms for each step, or find an existing open source package which does all the steps above.</w:t>
      </w:r>
    </w:p>
    <w:p w:rsidR="00940705" w:rsidRDefault="00940705" w:rsidP="00940705"/>
    <w:p w:rsidR="00940705" w:rsidRDefault="00940705" w:rsidP="00940705">
      <w:r>
        <w:t>Given the timeframe of the project and that the novelty of the project was not in the license plate detection, the decision was to use an existing open source package as implementing all the steps using existing computer vision algorithms such as those from OpenCV would not only be very time consuming, but also replicating what open source license plate detection packages already do.</w:t>
      </w:r>
    </w:p>
    <w:p w:rsidR="00940705" w:rsidRDefault="00940705" w:rsidP="00940705"/>
    <w:p w:rsidR="004B1C73" w:rsidRDefault="00940705" w:rsidP="00940705">
      <w:r>
        <w:t xml:space="preserve">In the end, </w:t>
      </w:r>
      <w:r w:rsidR="004B1C73">
        <w:t>OpenALPR</w:t>
      </w:r>
      <w:r>
        <w:t>,</w:t>
      </w:r>
      <w:r w:rsidR="004B1C73">
        <w:t xml:space="preserve"> was chosen for its </w:t>
      </w:r>
      <w:r>
        <w:t xml:space="preserve">ease of use, </w:t>
      </w:r>
      <w:r w:rsidR="004B1C73">
        <w:t>open source release</w:t>
      </w:r>
      <w:r>
        <w:t>,</w:t>
      </w:r>
      <w:r w:rsidR="004B1C73">
        <w:t xml:space="preserve"> and its usability in having Python links to the underlying source code. </w:t>
      </w:r>
      <w:r w:rsidR="00C240A1">
        <w:t>Multiple other options were possible (see related work, section</w:t>
      </w:r>
      <w:r w:rsidR="0035020C">
        <w:t xml:space="preserve"> </w:t>
      </w:r>
      <w:r w:rsidR="0035020C">
        <w:fldChar w:fldCharType="begin"/>
      </w:r>
      <w:r w:rsidR="0035020C">
        <w:instrText xml:space="preserve"> REF _Ref485846725 \n \h </w:instrText>
      </w:r>
      <w:r w:rsidR="0035020C">
        <w:fldChar w:fldCharType="separate"/>
      </w:r>
      <w:r w:rsidR="00D701CC">
        <w:t>3.1.2</w:t>
      </w:r>
      <w:r w:rsidR="0035020C">
        <w:fldChar w:fldCharType="end"/>
      </w:r>
      <w:r w:rsidR="00C240A1">
        <w:t>), but were</w:t>
      </w:r>
      <w:r w:rsidR="00EF7968">
        <w:t xml:space="preserve"> ultimately not used due to function or budget concerns.</w:t>
      </w:r>
      <w:r w:rsidR="00C240A1">
        <w:t xml:space="preserve"> </w:t>
      </w:r>
      <w:r w:rsidR="004B1C73">
        <w:t xml:space="preserve">Moreover, the </w:t>
      </w:r>
      <w:r w:rsidR="00EF7968">
        <w:t xml:space="preserve">OpenALPR </w:t>
      </w:r>
      <w:r w:rsidR="004B1C73">
        <w:t xml:space="preserve">developer was active on GitHub in responding in issues and queries, further cementing OpenALPR as the top choice for the project. </w:t>
      </w:r>
    </w:p>
    <w:p w:rsidR="004B1C73" w:rsidRDefault="004B1C73" w:rsidP="004B1C73"/>
    <w:p w:rsidR="004B1C73" w:rsidRDefault="005A14F2" w:rsidP="004B1C73">
      <w:r>
        <w:lastRenderedPageBreak/>
        <w:t>Using OpenALPR, the license plate detection module now</w:t>
      </w:r>
      <w:r w:rsidR="004B1C73">
        <w:t xml:space="preserve"> consists of the following stages: readying input video, pre-processing, and finally the OpenALPR license plate detection.</w:t>
      </w:r>
    </w:p>
    <w:p w:rsidR="004B1C73" w:rsidRDefault="004B1C73" w:rsidP="004B1C73"/>
    <w:p w:rsidR="00F8760C" w:rsidRDefault="004B1C73" w:rsidP="004B1C73">
      <w:pPr>
        <w:pStyle w:val="Heading3"/>
      </w:pPr>
      <w:bookmarkStart w:id="70" w:name="_Ref485846764"/>
      <w:bookmarkStart w:id="71" w:name="_Toc485851396"/>
      <w:r>
        <w:t>Readying Input Video</w:t>
      </w:r>
      <w:bookmarkEnd w:id="70"/>
      <w:bookmarkEnd w:id="71"/>
    </w:p>
    <w:p w:rsidR="004B1C73" w:rsidRDefault="005A14F2" w:rsidP="00F8760C">
      <w:r>
        <w:t>OpenALPR has a free version and a commercial version</w:t>
      </w:r>
      <w:r w:rsidR="0035020C">
        <w:t>.</w:t>
      </w:r>
      <w:r w:rsidRPr="00F8760C">
        <w:rPr>
          <w:color w:val="FF0000"/>
        </w:rPr>
        <w:t xml:space="preserve"> </w:t>
      </w:r>
      <w:r w:rsidR="00B80771">
        <w:t>The commercial feature of processing video streams is replicated with a few changes here.</w:t>
      </w:r>
    </w:p>
    <w:p w:rsidR="00B80771" w:rsidRDefault="00B80771" w:rsidP="004B1C73"/>
    <w:p w:rsidR="00B80771" w:rsidRDefault="00B80771" w:rsidP="004B1C73">
      <w:r>
        <w:t>Instead of processing a vi</w:t>
      </w:r>
      <w:r w:rsidR="00EF7968">
        <w:t>deo stream, this project applied</w:t>
      </w:r>
      <w:r>
        <w:t xml:space="preserve"> motion detection to the input from the webcam/camera and store</w:t>
      </w:r>
      <w:r w:rsidR="00EF7968">
        <w:t>d</w:t>
      </w:r>
      <w:r>
        <w:t xml:space="preserve"> periods of motion as video clips on the local disk</w:t>
      </w:r>
      <w:r w:rsidR="00EF7968">
        <w:t>. A busy road would therefore generate a lot of videos, while a quiet road would generate less videos. Applying motion detection</w:t>
      </w:r>
      <w:r>
        <w:t xml:space="preserve"> allow</w:t>
      </w:r>
      <w:r w:rsidR="00EF7968">
        <w:t>ed</w:t>
      </w:r>
      <w:r>
        <w:t xml:space="preserve"> for periods where the CPU </w:t>
      </w:r>
      <w:r w:rsidR="00EF7968">
        <w:t>was</w:t>
      </w:r>
      <w:r>
        <w:t xml:space="preserve"> idle to save power</w:t>
      </w:r>
      <w:r w:rsidR="00EF7968">
        <w:t xml:space="preserve"> as OpenALPR wasn’t being called every second. </w:t>
      </w:r>
      <w:r>
        <w:t xml:space="preserve"> </w:t>
      </w:r>
      <w:r w:rsidR="00EF7968">
        <w:t xml:space="preserve">It was also </w:t>
      </w:r>
      <w:r>
        <w:t>much more friendly to the testing phase as recorded videos can be used as input to testing scripts – something that a live stream cannot do.</w:t>
      </w:r>
    </w:p>
    <w:p w:rsidR="00B80771" w:rsidRDefault="00B80771" w:rsidP="004B1C73"/>
    <w:p w:rsidR="00B80771" w:rsidRDefault="00B80771" w:rsidP="003917DF">
      <w:pPr>
        <w:pStyle w:val="Heading3"/>
      </w:pPr>
      <w:bookmarkStart w:id="72" w:name="_Toc485851397"/>
      <w:r>
        <w:t>Pre-Processing</w:t>
      </w:r>
      <w:bookmarkEnd w:id="72"/>
    </w:p>
    <w:p w:rsidR="007860E7" w:rsidRDefault="00B80771" w:rsidP="00B80771">
      <w:r>
        <w:t xml:space="preserve">Further pre-processing of the input video to filter out noise, or filter out unnecessary colours such as those except black, white, and orange, was not done as that would interfere with OpenALPR’s operation. From verification with the developers of OpenALPR </w:t>
      </w:r>
      <w:r>
        <w:fldChar w:fldCharType="begin"/>
      </w:r>
      <w:r w:rsidR="00A117B3">
        <w:instrText xml:space="preserve"> ADDIN ZOTERO_ITEM CSL_CITATION {"citationID":"a1o0dq8ehi2","properties":{"formattedCitation":"[33]","plainCitation":"[33]"},"citationItems":[{"id":638,"uris":["http://zotero.org/users/2475447/items/PRARJA9K"],"uri":["http://zotero.org/users/2475447/items/PRARJA9K"],"itemData":{"id":638,"type":"book","title":"openalpr: Worse results after external preprocessing","publisher":"openalpr","genre":"C++","source":"GitHub","URL":"https://github.com/openalpr/openalpr/issues/442","note":"original-date: 2013-11-09T15:26:01Z","shortTitle":"openalpr","issued":{"date-parts":[["2017",6,16]]}}}],"schema":"https://github.com/citation-style-language/schema/raw/master/csl-citation.json"} </w:instrText>
      </w:r>
      <w:r>
        <w:fldChar w:fldCharType="separate"/>
      </w:r>
      <w:r w:rsidR="00A117B3" w:rsidRPr="00A117B3">
        <w:t>[33]</w:t>
      </w:r>
      <w:r>
        <w:fldChar w:fldCharType="end"/>
      </w:r>
      <w:r>
        <w:t>, stripping out unnecessary colours would make “</w:t>
      </w:r>
      <w:r w:rsidRPr="00B80771">
        <w:t>plates no longer look like plates since they're disconnect</w:t>
      </w:r>
      <w:r>
        <w:t xml:space="preserve">ed from the surrounding context”. </w:t>
      </w:r>
    </w:p>
    <w:p w:rsidR="007860E7" w:rsidRDefault="007860E7" w:rsidP="00B80771"/>
    <w:p w:rsidR="007860E7" w:rsidRDefault="007860E7" w:rsidP="00B80771">
      <w:r>
        <w:t xml:space="preserve">Warping was also explored in the literature review, with OpenALPR preferring head on footage as opposed to sheared images </w:t>
      </w:r>
      <w:r>
        <w:fldChar w:fldCharType="begin"/>
      </w:r>
      <w:r w:rsidR="00A117B3">
        <w:instrText xml:space="preserve"> ADDIN ZOTERO_ITEM CSL_CITATION {"citationID":"a1n2uu8eltm","properties":{"formattedCitation":"[33]","plainCitation":"[33]"},"citationItems":[{"id":638,"uris":["http://zotero.org/users/2475447/items/PRARJA9K"],"uri":["http://zotero.org/users/2475447/items/PRARJA9K"],"itemData":{"id":638,"type":"book","title":"openalpr: Worse results after external preprocessing","publisher":"openalpr","genre":"C++","source":"GitHub","URL":"https://github.com/openalpr/openalpr/issues/442","note":"original-date: 2013-11-09T15:26:01Z","shortTitle":"openalpr","issued":{"date-parts":[["2017",6,16]]}}}],"schema":"https://github.com/citation-style-language/schema/raw/master/csl-citation.json"} </w:instrText>
      </w:r>
      <w:r>
        <w:fldChar w:fldCharType="separate"/>
      </w:r>
      <w:r w:rsidR="00A117B3" w:rsidRPr="00A117B3">
        <w:t>[33]</w:t>
      </w:r>
      <w:r>
        <w:fldChar w:fldCharType="end"/>
      </w:r>
      <w:r>
        <w:t>. This could be implemented either dynamically, or having a configuration stage where a warping matrix is determined and stored.</w:t>
      </w:r>
    </w:p>
    <w:p w:rsidR="007860E7" w:rsidRDefault="007860E7" w:rsidP="00B80771"/>
    <w:p w:rsidR="007860E7" w:rsidRDefault="007860E7" w:rsidP="00B80771">
      <w:r>
        <w:t>As the final system is aimed at residential use, a safe assumption is that the system will reside in a stationary position for its operation, and hence a dynamic de-warping system is not necessary, and would only waste computation power. The final design decision was for a configuration stage to determine an ideal warping matrix that produces a satisfactory input image from its relative raw image from the camera.</w:t>
      </w:r>
    </w:p>
    <w:p w:rsidR="007860E7" w:rsidRDefault="007860E7" w:rsidP="00B80771"/>
    <w:p w:rsidR="008C0DD7" w:rsidRDefault="007860E7" w:rsidP="00B80771">
      <w:r>
        <w:t>T</w:t>
      </w:r>
      <w:r w:rsidR="00B80771">
        <w:t>he final design decision was to leave input video untouched</w:t>
      </w:r>
      <w:r>
        <w:t xml:space="preserve"> except for warping</w:t>
      </w:r>
      <w:r w:rsidR="00B80771">
        <w:t>, barring that done by the camera’s own hardware (noise filtering, white balance, exposure, etc.).</w:t>
      </w:r>
    </w:p>
    <w:p w:rsidR="00B80771" w:rsidRDefault="00B80771" w:rsidP="00B80771"/>
    <w:p w:rsidR="00B80771" w:rsidRDefault="00BA0C93" w:rsidP="003917DF">
      <w:pPr>
        <w:pStyle w:val="Heading3"/>
      </w:pPr>
      <w:bookmarkStart w:id="73" w:name="_Toc485851398"/>
      <w:r>
        <w:lastRenderedPageBreak/>
        <w:t>OpenALPR License Plate Detection</w:t>
      </w:r>
      <w:bookmarkEnd w:id="73"/>
    </w:p>
    <w:p w:rsidR="0041201D" w:rsidRDefault="00BA0C93" w:rsidP="00BA0C93">
      <w:r w:rsidRPr="0035020C">
        <w:t>OpenALPR takes as input still images or video. As the readying input video stage</w:t>
      </w:r>
      <w:r w:rsidR="0035020C" w:rsidRPr="0035020C">
        <w:t xml:space="preserve"> (section </w:t>
      </w:r>
      <w:r w:rsidR="0035020C" w:rsidRPr="0035020C">
        <w:fldChar w:fldCharType="begin"/>
      </w:r>
      <w:r w:rsidR="0035020C" w:rsidRPr="0035020C">
        <w:instrText xml:space="preserve"> REF _Ref485846764 \n \h </w:instrText>
      </w:r>
      <w:r w:rsidR="0035020C" w:rsidRPr="0035020C">
        <w:fldChar w:fldCharType="separate"/>
      </w:r>
      <w:r w:rsidR="00D701CC">
        <w:t>5.3.1</w:t>
      </w:r>
      <w:r w:rsidR="0035020C" w:rsidRPr="0035020C">
        <w:fldChar w:fldCharType="end"/>
      </w:r>
      <w:r w:rsidR="0035020C" w:rsidRPr="0035020C">
        <w:t>)</w:t>
      </w:r>
      <w:r w:rsidRPr="0035020C">
        <w:t xml:space="preserve"> produces videos, the initial design was for OpenALPR to take input video. However, testing, as shown in sec</w:t>
      </w:r>
      <w:r w:rsidR="0035020C" w:rsidRPr="0035020C">
        <w:t>t</w:t>
      </w:r>
      <w:r w:rsidRPr="0035020C">
        <w:t xml:space="preserve">ion </w:t>
      </w:r>
      <w:r w:rsidR="0035020C" w:rsidRPr="0035020C">
        <w:fldChar w:fldCharType="begin"/>
      </w:r>
      <w:r w:rsidR="0035020C" w:rsidRPr="0035020C">
        <w:instrText xml:space="preserve"> REF _Ref485846786 \n \h </w:instrText>
      </w:r>
      <w:r w:rsidR="0035020C" w:rsidRPr="0035020C">
        <w:fldChar w:fldCharType="separate"/>
      </w:r>
      <w:r w:rsidR="00D701CC">
        <w:t>7.2.8</w:t>
      </w:r>
      <w:r w:rsidR="0035020C" w:rsidRPr="0035020C">
        <w:fldChar w:fldCharType="end"/>
      </w:r>
      <w:r w:rsidR="0035020C" w:rsidRPr="0035020C">
        <w:t xml:space="preserve"> </w:t>
      </w:r>
      <w:r w:rsidRPr="0035020C">
        <w:t>revealed that the Raspberry Pi was too slow at running OpenALPR for real time operation. Hence, the decision was made to inste</w:t>
      </w:r>
      <w:r w:rsidR="007860E7" w:rsidRPr="0035020C">
        <w:t xml:space="preserve">ad supply OpenALPR with still frames, extracted from the input </w:t>
      </w:r>
      <w:r w:rsidR="007860E7">
        <w:t xml:space="preserve">video. The system instead processes every nth frame instead of every consecutive frame. This gives a variable performance boost based on how many frames the system skips. </w:t>
      </w:r>
    </w:p>
    <w:p w:rsidR="0041201D" w:rsidRDefault="0041201D" w:rsidP="00BA0C93"/>
    <w:p w:rsidR="00BA0C93" w:rsidRDefault="007860E7" w:rsidP="00BA0C93">
      <w:r>
        <w:t>However, the more frames the system skips, the more likely that a car will be undetected if it passes by the camera during the skipped frames.</w:t>
      </w:r>
      <w:r w:rsidR="0041201D">
        <w:t xml:space="preserve"> Moreover, less frames of a repeating car would mean less plate candidates, in turn producing less confident results.</w:t>
      </w:r>
    </w:p>
    <w:p w:rsidR="0041201D" w:rsidRDefault="0041201D" w:rsidP="00BA0C93"/>
    <w:p w:rsidR="0041201D" w:rsidRDefault="0041201D" w:rsidP="00BA0C93">
      <w:r>
        <w:t>The final design uses input images extracted from the input video instead of the whole video.</w:t>
      </w:r>
    </w:p>
    <w:p w:rsidR="0041201D" w:rsidRDefault="0041201D" w:rsidP="00BA0C93"/>
    <w:p w:rsidR="0041201D" w:rsidRDefault="0041201D" w:rsidP="00DE4BEB">
      <w:pPr>
        <w:pStyle w:val="Heading2"/>
      </w:pPr>
      <w:bookmarkStart w:id="74" w:name="_Ref485847447"/>
      <w:bookmarkStart w:id="75" w:name="_Toc485851399"/>
      <w:r>
        <w:t>The Peer-to-Peer Network</w:t>
      </w:r>
      <w:bookmarkEnd w:id="74"/>
      <w:bookmarkEnd w:id="75"/>
    </w:p>
    <w:p w:rsidR="00E433AA" w:rsidRDefault="00E433AA" w:rsidP="0041201D">
      <w:pPr>
        <w:rPr>
          <w:lang w:val="en-US"/>
        </w:rPr>
      </w:pPr>
      <w:r>
        <w:rPr>
          <w:lang w:val="en-US"/>
        </w:rPr>
        <w:t>As the main component of this project, much care had to be put into justify each design decision of the network. The project requirements merely state that the network should share license plates without the need for a central server. It does not specify any way that the P2P network should be built or what protocol to use – all of that was left up to debate.</w:t>
      </w:r>
    </w:p>
    <w:p w:rsidR="00E433AA" w:rsidRDefault="00E433AA" w:rsidP="0041201D">
      <w:pPr>
        <w:rPr>
          <w:lang w:val="en-US"/>
        </w:rPr>
      </w:pPr>
    </w:p>
    <w:p w:rsidR="00780F34" w:rsidRDefault="00780F34" w:rsidP="0041201D">
      <w:pPr>
        <w:rPr>
          <w:lang w:val="en-US"/>
        </w:rPr>
      </w:pPr>
      <w:r>
        <w:rPr>
          <w:lang w:val="en-US"/>
        </w:rPr>
        <w:t>The first design choice was the lowest level choice, the protocol used in the transport layer of the network. The transport layer sits beneath the application layer of networks and the two most well-known are TCP and UDP.</w:t>
      </w:r>
      <w:r w:rsidRPr="00780F34">
        <w:rPr>
          <w:lang w:val="en-US"/>
        </w:rPr>
        <w:t xml:space="preserve"> </w:t>
      </w:r>
      <w:r>
        <w:rPr>
          <w:lang w:val="en-US"/>
        </w:rPr>
        <w:t xml:space="preserve">As TCP guarantees delivery of the payload at the expense of overhead and UDP does not, the logical decision was to use a TCP based protocol </w:t>
      </w:r>
      <w:r>
        <w:rPr>
          <w:lang w:val="en-US"/>
        </w:rPr>
        <w:fldChar w:fldCharType="begin"/>
      </w:r>
      <w:r w:rsidR="00A117B3">
        <w:rPr>
          <w:lang w:val="en-US"/>
        </w:rPr>
        <w:instrText xml:space="preserve"> ADDIN ZOTERO_ITEM CSL_CITATION {"citationID":"a2arm163mjn","properties":{"formattedCitation":"[34]","plainCitation":"[34]"},"citationItems":[{"id":644,"uris":["http://zotero.org/users/2475447/items/4HHSXCJT"],"uri":["http://zotero.org/users/2475447/items/4HHSXCJT"],"itemData":{"id":644,"type":"webpage","title":"TCP vs UDP - Difference and Comparison _ Diffen.pdf","URL":"http://www.mrc.uidaho.edu/mrc/people/jff/443/Handouts/Ethernet/Specific%20Protocols/TCP%20vs%20UDP%20-%20Difference%20and%20Comparison%20_%20Diffen.pdf","accessed":{"date-parts":[["2017",6,16]]}}}],"schema":"https://github.com/citation-style-language/schema/raw/master/csl-citation.json"} </w:instrText>
      </w:r>
      <w:r>
        <w:rPr>
          <w:lang w:val="en-US"/>
        </w:rPr>
        <w:fldChar w:fldCharType="separate"/>
      </w:r>
      <w:r w:rsidR="00A117B3" w:rsidRPr="00A117B3">
        <w:t>[34]</w:t>
      </w:r>
      <w:r>
        <w:rPr>
          <w:lang w:val="en-US"/>
        </w:rPr>
        <w:fldChar w:fldCharType="end"/>
      </w:r>
      <w:r>
        <w:rPr>
          <w:lang w:val="en-US"/>
        </w:rPr>
        <w:t>. UDP is more suited for media streaming, where a lost packet here and there does not affect the overall function of the system. Here, a lost packet would mean lost plates or peer data in transmission, something which is unacceptable.</w:t>
      </w:r>
    </w:p>
    <w:p w:rsidR="00780F34" w:rsidRDefault="00780F34" w:rsidP="0041201D">
      <w:pPr>
        <w:rPr>
          <w:lang w:val="en-US"/>
        </w:rPr>
      </w:pPr>
    </w:p>
    <w:p w:rsidR="00E433AA" w:rsidRDefault="00E433AA" w:rsidP="00780F34">
      <w:pPr>
        <w:rPr>
          <w:lang w:val="en-US"/>
        </w:rPr>
      </w:pPr>
      <w:r>
        <w:rPr>
          <w:lang w:val="en-US"/>
        </w:rPr>
        <w:t xml:space="preserve">The </w:t>
      </w:r>
      <w:r w:rsidR="00780F34">
        <w:rPr>
          <w:lang w:val="en-US"/>
        </w:rPr>
        <w:t>next design choice was not to</w:t>
      </w:r>
      <w:r>
        <w:rPr>
          <w:lang w:val="en-US"/>
        </w:rPr>
        <w:t xml:space="preserve"> make a custom P2P protocol</w:t>
      </w:r>
      <w:r w:rsidR="00780F34">
        <w:rPr>
          <w:lang w:val="en-US"/>
        </w:rPr>
        <w:t xml:space="preserve"> that sits on top of the choice of TCP</w:t>
      </w:r>
      <w:r>
        <w:rPr>
          <w:lang w:val="en-US"/>
        </w:rPr>
        <w:t>. The predicted time spent designing and debugging would be far too great for the aims of this P2P network. Moreover, as this P2P network is not sharing files or media of any kind, a custo</w:t>
      </w:r>
      <w:r w:rsidR="00780F34">
        <w:rPr>
          <w:lang w:val="en-US"/>
        </w:rPr>
        <w:t xml:space="preserve">m </w:t>
      </w:r>
      <w:r>
        <w:rPr>
          <w:lang w:val="en-US"/>
        </w:rPr>
        <w:t xml:space="preserve">P2P protocol like that found in </w:t>
      </w:r>
      <w:r>
        <w:rPr>
          <w:lang w:val="en-US"/>
        </w:rPr>
        <w:lastRenderedPageBreak/>
        <w:t xml:space="preserve">Bittorrent where the media to be transmitted is broken down in chunks, each with its own hash and availability </w:t>
      </w:r>
      <w:r w:rsidR="00780F34">
        <w:rPr>
          <w:lang w:val="en-US"/>
        </w:rPr>
        <w:fldChar w:fldCharType="begin"/>
      </w:r>
      <w:r w:rsidR="00A117B3">
        <w:rPr>
          <w:lang w:val="en-US"/>
        </w:rPr>
        <w:instrText xml:space="preserve"> ADDIN ZOTERO_ITEM CSL_CITATION {"citationID":"a6jtb2kah2","properties":{"formattedCitation":"[35]","plainCitation":"[35]"},"citationItems":[{"id":645,"uris":["http://zotero.org/users/2475447/items/VDG2PHD2"],"uri":["http://zotero.org/users/2475447/items/VDG2PHD2"],"itemData":{"id":645,"type":"post-weblog","title":"A Beginners Guide To BitTorrent | morehawes","URL":"http://www.morehawes.co.uk/a-beginners-guide-to-bittorrent","accessed":{"date-parts":[["2017",6,16]]}}}],"schema":"https://github.com/citation-style-language/schema/raw/master/csl-citation.json"} </w:instrText>
      </w:r>
      <w:r w:rsidR="00780F34">
        <w:rPr>
          <w:lang w:val="en-US"/>
        </w:rPr>
        <w:fldChar w:fldCharType="separate"/>
      </w:r>
      <w:r w:rsidR="00A117B3" w:rsidRPr="00A117B3">
        <w:t>[35]</w:t>
      </w:r>
      <w:r w:rsidR="00780F34">
        <w:rPr>
          <w:lang w:val="en-US"/>
        </w:rPr>
        <w:fldChar w:fldCharType="end"/>
      </w:r>
      <w:r w:rsidR="00780F34">
        <w:rPr>
          <w:lang w:val="en-US"/>
        </w:rPr>
        <w:t xml:space="preserve"> </w:t>
      </w:r>
      <w:r>
        <w:rPr>
          <w:lang w:val="en-US"/>
        </w:rPr>
        <w:t>would bring absolutely no benefit at all to sharing plaintext. Performance of the network is also not a primary concern as plaintext is very small compared to other media types such as files, images, or video.</w:t>
      </w:r>
      <w:r w:rsidR="00780F34">
        <w:rPr>
          <w:lang w:val="en-US"/>
        </w:rPr>
        <w:t xml:space="preserve"> Moreover, in-depth statistics that are broadcasted as part of a normal custom P2P protocol like uptime, number of neighbors, and a file list are not useful in this project.</w:t>
      </w:r>
    </w:p>
    <w:p w:rsidR="00780F34" w:rsidRDefault="00780F34" w:rsidP="0041201D">
      <w:pPr>
        <w:rPr>
          <w:lang w:val="en-US"/>
        </w:rPr>
      </w:pPr>
    </w:p>
    <w:p w:rsidR="00780F34" w:rsidRDefault="00780F34" w:rsidP="0041201D">
      <w:pPr>
        <w:rPr>
          <w:lang w:val="en-US"/>
        </w:rPr>
      </w:pPr>
      <w:r>
        <w:rPr>
          <w:lang w:val="en-US"/>
        </w:rPr>
        <w:t>Therefore, the next design choice was to choose a suitable application layer protocol. Several well-known protocols include HTTP for websites, FTP for files, and SMTP for email. As the peers</w:t>
      </w:r>
      <w:r w:rsidR="005C77FB">
        <w:rPr>
          <w:lang w:val="en-US"/>
        </w:rPr>
        <w:t>’</w:t>
      </w:r>
      <w:r>
        <w:rPr>
          <w:lang w:val="en-US"/>
        </w:rPr>
        <w:t xml:space="preserve"> will be communicating with each other over the web, and as their payloads contain text, HTTP was chosen as the protocol of choice.</w:t>
      </w:r>
    </w:p>
    <w:p w:rsidR="00E433AA" w:rsidRDefault="00780F34" w:rsidP="0041201D">
      <w:pPr>
        <w:rPr>
          <w:lang w:val="en-US"/>
        </w:rPr>
      </w:pPr>
      <w:r>
        <w:rPr>
          <w:lang w:val="en-US"/>
        </w:rPr>
        <w:t xml:space="preserve">Hence, the project’s P2P network will emulate the four basic P2P network </w:t>
      </w:r>
      <w:r w:rsidR="000F73AF">
        <w:rPr>
          <w:lang w:val="en-US"/>
        </w:rPr>
        <w:t>characteristics</w:t>
      </w:r>
      <w:r>
        <w:rPr>
          <w:lang w:val="en-US"/>
        </w:rPr>
        <w:t xml:space="preserve"> in </w:t>
      </w:r>
      <w:r w:rsidR="00BF7BEC">
        <w:rPr>
          <w:lang w:val="en-US"/>
        </w:rPr>
        <w:t>HTTP</w:t>
      </w:r>
      <w:r w:rsidR="000F73AF">
        <w:rPr>
          <w:lang w:val="en-US"/>
        </w:rPr>
        <w:t xml:space="preserve"> actions</w:t>
      </w:r>
      <w:r w:rsidR="00BF7BEC">
        <w:rPr>
          <w:lang w:val="en-US"/>
        </w:rPr>
        <w:t xml:space="preserve">. They are, in no particular order, resource publishing and lookup, P2P network maintenance, heterogeneous connectivity, and request response </w:t>
      </w:r>
      <w:r w:rsidR="00BF7BEC">
        <w:rPr>
          <w:lang w:val="en-US"/>
        </w:rPr>
        <w:fldChar w:fldCharType="begin"/>
      </w:r>
      <w:r w:rsidR="00A117B3">
        <w:rPr>
          <w:lang w:val="en-US"/>
        </w:rPr>
        <w:instrText xml:space="preserve"> ADDIN ZOTERO_ITEM CSL_CITATION {"citationID":"a148rpkp1ai","properties":{"formattedCitation":"[36]","plainCitation":"[36]"},"citationItems":[{"id":647,"uris":["http://zotero.org/users/2475447/items/NMB6GBTC"],"uri":["http://zotero.org/users/2475447/items/NMB6GBTC"],"itemData":{"id":647,"type":"entry-encyclopedia","title":"Peer-to-Peer Protocol (P2PP)","container-title":"Wikipedia","source":"Wikipedia","abstract":"Peer-to-Peer Protocol is an application layer peer-to-peer networking protocol that can be used to form and maintain an overlay network among participant nodes. It was defined in an Internet Draft submitted to the IETF by the P2PSIP Working Group. It provides mechanisms for nodes to join, leave, publish, or search for a resource-object in the overlay. It maintains information about nodes in a routing table. Because of potentially large content, a node's routing table only contains a subset of these nodes. If a node can't accomplish the request, it searches for one which can, by performing a nextHop() operation to a destination from the routing table (recursive-routing).","URL":"https://en.wikipedia.org/w/index.php?title=Peer-to-Peer_Protocol_(P2PP)&amp;oldid=751125025","note":"Page Version ID: 751125025","language":"en","issued":{"date-parts":[["2016",11,23]]}}}],"schema":"https://github.com/citation-style-language/schema/raw/master/csl-citation.json"} </w:instrText>
      </w:r>
      <w:r w:rsidR="00BF7BEC">
        <w:rPr>
          <w:lang w:val="en-US"/>
        </w:rPr>
        <w:fldChar w:fldCharType="separate"/>
      </w:r>
      <w:r w:rsidR="00A117B3" w:rsidRPr="00A117B3">
        <w:t>[36]</w:t>
      </w:r>
      <w:r w:rsidR="00BF7BEC">
        <w:rPr>
          <w:lang w:val="en-US"/>
        </w:rPr>
        <w:fldChar w:fldCharType="end"/>
      </w:r>
      <w:r w:rsidR="00BF7BEC">
        <w:rPr>
          <w:lang w:val="en-US"/>
        </w:rPr>
        <w:t>.</w:t>
      </w:r>
    </w:p>
    <w:p w:rsidR="0041201D" w:rsidRDefault="0041201D" w:rsidP="0041201D">
      <w:pPr>
        <w:rPr>
          <w:lang w:val="en-US"/>
        </w:rPr>
      </w:pPr>
    </w:p>
    <w:p w:rsidR="00BF7BEC" w:rsidRDefault="00BF7BEC" w:rsidP="0041201D">
      <w:pPr>
        <w:rPr>
          <w:lang w:val="en-US"/>
        </w:rPr>
      </w:pPr>
      <w:r>
        <w:rPr>
          <w:lang w:val="en-US"/>
        </w:rPr>
        <w:t>Resource publishing is done by each peer sending its plate data to other peers via a HTTP POST request.</w:t>
      </w:r>
      <w:r w:rsidR="000F73AF">
        <w:rPr>
          <w:lang w:val="en-US"/>
        </w:rPr>
        <w:t xml:space="preserve"> Resource lookup is done using HTTP GET requests.</w:t>
      </w:r>
      <w:r>
        <w:rPr>
          <w:lang w:val="en-US"/>
        </w:rPr>
        <w:t xml:space="preserve"> The P2P network is maintained by each peer sending regular keep-alive POST requests to other peers to inform that they are still part of the network and that plates should still be sent to them. Heterogeneous connectivity, where multiple devices of different hardware should be able to connect to the network is not considered as this project uses a pre-determined set of hardware, but in theory be achievable as the server is cross-platform. Lastly, request response is achieved by using the HTTP response codes received from each HTTP request to </w:t>
      </w:r>
      <w:r w:rsidR="000F73AF">
        <w:rPr>
          <w:lang w:val="en-US"/>
        </w:rPr>
        <w:t>do different actions based on whether the response code indicates success or failure.</w:t>
      </w:r>
    </w:p>
    <w:p w:rsidR="000F73AF" w:rsidRDefault="000F73AF" w:rsidP="0041201D">
      <w:pPr>
        <w:rPr>
          <w:lang w:val="en-US"/>
        </w:rPr>
      </w:pPr>
    </w:p>
    <w:p w:rsidR="0023086D" w:rsidRDefault="00700E95" w:rsidP="0041201D">
      <w:pPr>
        <w:rPr>
          <w:lang w:val="en-US"/>
        </w:rPr>
      </w:pPr>
      <w:r>
        <w:rPr>
          <w:lang w:val="en-US"/>
        </w:rPr>
        <w:t>The final network design choice was how to build the server to listen to requests. As a custom P2P protocol is not used, there is no need to make a custom server using sockets</w:t>
      </w:r>
      <w:r w:rsidR="00771FDC">
        <w:rPr>
          <w:lang w:val="en-US"/>
        </w:rPr>
        <w:t xml:space="preserve"> – the time estimated for dev</w:t>
      </w:r>
      <w:r w:rsidR="00CF5115">
        <w:rPr>
          <w:lang w:val="en-US"/>
        </w:rPr>
        <w:t xml:space="preserve">eloping a custom server that is both </w:t>
      </w:r>
      <w:r w:rsidR="00771FDC">
        <w:rPr>
          <w:lang w:val="en-US"/>
        </w:rPr>
        <w:t xml:space="preserve">efficient and interfaces well with multiple network </w:t>
      </w:r>
      <w:r w:rsidR="00CF5115">
        <w:rPr>
          <w:lang w:val="en-US"/>
        </w:rPr>
        <w:t>hardware</w:t>
      </w:r>
      <w:r w:rsidR="00771FDC">
        <w:rPr>
          <w:lang w:val="en-US"/>
        </w:rPr>
        <w:t xml:space="preserve"> is equivalent to a whole project itself</w:t>
      </w:r>
      <w:r>
        <w:rPr>
          <w:lang w:val="en-US"/>
        </w:rPr>
        <w:t xml:space="preserve">. Instead, a normal web server can be used </w:t>
      </w:r>
      <w:r w:rsidR="00771FDC">
        <w:rPr>
          <w:lang w:val="en-US"/>
        </w:rPr>
        <w:t xml:space="preserve">as they are able to listen to requests on a port of choice </w:t>
      </w:r>
      <w:r w:rsidR="00771FDC">
        <w:rPr>
          <w:lang w:val="en-US"/>
        </w:rPr>
        <w:fldChar w:fldCharType="begin"/>
      </w:r>
      <w:r w:rsidR="00A117B3">
        <w:rPr>
          <w:lang w:val="en-US"/>
        </w:rPr>
        <w:instrText xml:space="preserve"> ADDIN ZOTERO_ITEM CSL_CITATION {"citationID":"a1t1kjvb4pi","properties":{"formattedCitation":"[37]","plainCitation":"[37]"},"citationItems":[{"id":649,"uris":["http://zotero.org/users/2475447/items/TZGESUBN"],"uri":["http://zotero.org/users/2475447/items/TZGESUBN"],"itemData":{"id":649,"type":"webpage","title":"networking - How do web-servers \"listen\" to IP addresses, interrupt or polling? - Super User","URL":"https://superuser.com/questions/837933/how-do-web-servers-listen-to-ip-addresses-interrupt-or-polling","shortTitle":"networking - How do web-servers \"listen\" to IP addresses, interrupt or polling?","accessed":{"date-parts":[["2017",6,16]]}}}],"schema":"https://github.com/citation-style-language/schema/raw/master/csl-citation.json"} </w:instrText>
      </w:r>
      <w:r w:rsidR="00771FDC">
        <w:rPr>
          <w:lang w:val="en-US"/>
        </w:rPr>
        <w:fldChar w:fldCharType="separate"/>
      </w:r>
      <w:r w:rsidR="00A117B3" w:rsidRPr="00A117B3">
        <w:t>[37]</w:t>
      </w:r>
      <w:r w:rsidR="00771FDC">
        <w:rPr>
          <w:lang w:val="en-US"/>
        </w:rPr>
        <w:fldChar w:fldCharType="end"/>
      </w:r>
      <w:r w:rsidR="00771FDC">
        <w:rPr>
          <w:lang w:val="en-US"/>
        </w:rPr>
        <w:t>. A n</w:t>
      </w:r>
      <w:r w:rsidR="00CF5115">
        <w:rPr>
          <w:lang w:val="en-US"/>
        </w:rPr>
        <w:t>ormal web server can also serve</w:t>
      </w:r>
      <w:r w:rsidR="00771FDC">
        <w:rPr>
          <w:lang w:val="en-US"/>
        </w:rPr>
        <w:t xml:space="preserve"> as overlap for the web interface. </w:t>
      </w:r>
    </w:p>
    <w:p w:rsidR="0023086D" w:rsidRDefault="0023086D" w:rsidP="0041201D">
      <w:pPr>
        <w:rPr>
          <w:lang w:val="en-US"/>
        </w:rPr>
      </w:pPr>
    </w:p>
    <w:p w:rsidR="000F73AF" w:rsidRDefault="0023086D" w:rsidP="0041201D">
      <w:pPr>
        <w:rPr>
          <w:lang w:val="en-US"/>
        </w:rPr>
      </w:pPr>
      <w:r>
        <w:rPr>
          <w:lang w:val="en-US"/>
        </w:rPr>
        <w:t xml:space="preserve">Hence, this project uses a web framework to serve as both the source for the web interface and the P2P network. The </w:t>
      </w:r>
      <w:r w:rsidR="00CF5115">
        <w:rPr>
          <w:lang w:val="en-US"/>
        </w:rPr>
        <w:t xml:space="preserve">P2P </w:t>
      </w:r>
      <w:r>
        <w:rPr>
          <w:lang w:val="en-US"/>
        </w:rPr>
        <w:t>networ</w:t>
      </w:r>
      <w:r w:rsidR="00CF5115">
        <w:rPr>
          <w:lang w:val="en-US"/>
        </w:rPr>
        <w:t>k operates inside the web framework, using HTTP requests provided by the Python requests library to carry out network actions based on the response it gets from other peers.</w:t>
      </w:r>
    </w:p>
    <w:p w:rsidR="00771FDC" w:rsidRDefault="00771FDC" w:rsidP="0041201D">
      <w:pPr>
        <w:rPr>
          <w:lang w:val="en-US"/>
        </w:rPr>
      </w:pPr>
    </w:p>
    <w:p w:rsidR="00771FDC" w:rsidRPr="00F8760C" w:rsidRDefault="00771FDC" w:rsidP="00771FDC">
      <w:pPr>
        <w:pStyle w:val="Heading3"/>
        <w:rPr>
          <w:lang w:val="en-US"/>
        </w:rPr>
      </w:pPr>
      <w:bookmarkStart w:id="76" w:name="_Ref485847142"/>
      <w:bookmarkStart w:id="77" w:name="_Toc485851400"/>
      <w:r>
        <w:t>Server Architecture</w:t>
      </w:r>
      <w:bookmarkEnd w:id="76"/>
      <w:bookmarkEnd w:id="77"/>
    </w:p>
    <w:p w:rsidR="00771FDC" w:rsidRDefault="00771FDC" w:rsidP="00771FDC">
      <w:r>
        <w:t xml:space="preserve">Prior experience in setting up a server running a LAMP stack (Linux, Apache, MySQL, PHP) from scratch rendered that inadequate for the project as trying to hand code PHP without a web framework when creating any sort of complex network would take an extremely long time. Laravel, and Yii, both modern PHP frameworks, were initially shortlisted as usable frameworks. However, the verbose and sometimes confusing syntax of PHP meant getting things done was emphasised more than code readability </w:t>
      </w:r>
      <w:r>
        <w:fldChar w:fldCharType="begin"/>
      </w:r>
      <w:r w:rsidR="00A117B3">
        <w:instrText xml:space="preserve"> ADDIN ZOTERO_ITEM CSL_CITATION {"citationID":"a1oq2mnb3nv","properties":{"formattedCitation":"[38]","plainCitation":"[38]"},"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fldChar w:fldCharType="separate"/>
      </w:r>
      <w:r w:rsidR="00A117B3" w:rsidRPr="00A117B3">
        <w:t>[38]</w:t>
      </w:r>
      <w:r>
        <w:fldChar w:fldCharType="end"/>
      </w:r>
      <w:r>
        <w:t xml:space="preserve">. </w:t>
      </w:r>
      <w:r w:rsidR="0035020C">
        <w:t>Since</w:t>
      </w:r>
      <w:r>
        <w:t xml:space="preserve"> project </w:t>
      </w:r>
      <w:r w:rsidR="00723723">
        <w:t>development</w:t>
      </w:r>
      <w:r>
        <w:t xml:space="preserve"> may continue in the future, reusability and code readability meant the final design decision was not to go with a PHP framework. Further research from </w:t>
      </w:r>
      <w:r w:rsidRPr="00B97BC3">
        <w:t xml:space="preserve">Srinivasan et al. </w:t>
      </w:r>
      <w:r>
        <w:t xml:space="preserve">also showed PHP to suffer from more security issues compared to other web frameworks </w:t>
      </w:r>
      <w:r>
        <w:fldChar w:fldCharType="begin"/>
      </w:r>
      <w:r w:rsidR="00A117B3">
        <w:instrText xml:space="preserve"> ADDIN ZOTERO_ITEM CSL_CITATION {"citationID":"a227ev36j39","properties":{"formattedCitation":"[39]","plainCitation":"[39]"},"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fldChar w:fldCharType="separate"/>
      </w:r>
      <w:r w:rsidR="00A117B3" w:rsidRPr="00A117B3">
        <w:t>[39]</w:t>
      </w:r>
      <w:r>
        <w:fldChar w:fldCharType="end"/>
      </w:r>
      <w:r>
        <w:t xml:space="preserve">. Therefore, a framework with protection against attacks such as SQL injection, and Cross Site Request Forgery (CSRF), all part of the top 10 application security risks as defined by the Open Web Application Security Project (OWASP) </w:t>
      </w:r>
      <w:r>
        <w:fldChar w:fldCharType="begin"/>
      </w:r>
      <w:r w:rsidR="00A117B3">
        <w:instrText xml:space="preserve"> ADDIN ZOTERO_ITEM CSL_CITATION {"citationID":"a1t2levp4ss","properties":{"formattedCitation":"[40]","plainCitation":"[40]"},"citationItems":[{"id":566,"uris":["http://zotero.org/groups/1103374/items/REATUQ59"],"uri":["http://zotero.org/groups/1103374/items/REATUQ59"],"itemData":{"id":566,"type":"article","title":"OWASP Top 10 - 2013","publisher":"OWASP","abstract":"Insecure software is undermining our financial, healthcare,\ndefense, energy, and other critical infrastructure. As our\ndigital infrastructure gets increasingly complex and\ninterconnected, the difficulty of achieving application\nsecurity increases exponentially. We can no longer afford to\ntolerate relatively simple security problems like those\npresented in this OWASP Top 10.\nThe goal of the Top 10 project is to raise awareness about\napplication security by identifying some of the most critical\nrisks facing organizations. The Top 10 project is referenced\nby many standards, books, tools, and organizations, including\nMITRE, PCI DSS, DISA, FTC, and many more. This release of\nthe OWASP Top 10 marks this project’s tenth anniversary of\nraising awareness of the importance of application security\nrisks. The OWASP Top 10 was first released in 2003, with\nminor updates in 2004 and 2007. The 2010 version was\nrevamped to prioritize by risk, not just prevalence. This 2013\nedition follows the same approach.\nWe encourage you to use the Top 10 to get your organization\nstarted with application security. Developers can learn from\nthe mistakes of other organizations. Executives should start\nthinking about how to manage the risk that software\napplications create in their enterprise.\nIn the long term, we encourage you to create an application\nsecurity program that is compatible with your culture and\ntechnology. These programs come in all shapes and sizes,\nand you should avoid attempting to do everything prescribed\nby some process model. Instead, leverage your\norganization’s existing strengths to do and measure what\nworks for you.\nWe hope that the OWASP Top 10 is useful to your application\nsecurity efforts. Please don’t hesitate to contact OWASP with\nyour questions, comments, and ideas, either publicly to\nowasp-topten@lists.owasp.org or privately to\ndave.wichers@owasp.org.","URL":"https://www.owasp.org/images/f/f8/OWASP_Top_10_-_2013.pdf","author":[{"family":"","given":"Open Web Application Security Project"}],"accessed":{"date-parts":[["2017",3,21]]}}}],"schema":"https://github.com/citation-style-language/schema/raw/master/csl-citation.json"} </w:instrText>
      </w:r>
      <w:r>
        <w:fldChar w:fldCharType="separate"/>
      </w:r>
      <w:r w:rsidR="00A117B3" w:rsidRPr="00A117B3">
        <w:t>[40]</w:t>
      </w:r>
      <w:r>
        <w:fldChar w:fldCharType="end"/>
      </w:r>
      <w:r>
        <w:t>, was needed.</w:t>
      </w:r>
    </w:p>
    <w:p w:rsidR="00771FDC" w:rsidRDefault="00771FDC" w:rsidP="00771FDC"/>
    <w:p w:rsidR="00771FDC" w:rsidRDefault="00771FDC" w:rsidP="00771FDC">
      <w:r>
        <w:t xml:space="preserve">Emphasising code readability, rapid development, and security features meant the choice was narrowed down to two frameworks in two programming languages: ‘Django’ in Python, and ‘Ruby on Rails’ in Ruby. Both offer extremely fast prototyping and development, extensive documentation, security measures against common attacks, and multiple libraries to assist development. The final decision was to use Django, the Python web framework, as the ease of use of Python (smaller learning curve compared to Ruby) and the ample documentation on Django, along the active community meant decreasing the time needed to create the </w:t>
      </w:r>
      <w:r w:rsidRPr="0035020C">
        <w:t>MVP</w:t>
      </w:r>
      <w:r>
        <w:t xml:space="preserve">. </w:t>
      </w:r>
    </w:p>
    <w:p w:rsidR="00771FDC" w:rsidRDefault="00771FDC" w:rsidP="00771FDC"/>
    <w:p w:rsidR="00771FDC" w:rsidRDefault="00771FDC" w:rsidP="00771FDC">
      <w:r>
        <w:t>Multiple Django libraries were leveraged to add extra functionality, the most notable being: django-rest-framework, a library which provides the skeleton of the API</w:t>
      </w:r>
      <w:r w:rsidR="00CF5115">
        <w:t xml:space="preserve"> on which the peers use to communicate</w:t>
      </w:r>
      <w:r>
        <w:t>.</w:t>
      </w:r>
      <w:r w:rsidR="00CF5115">
        <w:t xml:space="preserve"> This is in addition to the multip</w:t>
      </w:r>
      <w:r w:rsidR="00312AAB">
        <w:t>le Python libraries used for issuing the HTTP requests</w:t>
      </w:r>
      <w:r w:rsidR="00CF5115">
        <w:t>.</w:t>
      </w:r>
    </w:p>
    <w:p w:rsidR="00771FDC" w:rsidRDefault="00771FDC" w:rsidP="00771FDC">
      <w:pPr>
        <w:rPr>
          <w:lang w:val="en-US"/>
        </w:rPr>
      </w:pPr>
    </w:p>
    <w:p w:rsidR="00771FDC" w:rsidRDefault="00771FDC" w:rsidP="00771FDC">
      <w:pPr>
        <w:pStyle w:val="Heading3"/>
      </w:pPr>
      <w:bookmarkStart w:id="78" w:name="_Toc485851401"/>
      <w:r>
        <w:t>Database Architecture</w:t>
      </w:r>
      <w:bookmarkEnd w:id="78"/>
    </w:p>
    <w:p w:rsidR="00CF5115" w:rsidRDefault="00CF5115" w:rsidP="00CF5115">
      <w:r>
        <w:t>The main design decision when choosing the da</w:t>
      </w:r>
      <w:r w:rsidR="0035020C">
        <w:t xml:space="preserve">tabase was whether to go with a </w:t>
      </w:r>
      <w:r>
        <w:t xml:space="preserve">SQL or a NoSQL database. </w:t>
      </w:r>
    </w:p>
    <w:p w:rsidR="00CF5115" w:rsidRDefault="00CF5115" w:rsidP="00CF5115"/>
    <w:p w:rsidR="00CF5115" w:rsidRDefault="00CF5115" w:rsidP="00CF5115">
      <w:r>
        <w:t xml:space="preserve">SQL databases are known as relational databases, where databases are linked together by keys and values </w:t>
      </w:r>
      <w:r>
        <w:fldChar w:fldCharType="begin"/>
      </w:r>
      <w:r w:rsidR="00A117B3">
        <w:instrText xml:space="preserve"> ADDIN ZOTERO_ITEM CSL_CITATION {"citationID":"a1ifqqvjk7","properties":{"formattedCitation":"[41]","plainCitation":"[41]"},"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00A117B3" w:rsidRPr="00A117B3">
        <w:t>[41]</w:t>
      </w:r>
      <w:r>
        <w:fldChar w:fldCharType="end"/>
      </w:r>
      <w:r>
        <w:t xml:space="preserve">, held in entries in database tables. In SQL databases, all the incoming data must match the format of the database table, </w:t>
      </w:r>
      <w:r>
        <w:lastRenderedPageBreak/>
        <w:t xml:space="preserve">whilst NoSQL operate on the premise that the incoming data is of a large volume and of a rapidly changing format </w:t>
      </w:r>
      <w:r>
        <w:fldChar w:fldCharType="begin"/>
      </w:r>
      <w:r w:rsidR="00A117B3">
        <w:instrText xml:space="preserve"> ADDIN ZOTERO_ITEM CSL_CITATION {"citationID":"ac3bs7qvu9","properties":{"formattedCitation":"[42]","plainCitation":"[42]"},"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fldChar w:fldCharType="separate"/>
      </w:r>
      <w:r w:rsidR="00A117B3" w:rsidRPr="00A117B3">
        <w:t>[42]</w:t>
      </w:r>
      <w:r>
        <w:fldChar w:fldCharType="end"/>
      </w:r>
      <w:r>
        <w:t>.</w:t>
      </w:r>
    </w:p>
    <w:p w:rsidR="00CF5115" w:rsidRDefault="00CF5115" w:rsidP="00CF5115"/>
    <w:p w:rsidR="00CF5115" w:rsidRDefault="00CF5115" w:rsidP="00CF5115">
      <w:r>
        <w:t xml:space="preserve">The most well-known NoSQL database is MongoDB, and it offers several advantages over SQL databases. MongoDB claims scalability and performance improvements in </w:t>
      </w:r>
      <w:r>
        <w:fldChar w:fldCharType="begin"/>
      </w:r>
      <w:r w:rsidR="00A117B3">
        <w:instrText xml:space="preserve"> ADDIN ZOTERO_ITEM CSL_CITATION {"citationID":"a223npv0fda","properties":{"formattedCitation":"[43]","plainCitation":"[43]"},"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00A117B3" w:rsidRPr="00A117B3">
        <w:t>[43]</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data objects – unacceptable for </w:t>
      </w:r>
      <w:r w:rsidR="00312AAB">
        <w:t>license plate or peer</w:t>
      </w:r>
      <w:r>
        <w:t xml:space="preserve"> data. Nayak et al. compares NoSQL’s data formats, showing the data being held in a binary Javascript Object Notation (JSON) object </w:t>
      </w:r>
      <w:r>
        <w:fldChar w:fldCharType="begin"/>
      </w:r>
      <w:r w:rsidR="00A117B3">
        <w:instrText xml:space="preserve"> ADDIN ZOTERO_ITEM CSL_CITATION {"citationID":"a18oh3l2cr7","properties":{"formattedCitation":"[44]","plainCitation":"[44]"},"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A117B3">
        <w:rPr>
          <w:rFonts w:ascii="Courier New" w:hAnsi="Courier New" w:cs="Courier New"/>
        </w:rPr>
        <w:instrText>‟</w:instrText>
      </w:r>
      <w:r w:rsidR="00A117B3">
        <w:instrText xml:space="preserve"> and not </w:instrText>
      </w:r>
      <w:r w:rsidR="00A117B3">
        <w:rPr>
          <w:rFonts w:cs="LM Roman 12"/>
        </w:rPr>
        <w:instrText>„</w:instrText>
      </w:r>
      <w:r w:rsidR="00A117B3">
        <w:instrText>no SQL</w:instrText>
      </w:r>
      <w:r w:rsidR="00A117B3">
        <w:rPr>
          <w:rFonts w:ascii="Courier New" w:hAnsi="Courier New" w:cs="Courier New"/>
        </w:rPr>
        <w:instrText>‟</w:instrText>
      </w:r>
      <w:r w:rsidR="00A117B3">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fldChar w:fldCharType="separate"/>
      </w:r>
      <w:r w:rsidR="00A117B3" w:rsidRPr="00A117B3">
        <w:t>[44]</w:t>
      </w:r>
      <w:r>
        <w:fldChar w:fldCharType="end"/>
      </w:r>
      <w:r>
        <w:t xml:space="preserve">, which allows it to be accessed using object oriented methods. However, this advantage is nullified with Django as it has its own object oriented wrapper for any type of database. Django supports its own ‘Models’, which abstract away the complicated SQL statements needed to modify the database </w:t>
      </w:r>
      <w:r>
        <w:fldChar w:fldCharType="begin"/>
      </w:r>
      <w:r w:rsidR="00A117B3">
        <w:instrText xml:space="preserve"> ADDIN ZOTERO_ITEM CSL_CITATION {"citationID":"a1o5v14rd7s","properties":{"formattedCitation":"[45]","plainCitation":"[45]"},"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fldChar w:fldCharType="separate"/>
      </w:r>
      <w:r w:rsidR="00A117B3" w:rsidRPr="00A117B3">
        <w:t>[45]</w:t>
      </w:r>
      <w:r>
        <w:fldChar w:fldCharType="end"/>
      </w:r>
      <w:r>
        <w:t xml:space="preserve"> in favour of treating database tables as objects, nullifying yet another advantage of NoSQL databases. </w:t>
      </w:r>
    </w:p>
    <w:p w:rsidR="00CF5115" w:rsidRDefault="00CF5115" w:rsidP="00CF5115"/>
    <w:p w:rsidR="00CF5115" w:rsidRDefault="00CF5115" w:rsidP="00CF5115">
      <w:r>
        <w:t>Hence, the final decision was to use SQL databases. Having a SQL database means structured, and relational relationships mean data can be linked with others very easily. In the case of the P2P network, new plate data can be linked with their respective source peer, and new violations can be linked with their respective plate data.</w:t>
      </w:r>
    </w:p>
    <w:p w:rsidR="00CF5115" w:rsidRDefault="00CF5115" w:rsidP="00CF5115"/>
    <w:p w:rsidR="00CF5115" w:rsidRDefault="00CF5115" w:rsidP="00CF5115">
      <w:r>
        <w:t xml:space="preserve">There are a few popular SQL databases, the most popular 3 being SQLite, MySQL, and PostgreSQL. From </w:t>
      </w:r>
      <w:r>
        <w:fldChar w:fldCharType="begin"/>
      </w:r>
      <w:r w:rsidR="00A117B3">
        <w:instrText xml:space="preserve"> ADDIN ZOTERO_ITEM CSL_CITATION {"citationID":"a2h51kbb2q3","properties":{"formattedCitation":"[46]","plainCitation":"[46]"},"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fldChar w:fldCharType="separate"/>
      </w:r>
      <w:r w:rsidR="00A117B3" w:rsidRPr="00A117B3">
        <w:t>[46]</w:t>
      </w:r>
      <w:r>
        <w:fldChar w:fldCharType="end"/>
      </w:r>
      <w:r>
        <w:t>, the pros and cons were evaluated; the final decision was made to use SQLite, a SQL database that comes shipped with Django by default, with the main justification coming from portability (copy and paste the database across testing machines, committable on Git), and it supports enough features to not be considered bloated. Scalability issues have been moved down in priority as</w:t>
      </w:r>
      <w:r w:rsidR="00312AAB">
        <w:t>,</w:t>
      </w:r>
      <w:r>
        <w:t xml:space="preserve"> according to SQLite, they only occur at high volumes of data </w:t>
      </w:r>
      <w:r>
        <w:fldChar w:fldCharType="begin"/>
      </w:r>
      <w:r w:rsidR="00A117B3">
        <w:instrText xml:space="preserve"> ADDIN ZOTERO_ITEM CSL_CITATION {"citationID":"aun47rko9p","properties":{"formattedCitation":"[47]","plainCitation":"[47]"},"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fldChar w:fldCharType="separate"/>
      </w:r>
      <w:r w:rsidR="00A117B3" w:rsidRPr="00A117B3">
        <w:t>[47]</w:t>
      </w:r>
      <w:r>
        <w:fldChar w:fldCharType="end"/>
      </w:r>
      <w:r>
        <w:t xml:space="preserve">, an unrealistic target. Lastly, NoSQL support is not part of the official Django development effort, and is only supported via third party forks </w:t>
      </w:r>
      <w:r>
        <w:fldChar w:fldCharType="begin"/>
      </w:r>
      <w:r w:rsidR="00A117B3">
        <w:instrText xml:space="preserve"> ADDIN ZOTERO_ITEM CSL_CITATION {"citationID":"a20p3s452v6","properties":{"formattedCitation":"[48]","plainCitation":"[48]"},"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fldChar w:fldCharType="separate"/>
      </w:r>
      <w:r w:rsidR="00A117B3" w:rsidRPr="00A117B3">
        <w:t>[48]</w:t>
      </w:r>
      <w:r>
        <w:fldChar w:fldCharType="end"/>
      </w:r>
      <w:r>
        <w:t xml:space="preserve">. </w:t>
      </w:r>
    </w:p>
    <w:p w:rsidR="00CF5115" w:rsidRDefault="00CF5115" w:rsidP="00CF5115"/>
    <w:p w:rsidR="00CF5115" w:rsidRDefault="00CF5115" w:rsidP="00CF5115">
      <w:pPr>
        <w:pStyle w:val="Heading3"/>
      </w:pPr>
      <w:bookmarkStart w:id="79" w:name="_Toc485851402"/>
      <w:r>
        <w:t>ommunications Architecture</w:t>
      </w:r>
      <w:bookmarkEnd w:id="79"/>
    </w:p>
    <w:p w:rsidR="009760D3" w:rsidRDefault="009760D3" w:rsidP="009760D3">
      <w:r>
        <w:t xml:space="preserve">Creating an API was a top priority for the </w:t>
      </w:r>
      <w:r w:rsidR="0023018D">
        <w:t>P2P network as it enabled</w:t>
      </w:r>
      <w:r>
        <w:t xml:space="preserve"> a consistent c</w:t>
      </w:r>
      <w:r w:rsidR="0023018D">
        <w:t>ommunication format between peers</w:t>
      </w:r>
      <w:r>
        <w:t xml:space="preserve">. </w:t>
      </w:r>
      <w:r w:rsidR="0023018D">
        <w:t>The network’s</w:t>
      </w:r>
      <w:r>
        <w:t xml:space="preserve"> API exposes URLs in which data can be sent or retrieved, including but not limited to </w:t>
      </w:r>
      <w:r w:rsidR="0023018D">
        <w:t>peer and plate data</w:t>
      </w:r>
      <w:r>
        <w:t>.</w:t>
      </w:r>
    </w:p>
    <w:p w:rsidR="009760D3" w:rsidRDefault="009760D3" w:rsidP="009760D3"/>
    <w:p w:rsidR="009760D3" w:rsidRDefault="009760D3" w:rsidP="009760D3">
      <w:r>
        <w:lastRenderedPageBreak/>
        <w:t xml:space="preserve">To create the API, a communication format and architectural style had to be decided. Nurseitov et al. compares the two main communication formats, eXtensible Markup Language (XML), and JSON </w:t>
      </w:r>
      <w:r>
        <w:fldChar w:fldCharType="begin"/>
      </w:r>
      <w:r w:rsidR="00A117B3">
        <w:instrText xml:space="preserve"> ADDIN ZOTERO_ITEM CSL_CITATION {"citationID":"a2c6anc1599","properties":{"formattedCitation":"[49]","plainCitation":"[49]"},"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fldChar w:fldCharType="separate"/>
      </w:r>
      <w:r w:rsidR="00A117B3" w:rsidRPr="00A117B3">
        <w:t>[49]</w:t>
      </w:r>
      <w:r>
        <w:fldChar w:fldCharType="end"/>
      </w:r>
      <w:r>
        <w:t>. XML follows a rigid pre-defined structure while JSON does not have any pre-defined structures, so initially it seemed XML was the way forward as health data follows a pre-defined format. However, since everything in XML is stored in strings, parsing the XML data takes relatively more processing power than that of JSON, which can have single entries or arrays of strings or integers – making JSON much more efficient, especially on platforms</w:t>
      </w:r>
      <w:r w:rsidR="0023018D">
        <w:t xml:space="preserve"> with lower computation power</w:t>
      </w:r>
      <w:r>
        <w:t xml:space="preserve"> as demonstrated by Sumaray et al. </w:t>
      </w:r>
      <w:r>
        <w:fldChar w:fldCharType="begin"/>
      </w:r>
      <w:r w:rsidR="00A117B3">
        <w:instrText xml:space="preserve"> ADDIN ZOTERO_ITEM CSL_CITATION {"citationID":"a1qnuoo678s","properties":{"formattedCitation":"[50]","plainCitation":"[50]"},"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00A117B3" w:rsidRPr="00A117B3">
        <w:t>[50]</w:t>
      </w:r>
      <w:r>
        <w:fldChar w:fldCharType="end"/>
      </w:r>
      <w:r>
        <w:t xml:space="preserve">, making it </w:t>
      </w:r>
      <w:r w:rsidR="0023018D">
        <w:t>the</w:t>
      </w:r>
      <w:r>
        <w:t xml:space="preserve"> choice for </w:t>
      </w:r>
      <w:r w:rsidR="0023018D">
        <w:t>the network’s</w:t>
      </w:r>
      <w:r>
        <w:t xml:space="preserve"> data format.</w:t>
      </w:r>
    </w:p>
    <w:p w:rsidR="009760D3" w:rsidRDefault="009760D3" w:rsidP="009760D3"/>
    <w:p w:rsidR="009760D3" w:rsidRDefault="009760D3" w:rsidP="009760D3">
      <w:r>
        <w:t xml:space="preserve">To decide on the architectural style, the pros and cons of Simple Object Access Protocol (SOAP), Representational State Transfer (REST), and Remote Procedure Call (RPC) were compared based off information from </w:t>
      </w:r>
      <w:r>
        <w:fldChar w:fldCharType="begin"/>
      </w:r>
      <w:r w:rsidR="00A117B3">
        <w:instrText xml:space="preserve"> ADDIN ZOTERO_ITEM CSL_CITATION {"citationID":"pULwgL2j","properties":{"formattedCitation":"[51], [52]","plainCitation":"[51], [52]"},"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fldChar w:fldCharType="separate"/>
      </w:r>
      <w:r w:rsidR="00A117B3" w:rsidRPr="00A117B3">
        <w:t>[51], [52]</w:t>
      </w:r>
      <w:r>
        <w:fldChar w:fldCharType="end"/>
      </w:r>
      <w:r>
        <w:t xml:space="preserve">, </w:t>
      </w:r>
      <w:r>
        <w:fldChar w:fldCharType="begin"/>
      </w:r>
      <w:r w:rsidR="00A117B3">
        <w:instrText xml:space="preserve"> ADDIN ZOTERO_ITEM CSL_CITATION {"citationID":"a1p274lbtt8","properties":{"formattedCitation":"[53]","plainCitation":"[53]"},"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fldChar w:fldCharType="separate"/>
      </w:r>
      <w:r w:rsidR="00A117B3" w:rsidRPr="00A117B3">
        <w:t>[53]</w:t>
      </w:r>
      <w:r>
        <w:fldChar w:fldCharType="end"/>
      </w:r>
      <w:r>
        <w:t xml:space="preserve">. </w:t>
      </w:r>
    </w:p>
    <w:p w:rsidR="009760D3" w:rsidRDefault="009760D3" w:rsidP="009760D3"/>
    <w:p w:rsidR="009760D3" w:rsidRDefault="009760D3" w:rsidP="009760D3">
      <w:r>
        <w:t xml:space="preserve">As SOAP relied on XML, it was not chosen. Based on these results, </w:t>
      </w:r>
      <w:r w:rsidR="0023018D">
        <w:t>the network was designed to use</w:t>
      </w:r>
      <w:r>
        <w:t xml:space="preserve"> </w:t>
      </w:r>
      <w:r w:rsidR="0023018D">
        <w:t xml:space="preserve">the </w:t>
      </w:r>
      <w:r>
        <w:t>REST</w:t>
      </w:r>
      <w:r w:rsidR="0023018D">
        <w:t>ful</w:t>
      </w:r>
      <w:r>
        <w:t xml:space="preserve"> architecture as the main API functions consist of </w:t>
      </w:r>
      <w:r w:rsidR="0023018D">
        <w:t>mostly</w:t>
      </w:r>
      <w:r>
        <w:t xml:space="preserve"> data management commands. </w:t>
      </w:r>
      <w:r w:rsidR="0023018D">
        <w:t>The main purpose of the network, d</w:t>
      </w:r>
      <w:r>
        <w:t>ata retrieval and insertion</w:t>
      </w:r>
      <w:r w:rsidR="0023018D">
        <w:t>,</w:t>
      </w:r>
      <w:r>
        <w:t xml:space="preserve"> </w:t>
      </w:r>
      <w:r w:rsidR="0023018D">
        <w:t xml:space="preserve">aligned well with the </w:t>
      </w:r>
      <w:r>
        <w:t xml:space="preserve">uniformity and URL design of REST </w:t>
      </w:r>
      <w:r>
        <w:fldChar w:fldCharType="begin"/>
      </w:r>
      <w:r w:rsidR="00A117B3">
        <w:instrText xml:space="preserve"> ADDIN ZOTERO_ITEM CSL_CITATION {"citationID":"a17rclcbl05","properties":{"formattedCitation":"[54]","plainCitation":"[54]"},"citationItems":[{"id":424,"uris":["http://zotero.org/groups/1103374/items/MT26HGRI"],"uri":["http://zotero.org/groups/1103374/items/MT26HGRI"],"itemData":{"id":424,"type":"webpage","title":"Understanding REST And RPC For HTTP APIs","container-title":"Smashing Magazine","abstract":"Knowing the differences between REST and RPC can be incredibly useful when you are planning a new API, and it can really help when you are working on features for existing APIs.","URL":"https://www.smashingmagazine.com/2016/09/understanding-rest-and-rpc-for-http-apis/","issued":{"date-parts":[["2016",9,20]]},"accessed":{"date-parts":[["2017",3,20]]}}}],"schema":"https://github.com/citation-style-language/schema/raw/master/csl-citation.json"} </w:instrText>
      </w:r>
      <w:r>
        <w:fldChar w:fldCharType="separate"/>
      </w:r>
      <w:r w:rsidR="00A117B3" w:rsidRPr="00A117B3">
        <w:t>[54]</w:t>
      </w:r>
      <w:r>
        <w:fldChar w:fldCharType="end"/>
      </w:r>
      <w:r>
        <w:t xml:space="preserve">, </w:t>
      </w:r>
      <w:r>
        <w:fldChar w:fldCharType="begin"/>
      </w:r>
      <w:r w:rsidR="00A117B3">
        <w:instrText xml:space="preserve"> ADDIN ZOTERO_ITEM CSL_CITATION {"citationID":"a1f4r8igt00","properties":{"formattedCitation":"[55]","plainCitation":"[55]"},"citationItems":[{"id":628,"uris":["http://zotero.org/groups/1103374/items/EE4BTS2A"],"uri":["http://zotero.org/groups/1103374/items/EE4BTS2A"],"itemData":{"id":628,"type":"webpage","title":"Do you really know why you prefer REST over RPC? | API Handyman","abstract":"A few weeks ago I’ve seen an interesting flock of tweets initiated by this question: Is my hatred of having http endpoints with the same path but different behaviors based on the verb totally irrational? Because I HATE it&amp;mdash; Camille Fournier (@skamille) April 16, 2015 This question and the tweets that followed put my brain on quite an animated discussion…","URL":"/do-you-really-know-why-you-prefer-rest-over-rpc/","shortTitle":"Do you really know why you prefer REST over RPC?","accessed":{"date-parts":[["2017",3,22]]}}}],"schema":"https://github.com/citation-style-language/schema/raw/master/csl-citation.json"} </w:instrText>
      </w:r>
      <w:r>
        <w:fldChar w:fldCharType="separate"/>
      </w:r>
      <w:r w:rsidR="00A117B3" w:rsidRPr="00A117B3">
        <w:t>[55]</w:t>
      </w:r>
      <w:r>
        <w:fldChar w:fldCharType="end"/>
      </w:r>
      <w:r>
        <w:t>.</w:t>
      </w:r>
    </w:p>
    <w:p w:rsidR="009760D3" w:rsidRDefault="009760D3" w:rsidP="009760D3"/>
    <w:p w:rsidR="008E6838" w:rsidRDefault="008E6838" w:rsidP="008E6838">
      <w:r>
        <w:t>On another note, as the P2P network was only responsible for distributing license plates, all communication would be in plaintext. Hence, there was no need for any complex file transfer protocols, nor any requirements to break down the payload into chunks before sending to peers.</w:t>
      </w:r>
    </w:p>
    <w:p w:rsidR="008E6838" w:rsidRDefault="008E6838" w:rsidP="009760D3"/>
    <w:p w:rsidR="0023018D" w:rsidRDefault="0023018D" w:rsidP="0023018D">
      <w:pPr>
        <w:pStyle w:val="Heading3"/>
      </w:pPr>
      <w:bookmarkStart w:id="80" w:name="_Ref485847099"/>
      <w:bookmarkStart w:id="81" w:name="_Ref485847358"/>
      <w:bookmarkStart w:id="82" w:name="_Ref485847468"/>
      <w:bookmarkStart w:id="83" w:name="_Ref485847485"/>
      <w:bookmarkStart w:id="84" w:name="_Toc485851403"/>
      <w:r>
        <w:t xml:space="preserve">Security </w:t>
      </w:r>
      <w:r w:rsidR="00A85086">
        <w:t>Features</w:t>
      </w:r>
      <w:bookmarkEnd w:id="80"/>
      <w:bookmarkEnd w:id="81"/>
      <w:bookmarkEnd w:id="82"/>
      <w:bookmarkEnd w:id="83"/>
      <w:bookmarkEnd w:id="84"/>
    </w:p>
    <w:p w:rsidR="008B67D5" w:rsidRDefault="00312AAB" w:rsidP="008B67D5">
      <w:r>
        <w:t xml:space="preserve">From the advanced project goals, communication should be protected against rogue peers trying to steal plate data. </w:t>
      </w:r>
      <w:r w:rsidR="004F51EC">
        <w:t xml:space="preserve">The design of the </w:t>
      </w:r>
      <w:r>
        <w:t xml:space="preserve">P2P network achieves this in </w:t>
      </w:r>
      <w:r w:rsidR="008B67D5">
        <w:t>three</w:t>
      </w:r>
      <w:r>
        <w:t xml:space="preserve"> ways.</w:t>
      </w:r>
    </w:p>
    <w:p w:rsidR="00EF7968" w:rsidRDefault="00EF7968" w:rsidP="008B67D5"/>
    <w:p w:rsidR="008B67D5" w:rsidRDefault="00312AAB" w:rsidP="008B67D5">
      <w:r>
        <w:t>First, all the outgoing HTTP requests are encrypted locally before being sent. This design decision came after concluding that it would be cumbersome to setup HTTPS on all peers, given that HTTPS requires a user setting up their own certificate</w:t>
      </w:r>
      <w:r w:rsidR="00A85086">
        <w:t xml:space="preserve"> </w:t>
      </w:r>
      <w:r w:rsidR="00A85086">
        <w:fldChar w:fldCharType="begin"/>
      </w:r>
      <w:r w:rsidR="00A117B3">
        <w:instrText xml:space="preserve"> ADDIN ZOTERO_ITEM CSL_CITATION {"citationID":"ajlthdf4q0","properties":{"formattedCitation":"[56]","plainCitation":"[56]"},"citationItems":[{"id":653,"uris":["http://zotero.org/users/2475447/items/BGBQ7HKP"],"uri":["http://zotero.org/users/2475447/items/BGBQ7HKP"],"itemData":{"id":653,"type":"webpage","title":"OpenSSL Essentials: Working with SSL Certificates, Private Keys and CSRs","container-title":"DigitalOcean","abstract":"This guide provides a quick reference to OpenSSL commands that are useful in common, everyday scenarios. Similar to a cheat sheet for OpenSSL commands.","URL":"https://www.digitalocean.com/community/tutorials/openssl-essentials-working-with-ssl-certificates-private-keys-and-csrs","shortTitle":"OpenSSL Essentials","accessed":{"date-parts":[["2017",6,17]]}}}],"schema":"https://github.com/citation-style-language/schema/raw/master/csl-citation.json"} </w:instrText>
      </w:r>
      <w:r w:rsidR="00A85086">
        <w:fldChar w:fldCharType="separate"/>
      </w:r>
      <w:r w:rsidR="00A117B3" w:rsidRPr="00A117B3">
        <w:t>[56]</w:t>
      </w:r>
      <w:r w:rsidR="00A85086">
        <w:fldChar w:fldCharType="end"/>
      </w:r>
      <w:r>
        <w:t>. Not only is this un-enforceable for all peers, the user might not know how to set up a certificate easily. As the project aims to abstract away much of the underlying technology to the user, HTTPS was not considered as a meth</w:t>
      </w:r>
      <w:r w:rsidR="008B67D5">
        <w:t>od of encrypting outgoing data.</w:t>
      </w:r>
    </w:p>
    <w:p w:rsidR="00E3484C" w:rsidRDefault="00E3484C" w:rsidP="008B67D5"/>
    <w:p w:rsidR="00E3484C" w:rsidRDefault="00D401E3" w:rsidP="008B67D5">
      <w:r>
        <w:lastRenderedPageBreak/>
        <w:t>Two</w:t>
      </w:r>
      <w:r w:rsidR="00E3484C">
        <w:t xml:space="preserve"> encryption schemes were considered – symmetric key encryption, and asymmetric key encryption. Symmetric key encryption relies on having only one secret key – everything is encrypted and decrypted using this key, while asymmetric key encryption has a public and private key</w:t>
      </w:r>
      <w:r w:rsidR="008B2565">
        <w:t xml:space="preserve"> </w:t>
      </w:r>
      <w:r w:rsidR="008B2565">
        <w:fldChar w:fldCharType="begin"/>
      </w:r>
      <w:r w:rsidR="00A117B3">
        <w:instrText xml:space="preserve"> ADDIN ZOTERO_ITEM CSL_CITATION {"citationID":"a53gk5o6p3","properties":{"formattedCitation":"[57]","plainCitation":"[57]"},"citationItems":[{"id":655,"uris":["http://zotero.org/users/2475447/items/39F4KFWJ"],"uri":["http://zotero.org/users/2475447/items/39F4KFWJ"],"itemData":{"id":655,"type":"webpage","title":"Advantages &amp; Disadvantages of Symmetric Key Encryption","container-title":"It Still Works","abstract":"Symmetric key encryption is a method of scrambling data by pressing the same key to both encrypt and decrypt it. This is different from asymmetric encryption, also known as public key encryption, ...","URL":"http://itstillworks.com/advantages-disadvantages-symmetric-key-encryption-2609.html","accessed":{"date-parts":[["2017",6,17]]}}}],"schema":"https://github.com/citation-style-language/schema/raw/master/csl-citation.json"} </w:instrText>
      </w:r>
      <w:r w:rsidR="008B2565">
        <w:fldChar w:fldCharType="separate"/>
      </w:r>
      <w:r w:rsidR="00A117B3" w:rsidRPr="00A117B3">
        <w:t>[57]</w:t>
      </w:r>
      <w:r w:rsidR="008B2565">
        <w:fldChar w:fldCharType="end"/>
      </w:r>
      <w:r w:rsidR="00E3484C">
        <w:t xml:space="preserve">. Symmetric key encryption requires both parties to have knowledge of the key prior to transmission, while asymmetric encryption has no need for </w:t>
      </w:r>
      <w:r w:rsidR="00F14624">
        <w:t>pre-</w:t>
      </w:r>
      <w:r w:rsidR="00E3484C">
        <w:t>exchanging keys</w:t>
      </w:r>
      <w:r w:rsidR="008B2565">
        <w:t xml:space="preserve"> </w:t>
      </w:r>
      <w:r w:rsidR="008B2565">
        <w:fldChar w:fldCharType="begin"/>
      </w:r>
      <w:r w:rsidR="00A117B3">
        <w:instrText xml:space="preserve"> ADDIN ZOTERO_ITEM CSL_CITATION {"citationID":"ajcto2e2bt","properties":{"formattedCitation":"[58]","plainCitation":"[58]"},"citationItems":[{"id":658,"uris":["http://zotero.org/users/2475447/items/5UUS3TIX"],"uri":["http://zotero.org/users/2475447/items/5UUS3TIX"],"itemData":{"id":658,"type":"webpage","title":"Description of Symmetric and Asymmetric Encryption","URL":"https://support.microsoft.com/en-us/help/246071/description-of-symmetric-and-asymmetric-encryption","accessed":{"date-parts":[["2017",6,17]]}}}],"schema":"https://github.com/citation-style-language/schema/raw/master/csl-citation.json"} </w:instrText>
      </w:r>
      <w:r w:rsidR="008B2565">
        <w:fldChar w:fldCharType="separate"/>
      </w:r>
      <w:r w:rsidR="00A117B3" w:rsidRPr="00A117B3">
        <w:t>[58]</w:t>
      </w:r>
      <w:r w:rsidR="008B2565">
        <w:fldChar w:fldCharType="end"/>
      </w:r>
      <w:r w:rsidR="00E3484C">
        <w:t xml:space="preserve">. Symmetric key encryption is faster than asymmetric key encryption. </w:t>
      </w:r>
      <w:r w:rsidR="008B2565">
        <w:t xml:space="preserve">Whilst asymmetric encryption seemed the better choice, the fact that the public key needs to be transmitted, normally by the means of a certificate, runs into the same problem as HTTPS. </w:t>
      </w:r>
      <w:r w:rsidR="00F14624">
        <w:t>Therefore, the encryption is done using symmetric key encryption. The key is pre-generated and stored in the settings of the P2P network. While this is not a secure method of storing the key, it allows successful operation as a proof of concept.</w:t>
      </w:r>
    </w:p>
    <w:p w:rsidR="00723723" w:rsidRDefault="00723723" w:rsidP="008B67D5"/>
    <w:p w:rsidR="008B67D5" w:rsidRDefault="00723723" w:rsidP="008B67D5">
      <w:r>
        <w:t xml:space="preserve">The symmetric key encryption used for this project uses the newer Python cryptography library as opposed to the more feature-rich PyCrypto, as </w:t>
      </w:r>
      <w:r w:rsidR="00A37EDA">
        <w:t xml:space="preserve">official support stopped in 2012 - </w:t>
      </w:r>
      <w:r>
        <w:t xml:space="preserve">current development consists of </w:t>
      </w:r>
      <w:r w:rsidR="00E37CC8">
        <w:t xml:space="preserve">multiple </w:t>
      </w:r>
      <w:r>
        <w:t>third party forks on GitHub. Moreover, the cryptography library has more user-friendly template</w:t>
      </w:r>
      <w:r w:rsidR="00CF553B">
        <w:t>s</w:t>
      </w:r>
      <w:r>
        <w:t xml:space="preserve"> and </w:t>
      </w:r>
      <w:r w:rsidR="002116B1">
        <w:t xml:space="preserve">high level encryption </w:t>
      </w:r>
      <w:r>
        <w:t xml:space="preserve">recipes, compared to PyCrypto’s buffet style, </w:t>
      </w:r>
      <w:r w:rsidR="00CF553B">
        <w:t xml:space="preserve">where there is a lack of </w:t>
      </w:r>
      <w:r>
        <w:t xml:space="preserve">clear and concise instructions on why a combination of </w:t>
      </w:r>
      <w:r w:rsidR="002116B1">
        <w:t>hashing/encryption works</w:t>
      </w:r>
      <w:r>
        <w:t xml:space="preserve"> better than others</w:t>
      </w:r>
      <w:r w:rsidR="002116B1">
        <w:t>,</w:t>
      </w:r>
      <w:r>
        <w:t xml:space="preserve"> or the steps needed to ensure </w:t>
      </w:r>
      <w:r w:rsidR="00CF553B">
        <w:t>proper encryption using the many low-level cryptographic primitives available</w:t>
      </w:r>
      <w:r w:rsidR="004B5194">
        <w:t xml:space="preserve"> </w:t>
      </w:r>
      <w:r w:rsidR="004B5194">
        <w:fldChar w:fldCharType="begin"/>
      </w:r>
      <w:r w:rsidR="00A117B3">
        <w:instrText xml:space="preserve"> ADDIN ZOTERO_ITEM CSL_CITATION {"citationID":"acfbplie17","properties":{"formattedCitation":"[59]","plainCitation":"[59]"},"citationItems":[{"id":660,"uris":["http://zotero.org/users/2475447/items/MN92RZ7K"],"uri":["http://zotero.org/users/2475447/items/MN92RZ7K"],"itemData":{"id":660,"type":"post-weblog","title":"Python 3: An Intro to Encryption | The Mouse Vs. The Python","URL":"https://www.blog.pythonlibrary.org/2016/05/18/python-3-an-intro-to-encryption/","shortTitle":"Python 3","author":[{"literal":"Mike"}],"accessed":{"date-parts":[["2017",6,17]]}}}],"schema":"https://github.com/citation-style-language/schema/raw/master/csl-citation.json"} </w:instrText>
      </w:r>
      <w:r w:rsidR="004B5194">
        <w:fldChar w:fldCharType="separate"/>
      </w:r>
      <w:r w:rsidR="00A117B3" w:rsidRPr="00A117B3">
        <w:t>[59]</w:t>
      </w:r>
      <w:r w:rsidR="004B5194">
        <w:fldChar w:fldCharType="end"/>
      </w:r>
      <w:r w:rsidR="00CF553B">
        <w:t>.</w:t>
      </w:r>
      <w:r w:rsidR="00223E5C">
        <w:t xml:space="preserve"> </w:t>
      </w:r>
    </w:p>
    <w:p w:rsidR="000E4B37" w:rsidRDefault="000E4B37" w:rsidP="008B67D5"/>
    <w:p w:rsidR="008B67D5" w:rsidRDefault="008B67D5" w:rsidP="008B67D5">
      <w:r>
        <w:t xml:space="preserve">Secondly, </w:t>
      </w:r>
      <w:r w:rsidR="004F51EC">
        <w:t xml:space="preserve">a </w:t>
      </w:r>
      <w:r w:rsidR="00BD7375">
        <w:t xml:space="preserve">local </w:t>
      </w:r>
      <w:r w:rsidR="004F51EC">
        <w:t xml:space="preserve">trust system </w:t>
      </w:r>
      <w:r w:rsidR="00BD7375">
        <w:t>was</w:t>
      </w:r>
      <w:r w:rsidR="004F51EC">
        <w:t xml:space="preserve"> implemented in each peer with the main aim of preventing </w:t>
      </w:r>
      <w:r>
        <w:t xml:space="preserve">rogue peers from connecting to the network just to leach license plates from other peers. </w:t>
      </w:r>
      <w:r w:rsidR="00BD7375">
        <w:t>Trust values are local to a peer, and therefore each peer may have differing trust values to other peers at a given time. Trust scores were also not transmitted to others, to prevent another form of attack where a rogue peer could attempt to deface another peer by transmitting a low trust score to others. In the design, tru</w:t>
      </w:r>
      <w:r>
        <w:t>st</w:t>
      </w:r>
      <w:r w:rsidR="004B45F0">
        <w:t xml:space="preserve"> values</w:t>
      </w:r>
      <w:r>
        <w:t xml:space="preserve"> of each</w:t>
      </w:r>
      <w:r w:rsidR="00BD7375">
        <w:t xml:space="preserve"> external</w:t>
      </w:r>
      <w:r>
        <w:t xml:space="preserve"> peer </w:t>
      </w:r>
      <w:r w:rsidR="00BD7375">
        <w:t>were</w:t>
      </w:r>
      <w:r>
        <w:t xml:space="preserve"> increased when a matching plate </w:t>
      </w:r>
      <w:r w:rsidR="00BD7375">
        <w:t>was</w:t>
      </w:r>
      <w:r>
        <w:t xml:space="preserve"> received, </w:t>
      </w:r>
      <w:r w:rsidR="004B45F0">
        <w:t>with the trust decreasing over time</w:t>
      </w:r>
      <w:r>
        <w:t xml:space="preserve"> if there </w:t>
      </w:r>
      <w:r w:rsidR="00BD7375">
        <w:t>were</w:t>
      </w:r>
      <w:r>
        <w:t xml:space="preserve"> no plates or no matching plates. </w:t>
      </w:r>
      <w:r w:rsidR="00BD7375">
        <w:t xml:space="preserve">Therefore, the system protected against </w:t>
      </w:r>
      <w:r w:rsidR="004B45F0">
        <w:t>rogue pee</w:t>
      </w:r>
      <w:r w:rsidR="00BD7375">
        <w:t>rs from leaching license plates as</w:t>
      </w:r>
      <w:r w:rsidR="004B45F0">
        <w:t xml:space="preserve"> the peers </w:t>
      </w:r>
      <w:r w:rsidR="00BD7375">
        <w:t>were</w:t>
      </w:r>
      <w:r w:rsidR="004B45F0">
        <w:t xml:space="preserve"> designed to not </w:t>
      </w:r>
      <w:r w:rsidR="00E92083">
        <w:t>transmit</w:t>
      </w:r>
      <w:r w:rsidR="004B45F0">
        <w:t xml:space="preserve"> license plates to </w:t>
      </w:r>
      <w:r>
        <w:t>peers with low trust levels.</w:t>
      </w:r>
    </w:p>
    <w:p w:rsidR="008B67D5" w:rsidRDefault="008B67D5" w:rsidP="008B67D5"/>
    <w:p w:rsidR="008B67D5" w:rsidRDefault="004F51EC" w:rsidP="008B67D5">
      <w:r>
        <w:t>Finally</w:t>
      </w:r>
      <w:r w:rsidR="008B67D5">
        <w:t>,</w:t>
      </w:r>
      <w:r w:rsidR="004B45F0">
        <w:t xml:space="preserve"> </w:t>
      </w:r>
      <w:r w:rsidR="00EF7968">
        <w:t xml:space="preserve">a token authorization system for P2P network requests was designed. </w:t>
      </w:r>
      <w:r w:rsidR="00BD7375">
        <w:t>Since</w:t>
      </w:r>
      <w:r w:rsidR="00EF7968">
        <w:t xml:space="preserve"> a rogue peer may attempt to pretend to be another peer in a spoofing attack, </w:t>
      </w:r>
      <w:r w:rsidR="004B45F0">
        <w:t xml:space="preserve">every HTTP request </w:t>
      </w:r>
      <w:r w:rsidR="00EF7968">
        <w:t>was</w:t>
      </w:r>
      <w:r w:rsidR="004B45F0">
        <w:t xml:space="preserve"> designed to include an authorization token in the header of the request</w:t>
      </w:r>
      <w:r w:rsidR="00EF7968">
        <w:t xml:space="preserve"> to ensure the request came from a genuine source</w:t>
      </w:r>
      <w:r w:rsidR="004B45F0">
        <w:t>.</w:t>
      </w:r>
      <w:r w:rsidR="00EF7968">
        <w:t xml:space="preserve"> This authorization token was designed to be randomly generated and of enough complexity that it could not </w:t>
      </w:r>
      <w:r w:rsidR="00EF7968">
        <w:lastRenderedPageBreak/>
        <w:t xml:space="preserve">be brute forced. </w:t>
      </w:r>
      <w:r w:rsidR="004B45F0">
        <w:t xml:space="preserve"> Any request with an incorrect authorization token will be rejected by peers.</w:t>
      </w:r>
      <w:r w:rsidR="00EF7968">
        <w:t xml:space="preserve"> Lastly, although the token resides in the database, it was designed to never be shown to the user – the only way a user would be able to get the token would be to query the database</w:t>
      </w:r>
      <w:r w:rsidR="00BD7375">
        <w:t xml:space="preserve"> (the database has in-built protection mechanisms), or find a way to decrypt the HTTP request and extract the token from the header of the HTTP request.</w:t>
      </w:r>
    </w:p>
    <w:p w:rsidR="004B45F0" w:rsidRDefault="004B45F0" w:rsidP="008B67D5"/>
    <w:p w:rsidR="004B45F0" w:rsidRDefault="004B45F0" w:rsidP="004B45F0">
      <w:pPr>
        <w:pStyle w:val="Heading3"/>
      </w:pPr>
      <w:bookmarkStart w:id="85" w:name="_Ref485847794"/>
      <w:bookmarkStart w:id="86" w:name="_Ref485847800"/>
      <w:bookmarkStart w:id="87" w:name="_Toc485851404"/>
      <w:r>
        <w:t>Bootstrapping</w:t>
      </w:r>
      <w:bookmarkEnd w:id="85"/>
      <w:bookmarkEnd w:id="86"/>
      <w:bookmarkEnd w:id="87"/>
    </w:p>
    <w:p w:rsidR="004B45F0" w:rsidRDefault="004B45F0" w:rsidP="004B45F0">
      <w:r>
        <w:t xml:space="preserve">The first action of a newly-connected peer </w:t>
      </w:r>
      <w:r w:rsidR="00EF7968">
        <w:t>was</w:t>
      </w:r>
      <w:r>
        <w:t xml:space="preserve"> the find a list of the currently connected peers in the network. </w:t>
      </w:r>
      <w:r w:rsidRPr="00636FFE">
        <w:t>From section</w:t>
      </w:r>
      <w:r w:rsidR="00636FFE" w:rsidRPr="00636FFE">
        <w:t xml:space="preserve"> </w:t>
      </w:r>
      <w:r w:rsidR="00636FFE" w:rsidRPr="00636FFE">
        <w:fldChar w:fldCharType="begin"/>
      </w:r>
      <w:r w:rsidR="00636FFE" w:rsidRPr="00636FFE">
        <w:instrText xml:space="preserve"> REF _Ref473323959 \n \h </w:instrText>
      </w:r>
      <w:r w:rsidR="00636FFE" w:rsidRPr="00636FFE">
        <w:fldChar w:fldCharType="separate"/>
      </w:r>
      <w:r w:rsidR="00D701CC">
        <w:t>4.2</w:t>
      </w:r>
      <w:r w:rsidR="00636FFE" w:rsidRPr="00636FFE">
        <w:fldChar w:fldCharType="end"/>
      </w:r>
      <w:r w:rsidR="00B52F80" w:rsidRPr="00636FFE">
        <w:t xml:space="preserve">, a common bootstrapping method </w:t>
      </w:r>
      <w:r w:rsidR="00EF7968" w:rsidRPr="00636FFE">
        <w:t>was</w:t>
      </w:r>
      <w:r w:rsidR="00B52F80" w:rsidRPr="00636FFE">
        <w:t xml:space="preserve"> to ping every possible IP address in its vicinity on a pre-determined port with a pre-defined message and await an </w:t>
      </w:r>
      <w:r w:rsidR="00B52F80">
        <w:t xml:space="preserve">acknowledgement response. However, the chance of success with this method in this project </w:t>
      </w:r>
      <w:r w:rsidR="00EF7968">
        <w:t>was</w:t>
      </w:r>
      <w:r w:rsidR="00B52F80">
        <w:t xml:space="preserve"> near zero as there </w:t>
      </w:r>
      <w:r w:rsidR="00EF7968">
        <w:t>were</w:t>
      </w:r>
      <w:r w:rsidR="00B52F80">
        <w:t xml:space="preserve"> only a few peers </w:t>
      </w:r>
      <w:r w:rsidR="00EF7968">
        <w:t>in the network at any one time during the project.</w:t>
      </w:r>
      <w:r w:rsidR="00B52F80">
        <w:t xml:space="preserve"> Hence, the design decision was to explore another method of bootstrapping.</w:t>
      </w:r>
    </w:p>
    <w:p w:rsidR="00B52F80" w:rsidRDefault="00B52F80" w:rsidP="004B45F0"/>
    <w:p w:rsidR="00B52F80" w:rsidRDefault="00B52F80" w:rsidP="004B45F0">
      <w:r>
        <w:t xml:space="preserve">The method of bootstrapping used in this system </w:t>
      </w:r>
      <w:r w:rsidR="007D067A">
        <w:t>was</w:t>
      </w:r>
      <w:r>
        <w:t xml:space="preserve"> a central bootstrapping server, with the URL hardcoded into each peer’s settings. Whe</w:t>
      </w:r>
      <w:r w:rsidR="000B53D8">
        <w:t>n bootstrapping, a peer consulted</w:t>
      </w:r>
      <w:r>
        <w:t xml:space="preserve"> the bootstrapping server for the peer lists. </w:t>
      </w:r>
      <w:r w:rsidR="000B53D8">
        <w:t>A list of all peers including their details was held in the bootstrap server</w:t>
      </w:r>
      <w:r>
        <w:t xml:space="preserve">. </w:t>
      </w:r>
      <w:r w:rsidR="000B53D8">
        <w:t xml:space="preserve">By design, the bootstrap server held all the details of all peers as there were only a few peers in the network. However, scalability issues were decided to not be a problem, given the scalability of Django (it is used for Instagram and Discus </w:t>
      </w:r>
      <w:r w:rsidR="000B53D8">
        <w:fldChar w:fldCharType="begin"/>
      </w:r>
      <w:r w:rsidR="00A117B3">
        <w:instrText xml:space="preserve"> ADDIN ZOTERO_ITEM CSL_CITATION {"citationID":"a20unde869c","properties":{"formattedCitation":"[60]","plainCitation":"[60]"},"citationItems":[{"id":686,"uris":["http://zotero.org/users/2475447/items/B5PXDI9B"],"uri":["http://zotero.org/users/2475447/items/B5PXDI9B"],"itemData":{"id":686,"type":"webpage","title":"python - Does Django scale? - Stack Overflow","URL":"https://stackoverflow.com/questions/886221/does-django-scale","shortTitle":"python - Does Django scale?","accessed":{"date-parts":[["2017",6,20]]}}}],"schema":"https://github.com/citation-style-language/schema/raw/master/csl-citation.json"} </w:instrText>
      </w:r>
      <w:r w:rsidR="000B53D8">
        <w:fldChar w:fldCharType="separate"/>
      </w:r>
      <w:r w:rsidR="00A117B3" w:rsidRPr="00A117B3">
        <w:t>[60]</w:t>
      </w:r>
      <w:r w:rsidR="000B53D8">
        <w:fldChar w:fldCharType="end"/>
      </w:r>
      <w:r w:rsidR="000B53D8">
        <w:t xml:space="preserve">). Moreover, the design of the bootstrap server was a replicable one – that is, users could set up their own bootstrapping server by adding a bootstrapping server’s URL to the settings of the project, taking the load off the main bootstrapping server. Finally, the bootstrapping server was designed to </w:t>
      </w:r>
      <w:r>
        <w:t>either hold as little information as possible, i.e. IP address and port, or be modelled as a peer. The final choice was to use a mixture of both.</w:t>
      </w:r>
    </w:p>
    <w:p w:rsidR="00B52F80" w:rsidRDefault="00B52F80" w:rsidP="004B45F0"/>
    <w:p w:rsidR="00622767" w:rsidRDefault="000B53D8" w:rsidP="004B45F0">
      <w:r>
        <w:t>As t</w:t>
      </w:r>
      <w:r w:rsidR="00B52F80">
        <w:t xml:space="preserve">he central bootstrap server </w:t>
      </w:r>
      <w:r>
        <w:t>was</w:t>
      </w:r>
      <w:r w:rsidR="00B52F80">
        <w:t xml:space="preserve"> designed to </w:t>
      </w:r>
      <w:r w:rsidR="00622767">
        <w:t>operate independently,</w:t>
      </w:r>
      <w:r>
        <w:t xml:space="preserve"> it had</w:t>
      </w:r>
      <w:r w:rsidR="00622767">
        <w:t xml:space="preserve"> no access to any of the peer’s databases. This provide</w:t>
      </w:r>
      <w:r>
        <w:t>d</w:t>
      </w:r>
      <w:r w:rsidR="00622767">
        <w:t xml:space="preserve"> isolation against unwanted changes to the peer’s databases. Moreover, the bootstrap server is not another system, but integrated into the P2P network so a peer can either start as a central bootstrapping server or as a normal peer. This approach has the advantage in that if the central bootstrapping server goes offline, anyone can setup their system as a bootstrapping server – peers can then continue normal operation provided the hardcoded URL in the settings file is changed. Therefore, anyone can be a temporary bootstrap server in the case the original one fails. A community that </w:t>
      </w:r>
      <w:r w:rsidR="00622767">
        <w:lastRenderedPageBreak/>
        <w:t>wishes to set up their own private network can also use this method to set up its own private bootstrapping server.</w:t>
      </w:r>
    </w:p>
    <w:p w:rsidR="00622767" w:rsidRDefault="00622767" w:rsidP="004B45F0"/>
    <w:p w:rsidR="00622767" w:rsidRDefault="00622767" w:rsidP="004B45F0">
      <w:r>
        <w:t>The bootstrap server is designed to be as barebones as possible. It is designed to only contain one database, that is, the list of peers. This list, however, contains more than the absolute minimum required. In addition to the IP address and port, the database holds information the estimated location of the peer and the time since connecting. This information is useful if a peer only wants to request a peer list of all the peers in some city or location.</w:t>
      </w:r>
    </w:p>
    <w:p w:rsidR="00622767" w:rsidRDefault="00622767" w:rsidP="004B45F0"/>
    <w:p w:rsidR="00622767" w:rsidRDefault="00622767" w:rsidP="004B45F0">
      <w:r>
        <w:t xml:space="preserve">Lastly, the bootstrapping server is responsible for creating and distributing the tokens </w:t>
      </w:r>
      <w:r w:rsidRPr="00636FFE">
        <w:t xml:space="preserve">in </w:t>
      </w:r>
      <w:r w:rsidR="00636FFE" w:rsidRPr="00636FFE">
        <w:t xml:space="preserve">section </w:t>
      </w:r>
      <w:r w:rsidR="00636FFE" w:rsidRPr="00636FFE">
        <w:fldChar w:fldCharType="begin"/>
      </w:r>
      <w:r w:rsidR="00636FFE" w:rsidRPr="00636FFE">
        <w:instrText xml:space="preserve"> REF _Ref485847099 \n \h </w:instrText>
      </w:r>
      <w:r w:rsidR="00636FFE" w:rsidRPr="00636FFE">
        <w:fldChar w:fldCharType="separate"/>
      </w:r>
      <w:r w:rsidR="00D701CC">
        <w:t>5.4.4</w:t>
      </w:r>
      <w:r w:rsidR="00636FFE" w:rsidRPr="00636FFE">
        <w:fldChar w:fldCharType="end"/>
      </w:r>
      <w:r w:rsidRPr="00636FFE">
        <w:t xml:space="preserve">. </w:t>
      </w:r>
      <w:r w:rsidR="000B53D8" w:rsidRPr="00636FFE">
        <w:t>To recap, u</w:t>
      </w:r>
      <w:r w:rsidRPr="00636FFE">
        <w:t xml:space="preserve">pon successfully bootstrapping, a token, i.e. a randomly generated string of characters, is created and returned to the bootstrapping peer. Any </w:t>
      </w:r>
      <w:r>
        <w:t>other peer requesting a list of peers from the bootstrapping server will have access to this token and must use it in all requests to the original peer, otherwise the request will be rejected. Therefore, the bootstrapping server plays a critical role in the security of the P2P network.</w:t>
      </w:r>
    </w:p>
    <w:p w:rsidR="003F44C5" w:rsidRDefault="003F44C5" w:rsidP="004B45F0"/>
    <w:p w:rsidR="003F44C5" w:rsidRDefault="00EF7968" w:rsidP="003F44C5">
      <w:pPr>
        <w:pStyle w:val="Heading3"/>
      </w:pPr>
      <w:bookmarkStart w:id="88" w:name="_Ref485847412"/>
      <w:bookmarkStart w:id="89" w:name="_Toc485851405"/>
      <w:r>
        <w:t>The Core of the P2P Network: the Peer</w:t>
      </w:r>
      <w:bookmarkEnd w:id="88"/>
      <w:bookmarkEnd w:id="89"/>
    </w:p>
    <w:p w:rsidR="003F44C5" w:rsidRDefault="008E6838" w:rsidP="003F44C5">
      <w:r>
        <w:t>O</w:t>
      </w:r>
      <w:r w:rsidR="00F14624">
        <w:t>perating as a peer in the network, the system holds databases for multiple objects. It includes a database for the tokens as received from the bootstrap server, a database for the peers in the network, a database for the plates detected from peers and from local videos, a database of videos to be processed, and a database for the detected violations.</w:t>
      </w:r>
    </w:p>
    <w:p w:rsidR="00F14624" w:rsidRDefault="00F14624" w:rsidP="003F44C5"/>
    <w:p w:rsidR="00F5747F" w:rsidRDefault="00F14624" w:rsidP="003F44C5">
      <w:r>
        <w:t xml:space="preserve">The peer also executes all the commands needed to run the P2P network. It does so by running custom network commands on a pre-defined schedule using Linux’s cron scheduler. </w:t>
      </w:r>
      <w:r w:rsidR="00886437">
        <w:t>This led to</w:t>
      </w:r>
      <w:r w:rsidR="00F5747F">
        <w:t xml:space="preserve"> two big design decisions. </w:t>
      </w:r>
    </w:p>
    <w:p w:rsidR="00F5747F" w:rsidRDefault="00F5747F" w:rsidP="003F44C5"/>
    <w:p w:rsidR="00F5747F" w:rsidRDefault="00F5747F" w:rsidP="00F5747F">
      <w:r>
        <w:t xml:space="preserve">The first was between </w:t>
      </w:r>
      <w:r w:rsidR="00E92083">
        <w:t>transmitting</w:t>
      </w:r>
      <w:r>
        <w:t xml:space="preserve"> and requesting.</w:t>
      </w:r>
      <w:r w:rsidR="00886437">
        <w:t xml:space="preserve"> </w:t>
      </w:r>
      <w:r w:rsidR="00E92083">
        <w:t>Transmitting</w:t>
      </w:r>
      <w:r w:rsidR="00886437">
        <w:t xml:space="preserve"> consisted of the peer sending out plate data to all other peers, while requesting consisted of the peer requesting plate data from all other peers. While requesting data from peers is simpler to implement on the networking side, there is no way of knowing when a peer has detected a new license plate – the requesting peer would have to poll every peer in the network indefinitely. This would very easily lead to congestion in the network. Moreover, polling is inefficient as constantly issuing requests consumes more power than using interrupt based methods, i.e. </w:t>
      </w:r>
      <w:r w:rsidR="00E92083">
        <w:t>transmission</w:t>
      </w:r>
      <w:r w:rsidR="00886437">
        <w:t xml:space="preserve">. In </w:t>
      </w:r>
      <w:r w:rsidR="00E92083">
        <w:t>transmission</w:t>
      </w:r>
      <w:r w:rsidR="00886437">
        <w:t>, a peer only sends out requests when there is a new plate, and therefore can sit idling if there are no cars that pass, giving lower power consumption.</w:t>
      </w:r>
    </w:p>
    <w:p w:rsidR="00F5747F" w:rsidRDefault="00F5747F" w:rsidP="003F44C5"/>
    <w:p w:rsidR="003E2979" w:rsidRDefault="00F5747F" w:rsidP="003F44C5">
      <w:r>
        <w:t xml:space="preserve">The </w:t>
      </w:r>
      <w:r w:rsidR="00886437">
        <w:t>next big design decision</w:t>
      </w:r>
      <w:r>
        <w:t xml:space="preserve"> was</w:t>
      </w:r>
      <w:r w:rsidR="00F14624">
        <w:t xml:space="preserve"> between running commands reactively based on new data or running commands on a schedule.</w:t>
      </w:r>
      <w:r>
        <w:t xml:space="preserve"> Running commands reactively made logical sense initially, however, is not scalable. If there are many peers in the network, </w:t>
      </w:r>
      <w:r w:rsidR="00E92083">
        <w:t>transmitting</w:t>
      </w:r>
      <w:r>
        <w:t xml:space="preserve"> a request to </w:t>
      </w:r>
      <w:r w:rsidR="00E92083">
        <w:t xml:space="preserve">every peer </w:t>
      </w:r>
      <w:r>
        <w:t>every time a new car passes by will clog up the network and degrade performance</w:t>
      </w:r>
      <w:r w:rsidR="003E2979">
        <w:t xml:space="preserve"> as a lot of peers will be </w:t>
      </w:r>
      <w:r w:rsidR="00E92083">
        <w:t>transmitting</w:t>
      </w:r>
      <w:r w:rsidR="003E2979">
        <w:t xml:space="preserve"> on average</w:t>
      </w:r>
      <w:r>
        <w:t xml:space="preserve">. Hence, </w:t>
      </w:r>
      <w:r w:rsidR="003E2979">
        <w:t xml:space="preserve">the design was for peers to </w:t>
      </w:r>
      <w:r w:rsidR="00E92083">
        <w:t>transmit</w:t>
      </w:r>
      <w:r w:rsidR="003E2979">
        <w:t xml:space="preserve"> on a schedule. D</w:t>
      </w:r>
      <w:r>
        <w:t xml:space="preserve">ata to be transmitted is stored in the database with a Boolean flag to indicate that it needs to be transferred, before being transmitted when the command for </w:t>
      </w:r>
      <w:r w:rsidR="00E92083">
        <w:t>transmitting</w:t>
      </w:r>
      <w:r>
        <w:t xml:space="preserve"> to peers is run. </w:t>
      </w:r>
    </w:p>
    <w:p w:rsidR="003E2979" w:rsidRDefault="003E2979" w:rsidP="003F44C5"/>
    <w:p w:rsidR="00F14624" w:rsidRDefault="00F5747F" w:rsidP="003F44C5">
      <w:r>
        <w:t>Moreover, running commands on a schedule was beneficial for testing and debugging, as the only way of testing a command reactively is to supply the system with an impulse, namely, a car passing by – this approach is very cumbersome to test and cannot be used in conjunction with testing scripts as there is no way of guaranteeing real time input when using a testing script.</w:t>
      </w:r>
    </w:p>
    <w:p w:rsidR="00DB696B" w:rsidRDefault="00DB696B" w:rsidP="003F44C5"/>
    <w:p w:rsidR="00F14624" w:rsidRDefault="00DB696B" w:rsidP="003F44C5">
      <w:r>
        <w:t>T</w:t>
      </w:r>
      <w:r w:rsidR="00F14624">
        <w:t>he high-level</w:t>
      </w:r>
      <w:r w:rsidR="00F5747F">
        <w:t xml:space="preserve"> design of the P2P network </w:t>
      </w:r>
      <w:r>
        <w:t xml:space="preserve">therefore </w:t>
      </w:r>
      <w:r w:rsidR="00F5747F">
        <w:t>c</w:t>
      </w:r>
      <w:r w:rsidR="000B53D8">
        <w:t>ontained</w:t>
      </w:r>
      <w:r w:rsidR="00F14624">
        <w:t xml:space="preserve"> the following </w:t>
      </w:r>
      <w:r w:rsidR="000B53D8">
        <w:t>transactions</w:t>
      </w:r>
      <w:r w:rsidR="00F14624">
        <w:t xml:space="preserve"> and actions</w:t>
      </w:r>
      <w:r w:rsidR="000B53D8">
        <w:t xml:space="preserve">. They </w:t>
      </w:r>
      <w:r w:rsidR="00137785">
        <w:t>are</w:t>
      </w:r>
      <w:r w:rsidR="000B53D8">
        <w:t xml:space="preserve"> split into inter-peer (peer to peer) transactions and intra-peer (commands a peer ran on itself) commands.</w:t>
      </w:r>
      <w:r w:rsidR="00137785">
        <w:t xml:space="preserve"> Although </w:t>
      </w:r>
    </w:p>
    <w:p w:rsidR="000B53D8" w:rsidRDefault="000B53D8" w:rsidP="003F44C5"/>
    <w:p w:rsidR="000B53D8" w:rsidRDefault="000B53D8" w:rsidP="003F44C5">
      <w:r>
        <w:t>Inter-Peer</w:t>
      </w:r>
    </w:p>
    <w:p w:rsidR="00F14624" w:rsidRDefault="00F14624" w:rsidP="00F14624">
      <w:pPr>
        <w:pStyle w:val="ListParagraph"/>
        <w:numPr>
          <w:ilvl w:val="0"/>
          <w:numId w:val="26"/>
        </w:numPr>
      </w:pPr>
      <w:r>
        <w:t xml:space="preserve">A </w:t>
      </w:r>
      <w:r w:rsidR="000B53D8">
        <w:t>transaction</w:t>
      </w:r>
      <w:r>
        <w:t xml:space="preserve"> to register with the bootstrap server</w:t>
      </w:r>
    </w:p>
    <w:p w:rsidR="00F14624" w:rsidRDefault="00F14624" w:rsidP="00F14624">
      <w:pPr>
        <w:pStyle w:val="ListParagraph"/>
        <w:numPr>
          <w:ilvl w:val="0"/>
          <w:numId w:val="26"/>
        </w:numPr>
      </w:pPr>
      <w:r>
        <w:t xml:space="preserve">A </w:t>
      </w:r>
      <w:r w:rsidR="000B53D8">
        <w:t xml:space="preserve">transaction </w:t>
      </w:r>
      <w:r>
        <w:t>to get a list of the current peers in the network from the bootstrap server</w:t>
      </w:r>
    </w:p>
    <w:p w:rsidR="00F14624" w:rsidRDefault="00F14624" w:rsidP="00F14624">
      <w:pPr>
        <w:pStyle w:val="ListParagraph"/>
        <w:numPr>
          <w:ilvl w:val="0"/>
          <w:numId w:val="26"/>
        </w:numPr>
      </w:pPr>
      <w:r>
        <w:t xml:space="preserve">A </w:t>
      </w:r>
      <w:r w:rsidR="000B53D8">
        <w:t xml:space="preserve">transaction </w:t>
      </w:r>
      <w:r>
        <w:t>to send keep-alive packets to both the bootstrap server and the peers in the network</w:t>
      </w:r>
    </w:p>
    <w:p w:rsidR="00F14624" w:rsidRDefault="00F14624" w:rsidP="00F14624">
      <w:pPr>
        <w:pStyle w:val="ListParagraph"/>
        <w:numPr>
          <w:ilvl w:val="0"/>
          <w:numId w:val="26"/>
        </w:numPr>
      </w:pPr>
      <w:r>
        <w:t xml:space="preserve">A </w:t>
      </w:r>
      <w:r w:rsidR="000B53D8">
        <w:t xml:space="preserve">transaction </w:t>
      </w:r>
      <w:r>
        <w:t xml:space="preserve">to </w:t>
      </w:r>
      <w:r w:rsidR="00DD7335">
        <w:t>transmit</w:t>
      </w:r>
      <w:r>
        <w:t xml:space="preserve"> detected plates to others in the network</w:t>
      </w:r>
    </w:p>
    <w:p w:rsidR="000B53D8" w:rsidRDefault="000B53D8" w:rsidP="000B53D8">
      <w:pPr>
        <w:pStyle w:val="ListParagraph"/>
      </w:pPr>
    </w:p>
    <w:p w:rsidR="000B53D8" w:rsidRDefault="000B53D8" w:rsidP="000B53D8">
      <w:r>
        <w:t>Intra-Peer</w:t>
      </w:r>
    </w:p>
    <w:p w:rsidR="00C57FA6" w:rsidRDefault="00C57FA6" w:rsidP="00F14624">
      <w:pPr>
        <w:pStyle w:val="ListParagraph"/>
        <w:numPr>
          <w:ilvl w:val="0"/>
          <w:numId w:val="26"/>
        </w:numPr>
      </w:pPr>
      <w:r>
        <w:t>A command to detect violations from plates in the plate database</w:t>
      </w:r>
    </w:p>
    <w:p w:rsidR="00C57FA6" w:rsidRDefault="00C57FA6" w:rsidP="00F14624">
      <w:pPr>
        <w:pStyle w:val="ListParagraph"/>
        <w:numPr>
          <w:ilvl w:val="0"/>
          <w:numId w:val="26"/>
        </w:numPr>
      </w:pPr>
      <w:r>
        <w:t>A command to modify the trust of each peer based on the number of matching or non-matching plates</w:t>
      </w:r>
    </w:p>
    <w:p w:rsidR="00DA647E" w:rsidRDefault="00DA647E" w:rsidP="00DA647E"/>
    <w:p w:rsidR="00DA647E" w:rsidRDefault="00DA647E" w:rsidP="00DA647E">
      <w:r>
        <w:t>These comma</w:t>
      </w:r>
      <w:r w:rsidR="007B5F32">
        <w:t xml:space="preserve">nds </w:t>
      </w:r>
      <w:r w:rsidR="000B53D8">
        <w:t>were</w:t>
      </w:r>
      <w:r w:rsidR="007B5F32">
        <w:t xml:space="preserve"> run on a pre-determined schedule</w:t>
      </w:r>
      <w:r>
        <w:t xml:space="preserve"> and summarise the operation</w:t>
      </w:r>
      <w:r w:rsidR="007B5F32">
        <w:t>s</w:t>
      </w:r>
      <w:r>
        <w:t xml:space="preserve"> of the P2P network.</w:t>
      </w:r>
    </w:p>
    <w:p w:rsidR="00F14624" w:rsidRDefault="00F14624" w:rsidP="003F44C5"/>
    <w:p w:rsidR="008954B0" w:rsidRDefault="008954B0" w:rsidP="00DE4BEB">
      <w:pPr>
        <w:pStyle w:val="Heading2"/>
      </w:pPr>
      <w:bookmarkStart w:id="90" w:name="_Ref485847524"/>
      <w:bookmarkStart w:id="91" w:name="_Ref485847547"/>
      <w:bookmarkStart w:id="92" w:name="_Toc485851406"/>
      <w:r>
        <w:lastRenderedPageBreak/>
        <w:t>The Web Interface</w:t>
      </w:r>
      <w:bookmarkEnd w:id="90"/>
      <w:bookmarkEnd w:id="91"/>
      <w:bookmarkEnd w:id="92"/>
    </w:p>
    <w:p w:rsidR="00886437" w:rsidRDefault="004239DD" w:rsidP="008954B0">
      <w:pPr>
        <w:rPr>
          <w:lang w:val="en-US"/>
        </w:rPr>
      </w:pPr>
      <w:r>
        <w:rPr>
          <w:lang w:val="en-US"/>
        </w:rPr>
        <w:t xml:space="preserve">The web interface is what the user sees and interacts with, i.e. a GUI. It is designed as a website running on the aforementioned Django web server. Its main use is to be the link between the user and the network. </w:t>
      </w:r>
    </w:p>
    <w:p w:rsidR="004239DD" w:rsidRDefault="004239DD" w:rsidP="008954B0">
      <w:pPr>
        <w:rPr>
          <w:lang w:val="en-US"/>
        </w:rPr>
      </w:pPr>
    </w:p>
    <w:p w:rsidR="004239DD" w:rsidRDefault="004239DD" w:rsidP="008954B0">
      <w:pPr>
        <w:rPr>
          <w:lang w:val="en-US"/>
        </w:rPr>
      </w:pPr>
      <w:r>
        <w:rPr>
          <w:lang w:val="en-US"/>
        </w:rPr>
        <w:t>A dashboard was designed for the user to control the network. All the available network commands are available to the user via buttons. Moreover, the details of the network are shown on the dashboard, including, but not limited to, a map of the peers connected to the network, a list of violations and one-click buttons to post the violation on social networks, and a settings page showing all the user defined settings of the network, e.g. name, address, port, and API keys.</w:t>
      </w:r>
    </w:p>
    <w:p w:rsidR="004239DD" w:rsidRDefault="004239DD" w:rsidP="004239DD">
      <w:pPr>
        <w:rPr>
          <w:lang w:val="en-US"/>
        </w:rPr>
      </w:pPr>
    </w:p>
    <w:p w:rsidR="004239DD" w:rsidRPr="002961AE" w:rsidRDefault="004239DD" w:rsidP="004239DD">
      <w:pPr>
        <w:rPr>
          <w:lang w:val="en-US"/>
        </w:rPr>
      </w:pPr>
      <w:r>
        <w:rPr>
          <w:lang w:val="en-US"/>
        </w:rPr>
        <w:t xml:space="preserve">With the web interface being the only link between the P2P network and the user, </w:t>
      </w:r>
      <w:r w:rsidRPr="002961AE">
        <w:rPr>
          <w:lang w:val="en-US"/>
        </w:rPr>
        <w:t>the web interface should be modern, intuitive, and easy to use. The following design principles were followed during development:</w:t>
      </w:r>
    </w:p>
    <w:p w:rsidR="004239DD" w:rsidRPr="002961AE" w:rsidRDefault="004239DD" w:rsidP="004239DD">
      <w:pPr>
        <w:rPr>
          <w:lang w:val="en-US"/>
        </w:rPr>
      </w:pPr>
    </w:p>
    <w:p w:rsidR="004239DD" w:rsidRPr="00612FE2" w:rsidRDefault="004239DD" w:rsidP="00612FE2">
      <w:pPr>
        <w:pStyle w:val="ListParagraph"/>
        <w:numPr>
          <w:ilvl w:val="0"/>
          <w:numId w:val="30"/>
        </w:numPr>
        <w:rPr>
          <w:lang w:val="en-US"/>
        </w:rPr>
      </w:pPr>
      <w:r w:rsidRPr="00612FE2">
        <w:rPr>
          <w:lang w:val="en-US"/>
        </w:rPr>
        <w:t>Compatibility with mobile devices</w:t>
      </w:r>
      <w:r w:rsidR="00D401E3" w:rsidRPr="00612FE2">
        <w:rPr>
          <w:lang w:val="en-US"/>
        </w:rPr>
        <w:t xml:space="preserve"> for viewing on multiple platforms</w:t>
      </w:r>
    </w:p>
    <w:p w:rsidR="004239DD" w:rsidRPr="00612FE2" w:rsidRDefault="004239DD" w:rsidP="00612FE2">
      <w:pPr>
        <w:pStyle w:val="ListParagraph"/>
        <w:numPr>
          <w:ilvl w:val="0"/>
          <w:numId w:val="30"/>
        </w:numPr>
        <w:rPr>
          <w:lang w:val="en-US"/>
        </w:rPr>
      </w:pPr>
      <w:r w:rsidRPr="00612FE2">
        <w:rPr>
          <w:lang w:val="en-US"/>
        </w:rPr>
        <w:t>Use existing HTML styling fr</w:t>
      </w:r>
      <w:r w:rsidR="00D401E3" w:rsidRPr="00612FE2">
        <w:rPr>
          <w:lang w:val="en-US"/>
        </w:rPr>
        <w:t>ameworks to assist development</w:t>
      </w:r>
    </w:p>
    <w:p w:rsidR="004239DD" w:rsidRPr="00612FE2" w:rsidRDefault="004239DD" w:rsidP="00612FE2">
      <w:pPr>
        <w:pStyle w:val="ListParagraph"/>
        <w:numPr>
          <w:ilvl w:val="0"/>
          <w:numId w:val="30"/>
        </w:numPr>
        <w:rPr>
          <w:lang w:val="en-US"/>
        </w:rPr>
      </w:pPr>
      <w:r w:rsidRPr="00612FE2">
        <w:rPr>
          <w:lang w:val="en-US"/>
        </w:rPr>
        <w:t>Simple navigation buttons should provide directions to all parts of the website</w:t>
      </w:r>
    </w:p>
    <w:p w:rsidR="004239DD" w:rsidRPr="00612FE2" w:rsidRDefault="004239DD" w:rsidP="00612FE2">
      <w:pPr>
        <w:pStyle w:val="ListParagraph"/>
        <w:numPr>
          <w:ilvl w:val="0"/>
          <w:numId w:val="30"/>
        </w:numPr>
        <w:rPr>
          <w:lang w:val="en-US"/>
        </w:rPr>
      </w:pPr>
      <w:r w:rsidRPr="00155488">
        <w:t>Prioritise</w:t>
      </w:r>
      <w:r w:rsidRPr="00612FE2">
        <w:rPr>
          <w:lang w:val="en-US"/>
        </w:rPr>
        <w:t xml:space="preserve"> reader comfort and readability of text, use neutral </w:t>
      </w:r>
      <w:r w:rsidRPr="00155488">
        <w:t>colours</w:t>
      </w:r>
      <w:r w:rsidRPr="00612FE2">
        <w:rPr>
          <w:lang w:val="en-US"/>
        </w:rPr>
        <w:t xml:space="preserve"> in graphs and text</w:t>
      </w:r>
    </w:p>
    <w:p w:rsidR="004239DD" w:rsidRPr="008954B0" w:rsidRDefault="004239DD" w:rsidP="008954B0">
      <w:pPr>
        <w:rPr>
          <w:lang w:val="en-US"/>
        </w:rPr>
      </w:pPr>
    </w:p>
    <w:p w:rsidR="00E5034B" w:rsidRPr="005B5ED4" w:rsidRDefault="00E5034B" w:rsidP="002502E8">
      <w:pPr>
        <w:spacing w:after="160"/>
        <w:jc w:val="left"/>
      </w:pPr>
      <w:r w:rsidRPr="002961AE">
        <w:rPr>
          <w:lang w:val="en-US"/>
        </w:rPr>
        <w:br w:type="page"/>
      </w:r>
    </w:p>
    <w:p w:rsidR="00FD015B" w:rsidRDefault="00FD015B" w:rsidP="00DE4BEB">
      <w:pPr>
        <w:pStyle w:val="Heading1"/>
      </w:pPr>
      <w:bookmarkStart w:id="93" w:name="_Toc485851407"/>
      <w:r>
        <w:lastRenderedPageBreak/>
        <w:t>Build and Implementation</w:t>
      </w:r>
      <w:bookmarkEnd w:id="93"/>
    </w:p>
    <w:p w:rsidR="00FD015B" w:rsidRDefault="00CD2796" w:rsidP="00CD2796">
      <w:r>
        <w:t>This section contains more low level information on the design from the previous section. Instead of justifying why some approach was used, instead, this section contains the steps followed to execute the approach. This secti</w:t>
      </w:r>
      <w:r w:rsidR="001B1D98">
        <w:t xml:space="preserve">on is split per module function, and is pre-faced with a discussion on the framework used in all three modules, </w:t>
      </w:r>
      <w:r w:rsidR="00DF50D6">
        <w:t xml:space="preserve">Django, </w:t>
      </w:r>
      <w:r w:rsidR="001B1D98">
        <w:t>and its implementation.</w:t>
      </w:r>
    </w:p>
    <w:p w:rsidR="00CD2796" w:rsidRDefault="00CD2796" w:rsidP="00CD2796"/>
    <w:p w:rsidR="002B6008" w:rsidRPr="002B6008" w:rsidRDefault="001B1D98" w:rsidP="00DE4BEB">
      <w:pPr>
        <w:pStyle w:val="Heading2"/>
      </w:pPr>
      <w:bookmarkStart w:id="94" w:name="_Toc485851408"/>
      <w:r>
        <w:t>Django</w:t>
      </w:r>
      <w:bookmarkEnd w:id="94"/>
    </w:p>
    <w:p w:rsidR="00625B8E" w:rsidRDefault="002B6008" w:rsidP="00625B8E">
      <w:pPr>
        <w:pStyle w:val="Heading3"/>
        <w:rPr>
          <w:lang w:val="en-US"/>
        </w:rPr>
      </w:pPr>
      <w:bookmarkStart w:id="95" w:name="_Toc485851409"/>
      <w:r>
        <w:rPr>
          <w:lang w:val="en-US"/>
        </w:rPr>
        <w:t>Use</w:t>
      </w:r>
      <w:bookmarkEnd w:id="95"/>
    </w:p>
    <w:p w:rsidR="000E50A4" w:rsidRDefault="002B6008" w:rsidP="002B6008">
      <w:pPr>
        <w:rPr>
          <w:lang w:val="en-US"/>
        </w:rPr>
      </w:pPr>
      <w:r w:rsidRPr="00636FFE">
        <w:rPr>
          <w:lang w:val="en-US"/>
        </w:rPr>
        <w:t>From section</w:t>
      </w:r>
      <w:r w:rsidR="00636FFE" w:rsidRPr="00636FFE">
        <w:rPr>
          <w:lang w:val="en-US"/>
        </w:rPr>
        <w:t xml:space="preserve"> </w:t>
      </w:r>
      <w:r w:rsidR="00636FFE" w:rsidRPr="00636FFE">
        <w:rPr>
          <w:lang w:val="en-US"/>
        </w:rPr>
        <w:fldChar w:fldCharType="begin"/>
      </w:r>
      <w:r w:rsidR="00636FFE" w:rsidRPr="00636FFE">
        <w:rPr>
          <w:lang w:val="en-US"/>
        </w:rPr>
        <w:instrText xml:space="preserve"> REF _Ref485847142 \n \h </w:instrText>
      </w:r>
      <w:r w:rsidR="00636FFE" w:rsidRPr="00636FFE">
        <w:rPr>
          <w:lang w:val="en-US"/>
        </w:rPr>
      </w:r>
      <w:r w:rsidR="00636FFE" w:rsidRPr="00636FFE">
        <w:rPr>
          <w:lang w:val="en-US"/>
        </w:rPr>
        <w:fldChar w:fldCharType="separate"/>
      </w:r>
      <w:r w:rsidR="00D701CC">
        <w:rPr>
          <w:lang w:val="en-US"/>
        </w:rPr>
        <w:t>5.4.1</w:t>
      </w:r>
      <w:r w:rsidR="00636FFE" w:rsidRPr="00636FFE">
        <w:rPr>
          <w:lang w:val="en-US"/>
        </w:rPr>
        <w:fldChar w:fldCharType="end"/>
      </w:r>
      <w:r w:rsidRPr="00636FFE">
        <w:rPr>
          <w:lang w:val="en-US"/>
        </w:rPr>
        <w:t xml:space="preserve">, this project uses the web framework Django to serve as the building block for the </w:t>
      </w:r>
      <w:r>
        <w:rPr>
          <w:lang w:val="en-US"/>
        </w:rPr>
        <w:t xml:space="preserve">P2P network and web interface. </w:t>
      </w:r>
      <w:r w:rsidR="000E50A4">
        <w:rPr>
          <w:lang w:val="en-US"/>
        </w:rPr>
        <w:t>However, the license plate detection module also utilizes several aspects of Django.</w:t>
      </w:r>
    </w:p>
    <w:p w:rsidR="000E50A4" w:rsidRDefault="000E50A4" w:rsidP="002B6008">
      <w:pPr>
        <w:rPr>
          <w:lang w:val="en-US"/>
        </w:rPr>
      </w:pPr>
    </w:p>
    <w:p w:rsidR="002B6008" w:rsidRDefault="002B6008" w:rsidP="002B6008">
      <w:pPr>
        <w:rPr>
          <w:lang w:val="en-US"/>
        </w:rPr>
      </w:pPr>
      <w:r>
        <w:rPr>
          <w:lang w:val="en-US"/>
        </w:rPr>
        <w:t xml:space="preserve">As the license plate detection module and the P2P network both require the use of databases, it did not make sense to have an external database other than that of modularity. Instead, </w:t>
      </w:r>
      <w:r w:rsidR="000E50A4">
        <w:rPr>
          <w:lang w:val="en-US"/>
        </w:rPr>
        <w:t>the database inside Django was used, bring three main advantages. First, all three modules could simultaneously access the data inside the database, and change it synchronously. Another advantage was that all three modules could take advantage of Django’s object oriented style of database access, removing the need to execute SQL queries when trying to add or remove database entries. Entries in database tables were also easily modified using the in-built Django shell. Lastly, the in-built data types with Django’s databases could be leveraged when creating the databases themselves. This ensured any data being added to the database was of the correct type as any data added to Django’s databases must pass verification with the database.</w:t>
      </w:r>
    </w:p>
    <w:p w:rsidR="00625B8E" w:rsidRPr="00625B8E" w:rsidRDefault="00625B8E" w:rsidP="00625B8E">
      <w:pPr>
        <w:rPr>
          <w:lang w:val="en-US"/>
        </w:rPr>
      </w:pPr>
    </w:p>
    <w:p w:rsidR="001B1D98" w:rsidRDefault="001B1D98" w:rsidP="001B1D98">
      <w:pPr>
        <w:pStyle w:val="Heading3"/>
      </w:pPr>
      <w:bookmarkStart w:id="96" w:name="_Toc485851410"/>
      <w:r>
        <w:t>Development Style</w:t>
      </w:r>
      <w:bookmarkEnd w:id="96"/>
    </w:p>
    <w:p w:rsidR="001B1D98" w:rsidRDefault="001B1D98" w:rsidP="001B1D98">
      <w:r>
        <w:t xml:space="preserve">Django is a </w:t>
      </w:r>
      <w:r w:rsidRPr="00636FFE">
        <w:t xml:space="preserve">MTV </w:t>
      </w:r>
      <w:r>
        <w:t xml:space="preserve">framework, meaning development is split into 3 tranches – models, templates, and views </w:t>
      </w:r>
      <w:r>
        <w:fldChar w:fldCharType="begin"/>
      </w:r>
      <w:r w:rsidR="00A117B3">
        <w:instrText xml:space="preserve"> ADDIN ZOTERO_ITEM CSL_CITATION {"citationID":"agqf72kmc5","properties":{"formattedCitation":"[61]","plainCitation":"[61]"},"citationItems":[{"id":678,"uris":["http://zotero.org/users/2475447/items/85IM4KBC"],"uri":["http://zotero.org/users/2475447/items/85IM4KBC"],"itemData":{"id":678,"type":"post-weblog","title":"The Model-View-Controller Design Pattern - Python Django Tutorials","container-title":"The Django Book","abstract":"The Django Book - comprehensive Python Django Tutorials, easy to understand Django documentation and more!","URL":"http://djangobook.com/model-view-controller-design-pattern/","accessed":{"date-parts":[["2017",6,18]]}}}],"schema":"https://github.com/citation-style-language/schema/raw/master/csl-citation.json"} </w:instrText>
      </w:r>
      <w:r>
        <w:fldChar w:fldCharType="separate"/>
      </w:r>
      <w:r w:rsidR="00A117B3" w:rsidRPr="00A117B3">
        <w:t>[61]</w:t>
      </w:r>
      <w:r>
        <w:fldChar w:fldCharType="end"/>
      </w:r>
      <w:r>
        <w:t>.</w:t>
      </w:r>
      <w:r w:rsidR="00F1172F">
        <w:t xml:space="preserve"> </w:t>
      </w:r>
      <w:r w:rsidR="003E74A5">
        <w:fldChar w:fldCharType="begin"/>
      </w:r>
      <w:r w:rsidR="003E74A5">
        <w:instrText xml:space="preserve"> REF _Ref485849096 \h </w:instrText>
      </w:r>
      <w:r w:rsidR="003E74A5">
        <w:fldChar w:fldCharType="separate"/>
      </w:r>
      <w:r w:rsidR="00D701CC">
        <w:t xml:space="preserve">Figure </w:t>
      </w:r>
      <w:r w:rsidR="00D701CC">
        <w:rPr>
          <w:noProof/>
        </w:rPr>
        <w:t>4</w:t>
      </w:r>
      <w:r w:rsidR="003E74A5">
        <w:fldChar w:fldCharType="end"/>
      </w:r>
      <w:r w:rsidR="003E74A5">
        <w:t xml:space="preserve"> </w:t>
      </w:r>
      <w:r w:rsidR="00F1172F">
        <w:t>shows how the tranches are linked.</w:t>
      </w:r>
    </w:p>
    <w:p w:rsidR="001B1D98" w:rsidRDefault="008E6838" w:rsidP="008E6838">
      <w:pPr>
        <w:keepNext/>
        <w:jc w:val="center"/>
      </w:pPr>
      <w:r>
        <w:rPr>
          <w:noProof/>
          <w:lang w:eastAsia="en-GB"/>
        </w:rPr>
        <w:lastRenderedPageBreak/>
        <w:drawing>
          <wp:inline distT="0" distB="0" distL="0" distR="0">
            <wp:extent cx="5400040" cy="2803623"/>
            <wp:effectExtent l="190500" t="190500" r="181610" b="187325"/>
            <wp:docPr id="222" name="Picture 222" descr="http://mufff.in/i/3ea7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http://mufff.in/i/3ea7e9.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2803623"/>
                    </a:xfrm>
                    <a:prstGeom prst="rect">
                      <a:avLst/>
                    </a:prstGeom>
                    <a:ln>
                      <a:noFill/>
                    </a:ln>
                    <a:effectLst>
                      <a:outerShdw blurRad="190500" algn="tl" rotWithShape="0">
                        <a:srgbClr val="000000">
                          <a:alpha val="70000"/>
                        </a:srgbClr>
                      </a:outerShdw>
                    </a:effectLst>
                  </pic:spPr>
                </pic:pic>
              </a:graphicData>
            </a:graphic>
          </wp:inline>
        </w:drawing>
      </w:r>
    </w:p>
    <w:p w:rsidR="001B1D98" w:rsidRDefault="001B1D98" w:rsidP="002E6B05">
      <w:pPr>
        <w:pStyle w:val="Caption"/>
      </w:pPr>
      <w:bookmarkStart w:id="97" w:name="_Ref485849096"/>
      <w:bookmarkStart w:id="98" w:name="_Toc485851318"/>
      <w:r>
        <w:t xml:space="preserve">Figure </w:t>
      </w:r>
      <w:fldSimple w:instr=" SEQ Figure \* ARABIC ">
        <w:r w:rsidR="00D701CC">
          <w:rPr>
            <w:noProof/>
          </w:rPr>
          <w:t>4</w:t>
        </w:r>
      </w:fldSimple>
      <w:bookmarkEnd w:id="97"/>
      <w:r>
        <w:t>: Django's MTV style</w:t>
      </w:r>
      <w:r w:rsidR="00F35BC0">
        <w:t xml:space="preserve"> (BD = database)</w:t>
      </w:r>
      <w:r>
        <w:t xml:space="preserve"> </w:t>
      </w:r>
      <w:r>
        <w:fldChar w:fldCharType="begin"/>
      </w:r>
      <w:r w:rsidR="00A117B3">
        <w:instrText xml:space="preserve"> ADDIN ZOTERO_ITEM CSL_CITATION {"citationID":"a1tjco9a36s","properties":{"formattedCitation":"[62]","plainCitation":"[62]"},"citationItems":[{"id":680,"uris":["http://zotero.org/users/2475447/items/KSH5MPQD"],"uri":["http://zotero.org/users/2475447/items/KSH5MPQD"],"itemData":{"id":680,"type":"webpage","title":"IntroductionDjango &lt; TWiki &lt; TWiki","URL":"http://scipion.cnb.csic.es/old-docs/bin/view/TWiki/IntroductionDjango","accessed":{"date-parts":[["2017",6,18]]}}}],"schema":"https://github.com/citation-style-language/schema/raw/master/csl-citation.json"} </w:instrText>
      </w:r>
      <w:r>
        <w:fldChar w:fldCharType="separate"/>
      </w:r>
      <w:r w:rsidR="00A117B3" w:rsidRPr="00A117B3">
        <w:t>[62]</w:t>
      </w:r>
      <w:bookmarkEnd w:id="98"/>
      <w:r>
        <w:fldChar w:fldCharType="end"/>
      </w:r>
    </w:p>
    <w:p w:rsidR="001B1D98" w:rsidRDefault="001B1D98" w:rsidP="001B1D98">
      <w:r>
        <w:t>The model describes the data access layer, and in this system’s case describes all the databases that hold valuable information, i.e. peer information, plate information, and violation information. Models are also responsible for knowing how to access these data, what the format the data should be in, and what relationships it has with other data. Development in this section included creating database tables with the appropriate data types and accessors.</w:t>
      </w:r>
    </w:p>
    <w:p w:rsidR="001B1D98" w:rsidRDefault="001B1D98" w:rsidP="001B1D98"/>
    <w:p w:rsidR="001B1D98" w:rsidRDefault="001B1D98" w:rsidP="001B1D98">
      <w:r>
        <w:t>Next are views, which form the link between models and templates. Views contain logic that extract useful information from models (e.g. a developer might request database entries from a certain day, from a certain source, or between some threshold values only), before passing them onto templates. Moreover, views may contain logic which execute commands based on user input (e.g. URL parameters). Development in this section included getting and organising relevant data from the databases before passing them to templates, or as a JSON object in the return HTTP request.</w:t>
      </w:r>
    </w:p>
    <w:p w:rsidR="001B1D98" w:rsidRDefault="001B1D98" w:rsidP="001B1D98"/>
    <w:p w:rsidR="001B1D98" w:rsidRPr="004E5DFD" w:rsidRDefault="001B1D98" w:rsidP="001B1D98">
      <w:r>
        <w:t xml:space="preserve">Finally, templates describe how data should be presented, and contains instructions and placeholders for how the user will see the final data. Examples contain tags inside an HTML document that will be replaced with whatever data is passed to it from the views, and tags which indicate whether an HTML document a block that should be displayed as part of another parent document. Development in this section included the classic web development ideas such as CSS, HTML styling, and webpage design. Base templates with block tags were designed to be used across </w:t>
      </w:r>
      <w:r>
        <w:lastRenderedPageBreak/>
        <w:t>all the webpages inside the web interface, giving a unified look to the interface as opposed to varying designs on each page of the interface. A specific template for a specific page could then override the relevant block in the base template to display useful data.</w:t>
      </w:r>
    </w:p>
    <w:p w:rsidR="001B1D98" w:rsidRDefault="001B1D98" w:rsidP="00CD2796"/>
    <w:p w:rsidR="00625B8E" w:rsidRDefault="00625B8E" w:rsidP="00625B8E">
      <w:pPr>
        <w:pStyle w:val="Heading3"/>
      </w:pPr>
      <w:bookmarkStart w:id="99" w:name="_Toc485851411"/>
      <w:r>
        <w:t>Ramifications for core modules</w:t>
      </w:r>
      <w:r w:rsidR="00C02751">
        <w:t xml:space="preserve"> and programming style</w:t>
      </w:r>
      <w:bookmarkEnd w:id="99"/>
    </w:p>
    <w:p w:rsidR="00C02751" w:rsidRDefault="00C02751" w:rsidP="00CD2796">
      <w:r>
        <w:t xml:space="preserve">Although using Django in part, or fully, for each of the modules brought many irreplaceable advantages, development was initially hindered. As all database data is verified before entry, initial development was slow as dummy and fake data would not pass the verification checks. However, this hindrance in hindsight brought vast improvements to the programming quality of the project, bringing in the addition of logical defaults to empty database entries where necessary, and the catching of all kinds of exceptions like integrity (unique constraint of an entry failed) and type errors. </w:t>
      </w:r>
      <w:r w:rsidR="005120CC">
        <w:t>Code</w:t>
      </w:r>
      <w:r>
        <w:t xml:space="preserve"> responsible for the P2P network and the web interface were also </w:t>
      </w:r>
      <w:r w:rsidR="005120CC">
        <w:t>refactored</w:t>
      </w:r>
      <w:r>
        <w:t xml:space="preserve"> to give out useful debug information</w:t>
      </w:r>
      <w:r w:rsidR="0001770A">
        <w:t xml:space="preserve"> in a structured form</w:t>
      </w:r>
      <w:r>
        <w:t xml:space="preserve"> in the case of exceptions and </w:t>
      </w:r>
      <w:r w:rsidR="005120CC">
        <w:t>errors, instead of relying on printing text and values manually during debugging.</w:t>
      </w:r>
    </w:p>
    <w:p w:rsidR="0001770A" w:rsidRDefault="0001770A" w:rsidP="00CD2796"/>
    <w:p w:rsidR="00CD2796" w:rsidRDefault="00CD2796" w:rsidP="00DE4BEB">
      <w:pPr>
        <w:pStyle w:val="Heading2"/>
      </w:pPr>
      <w:bookmarkStart w:id="100" w:name="_Toc485851412"/>
      <w:r>
        <w:t>License Plate Recognition</w:t>
      </w:r>
      <w:bookmarkEnd w:id="100"/>
    </w:p>
    <w:p w:rsidR="00DF1DF2" w:rsidRDefault="00B60A33" w:rsidP="00DF1DF2">
      <w:pPr>
        <w:rPr>
          <w:lang w:val="en-US"/>
        </w:rPr>
      </w:pPr>
      <w:r>
        <w:rPr>
          <w:lang w:val="en-US"/>
        </w:rPr>
        <w:t xml:space="preserve">The following figure shows the logic flow of the module. </w:t>
      </w:r>
      <w:r w:rsidR="00635273">
        <w:rPr>
          <w:lang w:val="en-US"/>
        </w:rPr>
        <w:t>I</w:t>
      </w:r>
      <w:r>
        <w:rPr>
          <w:lang w:val="en-US"/>
        </w:rPr>
        <w:t>nput video is processed and fed into the license plate recognition software, OpenALPR. The resultant license plates are processed and then saved in a database.</w:t>
      </w:r>
    </w:p>
    <w:p w:rsidR="00C87875" w:rsidRDefault="00C87875" w:rsidP="00DF1DF2">
      <w:pPr>
        <w:rPr>
          <w:lang w:val="en-US"/>
        </w:rPr>
      </w:pPr>
    </w:p>
    <w:p w:rsidR="00B60A33" w:rsidRDefault="00DF1DF2" w:rsidP="00B60A33">
      <w:pPr>
        <w:keepNext/>
      </w:pPr>
      <w:r>
        <w:rPr>
          <w:noProof/>
          <w:lang w:eastAsia="en-GB"/>
        </w:rPr>
        <w:lastRenderedPageBreak/>
        <w:drawing>
          <wp:inline distT="0" distB="0" distL="0" distR="0" wp14:anchorId="28E53C2F" wp14:editId="7D42B28F">
            <wp:extent cx="5400040" cy="3150235"/>
            <wp:effectExtent l="0" t="0" r="0" b="1206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rsidR="00DF1DF2" w:rsidRPr="00DF1DF2" w:rsidRDefault="00B60A33" w:rsidP="002E6B05">
      <w:pPr>
        <w:pStyle w:val="Caption"/>
        <w:rPr>
          <w:lang w:val="en-US"/>
        </w:rPr>
      </w:pPr>
      <w:bookmarkStart w:id="101" w:name="_Ref485848301"/>
      <w:bookmarkStart w:id="102" w:name="_Toc485851319"/>
      <w:r>
        <w:t xml:space="preserve">Figure </w:t>
      </w:r>
      <w:fldSimple w:instr=" SEQ Figure \* ARABIC ">
        <w:r w:rsidR="00D701CC">
          <w:rPr>
            <w:noProof/>
          </w:rPr>
          <w:t>5</w:t>
        </w:r>
      </w:fldSimple>
      <w:bookmarkEnd w:id="101"/>
      <w:r>
        <w:t>: Flow of LPR</w:t>
      </w:r>
      <w:bookmarkEnd w:id="102"/>
    </w:p>
    <w:p w:rsidR="00AD0A42" w:rsidRDefault="00AD0A42" w:rsidP="00DF1DF2"/>
    <w:p w:rsidR="00AD0A42" w:rsidRDefault="00CD2796" w:rsidP="00CD2796">
      <w:pPr>
        <w:pStyle w:val="Heading3"/>
      </w:pPr>
      <w:bookmarkStart w:id="103" w:name="_Toc485851413"/>
      <w:r>
        <w:t>Camera Input</w:t>
      </w:r>
      <w:bookmarkEnd w:id="103"/>
    </w:p>
    <w:p w:rsidR="00531457" w:rsidRDefault="00531457" w:rsidP="00CD2796">
      <w:r>
        <w:t xml:space="preserve">As this project assumes the use of Raspberry Pi’s NoIR camera, the inbuilt raspistill and raspivid commands were initially used to capture footage from the camera. </w:t>
      </w:r>
    </w:p>
    <w:p w:rsidR="00531457" w:rsidRDefault="00531457" w:rsidP="00CD2796"/>
    <w:p w:rsidR="00531457" w:rsidRDefault="003E74A5" w:rsidP="00CD2796">
      <w:r>
        <w:rPr>
          <w:noProof/>
          <w:lang w:eastAsia="en-GB"/>
        </w:rPr>
        <mc:AlternateContent>
          <mc:Choice Requires="wps">
            <w:drawing>
              <wp:anchor distT="0" distB="0" distL="114300" distR="114300" simplePos="0" relativeHeight="251661312" behindDoc="0" locked="0" layoutInCell="1" allowOverlap="1" wp14:anchorId="37F30F94" wp14:editId="02A9669A">
                <wp:simplePos x="0" y="0"/>
                <wp:positionH relativeFrom="column">
                  <wp:posOffset>168113</wp:posOffset>
                </wp:positionH>
                <wp:positionV relativeFrom="paragraph">
                  <wp:posOffset>2697702</wp:posOffset>
                </wp:positionV>
                <wp:extent cx="3724275" cy="635"/>
                <wp:effectExtent l="0" t="0" r="9525" b="18415"/>
                <wp:wrapTopAndBottom/>
                <wp:docPr id="7" name="Text Box 7"/>
                <wp:cNvGraphicFramePr/>
                <a:graphic xmlns:a="http://schemas.openxmlformats.org/drawingml/2006/main">
                  <a:graphicData uri="http://schemas.microsoft.com/office/word/2010/wordprocessingShape">
                    <wps:wsp>
                      <wps:cNvSpPr txBox="1"/>
                      <wps:spPr>
                        <a:xfrm>
                          <a:off x="0" y="0"/>
                          <a:ext cx="3724275" cy="635"/>
                        </a:xfrm>
                        <a:prstGeom prst="rect">
                          <a:avLst/>
                        </a:prstGeom>
                        <a:solidFill>
                          <a:prstClr val="white"/>
                        </a:solidFill>
                        <a:ln>
                          <a:noFill/>
                        </a:ln>
                      </wps:spPr>
                      <wps:txbx>
                        <w:txbxContent>
                          <w:p w:rsidR="0061488D" w:rsidRPr="00B307A3" w:rsidRDefault="0061488D" w:rsidP="002E6B05">
                            <w:pPr>
                              <w:pStyle w:val="Caption"/>
                              <w:rPr>
                                <w:noProof/>
                                <w:sz w:val="24"/>
                                <w:szCs w:val="20"/>
                              </w:rPr>
                            </w:pPr>
                            <w:bookmarkStart w:id="104" w:name="_Toc485851373"/>
                            <w:r>
                              <w:t xml:space="preserve">Code Snippet </w:t>
                            </w:r>
                            <w:fldSimple w:instr=" SEQ Code_Snippet \* ARABIC ">
                              <w:r w:rsidR="00D701CC">
                                <w:rPr>
                                  <w:noProof/>
                                </w:rPr>
                                <w:t>1</w:t>
                              </w:r>
                            </w:fldSimple>
                            <w:r>
                              <w:t>: Initial background subtraction</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F30F94" id="_x0000_t202" coordsize="21600,21600" o:spt="202" path="m,l,21600r21600,l21600,xe">
                <v:stroke joinstyle="miter"/>
                <v:path gradientshapeok="t" o:connecttype="rect"/>
              </v:shapetype>
              <v:shape id="Text Box 7" o:spid="_x0000_s1026" type="#_x0000_t202" style="position:absolute;left:0;text-align:left;margin-left:13.25pt;margin-top:212.4pt;width:293.2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" stroked="f">
                <v:textbox style="mso-fit-shape-to-text:t" inset="0,0,0,0">
                  <w:txbxContent>
                    <w:p w:rsidR="0061488D" w:rsidRPr="00B307A3" w:rsidRDefault="0061488D" w:rsidP="002E6B05">
                      <w:pPr>
                        <w:pStyle w:val="Caption"/>
                        <w:rPr>
                          <w:noProof/>
                          <w:sz w:val="24"/>
                          <w:szCs w:val="20"/>
                        </w:rPr>
                      </w:pPr>
                      <w:bookmarkStart w:id="105" w:name="_Toc485851373"/>
                      <w:r>
                        <w:t xml:space="preserve">Code Snippet </w:t>
                      </w:r>
                      <w:fldSimple w:instr=" SEQ Code_Snippet \* ARABIC ">
                        <w:r w:rsidR="00D701CC">
                          <w:rPr>
                            <w:noProof/>
                          </w:rPr>
                          <w:t>1</w:t>
                        </w:r>
                      </w:fldSimple>
                      <w:r>
                        <w:t>: Initial background subtraction</w:t>
                      </w:r>
                      <w:bookmarkEnd w:id="105"/>
                    </w:p>
                  </w:txbxContent>
                </v:textbox>
                <w10:wrap type="topAndBottom"/>
              </v:shape>
            </w:pict>
          </mc:Fallback>
        </mc:AlternateContent>
      </w:r>
      <w:r>
        <w:rPr>
          <w:noProof/>
          <w:lang w:eastAsia="en-GB"/>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1225299</wp:posOffset>
                </wp:positionV>
                <wp:extent cx="5248275" cy="1404620"/>
                <wp:effectExtent l="0" t="0" r="28575" b="2286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8275" cy="1404620"/>
                        </a:xfrm>
                        <a:prstGeom prst="rect">
                          <a:avLst/>
                        </a:prstGeom>
                        <a:solidFill>
                          <a:srgbClr val="FFFFFF"/>
                        </a:solidFill>
                        <a:ln w="9525">
                          <a:solidFill>
                            <a:srgbClr val="000000"/>
                          </a:solidFill>
                          <a:miter lim="800000"/>
                          <a:headEnd/>
                          <a:tailEnd/>
                        </a:ln>
                      </wps:spPr>
                      <wps:txbx>
                        <w:txbxContent>
                          <w:p w:rsidR="0061488D" w:rsidRDefault="0061488D" w:rsidP="004F4BFC">
                            <w:pPr>
                              <w:pStyle w:val="ListParagraph"/>
                              <w:numPr>
                                <w:ilvl w:val="0"/>
                                <w:numId w:val="28"/>
                              </w:numPr>
                            </w:pPr>
                            <w:r>
                              <w:t>Save first frame, assume it to be the background</w:t>
                            </w:r>
                          </w:p>
                          <w:p w:rsidR="0061488D" w:rsidRDefault="0061488D" w:rsidP="004F4BFC">
                            <w:pPr>
                              <w:pStyle w:val="ListParagraph"/>
                              <w:numPr>
                                <w:ilvl w:val="0"/>
                                <w:numId w:val="28"/>
                              </w:numPr>
                            </w:pPr>
                            <w:r>
                              <w:t>While True:</w:t>
                            </w:r>
                          </w:p>
                          <w:p w:rsidR="0061488D" w:rsidRDefault="0061488D" w:rsidP="004F4BFC">
                            <w:pPr>
                              <w:pStyle w:val="ListParagraph"/>
                              <w:numPr>
                                <w:ilvl w:val="1"/>
                                <w:numId w:val="28"/>
                              </w:numPr>
                            </w:pPr>
                            <w:r>
                              <w:t>Capture a new incoming frame</w:t>
                            </w:r>
                          </w:p>
                          <w:p w:rsidR="0061488D" w:rsidRDefault="0061488D" w:rsidP="004F4BFC">
                            <w:pPr>
                              <w:pStyle w:val="ListParagraph"/>
                              <w:numPr>
                                <w:ilvl w:val="1"/>
                                <w:numId w:val="28"/>
                              </w:numPr>
                            </w:pPr>
                            <w:r>
                              <w:t>Subtract the background and calculate if the resultant differences mean motion</w:t>
                            </w:r>
                          </w:p>
                          <w:p w:rsidR="0061488D" w:rsidRDefault="0061488D" w:rsidP="004F4BFC">
                            <w:pPr>
                              <w:pStyle w:val="ListParagraph"/>
                              <w:numPr>
                                <w:ilvl w:val="1"/>
                                <w:numId w:val="28"/>
                              </w:numPr>
                            </w:pPr>
                            <w:r>
                              <w:t>If motion detected, run the image through OpenALP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id="Text Box 2" o:spid="_x0000_s1027" type="#_x0000_t202" style="position:absolute;left:0;text-align:left;margin-left:362.05pt;margin-top:96.5pt;width:413.25pt;height:110.6pt;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">
                <v:textbox style="mso-fit-shape-to-text:t">
                  <w:txbxContent>
                    <w:p w:rsidR="0061488D" w:rsidRDefault="0061488D" w:rsidP="004F4BFC">
                      <w:pPr>
                        <w:pStyle w:val="ListParagraph"/>
                        <w:numPr>
                          <w:ilvl w:val="0"/>
                          <w:numId w:val="28"/>
                        </w:numPr>
                      </w:pPr>
                      <w:r>
                        <w:t>Save first frame, assume it to be the background</w:t>
                      </w:r>
                    </w:p>
                    <w:p w:rsidR="0061488D" w:rsidRDefault="0061488D" w:rsidP="004F4BFC">
                      <w:pPr>
                        <w:pStyle w:val="ListParagraph"/>
                        <w:numPr>
                          <w:ilvl w:val="0"/>
                          <w:numId w:val="28"/>
                        </w:numPr>
                      </w:pPr>
                      <w:r>
                        <w:t>While True:</w:t>
                      </w:r>
                    </w:p>
                    <w:p w:rsidR="0061488D" w:rsidRDefault="0061488D" w:rsidP="004F4BFC">
                      <w:pPr>
                        <w:pStyle w:val="ListParagraph"/>
                        <w:numPr>
                          <w:ilvl w:val="1"/>
                          <w:numId w:val="28"/>
                        </w:numPr>
                      </w:pPr>
                      <w:r>
                        <w:t>Capture a new incoming frame</w:t>
                      </w:r>
                    </w:p>
                    <w:p w:rsidR="0061488D" w:rsidRDefault="0061488D" w:rsidP="004F4BFC">
                      <w:pPr>
                        <w:pStyle w:val="ListParagraph"/>
                        <w:numPr>
                          <w:ilvl w:val="1"/>
                          <w:numId w:val="28"/>
                        </w:numPr>
                      </w:pPr>
                      <w:r>
                        <w:t>Subtract the background and calculate if the resultant differences mean motion</w:t>
                      </w:r>
                    </w:p>
                    <w:p w:rsidR="0061488D" w:rsidRDefault="0061488D" w:rsidP="004F4BFC">
                      <w:pPr>
                        <w:pStyle w:val="ListParagraph"/>
                        <w:numPr>
                          <w:ilvl w:val="1"/>
                          <w:numId w:val="28"/>
                        </w:numPr>
                      </w:pPr>
                      <w:r>
                        <w:t>If motion detected, run the image through OpenALPR</w:t>
                      </w:r>
                    </w:p>
                  </w:txbxContent>
                </v:textbox>
                <w10:wrap type="topAndBottom" anchorx="margin"/>
              </v:shape>
            </w:pict>
          </mc:Fallback>
        </mc:AlternateContent>
      </w:r>
      <w:r w:rsidR="00531457">
        <w:t xml:space="preserve">An extremely basic background subtraction motion detection script </w:t>
      </w:r>
      <w:r w:rsidR="00924014">
        <w:t xml:space="preserve">using raspistill </w:t>
      </w:r>
      <w:r w:rsidR="00531457">
        <w:t>was created to trigger the capture of the camera when there was motion dete</w:t>
      </w:r>
      <w:r w:rsidR="00924014">
        <w:t>cted</w:t>
      </w:r>
      <w:r w:rsidR="00531457">
        <w:t>. This script assumed that the first frame of capture would be the background - this is not true at all in practice. The script’s logic is described in the following pseudocode snippet:</w:t>
      </w:r>
    </w:p>
    <w:p w:rsidR="00531457" w:rsidRDefault="00531457" w:rsidP="00CD2796">
      <w:r>
        <w:t xml:space="preserve">However, the latency of those commands was extremely high during early development, reflected by multiple reports online of the same problem </w:t>
      </w:r>
      <w:r>
        <w:fldChar w:fldCharType="begin"/>
      </w:r>
      <w:r w:rsidR="00A117B3">
        <w:instrText xml:space="preserve"> ADDIN ZOTERO_ITEM CSL_CITATION {"citationID":"a2ak8ie21jk","properties":{"formattedCitation":"[63]","plainCitation":"[63]"},"citationItems":[{"id":664,"uris":["http://zotero.org/users/2475447/items/IMRUWAEW"],"uri":["http://zotero.org/users/2475447/items/IMRUWAEW"],"itemData":{"id":664,"type":"webpage","title":"camera - Raspistill slow to trigger? - Raspberry Pi Stack Exchange","URL":"https://raspberrypi.stackexchange.com/questions/23698/raspistill-slow-to-trigger","shortTitle":"camera - Raspistill slow to trigger?","accessed":{"date-parts":[["2017",6,17]]}}}],"schema":"https://github.com/citation-style-language/schema/raw/master/csl-citation.json"} </w:instrText>
      </w:r>
      <w:r>
        <w:fldChar w:fldCharType="separate"/>
      </w:r>
      <w:r w:rsidR="00A117B3" w:rsidRPr="00A117B3">
        <w:t>[63]</w:t>
      </w:r>
      <w:r>
        <w:fldChar w:fldCharType="end"/>
      </w:r>
      <w:r>
        <w:t xml:space="preserve">. The impact of this latency was seen when trying to trigger the camera capture command </w:t>
      </w:r>
      <w:r>
        <w:lastRenderedPageBreak/>
        <w:t xml:space="preserve">when a car was passing resulted in an image that was taken after the car had passed. </w:t>
      </w:r>
    </w:p>
    <w:p w:rsidR="00531457" w:rsidRDefault="00531457" w:rsidP="00CD2796"/>
    <w:p w:rsidR="00531457" w:rsidRDefault="00531457" w:rsidP="00CD2796">
      <w:r>
        <w:t xml:space="preserve">Therefore, </w:t>
      </w:r>
      <w:r w:rsidR="004F4BFC">
        <w:t>another solution was desired. The answer came in the form of an open source software library</w:t>
      </w:r>
      <w:r w:rsidR="004F4BFC" w:rsidRPr="00636FFE">
        <w:t xml:space="preserve">, RPi-Cam-Web-Interface (RPCWI). RPCWI, a web interface for the Raspberry Pi camera, came with out of the box support </w:t>
      </w:r>
      <w:r w:rsidR="004F4BFC">
        <w:t>for a live preview of the camera running off an Apache server, low latency and high framerate video and image recording</w:t>
      </w:r>
      <w:r w:rsidR="006560F0">
        <w:t xml:space="preserve"> </w:t>
      </w:r>
      <w:r w:rsidR="006560F0">
        <w:fldChar w:fldCharType="begin"/>
      </w:r>
      <w:r w:rsidR="00A117B3">
        <w:instrText xml:space="preserve"> ADDIN ZOTERO_ITEM CSL_CITATION {"citationID":"ape6fi97fp","properties":{"formattedCitation":"[64]","plainCitation":"[64]"},"citationItems":[{"id":668,"uris":["http://zotero.org/users/2475447/items/8MKCDWC9"],"uri":["http://zotero.org/users/2475447/items/8MKCDWC9"],"itemData":{"id":668,"type":"webpage","title":"Raspberry Pi • View topic - RPi Cam Web Interface","URL":"https://www.raspberrypi.org/forums/viewtopic.php?f=43&amp;t=63276","accessed":{"date-parts":[["2017",6,17]]}}}],"schema":"https://github.com/citation-style-language/schema/raw/master/csl-citation.json"} </w:instrText>
      </w:r>
      <w:r w:rsidR="006560F0">
        <w:fldChar w:fldCharType="separate"/>
      </w:r>
      <w:r w:rsidR="00A117B3" w:rsidRPr="00A117B3">
        <w:t>[64]</w:t>
      </w:r>
      <w:r w:rsidR="006560F0">
        <w:fldChar w:fldCharType="end"/>
      </w:r>
      <w:r w:rsidR="004F4BFC">
        <w:t>, in built motion detection with tweakable parameters, and a well-documented architecture.</w:t>
      </w:r>
    </w:p>
    <w:p w:rsidR="006560F0" w:rsidRDefault="006560F0" w:rsidP="00CD2796"/>
    <w:p w:rsidR="00DF1DF2" w:rsidRDefault="00636FFE" w:rsidP="00CD2796">
      <w:r>
        <w:t>RPCWI utilized</w:t>
      </w:r>
      <w:r w:rsidR="004F4BFC">
        <w:t xml:space="preserve"> a low-level API, raspimjpeg, to interface with the </w:t>
      </w:r>
      <w:r>
        <w:t>Raspberry Pi’s camera. It copied</w:t>
      </w:r>
      <w:r w:rsidR="004F4BFC">
        <w:t xml:space="preserve"> every new frame from the sensor into RAM (/dev/shm/), and hence does not have any I/O bottlenecks. Therefore, the next iteration of development was feeding the current frame into OpenALPR in an infinite while loop. However, not only is this power hungry, </w:t>
      </w:r>
      <w:r w:rsidR="006560F0">
        <w:t>it is inefficient as it calls OpenALPR even when there are no cars going past – leading to many repeated OpenALPR calls on the same image.</w:t>
      </w:r>
    </w:p>
    <w:p w:rsidR="006560F0" w:rsidRDefault="006560F0" w:rsidP="00CD2796"/>
    <w:p w:rsidR="006560F0" w:rsidRDefault="006560F0" w:rsidP="00CD2796">
      <w:r>
        <w:t xml:space="preserve">Therefore, the last step in this module’s development was to incorporate the inbuilt motion detection of RPCWI to record video snippets to the local disk when there is motion detected. </w:t>
      </w:r>
      <w:r w:rsidR="008A23C5">
        <w:t xml:space="preserve">Several motion detection parameters, along with other image quality parameters such as brightness, contrast, and resolution (OpenALPR suggests the maximum resolution as being 720p in its docs, as a high resolution does not necessarily bring better plate detection, and requires considerably more processing power) were tweaked form the defaults. </w:t>
      </w:r>
      <w:r>
        <w:t>This not only saves on a lot of computing power during idle stages,</w:t>
      </w:r>
      <w:r w:rsidR="008A23C5">
        <w:t xml:space="preserve"> it ensures OpenALPR is not repeatedly called on images containing no cars. Another advantage of this is that it giv</w:t>
      </w:r>
      <w:r>
        <w:t>es useful input video that can be saved and backed up for further testing, instead of having to gather new footage of cars during further development.</w:t>
      </w:r>
    </w:p>
    <w:p w:rsidR="006560F0" w:rsidRDefault="006560F0" w:rsidP="00CD2796"/>
    <w:p w:rsidR="008A23C5" w:rsidRPr="00795175" w:rsidRDefault="006560F0" w:rsidP="008A23C5">
      <w:r>
        <w:t xml:space="preserve">This is done by the </w:t>
      </w:r>
      <w:r w:rsidR="008A23C5">
        <w:t>following flow.</w:t>
      </w:r>
      <w:r w:rsidR="008A23C5" w:rsidRPr="008A23C5">
        <w:t xml:space="preserve"> </w:t>
      </w:r>
      <w:r w:rsidR="008A23C5">
        <w:t xml:space="preserve">Using RPCWI, videos are saved onto disk upon successful motion detection. </w:t>
      </w:r>
      <w:r w:rsidR="00635273">
        <w:t>Alongside, a</w:t>
      </w:r>
      <w:r w:rsidR="008A23C5">
        <w:t xml:space="preserve"> background cron job scans the video folder for new videos every minute. If new videos are found, </w:t>
      </w:r>
      <w:r w:rsidR="00ED1EB6">
        <w:t>their file path is added into the local video database</w:t>
      </w:r>
      <w:r w:rsidR="008A23C5">
        <w:t xml:space="preserve"> and marked as ‘Not Processed’. When the Raspberry Pi is idle or the number of unprocessed videos exceeds some threshold, a script is run to call OpenALPR on each of the unprocessed videos. </w:t>
      </w:r>
      <w:r w:rsidR="00ED1EB6">
        <w:t xml:space="preserve">The resultant data from OpenALPR is added into the plate database for use in the P2P network. </w:t>
      </w:r>
      <w:r w:rsidR="008A23C5">
        <w:t xml:space="preserve">Not only does this approach ensure all videos eventually get processed, it ensures a smooth user experience as the CPU-heavy OpenALPR is not called when the Raspberry Pi </w:t>
      </w:r>
      <w:r w:rsidR="008A23C5">
        <w:lastRenderedPageBreak/>
        <w:t>is busy executing other tasks.</w:t>
      </w:r>
      <w:r w:rsidR="00ED1EB6">
        <w:t xml:space="preserve"> This approach also ensured that every video that got saved got processed eventually (not a problem as the videos are timestamped). This implementation point is critical as the prior method of calling OpenALPR on live </w:t>
      </w:r>
      <w:r w:rsidR="008D3D34">
        <w:t xml:space="preserve">still </w:t>
      </w:r>
      <w:r w:rsidR="00ED1EB6">
        <w:t xml:space="preserve">images </w:t>
      </w:r>
      <w:r w:rsidR="008D3D34">
        <w:t xml:space="preserve">or a live video stream </w:t>
      </w:r>
      <w:r w:rsidR="00ED1EB6">
        <w:t xml:space="preserve">would fail if the system shut down suddenly in the </w:t>
      </w:r>
      <w:r w:rsidR="00ED1EB6" w:rsidRPr="00795175">
        <w:t>case of a power outage, or if the raspistill or RPCWI processes were killed from user input.</w:t>
      </w:r>
    </w:p>
    <w:p w:rsidR="00635273" w:rsidRPr="00795175" w:rsidRDefault="00635273" w:rsidP="008A23C5"/>
    <w:p w:rsidR="00635273" w:rsidRPr="00795175" w:rsidRDefault="00635273" w:rsidP="008A23C5">
      <w:r w:rsidRPr="00795175">
        <w:t>The aforementioned both reflect and conclude blocks 1 to 4 out of 9 from the flow shown i</w:t>
      </w:r>
      <w:r w:rsidR="00795175" w:rsidRPr="00795175">
        <w:t xml:space="preserve">n </w:t>
      </w:r>
      <w:r w:rsidR="00795175" w:rsidRPr="00795175">
        <w:fldChar w:fldCharType="begin"/>
      </w:r>
      <w:r w:rsidR="00795175" w:rsidRPr="00795175">
        <w:instrText xml:space="preserve"> REF _Ref485848301 \h </w:instrText>
      </w:r>
      <w:r w:rsidR="00795175" w:rsidRPr="00795175">
        <w:fldChar w:fldCharType="separate"/>
      </w:r>
      <w:r w:rsidR="00D701CC">
        <w:t xml:space="preserve">Figure </w:t>
      </w:r>
      <w:r w:rsidR="00D701CC">
        <w:rPr>
          <w:noProof/>
        </w:rPr>
        <w:t>5</w:t>
      </w:r>
      <w:r w:rsidR="00795175" w:rsidRPr="00795175">
        <w:fldChar w:fldCharType="end"/>
      </w:r>
      <w:r w:rsidRPr="00795175">
        <w:t>.</w:t>
      </w:r>
    </w:p>
    <w:p w:rsidR="001649D0" w:rsidRPr="00795175" w:rsidRDefault="001649D0" w:rsidP="00CD2796"/>
    <w:p w:rsidR="00CD2796" w:rsidRPr="00795175" w:rsidRDefault="00CD2796" w:rsidP="00CD2796">
      <w:pPr>
        <w:pStyle w:val="Heading3"/>
      </w:pPr>
      <w:bookmarkStart w:id="106" w:name="_Toc485851414"/>
      <w:r w:rsidRPr="00795175">
        <w:t>OpenALPR</w:t>
      </w:r>
      <w:bookmarkEnd w:id="106"/>
    </w:p>
    <w:p w:rsidR="00635273" w:rsidRPr="00795175" w:rsidRDefault="00635273" w:rsidP="00635273">
      <w:r w:rsidRPr="00795175">
        <w:t xml:space="preserve">This section refers to blocks 5 to 7 out of 9 from the flow shown in </w:t>
      </w:r>
      <w:r w:rsidR="00795175" w:rsidRPr="00795175">
        <w:fldChar w:fldCharType="begin"/>
      </w:r>
      <w:r w:rsidR="00795175" w:rsidRPr="00795175">
        <w:instrText xml:space="preserve"> REF _Ref485848301 \h </w:instrText>
      </w:r>
      <w:r w:rsidR="00795175" w:rsidRPr="00795175">
        <w:fldChar w:fldCharType="separate"/>
      </w:r>
      <w:r w:rsidR="00D701CC">
        <w:t xml:space="preserve">Figure </w:t>
      </w:r>
      <w:r w:rsidR="00D701CC">
        <w:rPr>
          <w:noProof/>
        </w:rPr>
        <w:t>5</w:t>
      </w:r>
      <w:r w:rsidR="00795175" w:rsidRPr="00795175">
        <w:fldChar w:fldCharType="end"/>
      </w:r>
      <w:r w:rsidRPr="00795175">
        <w:t>.</w:t>
      </w:r>
    </w:p>
    <w:p w:rsidR="00635273" w:rsidRPr="00795175" w:rsidRDefault="00635273" w:rsidP="00635273"/>
    <w:p w:rsidR="00840297" w:rsidRDefault="00B6508D" w:rsidP="00B6508D">
      <w:r>
        <w:t xml:space="preserve">By itself, OpenALPR has multiple settings that can be varied in its configuration file. </w:t>
      </w:r>
      <w:r w:rsidR="00672369">
        <w:t>An</w:t>
      </w:r>
      <w:r>
        <w:t xml:space="preserve"> </w:t>
      </w:r>
      <w:r w:rsidR="00672369">
        <w:t xml:space="preserve">example </w:t>
      </w:r>
      <w:r w:rsidR="00606F9F">
        <w:t xml:space="preserve">of a </w:t>
      </w:r>
      <w:r>
        <w:t xml:space="preserve">setting that was varied was </w:t>
      </w:r>
      <w:r w:rsidR="00672369">
        <w:t>the</w:t>
      </w:r>
      <w:r>
        <w:t xml:space="preserve"> minimum confidence that OpenALPR will allow for a plate to be considered a candidate. As the input video that OpenALPR received from testing was all high quality, the default value of minimum confidence did not need to be changed. The incorrect plate candidates with low confidence were rejected using the next variable, the number of plates to return. As OpenALPR automatically sorts the license plate candidates by confidence for every frame, setting the number of plates to be returned to one meant only the highest confidence plate was returned. </w:t>
      </w:r>
    </w:p>
    <w:p w:rsidR="00840297" w:rsidRDefault="00840297" w:rsidP="00B6508D"/>
    <w:p w:rsidR="00840297" w:rsidRDefault="00840297" w:rsidP="00B6508D">
      <w:r>
        <w:t>Another important setting was the pre-warping matrix. As the camera is likely to not be facing head on to cars, the camera input image had to be undergo a perspective transform to ensure the license plate area is warped to as close to a rectangle as possible. A Python script was created and implemented initially to be between the camera interface and OpenALPR, however, upon further exploration of the secondary features of OpenALPR revealed OpenALPR had itself a built-in perspective transform too.</w:t>
      </w:r>
    </w:p>
    <w:p w:rsidR="00840297" w:rsidRDefault="00840297" w:rsidP="00B6508D"/>
    <w:p w:rsidR="00B6508D" w:rsidRPr="00B6508D" w:rsidRDefault="00840297" w:rsidP="00B6508D">
      <w:r>
        <w:t xml:space="preserve">Therefore, to keep the system pipeline as de-cluttered as possible, OpenALPR’s warping tool was used instead of the Python script. Testing to find the </w:t>
      </w:r>
      <w:r w:rsidR="00636FFE">
        <w:t>optimal matrix was done for every input video used in testing</w:t>
      </w:r>
      <w:r>
        <w:t>. Otherwise, any oth</w:t>
      </w:r>
      <w:r w:rsidR="00B6508D">
        <w:t>er settings that were varied were all practical (return data type, how verbose the returned data should be, etc.).</w:t>
      </w:r>
    </w:p>
    <w:p w:rsidR="00CD2796" w:rsidRDefault="00CD2796" w:rsidP="00CD2796"/>
    <w:p w:rsidR="001649D0" w:rsidRDefault="001649D0" w:rsidP="001649D0">
      <w:r>
        <w:t>The first</w:t>
      </w:r>
      <w:r w:rsidR="00140304">
        <w:t xml:space="preserve"> major</w:t>
      </w:r>
      <w:r>
        <w:t xml:space="preserve"> </w:t>
      </w:r>
      <w:r w:rsidR="00B6508D">
        <w:t>change in development</w:t>
      </w:r>
      <w:r>
        <w:t xml:space="preserve"> was to realise that the video processing </w:t>
      </w:r>
      <w:r w:rsidR="00E7337D">
        <w:t>implementation</w:t>
      </w:r>
      <w:r>
        <w:t xml:space="preserve"> of OpenALPR </w:t>
      </w:r>
      <w:r w:rsidR="00ED1EB6">
        <w:t>was</w:t>
      </w:r>
      <w:r>
        <w:t xml:space="preserve"> merely to split the video by frames and call </w:t>
      </w:r>
      <w:r>
        <w:lastRenderedPageBreak/>
        <w:t xml:space="preserve">OpenALPR per image, before </w:t>
      </w:r>
      <w:r w:rsidR="00E7337D">
        <w:t>concatenating</w:t>
      </w:r>
      <w:r>
        <w:t xml:space="preserve"> all the results in a final array. This method of processing meant that a group of detected license plates were associated to a video, and not a specific time. If the video was 10 minutes long, every detected plate would be detected at the timestamp that </w:t>
      </w:r>
      <w:r w:rsidR="00E7337D">
        <w:t>corresponds</w:t>
      </w:r>
      <w:r>
        <w:t xml:space="preserve"> to the start of the video</w:t>
      </w:r>
      <w:r w:rsidR="00ED1EB6">
        <w:t>. The last car in that video would be detected a full 10 minutes earlier</w:t>
      </w:r>
      <w:r>
        <w:t xml:space="preserve"> – a critical problem when the speed of the vehicle depends on its detection time.</w:t>
      </w:r>
      <w:r w:rsidR="00ED1EB6">
        <w:t xml:space="preserve"> </w:t>
      </w:r>
    </w:p>
    <w:p w:rsidR="001649D0" w:rsidRDefault="001649D0" w:rsidP="001649D0"/>
    <w:p w:rsidR="001649D0" w:rsidRDefault="001649D0" w:rsidP="001649D0">
      <w:r>
        <w:t xml:space="preserve">Additionally, the high framerate video being recorded was overkill for license plate detection if </w:t>
      </w:r>
      <w:r w:rsidRPr="00795175">
        <w:t>every frame was fed into OpenALPR. With the FPS set at the minimum of 25 in RPCWI, the difference between consecutive frames was negligible (</w:t>
      </w:r>
      <w:r w:rsidR="00795175" w:rsidRPr="00795175">
        <w:fldChar w:fldCharType="begin"/>
      </w:r>
      <w:r w:rsidR="00795175" w:rsidRPr="00795175">
        <w:instrText xml:space="preserve"> REF _Ref485848332 \h </w:instrText>
      </w:r>
      <w:r w:rsidR="00795175" w:rsidRPr="00795175">
        <w:fldChar w:fldCharType="separate"/>
      </w:r>
      <w:r w:rsidR="00D701CC">
        <w:t xml:space="preserve">Figure </w:t>
      </w:r>
      <w:r w:rsidR="00D701CC">
        <w:rPr>
          <w:noProof/>
        </w:rPr>
        <w:t>6</w:t>
      </w:r>
      <w:r w:rsidR="00795175" w:rsidRPr="00795175">
        <w:fldChar w:fldCharType="end"/>
      </w:r>
      <w:r w:rsidR="00795175" w:rsidRPr="00795175">
        <w:t xml:space="preserve">, </w:t>
      </w:r>
      <w:r w:rsidR="00795175" w:rsidRPr="00795175">
        <w:fldChar w:fldCharType="begin"/>
      </w:r>
      <w:r w:rsidR="00795175" w:rsidRPr="00795175">
        <w:instrText xml:space="preserve"> REF _Ref485848335 \h </w:instrText>
      </w:r>
      <w:r w:rsidR="00795175" w:rsidRPr="00795175">
        <w:fldChar w:fldCharType="separate"/>
      </w:r>
      <w:r w:rsidR="00D701CC">
        <w:t xml:space="preserve">Figure </w:t>
      </w:r>
      <w:r w:rsidR="00D701CC">
        <w:rPr>
          <w:noProof/>
        </w:rPr>
        <w:t>7</w:t>
      </w:r>
      <w:r w:rsidR="00795175" w:rsidRPr="00795175">
        <w:fldChar w:fldCharType="end"/>
      </w:r>
      <w:r w:rsidRPr="00795175">
        <w:t xml:space="preserve">), again </w:t>
      </w:r>
      <w:r>
        <w:t>highlighting the problem of wasted CPU usag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1649D0" w:rsidTr="00C87875">
        <w:trPr>
          <w:jc w:val="center"/>
        </w:trPr>
        <w:tc>
          <w:tcPr>
            <w:tcW w:w="4252" w:type="dxa"/>
          </w:tcPr>
          <w:p w:rsidR="001649D0" w:rsidRDefault="001649D0" w:rsidP="002F7F97">
            <w:pPr>
              <w:jc w:val="center"/>
            </w:pPr>
            <w:r>
              <w:rPr>
                <w:noProof/>
                <w:lang w:eastAsia="en-GB"/>
              </w:rPr>
              <w:drawing>
                <wp:inline distT="0" distB="0" distL="0" distR="0" wp14:anchorId="1C1729E2" wp14:editId="3FAE8F14">
                  <wp:extent cx="2520000" cy="1420315"/>
                  <wp:effectExtent l="190500" t="190500" r="185420" b="1993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hqprint">
                            <a:extLst>
                              <a:ext uri="{28A0092B-C50C-407E-A947-70E740481C1C}">
                                <a14:useLocalDpi xmlns:a14="http://schemas.microsoft.com/office/drawing/2010/main"/>
                              </a:ext>
                            </a:extLst>
                          </a:blip>
                          <a:stretch>
                            <a:fillRect/>
                          </a:stretch>
                        </pic:blipFill>
                        <pic:spPr>
                          <a:xfrm>
                            <a:off x="0" y="0"/>
                            <a:ext cx="2520000" cy="1420315"/>
                          </a:xfrm>
                          <a:prstGeom prst="rect">
                            <a:avLst/>
                          </a:prstGeom>
                          <a:ln>
                            <a:noFill/>
                          </a:ln>
                          <a:effectLst>
                            <a:outerShdw blurRad="190500" algn="tl" rotWithShape="0">
                              <a:srgbClr val="000000">
                                <a:alpha val="70000"/>
                              </a:srgbClr>
                            </a:outerShdw>
                          </a:effectLst>
                        </pic:spPr>
                      </pic:pic>
                    </a:graphicData>
                  </a:graphic>
                </wp:inline>
              </w:drawing>
            </w:r>
          </w:p>
        </w:tc>
        <w:tc>
          <w:tcPr>
            <w:tcW w:w="4252" w:type="dxa"/>
          </w:tcPr>
          <w:p w:rsidR="001649D0" w:rsidRDefault="001649D0" w:rsidP="002F7F97">
            <w:pPr>
              <w:keepNext/>
              <w:jc w:val="center"/>
              <w:rPr>
                <w:noProof/>
                <w:lang w:eastAsia="en-GB"/>
              </w:rPr>
            </w:pPr>
            <w:r>
              <w:rPr>
                <w:noProof/>
                <w:lang w:eastAsia="en-GB"/>
              </w:rPr>
              <w:drawing>
                <wp:inline distT="0" distB="0" distL="0" distR="0" wp14:anchorId="26B3D326" wp14:editId="5BB82D53">
                  <wp:extent cx="2520000" cy="1414092"/>
                  <wp:effectExtent l="190500" t="190500" r="185420" b="1866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hqprint">
                            <a:extLst>
                              <a:ext uri="{28A0092B-C50C-407E-A947-70E740481C1C}">
                                <a14:useLocalDpi xmlns:a14="http://schemas.microsoft.com/office/drawing/2010/main"/>
                              </a:ext>
                            </a:extLst>
                          </a:blip>
                          <a:stretch>
                            <a:fillRect/>
                          </a:stretch>
                        </pic:blipFill>
                        <pic:spPr>
                          <a:xfrm>
                            <a:off x="0" y="0"/>
                            <a:ext cx="2520000" cy="1414092"/>
                          </a:xfrm>
                          <a:prstGeom prst="rect">
                            <a:avLst/>
                          </a:prstGeom>
                          <a:ln>
                            <a:noFill/>
                          </a:ln>
                          <a:effectLst>
                            <a:outerShdw blurRad="190500" algn="tl" rotWithShape="0">
                              <a:srgbClr val="000000">
                                <a:alpha val="70000"/>
                              </a:srgbClr>
                            </a:outerShdw>
                          </a:effectLst>
                        </pic:spPr>
                      </pic:pic>
                    </a:graphicData>
                  </a:graphic>
                </wp:inline>
              </w:drawing>
            </w:r>
          </w:p>
        </w:tc>
      </w:tr>
    </w:tbl>
    <w:p w:rsidR="001649D0" w:rsidRDefault="001649D0" w:rsidP="002E6B05">
      <w:pPr>
        <w:pStyle w:val="Caption"/>
      </w:pPr>
      <w:bookmarkStart w:id="107" w:name="_Ref485848332"/>
      <w:bookmarkStart w:id="108" w:name="_Toc485851320"/>
      <w:r>
        <w:t xml:space="preserve">Figure </w:t>
      </w:r>
      <w:fldSimple w:instr=" SEQ Figure \* ARABIC ">
        <w:r w:rsidR="00D701CC">
          <w:rPr>
            <w:noProof/>
          </w:rPr>
          <w:t>6</w:t>
        </w:r>
      </w:fldSimple>
      <w:bookmarkEnd w:id="107"/>
      <w:r>
        <w:t>: Consecutive Frames</w:t>
      </w:r>
      <w:bookmarkEnd w:id="10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216CD2" w:rsidTr="002F7F97">
        <w:trPr>
          <w:jc w:val="center"/>
        </w:trPr>
        <w:tc>
          <w:tcPr>
            <w:tcW w:w="4310" w:type="dxa"/>
          </w:tcPr>
          <w:p w:rsidR="00216CD2" w:rsidRDefault="00216CD2" w:rsidP="002F7F97">
            <w:pPr>
              <w:jc w:val="center"/>
            </w:pPr>
            <w:r>
              <w:rPr>
                <w:noProof/>
                <w:lang w:eastAsia="en-GB"/>
              </w:rPr>
              <w:drawing>
                <wp:inline distT="0" distB="0" distL="0" distR="0" wp14:anchorId="67D074BA" wp14:editId="431AE713">
                  <wp:extent cx="2520000" cy="1420315"/>
                  <wp:effectExtent l="190500" t="190500" r="185420" b="1993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hqprint">
                            <a:extLst>
                              <a:ext uri="{28A0092B-C50C-407E-A947-70E740481C1C}">
                                <a14:useLocalDpi xmlns:a14="http://schemas.microsoft.com/office/drawing/2010/main"/>
                              </a:ext>
                            </a:extLst>
                          </a:blip>
                          <a:stretch>
                            <a:fillRect/>
                          </a:stretch>
                        </pic:blipFill>
                        <pic:spPr>
                          <a:xfrm>
                            <a:off x="0" y="0"/>
                            <a:ext cx="2520000" cy="1420315"/>
                          </a:xfrm>
                          <a:prstGeom prst="rect">
                            <a:avLst/>
                          </a:prstGeom>
                          <a:ln>
                            <a:noFill/>
                          </a:ln>
                          <a:effectLst>
                            <a:outerShdw blurRad="190500" algn="tl" rotWithShape="0">
                              <a:srgbClr val="000000">
                                <a:alpha val="70000"/>
                              </a:srgbClr>
                            </a:outerShdw>
                          </a:effectLst>
                        </pic:spPr>
                      </pic:pic>
                    </a:graphicData>
                  </a:graphic>
                </wp:inline>
              </w:drawing>
            </w:r>
          </w:p>
        </w:tc>
        <w:tc>
          <w:tcPr>
            <w:tcW w:w="4184" w:type="dxa"/>
          </w:tcPr>
          <w:p w:rsidR="00216CD2" w:rsidRDefault="00216CD2" w:rsidP="00216CD2">
            <w:pPr>
              <w:keepNext/>
              <w:rPr>
                <w:noProof/>
                <w:lang w:eastAsia="en-GB"/>
              </w:rPr>
            </w:pPr>
            <w:r>
              <w:rPr>
                <w:noProof/>
                <w:lang w:eastAsia="en-GB"/>
              </w:rPr>
              <w:drawing>
                <wp:inline distT="0" distB="0" distL="0" distR="0" wp14:anchorId="364695ED" wp14:editId="54DDED31">
                  <wp:extent cx="2520000" cy="1399276"/>
                  <wp:effectExtent l="190500" t="190500" r="185420" b="1822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hqprint">
                            <a:extLst>
                              <a:ext uri="{28A0092B-C50C-407E-A947-70E740481C1C}">
                                <a14:useLocalDpi xmlns:a14="http://schemas.microsoft.com/office/drawing/2010/main"/>
                              </a:ext>
                            </a:extLst>
                          </a:blip>
                          <a:stretch>
                            <a:fillRect/>
                          </a:stretch>
                        </pic:blipFill>
                        <pic:spPr>
                          <a:xfrm>
                            <a:off x="0" y="0"/>
                            <a:ext cx="2520000" cy="1399276"/>
                          </a:xfrm>
                          <a:prstGeom prst="rect">
                            <a:avLst/>
                          </a:prstGeom>
                          <a:ln>
                            <a:noFill/>
                          </a:ln>
                          <a:effectLst>
                            <a:outerShdw blurRad="190500" algn="tl" rotWithShape="0">
                              <a:srgbClr val="000000">
                                <a:alpha val="70000"/>
                              </a:srgbClr>
                            </a:outerShdw>
                          </a:effectLst>
                        </pic:spPr>
                      </pic:pic>
                    </a:graphicData>
                  </a:graphic>
                </wp:inline>
              </w:drawing>
            </w:r>
          </w:p>
        </w:tc>
      </w:tr>
    </w:tbl>
    <w:p w:rsidR="00216CD2" w:rsidRDefault="00216CD2" w:rsidP="002E6B05">
      <w:pPr>
        <w:pStyle w:val="Caption"/>
      </w:pPr>
      <w:bookmarkStart w:id="109" w:name="_Ref485848335"/>
      <w:bookmarkStart w:id="110" w:name="_Toc485851321"/>
      <w:r>
        <w:t xml:space="preserve">Figure </w:t>
      </w:r>
      <w:fldSimple w:instr=" SEQ Figure \* ARABIC ">
        <w:r w:rsidR="00D701CC">
          <w:rPr>
            <w:noProof/>
          </w:rPr>
          <w:t>7</w:t>
        </w:r>
      </w:fldSimple>
      <w:bookmarkEnd w:id="109"/>
      <w:r>
        <w:t>: 5 frames apart</w:t>
      </w:r>
      <w:bookmarkEnd w:id="110"/>
    </w:p>
    <w:p w:rsidR="001649D0" w:rsidRDefault="001649D0" w:rsidP="001649D0">
      <w:r>
        <w:t>Hence, the final implementation of OpenALPR</w:t>
      </w:r>
      <w:r w:rsidR="00216CD2">
        <w:t xml:space="preserve"> was wrapped in an outer script which solves both problems.</w:t>
      </w:r>
    </w:p>
    <w:p w:rsidR="00216CD2" w:rsidRDefault="00216CD2" w:rsidP="001649D0"/>
    <w:p w:rsidR="001649D0" w:rsidRDefault="00216CD2" w:rsidP="001649D0">
      <w:r>
        <w:t xml:space="preserve">For every video that needed to be processed, a separate folder on the local disk was </w:t>
      </w:r>
      <w:r w:rsidR="007F303C">
        <w:t xml:space="preserve">temporarily </w:t>
      </w:r>
      <w:r>
        <w:t>created. This folder housed every n</w:t>
      </w:r>
      <w:r w:rsidRPr="00216CD2">
        <w:rPr>
          <w:vertAlign w:val="superscript"/>
        </w:rPr>
        <w:t>th</w:t>
      </w:r>
      <w:r>
        <w:rPr>
          <w:vertAlign w:val="superscript"/>
        </w:rPr>
        <w:t xml:space="preserve"> </w:t>
      </w:r>
      <w:r>
        <w:t>frame of the video, as extracted using a counter in a while loop. Every n</w:t>
      </w:r>
      <w:r w:rsidRPr="00216CD2">
        <w:rPr>
          <w:vertAlign w:val="superscript"/>
        </w:rPr>
        <w:t>th</w:t>
      </w:r>
      <w:r>
        <w:t xml:space="preserve"> frame (now in image form), was then timestamped with the exact timestamp of that frame, calculated by adding on a time delta of 1/FPS. This ensured the OpenALPR stage w</w:t>
      </w:r>
      <w:r w:rsidR="007F303C">
        <w:t xml:space="preserve">ould return the license plates </w:t>
      </w:r>
      <w:r>
        <w:t xml:space="preserve">corresponding to the </w:t>
      </w:r>
      <w:r w:rsidR="007F303C">
        <w:t>exact</w:t>
      </w:r>
      <w:r>
        <w:t xml:space="preserve"> time that the vehicle appeared in.</w:t>
      </w:r>
      <w:r w:rsidR="00437CF0">
        <w:t xml:space="preserve"> </w:t>
      </w:r>
      <w:r>
        <w:t xml:space="preserve">The actual </w:t>
      </w:r>
      <w:r>
        <w:lastRenderedPageBreak/>
        <w:t xml:space="preserve">code implementation returned a tuple of an array of the detected license plates, the timestamp as extracted from the filename, and the </w:t>
      </w:r>
      <w:r w:rsidR="000A2429">
        <w:t>file path</w:t>
      </w:r>
      <w:r>
        <w:t xml:space="preserve"> of the image</w:t>
      </w:r>
      <w:r w:rsidR="00437CF0">
        <w:t>, for ease of adding to the database in the next section.</w:t>
      </w:r>
    </w:p>
    <w:p w:rsidR="00437CF0" w:rsidRDefault="00437CF0" w:rsidP="001649D0"/>
    <w:p w:rsidR="00437CF0" w:rsidRPr="00636FFE" w:rsidRDefault="00437CF0" w:rsidP="001649D0">
      <w:r>
        <w:t>Even though processing every n</w:t>
      </w:r>
      <w:r w:rsidRPr="00216CD2">
        <w:rPr>
          <w:vertAlign w:val="superscript"/>
        </w:rPr>
        <w:t>th</w:t>
      </w:r>
      <w:r>
        <w:rPr>
          <w:vertAlign w:val="superscript"/>
        </w:rPr>
        <w:t xml:space="preserve"> </w:t>
      </w:r>
      <w:r>
        <w:t>frame gave a performance increase of n times, the speed of OpenALPR on the Raspberry Pi was still slow when compare</w:t>
      </w:r>
      <w:r w:rsidR="00E33DC1">
        <w:t xml:space="preserve">d to running on a desktop class </w:t>
      </w:r>
      <w:r w:rsidR="00E33DC1" w:rsidRPr="00636FFE">
        <w:t>CPU</w:t>
      </w:r>
      <w:r w:rsidR="00E90E22" w:rsidRPr="00636FFE">
        <w:t xml:space="preserve"> (section</w:t>
      </w:r>
      <w:r w:rsidR="00636FFE" w:rsidRPr="00636FFE">
        <w:t xml:space="preserve"> </w:t>
      </w:r>
      <w:r w:rsidR="00636FFE" w:rsidRPr="00636FFE">
        <w:fldChar w:fldCharType="begin"/>
      </w:r>
      <w:r w:rsidR="00636FFE" w:rsidRPr="00636FFE">
        <w:instrText xml:space="preserve"> REF _Ref485847258 \n \h </w:instrText>
      </w:r>
      <w:r w:rsidR="00636FFE" w:rsidRPr="00636FFE">
        <w:fldChar w:fldCharType="separate"/>
      </w:r>
      <w:r w:rsidR="00D701CC">
        <w:t>7.2.8</w:t>
      </w:r>
      <w:r w:rsidR="00636FFE" w:rsidRPr="00636FFE">
        <w:fldChar w:fldCharType="end"/>
      </w:r>
      <w:r w:rsidR="00E90E22" w:rsidRPr="00636FFE">
        <w:t>)</w:t>
      </w:r>
      <w:r w:rsidR="00E33DC1" w:rsidRPr="00636FFE">
        <w:t>. As multicore processing was locked away behind the commercial version of OpenALPR, the next implementation was aimed at making the OpenALPR wrapper script multicore.</w:t>
      </w:r>
    </w:p>
    <w:p w:rsidR="00E33DC1" w:rsidRPr="00636FFE" w:rsidRDefault="00E33DC1" w:rsidP="001649D0"/>
    <w:p w:rsidR="00344A8A" w:rsidRDefault="008D3D34" w:rsidP="001649D0">
      <w:r w:rsidRPr="00636FFE">
        <w:t>Since</w:t>
      </w:r>
      <w:r w:rsidR="00043D46" w:rsidRPr="00636FFE">
        <w:t xml:space="preserve"> </w:t>
      </w:r>
      <w:r w:rsidRPr="00636FFE">
        <w:t>processing</w:t>
      </w:r>
      <w:r w:rsidR="00043D46" w:rsidRPr="00636FFE">
        <w:t xml:space="preserve"> multiple images at the same time </w:t>
      </w:r>
      <w:r w:rsidRPr="00636FFE">
        <w:t>did</w:t>
      </w:r>
      <w:r w:rsidR="00043D46" w:rsidRPr="00636FFE">
        <w:t xml:space="preserve"> not need to be done in the same memory space,</w:t>
      </w:r>
      <w:r w:rsidRPr="00636FFE">
        <w:t xml:space="preserve"> multicore processing was desired.</w:t>
      </w:r>
      <w:r w:rsidR="00043D46" w:rsidRPr="00636FFE">
        <w:t xml:space="preserve"> Python’s</w:t>
      </w:r>
      <w:r w:rsidR="00E33DC1" w:rsidRPr="00636FFE">
        <w:t xml:space="preserve"> multiprocessing library</w:t>
      </w:r>
      <w:r w:rsidR="00E7337D" w:rsidRPr="00636FFE">
        <w:t xml:space="preserve"> </w:t>
      </w:r>
      <w:r w:rsidR="000B683B" w:rsidRPr="00636FFE">
        <w:t xml:space="preserve">was utilized </w:t>
      </w:r>
      <w:r w:rsidR="00E7337D" w:rsidRPr="00636FFE">
        <w:t>as opposed to the</w:t>
      </w:r>
      <w:r w:rsidRPr="00636FFE">
        <w:t xml:space="preserve"> </w:t>
      </w:r>
      <w:r w:rsidR="00E7337D" w:rsidRPr="00636FFE">
        <w:t>multithreading library</w:t>
      </w:r>
      <w:r w:rsidRPr="00636FFE">
        <w:t xml:space="preserve"> (Python’s implementation of multithreading utilizes a single core only)</w:t>
      </w:r>
      <w:r w:rsidR="00043D46" w:rsidRPr="00636FFE">
        <w:t xml:space="preserve"> </w:t>
      </w:r>
      <w:r w:rsidR="00043D46" w:rsidRPr="00636FFE">
        <w:fldChar w:fldCharType="begin"/>
      </w:r>
      <w:r w:rsidR="00A117B3">
        <w:instrText xml:space="preserve"> ADDIN ZOTERO_ITEM CSL_CITATION {"citationID":"mkPlVR4h","properties":{"formattedCitation":"[65], [66]","plainCitation":"[65], [66]"},"citationItems":[{"id":672,"uris":["http://zotero.org/users/2475447/items/3JWKBZVJ"],"uri":["http://zotero.org/users/2475447/items/3JWKBZVJ"],"itemData":{"id":672,"type":"webpage","title":"multithreading - Multiprocessing vs Threading Python - Stack Overflow","URL":"https://stackoverflow.com/questions/3044580/multiprocessing-vs-threading-python","accessed":{"date-parts":[["2017",6,17]]}}},{"id":675,"uris":["http://zotero.org/users/2475447/items/5SQF5JIX"],"uri":["http://zotero.org/users/2475447/items/5SQF5JIX"],"itemData":{"id":675,"type":"article-journal","title":"Parallel Data Processing with MapReduce in Python","source":"Google Scholar","URL":"http://www.sjsu.edu/people/robert.chun/courses/CS259Fall2013/s3/S.pdf","author":[{"family":"Shah","given":"Arjun Sahilkumar"}],"accessed":{"date-parts":[["2017",6,17]]}}}],"schema":"https://github.com/citation-style-language/schema/raw/master/csl-citation.json"} </w:instrText>
      </w:r>
      <w:r w:rsidR="00043D46" w:rsidRPr="00636FFE">
        <w:fldChar w:fldCharType="separate"/>
      </w:r>
      <w:r w:rsidR="00A117B3" w:rsidRPr="00A117B3">
        <w:t>[65], [66]</w:t>
      </w:r>
      <w:r w:rsidR="00043D46" w:rsidRPr="00636FFE">
        <w:fldChar w:fldCharType="end"/>
      </w:r>
      <w:r w:rsidR="00043D46" w:rsidRPr="00636FFE">
        <w:t xml:space="preserve">. </w:t>
      </w:r>
      <w:r w:rsidR="000B683B" w:rsidRPr="00636FFE">
        <w:t xml:space="preserve">In choosing a pool size for multiprocessing, </w:t>
      </w:r>
      <w:r w:rsidRPr="00636FFE">
        <w:t>a</w:t>
      </w:r>
      <w:r w:rsidR="000B683B" w:rsidRPr="00636FFE">
        <w:t xml:space="preserve"> pool size</w:t>
      </w:r>
      <w:r w:rsidRPr="00636FFE">
        <w:t xml:space="preserve"> that utilised</w:t>
      </w:r>
      <w:r w:rsidR="000A2429" w:rsidRPr="00636FFE">
        <w:t xml:space="preserve"> all available CPU cores </w:t>
      </w:r>
      <w:r w:rsidRPr="00636FFE">
        <w:t xml:space="preserve">led </w:t>
      </w:r>
      <w:r w:rsidR="000A2429" w:rsidRPr="00636FFE">
        <w:t>to borderline temperatures of operation (85</w:t>
      </w:r>
      <w:r w:rsidR="00685A5A" w:rsidRPr="00636FFE">
        <w:t xml:space="preserve"> </w:t>
      </w:r>
      <w:r w:rsidR="00685A5A" w:rsidRPr="00636FFE">
        <w:rPr>
          <w:rFonts w:ascii="Cambria Math" w:hAnsi="Cambria Math" w:cs="Cambria Math"/>
        </w:rPr>
        <w:t>⁰</w:t>
      </w:r>
      <w:r w:rsidR="000A2429" w:rsidRPr="00636FFE">
        <w:t xml:space="preserve">C), </w:t>
      </w:r>
      <w:r w:rsidRPr="00636FFE">
        <w:t>which in turn led t</w:t>
      </w:r>
      <w:r w:rsidR="000A2429" w:rsidRPr="00636FFE">
        <w:t xml:space="preserve">o thermal throttling </w:t>
      </w:r>
      <w:r w:rsidR="000A2429" w:rsidRPr="00B934E6">
        <w:fldChar w:fldCharType="begin"/>
      </w:r>
      <w:r w:rsidR="00A117B3" w:rsidRPr="00B934E6">
        <w:instrText xml:space="preserve"> ADDIN ZOTERO_ITEM CSL_CITATION {"citationID":"ab9e138dne","properties":{"formattedCitation":"[67]","plainCitation":"[67]"},"citationItems":[{"id":676,"uris":["http://zotero.org/users/2475447/items/ZNG83JJP"],"uri":["http://zotero.org/users/2475447/items/ZNG83JJP"],"itemData":{"id":676,"type":"webpage","title":"Raspberry Pi 3 - First Look","container-title":"Piratical Tales From Pimoroni","abstract":"Four years after the launch of the first Raspberry Pi, the Raspberry Pi Foundation has just announced the Raspberry Pi 3 Model B. The Raspberry Pi 3 will replace the Pi 2 in the current lineup, landing at the same price point that the headline model has always occupied. Here,","URL":"http://blog.pimoroni.com/raspberry-pi-3/","issued":{"date-parts":[["2016",2,29]]},"accessed":{"date-parts":[["2017",6,17]]}}}],"schema":"https://github.com/citation-style-language/schema/raw/master/csl-citation.json"} </w:instrText>
      </w:r>
      <w:r w:rsidR="000A2429" w:rsidRPr="00B934E6">
        <w:fldChar w:fldCharType="separate"/>
      </w:r>
      <w:r w:rsidR="00A117B3" w:rsidRPr="00B934E6">
        <w:t>[67]</w:t>
      </w:r>
      <w:r w:rsidR="000A2429" w:rsidRPr="00B934E6">
        <w:fldChar w:fldCharType="end"/>
      </w:r>
      <w:r w:rsidR="000A2429" w:rsidRPr="00B934E6">
        <w:t>. Hence, the final implementation of a</w:t>
      </w:r>
      <w:r w:rsidR="005D449B" w:rsidRPr="00B934E6">
        <w:t xml:space="preserve"> pool size of 3</w:t>
      </w:r>
      <w:r w:rsidR="000A2429" w:rsidRPr="00B934E6">
        <w:t xml:space="preserve"> meant getting close to 3x performance (section </w:t>
      </w:r>
      <w:r w:rsidR="00636FFE" w:rsidRPr="00B934E6">
        <w:fldChar w:fldCharType="begin"/>
      </w:r>
      <w:r w:rsidR="00636FFE" w:rsidRPr="00B934E6">
        <w:instrText xml:space="preserve"> REF _Ref485847258 \n \h </w:instrText>
      </w:r>
      <w:r w:rsidR="00636FFE" w:rsidRPr="00B934E6">
        <w:fldChar w:fldCharType="separate"/>
      </w:r>
      <w:r w:rsidR="00D701CC">
        <w:t>7.2.8</w:t>
      </w:r>
      <w:r w:rsidR="00636FFE" w:rsidRPr="00B934E6">
        <w:fldChar w:fldCharType="end"/>
      </w:r>
      <w:r w:rsidR="000A2429" w:rsidRPr="00B934E6">
        <w:t>), while using 3 out of the 4 available CPU cores</w:t>
      </w:r>
      <w:r w:rsidR="00344A8A" w:rsidRPr="00B934E6">
        <w:t xml:space="preserve"> (</w:t>
      </w:r>
      <w:r w:rsidR="00B934E6" w:rsidRPr="00B934E6">
        <w:fldChar w:fldCharType="begin"/>
      </w:r>
      <w:r w:rsidR="00B934E6" w:rsidRPr="00B934E6">
        <w:instrText xml:space="preserve"> REF _Ref485848344 \h </w:instrText>
      </w:r>
      <w:r w:rsidR="00B934E6" w:rsidRPr="00B934E6">
        <w:fldChar w:fldCharType="separate"/>
      </w:r>
      <w:r w:rsidR="00D701CC">
        <w:t xml:space="preserve">Figure </w:t>
      </w:r>
      <w:r w:rsidR="00D701CC">
        <w:rPr>
          <w:noProof/>
        </w:rPr>
        <w:t>8</w:t>
      </w:r>
      <w:r w:rsidR="00B934E6" w:rsidRPr="00B934E6">
        <w:fldChar w:fldCharType="end"/>
      </w:r>
      <w:r w:rsidR="00344A8A" w:rsidRPr="00B934E6">
        <w:t>)</w:t>
      </w:r>
      <w:r w:rsidR="005D449B" w:rsidRPr="00B934E6">
        <w:t xml:space="preserve">. </w:t>
      </w:r>
    </w:p>
    <w:p w:rsidR="00344A8A" w:rsidRDefault="00344A8A" w:rsidP="001649D0"/>
    <w:p w:rsidR="00E33DC1" w:rsidRDefault="00344A8A" w:rsidP="001649D0">
      <w:r>
        <w:t xml:space="preserve">To provide another way of combatting the thermal problem, </w:t>
      </w:r>
      <w:r w:rsidR="005775B6">
        <w:t>heatsinks</w:t>
      </w:r>
      <w:r>
        <w:t xml:space="preserve"> were purchased and added to the </w:t>
      </w:r>
      <w:r w:rsidRPr="00636FFE">
        <w:t xml:space="preserve">SOC’s </w:t>
      </w:r>
      <w:r>
        <w:t>on the Raspberry Pi. While the added heatsinks were a welcome addition - they</w:t>
      </w:r>
      <w:r w:rsidR="000A2429">
        <w:t xml:space="preserve"> did decrease CPU temperatures by 3-5 </w:t>
      </w:r>
      <w:r w:rsidR="00685A5A">
        <w:rPr>
          <w:rFonts w:ascii="Calibri" w:hAnsi="Calibri" w:cs="Calibri"/>
        </w:rPr>
        <w:t>⁰</w:t>
      </w:r>
      <w:r w:rsidR="000A2429">
        <w:t xml:space="preserve">C, keeping one CPU core available </w:t>
      </w:r>
      <w:r w:rsidR="005775B6">
        <w:t xml:space="preserve">was more important in the grand scheme of things as it </w:t>
      </w:r>
      <w:r w:rsidR="000A2429">
        <w:t>meant other processes would not be affected when OpenALPR was running.</w:t>
      </w:r>
      <w:r w:rsidR="000B683B">
        <w:t xml:space="preserve"> The final implementation</w:t>
      </w:r>
      <w:r>
        <w:t xml:space="preserve"> </w:t>
      </w:r>
      <w:r w:rsidR="00A73D1B">
        <w:t>led</w:t>
      </w:r>
      <w:r w:rsidR="000B683B">
        <w:t xml:space="preserve"> to thermals of around 75 </w:t>
      </w:r>
      <w:r w:rsidR="000B683B" w:rsidRPr="000B683B">
        <w:rPr>
          <w:rFonts w:ascii="Cambria Math" w:hAnsi="Cambria Math" w:cs="Cambria Math"/>
        </w:rPr>
        <w:t>⁰</w:t>
      </w:r>
      <w:r w:rsidR="000B683B" w:rsidRPr="000B683B">
        <w:t>C.</w:t>
      </w:r>
    </w:p>
    <w:p w:rsidR="00A73D1B" w:rsidRDefault="00A73D1B" w:rsidP="001649D0"/>
    <w:p w:rsidR="00A73D1B" w:rsidRDefault="00A73D1B" w:rsidP="001649D0">
      <w:r>
        <w:t xml:space="preserve">Here it is interesting to note an unused optimization for this project’s multicore processing. As OpenALPR requires loading configuration files every time the OpenALPR object is instantiated, </w:t>
      </w:r>
      <w:r w:rsidR="00E45C21">
        <w:t xml:space="preserve">an attempt was made to instantiate X amount of OpenALPR objects with their required configuration files before calling all of them in a pool queue to ensure time wasn’t being wasted in loading configuration files. However, as X is equivalent to the number of images needed to be processed, and assuming X = 150 images for a 30 second video (5 FPS), 150 OpenALPR objects had to be instantiated. This led very quickly to memory problems and </w:t>
      </w:r>
      <w:r w:rsidR="00707536">
        <w:t xml:space="preserve">segmentation fault </w:t>
      </w:r>
      <w:r w:rsidR="00E45C21">
        <w:t xml:space="preserve">crashes </w:t>
      </w:r>
      <w:r w:rsidR="00707536">
        <w:t>at</w:t>
      </w:r>
      <w:r w:rsidR="00E45C21">
        <w:t xml:space="preserve"> random times throughout processing –hence this optimization was left unused as the time spent debugging the memory issues would not outweigh the negligible time gained in speed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043D46" w:rsidTr="00C87875">
        <w:tc>
          <w:tcPr>
            <w:tcW w:w="8504" w:type="dxa"/>
          </w:tcPr>
          <w:p w:rsidR="00043D46" w:rsidRDefault="00043D46" w:rsidP="006E4800">
            <w:pPr>
              <w:jc w:val="center"/>
              <w:rPr>
                <w:noProof/>
                <w:lang w:eastAsia="en-GB"/>
              </w:rPr>
            </w:pPr>
            <w:r>
              <w:rPr>
                <w:noProof/>
                <w:lang w:eastAsia="en-GB"/>
              </w:rPr>
              <w:lastRenderedPageBreak/>
              <w:drawing>
                <wp:inline distT="0" distB="0" distL="0" distR="0" wp14:anchorId="1CD56597" wp14:editId="41A710B8">
                  <wp:extent cx="5040000" cy="1253628"/>
                  <wp:effectExtent l="190500" t="190500" r="198755" b="194310"/>
                  <wp:docPr id="21" name="Picture 21" descr="C:\Users\Jeremy\AppData\Local\Microsoft\Windows\INetCacheContent.Word\2017-06-17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eremy\AppData\Local\Microsoft\Windows\INetCacheContent.Word\2017-06-17 (4).png"/>
                          <pic:cNvPicPr>
                            <a:picLocks noChangeAspect="1" noChangeArrowheads="1"/>
                          </pic:cNvPicPr>
                        </pic:nvPicPr>
                        <pic:blipFill rotWithShape="1">
                          <a:blip r:embed="rId38">
                            <a:extLst>
                              <a:ext uri="{28A0092B-C50C-407E-A947-70E740481C1C}">
                                <a14:useLocalDpi xmlns:a14="http://schemas.microsoft.com/office/drawing/2010/main" val="0"/>
                              </a:ext>
                            </a:extLst>
                          </a:blip>
                          <a:srcRect b="65781"/>
                          <a:stretch/>
                        </pic:blipFill>
                        <pic:spPr bwMode="auto">
                          <a:xfrm>
                            <a:off x="0" y="0"/>
                            <a:ext cx="5040000" cy="125362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r w:rsidR="00043D46" w:rsidTr="00C87875">
        <w:tc>
          <w:tcPr>
            <w:tcW w:w="8504" w:type="dxa"/>
          </w:tcPr>
          <w:p w:rsidR="00043D46" w:rsidRDefault="00043D46" w:rsidP="00043D46">
            <w:pPr>
              <w:keepNext/>
              <w:jc w:val="center"/>
            </w:pPr>
            <w:r>
              <w:rPr>
                <w:noProof/>
                <w:lang w:eastAsia="en-GB"/>
              </w:rPr>
              <w:drawing>
                <wp:inline distT="0" distB="0" distL="0" distR="0" wp14:anchorId="1C6B74FC" wp14:editId="6173A24A">
                  <wp:extent cx="5040000" cy="1183413"/>
                  <wp:effectExtent l="190500" t="190500" r="179705" b="188595"/>
                  <wp:docPr id="20" name="Picture 20" descr="C:\Users\Jeremy\AppData\Local\Microsoft\Windows\INetCacheContent.Word\2017-06-17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eremy\AppData\Local\Microsoft\Windows\INetCacheContent.Word\2017-06-17 (3).png"/>
                          <pic:cNvPicPr>
                            <a:picLocks noChangeAspect="1" noChangeArrowheads="1"/>
                          </pic:cNvPicPr>
                        </pic:nvPicPr>
                        <pic:blipFill rotWithShape="1">
                          <a:blip r:embed="rId39">
                            <a:extLst>
                              <a:ext uri="{28A0092B-C50C-407E-A947-70E740481C1C}">
                                <a14:useLocalDpi xmlns:a14="http://schemas.microsoft.com/office/drawing/2010/main" val="0"/>
                              </a:ext>
                            </a:extLst>
                          </a:blip>
                          <a:srcRect b="67698"/>
                          <a:stretch/>
                        </pic:blipFill>
                        <pic:spPr bwMode="auto">
                          <a:xfrm>
                            <a:off x="0" y="0"/>
                            <a:ext cx="5040000" cy="1183413"/>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bl>
    <w:p w:rsidR="00043D46" w:rsidRDefault="00043D46" w:rsidP="002E6B05">
      <w:pPr>
        <w:pStyle w:val="Caption"/>
      </w:pPr>
      <w:bookmarkStart w:id="111" w:name="_Ref485848344"/>
      <w:bookmarkStart w:id="112" w:name="_Toc485851322"/>
      <w:r>
        <w:t xml:space="preserve">Figure </w:t>
      </w:r>
      <w:fldSimple w:instr=" SEQ Figure \* ARABIC ">
        <w:r w:rsidR="00D701CC">
          <w:rPr>
            <w:noProof/>
          </w:rPr>
          <w:t>8</w:t>
        </w:r>
      </w:fldSimple>
      <w:bookmarkEnd w:id="111"/>
      <w:r>
        <w:t>: Before and after multicore</w:t>
      </w:r>
      <w:r w:rsidR="00EE53A0">
        <w:t xml:space="preserve"> (3 out of </w:t>
      </w:r>
      <w:r w:rsidR="002F7F97">
        <w:t>4 cores)</w:t>
      </w:r>
      <w:bookmarkEnd w:id="112"/>
    </w:p>
    <w:p w:rsidR="00DF1DF2" w:rsidRDefault="00DF1DF2" w:rsidP="00CD2796"/>
    <w:p w:rsidR="00CD2796" w:rsidRDefault="00CD2796" w:rsidP="00CD2796">
      <w:pPr>
        <w:pStyle w:val="Heading3"/>
      </w:pPr>
      <w:bookmarkStart w:id="113" w:name="_Toc485851415"/>
      <w:r>
        <w:t>Processing the resultant plate data</w:t>
      </w:r>
      <w:bookmarkEnd w:id="113"/>
    </w:p>
    <w:p w:rsidR="00CD2796" w:rsidRDefault="00724DF3" w:rsidP="00CD2796">
      <w:r>
        <w:t xml:space="preserve">The output data format </w:t>
      </w:r>
      <w:r w:rsidR="00F23E97">
        <w:t>from OpenALPR is a JSON object containing plate candidates for every frame</w:t>
      </w:r>
      <w:r w:rsidR="0002461D">
        <w:t>. However, as consecutive frames most likely contain the same car, some post-processing was needed to extract the unique plates from the list of all plates.</w:t>
      </w:r>
      <w:r w:rsidR="00ED1EB6">
        <w:t xml:space="preserve"> A ‘group similar plates’ feature is available in the commercial version of OpenALPR, but as that was behind a paywall, something similar had to be developed, tested, and implemented.</w:t>
      </w:r>
    </w:p>
    <w:p w:rsidR="0002461D" w:rsidRDefault="0002461D" w:rsidP="00CD2796"/>
    <w:p w:rsidR="0002461D" w:rsidRDefault="0002461D" w:rsidP="00CD2796">
      <w:r>
        <w:t>The initial method was to sort the resultant array of plates by their confidence as determined by OpenALPR, and select the top few. However, there might be repeat plates with high confidence so this method was not robust.</w:t>
      </w:r>
    </w:p>
    <w:p w:rsidR="0002461D" w:rsidRDefault="0002461D" w:rsidP="00CD2796"/>
    <w:p w:rsidR="0002461D" w:rsidRDefault="0002461D" w:rsidP="00CD2796">
      <w:r>
        <w:t>The next method was taking all plates from the beginning to motion detection to the beginning of the next motion detection. However, again, there might be a few cars within one video so this would not get all the unique cars in the video.</w:t>
      </w:r>
    </w:p>
    <w:p w:rsidR="006E4800" w:rsidRDefault="00707536" w:rsidP="006E4800">
      <w:r>
        <w:t>T</w:t>
      </w:r>
      <w:r w:rsidR="0002461D">
        <w:t xml:space="preserve">he final implementation uses the consecutive frame property to its advantage. As consecutive frames are likely to contain the same car, the similarity of the license plate string must be high. If the </w:t>
      </w:r>
      <w:r w:rsidR="0002461D" w:rsidRPr="003E74A5">
        <w:t xml:space="preserve">similarity of the previous license plate and the current license plate is low, then it was highly likely that the plate belonged to another car. Hence, an algorithm to extract unique plates is shown by code snippet </w:t>
      </w:r>
      <w:r w:rsidR="003E74A5" w:rsidRPr="003E74A5">
        <w:t>2</w:t>
      </w:r>
      <w:r w:rsidR="0002461D" w:rsidRPr="003E74A5">
        <w:t>.</w:t>
      </w:r>
      <w:r w:rsidR="006E4800" w:rsidRPr="003E74A5">
        <w:t xml:space="preserve"> Python’s SequenceMatcher fun</w:t>
      </w:r>
      <w:r w:rsidR="006E4800">
        <w:t>ction</w:t>
      </w:r>
      <w:r w:rsidR="007904A6">
        <w:t xml:space="preserve"> from difflib</w:t>
      </w:r>
      <w:r w:rsidR="006E4800">
        <w:t xml:space="preserve"> is used to determin</w:t>
      </w:r>
      <w:r w:rsidR="007904A6">
        <w:t>e the similarity of two strings.</w:t>
      </w:r>
    </w:p>
    <w:p w:rsidR="006E4800" w:rsidRDefault="00EE53A0" w:rsidP="00CD2796">
      <w:r>
        <w:rPr>
          <w:noProof/>
          <w:lang w:eastAsia="en-GB"/>
        </w:rPr>
        <w:lastRenderedPageBreak/>
        <mc:AlternateContent>
          <mc:Choice Requires="wps">
            <w:drawing>
              <wp:anchor distT="0" distB="0" distL="114300" distR="114300" simplePos="0" relativeHeight="251665408" behindDoc="0" locked="0" layoutInCell="1" allowOverlap="1" wp14:anchorId="520B2C11" wp14:editId="11A666F7">
                <wp:simplePos x="0" y="0"/>
                <wp:positionH relativeFrom="column">
                  <wp:posOffset>-20793</wp:posOffset>
                </wp:positionH>
                <wp:positionV relativeFrom="paragraph">
                  <wp:posOffset>3233568</wp:posOffset>
                </wp:positionV>
                <wp:extent cx="5381625" cy="635"/>
                <wp:effectExtent l="0" t="0" r="9525" b="18415"/>
                <wp:wrapTopAndBottom/>
                <wp:docPr id="216" name="Text Box 216"/>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rsidR="0061488D" w:rsidRPr="004F607C" w:rsidRDefault="0061488D" w:rsidP="002E6B05">
                            <w:pPr>
                              <w:pStyle w:val="Caption"/>
                              <w:rPr>
                                <w:noProof/>
                                <w:sz w:val="24"/>
                                <w:szCs w:val="20"/>
                              </w:rPr>
                            </w:pPr>
                            <w:bookmarkStart w:id="114" w:name="_Toc485851374"/>
                            <w:r>
                              <w:t xml:space="preserve">Code Snippet </w:t>
                            </w:r>
                            <w:fldSimple w:instr=" SEQ Code_Snippet \* ARABIC ">
                              <w:r w:rsidR="00D701CC">
                                <w:rPr>
                                  <w:noProof/>
                                </w:rPr>
                                <w:t>2</w:t>
                              </w:r>
                            </w:fldSimple>
                            <w:r>
                              <w:t>: Getting unique plates</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B2C11" id="Text Box 216" o:spid="_x0000_s1028" type="#_x0000_t202" style="position:absolute;left:0;text-align:left;margin-left:-1.65pt;margin-top:254.6pt;width:423.7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" stroked="f">
                <v:textbox style="mso-fit-shape-to-text:t" inset="0,0,0,0">
                  <w:txbxContent>
                    <w:p w:rsidR="0061488D" w:rsidRPr="004F607C" w:rsidRDefault="0061488D" w:rsidP="002E6B05">
                      <w:pPr>
                        <w:pStyle w:val="Caption"/>
                        <w:rPr>
                          <w:noProof/>
                          <w:sz w:val="24"/>
                          <w:szCs w:val="20"/>
                        </w:rPr>
                      </w:pPr>
                      <w:bookmarkStart w:id="115" w:name="_Toc485851374"/>
                      <w:r>
                        <w:t xml:space="preserve">Code Snippet </w:t>
                      </w:r>
                      <w:fldSimple w:instr=" SEQ Code_Snippet \* ARABIC ">
                        <w:r w:rsidR="00D701CC">
                          <w:rPr>
                            <w:noProof/>
                          </w:rPr>
                          <w:t>2</w:t>
                        </w:r>
                      </w:fldSimple>
                      <w:r>
                        <w:t>: Getting unique plates</w:t>
                      </w:r>
                      <w:bookmarkEnd w:id="115"/>
                    </w:p>
                  </w:txbxContent>
                </v:textbox>
                <w10:wrap type="topAndBottom"/>
              </v:shape>
            </w:pict>
          </mc:Fallback>
        </mc:AlternateContent>
      </w:r>
      <w:r w:rsidR="003E74A5">
        <w:rPr>
          <w:noProof/>
          <w:lang w:eastAsia="en-GB"/>
        </w:rPr>
        <mc:AlternateContent>
          <mc:Choice Requires="wps">
            <w:drawing>
              <wp:anchor distT="45720" distB="45720" distL="114300" distR="114300" simplePos="0" relativeHeight="251671552" behindDoc="0" locked="0" layoutInCell="1" allowOverlap="1" wp14:anchorId="36697E04" wp14:editId="08144283">
                <wp:simplePos x="0" y="0"/>
                <wp:positionH relativeFrom="margin">
                  <wp:posOffset>0</wp:posOffset>
                </wp:positionH>
                <wp:positionV relativeFrom="paragraph">
                  <wp:posOffset>258445</wp:posOffset>
                </wp:positionV>
                <wp:extent cx="5381625" cy="1404620"/>
                <wp:effectExtent l="0" t="0" r="28575" b="26035"/>
                <wp:wrapTopAndBottom/>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1404620"/>
                        </a:xfrm>
                        <a:prstGeom prst="rect">
                          <a:avLst/>
                        </a:prstGeom>
                        <a:solidFill>
                          <a:srgbClr val="FFFFFF"/>
                        </a:solidFill>
                        <a:ln w="9525">
                          <a:solidFill>
                            <a:srgbClr val="000000"/>
                          </a:solidFill>
                          <a:miter lim="800000"/>
                          <a:headEnd/>
                          <a:tailEnd/>
                        </a:ln>
                      </wps:spPr>
                      <wps:txbx>
                        <w:txbxContent>
                          <w:p w:rsidR="0061488D" w:rsidRDefault="0061488D" w:rsidP="003E74A5">
                            <w:pPr>
                              <w:jc w:val="left"/>
                            </w:pPr>
                            <w:r>
                              <w:t>return_list_outer = [ ]</w:t>
                            </w:r>
                          </w:p>
                          <w:p w:rsidR="0061488D" w:rsidRDefault="0061488D" w:rsidP="003E74A5">
                            <w:pPr>
                              <w:jc w:val="left"/>
                            </w:pPr>
                            <w:r>
                              <w:t>retun_list_inner = [ ]</w:t>
                            </w:r>
                          </w:p>
                          <w:p w:rsidR="0061488D" w:rsidRDefault="0061488D" w:rsidP="003E74A5">
                            <w:pPr>
                              <w:jc w:val="left"/>
                            </w:pPr>
                            <w:r>
                              <w:t>previous_plate = “ “</w:t>
                            </w:r>
                          </w:p>
                          <w:p w:rsidR="0061488D" w:rsidRDefault="0061488D" w:rsidP="003E74A5">
                            <w:pPr>
                              <w:jc w:val="left"/>
                            </w:pPr>
                            <w:r>
                              <w:t>for current_plate in plates:</w:t>
                            </w:r>
                          </w:p>
                          <w:p w:rsidR="0061488D" w:rsidRDefault="0061488D" w:rsidP="003E74A5">
                            <w:pPr>
                              <w:jc w:val="left"/>
                            </w:pPr>
                            <w:r>
                              <w:tab/>
                              <w:t>if similar(current_plate, previous_plate) &gt; some threshold value:</w:t>
                            </w:r>
                          </w:p>
                          <w:p w:rsidR="0061488D" w:rsidRDefault="0061488D" w:rsidP="003E74A5">
                            <w:pPr>
                              <w:jc w:val="left"/>
                            </w:pPr>
                            <w:r>
                              <w:tab/>
                            </w:r>
                            <w:r>
                              <w:tab/>
                              <w:t># it must be the same car</w:t>
                            </w:r>
                          </w:p>
                          <w:p w:rsidR="0061488D" w:rsidRDefault="0061488D" w:rsidP="003E74A5">
                            <w:pPr>
                              <w:jc w:val="left"/>
                            </w:pPr>
                            <w:r>
                              <w:tab/>
                            </w:r>
                            <w:r>
                              <w:tab/>
                              <w:t>append current_plate to return_list_inner</w:t>
                            </w:r>
                          </w:p>
                          <w:p w:rsidR="0061488D" w:rsidRDefault="0061488D" w:rsidP="003E74A5">
                            <w:pPr>
                              <w:jc w:val="left"/>
                            </w:pPr>
                            <w:r>
                              <w:tab/>
                              <w:t>else: # it must be a different car as strings are not similar</w:t>
                            </w:r>
                          </w:p>
                          <w:p w:rsidR="0061488D" w:rsidRDefault="0061488D" w:rsidP="003E74A5">
                            <w:pPr>
                              <w:jc w:val="left"/>
                            </w:pPr>
                            <w:r>
                              <w:tab/>
                            </w:r>
                            <w:r>
                              <w:tab/>
                              <w:t>sort return_list_inner by confidence</w:t>
                            </w:r>
                          </w:p>
                          <w:p w:rsidR="0061488D" w:rsidRDefault="0061488D" w:rsidP="003E74A5">
                            <w:pPr>
                              <w:jc w:val="left"/>
                            </w:pPr>
                            <w:r>
                              <w:tab/>
                            </w:r>
                            <w:r>
                              <w:tab/>
                              <w:t>append the highest confidence plate to return_list_outer</w:t>
                            </w:r>
                          </w:p>
                          <w:p w:rsidR="0061488D" w:rsidRDefault="0061488D" w:rsidP="003E74A5">
                            <w:pPr>
                              <w:jc w:val="left"/>
                            </w:pPr>
                            <w:r>
                              <w:tab/>
                            </w:r>
                            <w:r>
                              <w:tab/>
                              <w:t>clear return_list_inner</w:t>
                            </w:r>
                          </w:p>
                          <w:p w:rsidR="0061488D" w:rsidRDefault="0061488D" w:rsidP="003E74A5">
                            <w:pPr>
                              <w:jc w:val="left"/>
                            </w:pPr>
                            <w:r>
                              <w:tab/>
                              <w:t>previous_plate = current_plate</w:t>
                            </w:r>
                          </w:p>
                          <w:p w:rsidR="0061488D" w:rsidRDefault="0061488D" w:rsidP="003E74A5">
                            <w:pPr>
                              <w:jc w:val="left"/>
                            </w:pPr>
                            <w:r>
                              <w:t>return return_list_ou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697E04" id="_x0000_s1029" type="#_x0000_t202" style="position:absolute;left:0;text-align:left;margin-left:0;margin-top:20.35pt;width:423.75pt;height:110.6pt;z-index:2516715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">
                <v:textbox style="mso-fit-shape-to-text:t">
                  <w:txbxContent>
                    <w:p w:rsidR="0061488D" w:rsidRDefault="0061488D" w:rsidP="003E74A5">
                      <w:pPr>
                        <w:jc w:val="left"/>
                      </w:pPr>
                      <w:r>
                        <w:t>return_list_outer = [ ]</w:t>
                      </w:r>
                    </w:p>
                    <w:p w:rsidR="0061488D" w:rsidRDefault="0061488D" w:rsidP="003E74A5">
                      <w:pPr>
                        <w:jc w:val="left"/>
                      </w:pPr>
                      <w:r>
                        <w:t>retun_list_inner = [ ]</w:t>
                      </w:r>
                    </w:p>
                    <w:p w:rsidR="0061488D" w:rsidRDefault="0061488D" w:rsidP="003E74A5">
                      <w:pPr>
                        <w:jc w:val="left"/>
                      </w:pPr>
                      <w:r>
                        <w:t>previous_plate = “ “</w:t>
                      </w:r>
                    </w:p>
                    <w:p w:rsidR="0061488D" w:rsidRDefault="0061488D" w:rsidP="003E74A5">
                      <w:pPr>
                        <w:jc w:val="left"/>
                      </w:pPr>
                      <w:r>
                        <w:t>for current_plate in plates:</w:t>
                      </w:r>
                    </w:p>
                    <w:p w:rsidR="0061488D" w:rsidRDefault="0061488D" w:rsidP="003E74A5">
                      <w:pPr>
                        <w:jc w:val="left"/>
                      </w:pPr>
                      <w:r>
                        <w:tab/>
                        <w:t>if similar(current_plate, previous_plate) &gt; some threshold value:</w:t>
                      </w:r>
                    </w:p>
                    <w:p w:rsidR="0061488D" w:rsidRDefault="0061488D" w:rsidP="003E74A5">
                      <w:pPr>
                        <w:jc w:val="left"/>
                      </w:pPr>
                      <w:r>
                        <w:tab/>
                      </w:r>
                      <w:r>
                        <w:tab/>
                        <w:t># it must be the same car</w:t>
                      </w:r>
                    </w:p>
                    <w:p w:rsidR="0061488D" w:rsidRDefault="0061488D" w:rsidP="003E74A5">
                      <w:pPr>
                        <w:jc w:val="left"/>
                      </w:pPr>
                      <w:r>
                        <w:tab/>
                      </w:r>
                      <w:r>
                        <w:tab/>
                        <w:t>append current_plate to return_list_inner</w:t>
                      </w:r>
                    </w:p>
                    <w:p w:rsidR="0061488D" w:rsidRDefault="0061488D" w:rsidP="003E74A5">
                      <w:pPr>
                        <w:jc w:val="left"/>
                      </w:pPr>
                      <w:r>
                        <w:tab/>
                        <w:t>else: # it must be a different car as strings are not similar</w:t>
                      </w:r>
                    </w:p>
                    <w:p w:rsidR="0061488D" w:rsidRDefault="0061488D" w:rsidP="003E74A5">
                      <w:pPr>
                        <w:jc w:val="left"/>
                      </w:pPr>
                      <w:r>
                        <w:tab/>
                      </w:r>
                      <w:r>
                        <w:tab/>
                        <w:t>sort return_list_inner by confidence</w:t>
                      </w:r>
                    </w:p>
                    <w:p w:rsidR="0061488D" w:rsidRDefault="0061488D" w:rsidP="003E74A5">
                      <w:pPr>
                        <w:jc w:val="left"/>
                      </w:pPr>
                      <w:r>
                        <w:tab/>
                      </w:r>
                      <w:r>
                        <w:tab/>
                        <w:t>append the highest confidence plate to return_list_outer</w:t>
                      </w:r>
                    </w:p>
                    <w:p w:rsidR="0061488D" w:rsidRDefault="0061488D" w:rsidP="003E74A5">
                      <w:pPr>
                        <w:jc w:val="left"/>
                      </w:pPr>
                      <w:r>
                        <w:tab/>
                      </w:r>
                      <w:r>
                        <w:tab/>
                        <w:t>clear return_list_inner</w:t>
                      </w:r>
                    </w:p>
                    <w:p w:rsidR="0061488D" w:rsidRDefault="0061488D" w:rsidP="003E74A5">
                      <w:pPr>
                        <w:jc w:val="left"/>
                      </w:pPr>
                      <w:r>
                        <w:tab/>
                        <w:t>previous_plate = current_plate</w:t>
                      </w:r>
                    </w:p>
                    <w:p w:rsidR="0061488D" w:rsidRDefault="0061488D" w:rsidP="003E74A5">
                      <w:pPr>
                        <w:jc w:val="left"/>
                      </w:pPr>
                      <w:r>
                        <w:t>return return_list_outer</w:t>
                      </w:r>
                    </w:p>
                  </w:txbxContent>
                </v:textbox>
                <w10:wrap type="topAndBottom" anchorx="margin"/>
              </v:shape>
            </w:pict>
          </mc:Fallback>
        </mc:AlternateContent>
      </w:r>
      <w:r w:rsidR="006E4800">
        <w:t xml:space="preserve">Unique plates were successfully extracted from the complete list of plates given by OpenALPR using this algorithm. This method also solved a problem with the plates given by OpenALPR – sometimes, depending on the input image, OpenALPR would return a license plate with one or two missing/incorrect characters. An advantage of this method is that plates with one or two missing characters would still be regarded as the same car. </w:t>
      </w:r>
      <w:r w:rsidR="003E74A5">
        <w:fldChar w:fldCharType="begin"/>
      </w:r>
      <w:r w:rsidR="003E74A5">
        <w:instrText xml:space="preserve"> REF _Ref485849117 \h </w:instrText>
      </w:r>
      <w:r w:rsidR="003E74A5">
        <w:fldChar w:fldCharType="separate"/>
      </w:r>
      <w:r w:rsidR="00D701CC">
        <w:t xml:space="preserve">Table </w:t>
      </w:r>
      <w:r w:rsidR="00D701CC">
        <w:rPr>
          <w:noProof/>
        </w:rPr>
        <w:t>4</w:t>
      </w:r>
      <w:r w:rsidR="003E74A5">
        <w:fldChar w:fldCharType="end"/>
      </w:r>
      <w:r w:rsidR="003E74A5">
        <w:t xml:space="preserve"> and </w:t>
      </w:r>
      <w:r w:rsidR="003E74A5">
        <w:fldChar w:fldCharType="begin"/>
      </w:r>
      <w:r w:rsidR="003E74A5">
        <w:instrText xml:space="preserve"> REF _Ref485849120 \h </w:instrText>
      </w:r>
      <w:r w:rsidR="003E74A5">
        <w:fldChar w:fldCharType="separate"/>
      </w:r>
      <w:r w:rsidR="00D701CC">
        <w:t xml:space="preserve">Table </w:t>
      </w:r>
      <w:r w:rsidR="00D701CC">
        <w:rPr>
          <w:noProof/>
        </w:rPr>
        <w:t>5</w:t>
      </w:r>
      <w:r w:rsidR="003E74A5">
        <w:fldChar w:fldCharType="end"/>
      </w:r>
      <w:r w:rsidR="003E74A5">
        <w:t xml:space="preserve"> show</w:t>
      </w:r>
      <w:r w:rsidR="006E4800">
        <w:t xml:space="preserve"> this algorithm separating unique cars, with the most confident candidate plate the one being added to the database.</w:t>
      </w:r>
    </w:p>
    <w:p w:rsidR="006E4800" w:rsidRDefault="006E4800" w:rsidP="00CD2796"/>
    <w:p w:rsidR="006E4800" w:rsidRDefault="006E4800" w:rsidP="002E6B05">
      <w:pPr>
        <w:pStyle w:val="Caption"/>
      </w:pPr>
      <w:bookmarkStart w:id="116" w:name="_Ref485849117"/>
      <w:bookmarkStart w:id="117" w:name="_Toc485851361"/>
      <w:r>
        <w:t xml:space="preserve">Table </w:t>
      </w:r>
      <w:fldSimple w:instr=" SEQ Table \* ARABIC ">
        <w:r w:rsidR="00D701CC">
          <w:rPr>
            <w:noProof/>
          </w:rPr>
          <w:t>4</w:t>
        </w:r>
      </w:fldSimple>
      <w:bookmarkEnd w:id="116"/>
      <w:r>
        <w:t>: Unique plates extracted fr</w:t>
      </w:r>
      <w:r w:rsidR="00E45C21">
        <w:t>om a list of all returned plates</w:t>
      </w:r>
      <w:r w:rsidR="002B618A">
        <w:t xml:space="preserve"> from real world footage</w:t>
      </w:r>
      <w:bookmarkEnd w:id="117"/>
    </w:p>
    <w:tbl>
      <w:tblPr>
        <w:tblStyle w:val="ListTable3"/>
        <w:tblW w:w="0" w:type="auto"/>
        <w:tblLook w:val="04A0" w:firstRow="1" w:lastRow="0" w:firstColumn="1" w:lastColumn="0" w:noHBand="0" w:noVBand="1"/>
      </w:tblPr>
      <w:tblGrid>
        <w:gridCol w:w="1980"/>
        <w:gridCol w:w="2268"/>
        <w:gridCol w:w="2001"/>
        <w:gridCol w:w="2245"/>
      </w:tblGrid>
      <w:tr w:rsidR="00C735E6" w:rsidTr="00C735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0" w:type="dxa"/>
          </w:tcPr>
          <w:p w:rsidR="00C735E6" w:rsidRDefault="00C735E6" w:rsidP="00CD2796">
            <w:r>
              <w:t>Actual Plate</w:t>
            </w:r>
          </w:p>
        </w:tc>
        <w:tc>
          <w:tcPr>
            <w:tcW w:w="2268" w:type="dxa"/>
          </w:tcPr>
          <w:p w:rsidR="00C735E6" w:rsidRDefault="00C735E6" w:rsidP="00CD2796">
            <w:pPr>
              <w:cnfStyle w:val="100000000000" w:firstRow="1" w:lastRow="0" w:firstColumn="0" w:lastColumn="0" w:oddVBand="0" w:evenVBand="0" w:oddHBand="0" w:evenHBand="0" w:firstRowFirstColumn="0" w:firstRowLastColumn="0" w:lastRowFirstColumn="0" w:lastRowLastColumn="0"/>
            </w:pPr>
            <w:r>
              <w:t>KP08UDE</w:t>
            </w:r>
          </w:p>
        </w:tc>
        <w:tc>
          <w:tcPr>
            <w:tcW w:w="2001" w:type="dxa"/>
          </w:tcPr>
          <w:p w:rsidR="00C735E6" w:rsidRDefault="00C735E6" w:rsidP="00CD2796">
            <w:pPr>
              <w:cnfStyle w:val="100000000000" w:firstRow="1" w:lastRow="0" w:firstColumn="0" w:lastColumn="0" w:oddVBand="0" w:evenVBand="0" w:oddHBand="0" w:evenHBand="0" w:firstRowFirstColumn="0" w:firstRowLastColumn="0" w:lastRowFirstColumn="0" w:lastRowLastColumn="0"/>
            </w:pPr>
            <w:r>
              <w:t>LM65ERT</w:t>
            </w:r>
          </w:p>
        </w:tc>
        <w:tc>
          <w:tcPr>
            <w:tcW w:w="2245" w:type="dxa"/>
          </w:tcPr>
          <w:p w:rsidR="00C735E6" w:rsidRDefault="00C735E6" w:rsidP="00CD2796">
            <w:pPr>
              <w:cnfStyle w:val="100000000000" w:firstRow="1" w:lastRow="0" w:firstColumn="0" w:lastColumn="0" w:oddVBand="0" w:evenVBand="0" w:oddHBand="0" w:evenHBand="0" w:firstRowFirstColumn="0" w:firstRowLastColumn="0" w:lastRowFirstColumn="0" w:lastRowLastColumn="0"/>
            </w:pPr>
            <w:r>
              <w:t>FE16RRX</w:t>
            </w:r>
          </w:p>
        </w:tc>
      </w:tr>
      <w:tr w:rsidR="00C735E6" w:rsidTr="00C735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C735E6" w:rsidRDefault="00C735E6" w:rsidP="00CD2796">
            <w:r>
              <w:t>Variant 1</w:t>
            </w:r>
          </w:p>
        </w:tc>
        <w:tc>
          <w:tcPr>
            <w:tcW w:w="2268"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KPO8UDE</w:t>
            </w:r>
          </w:p>
        </w:tc>
        <w:tc>
          <w:tcPr>
            <w:tcW w:w="2001"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 xml:space="preserve">M65ERT </w:t>
            </w:r>
          </w:p>
        </w:tc>
        <w:tc>
          <w:tcPr>
            <w:tcW w:w="2245"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FEIRRX</w:t>
            </w:r>
          </w:p>
        </w:tc>
      </w:tr>
      <w:tr w:rsidR="00C735E6" w:rsidTr="00C735E6">
        <w:tc>
          <w:tcPr>
            <w:cnfStyle w:val="001000000000" w:firstRow="0" w:lastRow="0" w:firstColumn="1" w:lastColumn="0" w:oddVBand="0" w:evenVBand="0" w:oddHBand="0" w:evenHBand="0" w:firstRowFirstColumn="0" w:firstRowLastColumn="0" w:lastRowFirstColumn="0" w:lastRowLastColumn="0"/>
            <w:tcW w:w="1980" w:type="dxa"/>
          </w:tcPr>
          <w:p w:rsidR="00C735E6" w:rsidRDefault="00C735E6" w:rsidP="00CD2796">
            <w:r>
              <w:t>Variant 2</w:t>
            </w:r>
          </w:p>
        </w:tc>
        <w:tc>
          <w:tcPr>
            <w:tcW w:w="2268" w:type="dxa"/>
          </w:tcPr>
          <w:p w:rsidR="00C735E6" w:rsidRDefault="00C735E6" w:rsidP="00CD2796">
            <w:pPr>
              <w:cnfStyle w:val="000000000000" w:firstRow="0" w:lastRow="0" w:firstColumn="0" w:lastColumn="0" w:oddVBand="0" w:evenVBand="0" w:oddHBand="0" w:evenHBand="0" w:firstRowFirstColumn="0" w:firstRowLastColumn="0" w:lastRowFirstColumn="0" w:lastRowLastColumn="0"/>
            </w:pPr>
            <w:r>
              <w:t>KP08UD</w:t>
            </w:r>
          </w:p>
        </w:tc>
        <w:tc>
          <w:tcPr>
            <w:tcW w:w="2001" w:type="dxa"/>
          </w:tcPr>
          <w:p w:rsidR="00C735E6" w:rsidRDefault="00C735E6" w:rsidP="00CD2796">
            <w:pPr>
              <w:cnfStyle w:val="000000000000" w:firstRow="0" w:lastRow="0" w:firstColumn="0" w:lastColumn="0" w:oddVBand="0" w:evenVBand="0" w:oddHBand="0" w:evenHBand="0" w:firstRowFirstColumn="0" w:firstRowLastColumn="0" w:lastRowFirstColumn="0" w:lastRowLastColumn="0"/>
            </w:pPr>
            <w:r>
              <w:t>LM65E</w:t>
            </w:r>
          </w:p>
        </w:tc>
        <w:tc>
          <w:tcPr>
            <w:tcW w:w="2245" w:type="dxa"/>
          </w:tcPr>
          <w:p w:rsidR="00C735E6" w:rsidRDefault="00C735E6" w:rsidP="00CD2796">
            <w:pPr>
              <w:cnfStyle w:val="000000000000" w:firstRow="0" w:lastRow="0" w:firstColumn="0" w:lastColumn="0" w:oddVBand="0" w:evenVBand="0" w:oddHBand="0" w:evenHBand="0" w:firstRowFirstColumn="0" w:firstRowLastColumn="0" w:lastRowFirstColumn="0" w:lastRowLastColumn="0"/>
            </w:pPr>
            <w:r>
              <w:t>RE16RRX</w:t>
            </w:r>
          </w:p>
        </w:tc>
      </w:tr>
      <w:tr w:rsidR="00C735E6" w:rsidTr="00C735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C735E6" w:rsidRDefault="00C735E6" w:rsidP="00CD2796">
            <w:r>
              <w:t>Variant 3</w:t>
            </w:r>
          </w:p>
        </w:tc>
        <w:tc>
          <w:tcPr>
            <w:tcW w:w="2268"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KP08U0E</w:t>
            </w:r>
          </w:p>
        </w:tc>
        <w:tc>
          <w:tcPr>
            <w:tcW w:w="2001"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LM5ETT</w:t>
            </w:r>
          </w:p>
        </w:tc>
        <w:tc>
          <w:tcPr>
            <w:tcW w:w="2245"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FERRX</w:t>
            </w:r>
          </w:p>
        </w:tc>
      </w:tr>
    </w:tbl>
    <w:p w:rsidR="006E4800" w:rsidRDefault="006E4800" w:rsidP="00CD2796"/>
    <w:p w:rsidR="007904A6" w:rsidRDefault="007904A6" w:rsidP="002E6B05">
      <w:pPr>
        <w:pStyle w:val="Caption"/>
      </w:pPr>
      <w:bookmarkStart w:id="118" w:name="_Ref485849120"/>
      <w:bookmarkStart w:id="119" w:name="_Toc485851362"/>
      <w:r>
        <w:t xml:space="preserve">Table </w:t>
      </w:r>
      <w:fldSimple w:instr=" SEQ Table \* ARABIC ">
        <w:r w:rsidR="00D701CC">
          <w:rPr>
            <w:noProof/>
          </w:rPr>
          <w:t>5</w:t>
        </w:r>
      </w:fldSimple>
      <w:bookmarkEnd w:id="118"/>
      <w:r>
        <w:t>: String similarity</w:t>
      </w:r>
      <w:bookmarkEnd w:id="119"/>
    </w:p>
    <w:tbl>
      <w:tblPr>
        <w:tblStyle w:val="ListTable3"/>
        <w:tblW w:w="0" w:type="auto"/>
        <w:tblLook w:val="04A0" w:firstRow="1" w:lastRow="0" w:firstColumn="1" w:lastColumn="0" w:noHBand="0" w:noVBand="1"/>
      </w:tblPr>
      <w:tblGrid>
        <w:gridCol w:w="2831"/>
        <w:gridCol w:w="2831"/>
        <w:gridCol w:w="2832"/>
      </w:tblGrid>
      <w:tr w:rsidR="00E45C21" w:rsidTr="00E45C2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1" w:type="dxa"/>
          </w:tcPr>
          <w:p w:rsidR="00E45C21" w:rsidRDefault="00E45C21" w:rsidP="00CD2796">
            <w:r>
              <w:t>Plate 1</w:t>
            </w:r>
          </w:p>
        </w:tc>
        <w:tc>
          <w:tcPr>
            <w:tcW w:w="2831" w:type="dxa"/>
          </w:tcPr>
          <w:p w:rsidR="00E45C21" w:rsidRDefault="00E45C21" w:rsidP="00CD2796">
            <w:pPr>
              <w:cnfStyle w:val="100000000000" w:firstRow="1" w:lastRow="0" w:firstColumn="0" w:lastColumn="0" w:oddVBand="0" w:evenVBand="0" w:oddHBand="0" w:evenHBand="0" w:firstRowFirstColumn="0" w:firstRowLastColumn="0" w:lastRowFirstColumn="0" w:lastRowLastColumn="0"/>
            </w:pPr>
            <w:r>
              <w:t>Plate 2</w:t>
            </w:r>
          </w:p>
        </w:tc>
        <w:tc>
          <w:tcPr>
            <w:tcW w:w="2832" w:type="dxa"/>
          </w:tcPr>
          <w:p w:rsidR="00E45C21" w:rsidRDefault="00E45C21" w:rsidP="00CD2796">
            <w:pPr>
              <w:cnfStyle w:val="100000000000" w:firstRow="1" w:lastRow="0" w:firstColumn="0" w:lastColumn="0" w:oddVBand="0" w:evenVBand="0" w:oddHBand="0" w:evenHBand="0" w:firstRowFirstColumn="0" w:firstRowLastColumn="0" w:lastRowFirstColumn="0" w:lastRowLastColumn="0"/>
            </w:pPr>
            <w:r>
              <w:t>String Similarity</w:t>
            </w:r>
          </w:p>
        </w:tc>
      </w:tr>
      <w:tr w:rsidR="00E45C21" w:rsidTr="00E45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KP08UDE</w:t>
            </w:r>
          </w:p>
        </w:tc>
        <w:tc>
          <w:tcPr>
            <w:tcW w:w="2831"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KP08U0E</w:t>
            </w:r>
          </w:p>
        </w:tc>
        <w:tc>
          <w:tcPr>
            <w:tcW w:w="2832"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0.857</w:t>
            </w:r>
          </w:p>
        </w:tc>
      </w:tr>
      <w:tr w:rsidR="00E45C21" w:rsidTr="00E45C21">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KP08UDE</w:t>
            </w:r>
          </w:p>
        </w:tc>
        <w:tc>
          <w:tcPr>
            <w:tcW w:w="2831" w:type="dxa"/>
          </w:tcPr>
          <w:p w:rsidR="00E45C21" w:rsidRDefault="00E45C21" w:rsidP="00CD2796">
            <w:pPr>
              <w:cnfStyle w:val="000000000000" w:firstRow="0" w:lastRow="0" w:firstColumn="0" w:lastColumn="0" w:oddVBand="0" w:evenVBand="0" w:oddHBand="0" w:evenHBand="0" w:firstRowFirstColumn="0" w:firstRowLastColumn="0" w:lastRowFirstColumn="0" w:lastRowLastColumn="0"/>
            </w:pPr>
            <w:r>
              <w:t>LM65ERT</w:t>
            </w:r>
          </w:p>
        </w:tc>
        <w:tc>
          <w:tcPr>
            <w:tcW w:w="2832" w:type="dxa"/>
          </w:tcPr>
          <w:p w:rsidR="00E45C21" w:rsidRDefault="007904A6" w:rsidP="00CD2796">
            <w:pPr>
              <w:cnfStyle w:val="000000000000" w:firstRow="0" w:lastRow="0" w:firstColumn="0" w:lastColumn="0" w:oddVBand="0" w:evenVBand="0" w:oddHBand="0" w:evenHBand="0" w:firstRowFirstColumn="0" w:firstRowLastColumn="0" w:lastRowFirstColumn="0" w:lastRowLastColumn="0"/>
            </w:pPr>
            <w:r>
              <w:t>0.143</w:t>
            </w:r>
          </w:p>
        </w:tc>
      </w:tr>
      <w:tr w:rsidR="00E45C21" w:rsidTr="00E45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KP08UDE</w:t>
            </w:r>
          </w:p>
        </w:tc>
        <w:tc>
          <w:tcPr>
            <w:tcW w:w="2831"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FE16RRX</w:t>
            </w:r>
          </w:p>
        </w:tc>
        <w:tc>
          <w:tcPr>
            <w:tcW w:w="2832" w:type="dxa"/>
          </w:tcPr>
          <w:p w:rsidR="00E45C21" w:rsidRDefault="007904A6" w:rsidP="00CD2796">
            <w:pPr>
              <w:cnfStyle w:val="000000100000" w:firstRow="0" w:lastRow="0" w:firstColumn="0" w:lastColumn="0" w:oddVBand="0" w:evenVBand="0" w:oddHBand="1" w:evenHBand="0" w:firstRowFirstColumn="0" w:firstRowLastColumn="0" w:lastRowFirstColumn="0" w:lastRowLastColumn="0"/>
            </w:pPr>
            <w:r>
              <w:t>0.143</w:t>
            </w:r>
          </w:p>
        </w:tc>
      </w:tr>
      <w:tr w:rsidR="00E45C21" w:rsidTr="00E45C21">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LM65ERT</w:t>
            </w:r>
          </w:p>
        </w:tc>
        <w:tc>
          <w:tcPr>
            <w:tcW w:w="2831" w:type="dxa"/>
          </w:tcPr>
          <w:p w:rsidR="00E45C21" w:rsidRDefault="00E45C21" w:rsidP="00CD2796">
            <w:pPr>
              <w:cnfStyle w:val="000000000000" w:firstRow="0" w:lastRow="0" w:firstColumn="0" w:lastColumn="0" w:oddVBand="0" w:evenVBand="0" w:oddHBand="0" w:evenHBand="0" w:firstRowFirstColumn="0" w:firstRowLastColumn="0" w:lastRowFirstColumn="0" w:lastRowLastColumn="0"/>
            </w:pPr>
            <w:r>
              <w:t>M65ERT</w:t>
            </w:r>
          </w:p>
        </w:tc>
        <w:tc>
          <w:tcPr>
            <w:tcW w:w="2832" w:type="dxa"/>
          </w:tcPr>
          <w:p w:rsidR="00E45C21" w:rsidRDefault="007904A6" w:rsidP="00CD2796">
            <w:pPr>
              <w:cnfStyle w:val="000000000000" w:firstRow="0" w:lastRow="0" w:firstColumn="0" w:lastColumn="0" w:oddVBand="0" w:evenVBand="0" w:oddHBand="0" w:evenHBand="0" w:firstRowFirstColumn="0" w:firstRowLastColumn="0" w:lastRowFirstColumn="0" w:lastRowLastColumn="0"/>
            </w:pPr>
            <w:r>
              <w:t>0.923</w:t>
            </w:r>
          </w:p>
        </w:tc>
      </w:tr>
      <w:tr w:rsidR="00E45C21" w:rsidTr="00E45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lastRenderedPageBreak/>
              <w:t>LM65ERT</w:t>
            </w:r>
          </w:p>
        </w:tc>
        <w:tc>
          <w:tcPr>
            <w:tcW w:w="2831"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FE16RRX</w:t>
            </w:r>
          </w:p>
        </w:tc>
        <w:tc>
          <w:tcPr>
            <w:tcW w:w="2832" w:type="dxa"/>
          </w:tcPr>
          <w:p w:rsidR="00E45C21" w:rsidRDefault="007904A6" w:rsidP="00CD2796">
            <w:pPr>
              <w:cnfStyle w:val="000000100000" w:firstRow="0" w:lastRow="0" w:firstColumn="0" w:lastColumn="0" w:oddVBand="0" w:evenVBand="0" w:oddHBand="1" w:evenHBand="0" w:firstRowFirstColumn="0" w:firstRowLastColumn="0" w:lastRowFirstColumn="0" w:lastRowLastColumn="0"/>
            </w:pPr>
            <w:r>
              <w:t>0.286</w:t>
            </w:r>
          </w:p>
        </w:tc>
      </w:tr>
      <w:tr w:rsidR="00E45C21" w:rsidTr="00E45C21">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FE16RRX</w:t>
            </w:r>
          </w:p>
        </w:tc>
        <w:tc>
          <w:tcPr>
            <w:tcW w:w="2831" w:type="dxa"/>
          </w:tcPr>
          <w:p w:rsidR="00E45C21" w:rsidRDefault="00E45C21" w:rsidP="00CD2796">
            <w:pPr>
              <w:cnfStyle w:val="000000000000" w:firstRow="0" w:lastRow="0" w:firstColumn="0" w:lastColumn="0" w:oddVBand="0" w:evenVBand="0" w:oddHBand="0" w:evenHBand="0" w:firstRowFirstColumn="0" w:firstRowLastColumn="0" w:lastRowFirstColumn="0" w:lastRowLastColumn="0"/>
            </w:pPr>
            <w:r>
              <w:t>FEIRRX</w:t>
            </w:r>
          </w:p>
        </w:tc>
        <w:tc>
          <w:tcPr>
            <w:tcW w:w="2832" w:type="dxa"/>
          </w:tcPr>
          <w:p w:rsidR="00E45C21" w:rsidRDefault="007904A6" w:rsidP="00CD2796">
            <w:pPr>
              <w:cnfStyle w:val="000000000000" w:firstRow="0" w:lastRow="0" w:firstColumn="0" w:lastColumn="0" w:oddVBand="0" w:evenVBand="0" w:oddHBand="0" w:evenHBand="0" w:firstRowFirstColumn="0" w:firstRowLastColumn="0" w:lastRowFirstColumn="0" w:lastRowLastColumn="0"/>
            </w:pPr>
            <w:r>
              <w:t>0.769</w:t>
            </w:r>
          </w:p>
        </w:tc>
      </w:tr>
    </w:tbl>
    <w:p w:rsidR="00E45C21" w:rsidRDefault="00E45C21" w:rsidP="00CD2796"/>
    <w:p w:rsidR="00DF1DF2" w:rsidRDefault="006E4800" w:rsidP="00CD2796">
      <w:r>
        <w:t>The final list of plates contain the aforementioned OpenALPR return type of a tuple containing the plate string, the timestamp, and th</w:t>
      </w:r>
      <w:r w:rsidR="00635273">
        <w:t xml:space="preserve">e file path of the source image. This concludes block 8 out of 9 from </w:t>
      </w:r>
      <w:r w:rsidR="00635273" w:rsidRPr="00B934E6">
        <w:t>the flow shown in</w:t>
      </w:r>
      <w:r w:rsidR="00B934E6" w:rsidRPr="00B934E6">
        <w:t xml:space="preserve"> </w:t>
      </w:r>
      <w:r w:rsidR="00B934E6" w:rsidRPr="00B934E6">
        <w:fldChar w:fldCharType="begin"/>
      </w:r>
      <w:r w:rsidR="00B934E6" w:rsidRPr="00B934E6">
        <w:instrText xml:space="preserve"> REF _Ref485848301 \h </w:instrText>
      </w:r>
      <w:r w:rsidR="00B934E6" w:rsidRPr="00B934E6">
        <w:fldChar w:fldCharType="separate"/>
      </w:r>
      <w:r w:rsidR="00D701CC">
        <w:t xml:space="preserve">Figure </w:t>
      </w:r>
      <w:r w:rsidR="00D701CC">
        <w:rPr>
          <w:noProof/>
        </w:rPr>
        <w:t>5</w:t>
      </w:r>
      <w:r w:rsidR="00B934E6" w:rsidRPr="00B934E6">
        <w:fldChar w:fldCharType="end"/>
      </w:r>
      <w:r w:rsidR="00635273" w:rsidRPr="00B934E6">
        <w:t>.</w:t>
      </w:r>
      <w:r w:rsidRPr="00B934E6">
        <w:t xml:space="preserve"> Hence, each car was then added to the local plate database with this information </w:t>
      </w:r>
      <w:r w:rsidR="00635273" w:rsidRPr="00B934E6">
        <w:t>–</w:t>
      </w:r>
      <w:r w:rsidRPr="00B934E6">
        <w:t xml:space="preserve"> completing</w:t>
      </w:r>
      <w:r w:rsidR="00635273" w:rsidRPr="00B934E6">
        <w:t xml:space="preserve"> block 9 out of 9 from the flow shown in</w:t>
      </w:r>
      <w:r w:rsidR="00B934E6" w:rsidRPr="00B934E6">
        <w:t xml:space="preserve"> </w:t>
      </w:r>
      <w:r w:rsidR="00B934E6" w:rsidRPr="00B934E6">
        <w:fldChar w:fldCharType="begin"/>
      </w:r>
      <w:r w:rsidR="00B934E6" w:rsidRPr="00B934E6">
        <w:instrText xml:space="preserve"> REF _Ref485848301 \h </w:instrText>
      </w:r>
      <w:r w:rsidR="00B934E6" w:rsidRPr="00B934E6">
        <w:fldChar w:fldCharType="separate"/>
      </w:r>
      <w:r w:rsidR="00D701CC">
        <w:t xml:space="preserve">Figure </w:t>
      </w:r>
      <w:r w:rsidR="00D701CC">
        <w:rPr>
          <w:noProof/>
        </w:rPr>
        <w:t>5</w:t>
      </w:r>
      <w:r w:rsidR="00B934E6" w:rsidRPr="00B934E6">
        <w:fldChar w:fldCharType="end"/>
      </w:r>
      <w:r w:rsidR="00635273" w:rsidRPr="00B934E6">
        <w:t>, and</w:t>
      </w:r>
      <w:r w:rsidRPr="00B934E6">
        <w:t xml:space="preserve"> the </w:t>
      </w:r>
      <w:r>
        <w:t>license plate recognition module.</w:t>
      </w:r>
    </w:p>
    <w:p w:rsidR="00086934" w:rsidRDefault="00086934" w:rsidP="00CD2796"/>
    <w:p w:rsidR="00086934" w:rsidRDefault="00086934" w:rsidP="00086934">
      <w:pPr>
        <w:pStyle w:val="Heading3"/>
      </w:pPr>
      <w:bookmarkStart w:id="120" w:name="_Toc485851416"/>
      <w:r>
        <w:t>Database Implementation</w:t>
      </w:r>
      <w:bookmarkEnd w:id="120"/>
    </w:p>
    <w:p w:rsidR="00086934" w:rsidRDefault="006A7ECC" w:rsidP="00086934">
      <w:r>
        <w:t xml:space="preserve">The last section of the license plate recognition deals with the implementation of the two databases needed: the videos to be processed database, </w:t>
      </w:r>
      <w:r w:rsidR="008F3C4B">
        <w:t xml:space="preserve">and </w:t>
      </w:r>
      <w:r>
        <w:t>the license plate database.</w:t>
      </w:r>
    </w:p>
    <w:p w:rsidR="006A7ECC" w:rsidRDefault="006A7ECC" w:rsidP="00086934"/>
    <w:p w:rsidR="008F3C4B" w:rsidRDefault="008F3C4B" w:rsidP="00086934">
      <w:r>
        <w:t xml:space="preserve">The videos to be processed database is the simpler of the two, with only three fields: the file path of the video to be processed, a Boolean value of whether the video was processed or not, and the time when processed. </w:t>
      </w:r>
    </w:p>
    <w:p w:rsidR="003043C4" w:rsidRDefault="003043C4" w:rsidP="003043C4">
      <w:pPr>
        <w:keepNext/>
        <w:jc w:val="center"/>
      </w:pPr>
      <w:r>
        <w:rPr>
          <w:noProof/>
          <w:lang w:eastAsia="en-GB"/>
        </w:rPr>
        <w:drawing>
          <wp:inline distT="0" distB="0" distL="0" distR="0">
            <wp:extent cx="2441575" cy="1078230"/>
            <wp:effectExtent l="190500" t="190500" r="187325" b="198120"/>
            <wp:docPr id="219" name="Picture 219" descr="C:\Users\Jeremy\AppData\Local\Microsoft\Windows\INetCacheContent.Word\alp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Jeremy\AppData\Local\Microsoft\Windows\INetCacheContent.Word\alpr.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441575" cy="1078230"/>
                    </a:xfrm>
                    <a:prstGeom prst="rect">
                      <a:avLst/>
                    </a:prstGeom>
                    <a:ln>
                      <a:noFill/>
                    </a:ln>
                    <a:effectLst>
                      <a:outerShdw blurRad="190500" algn="tl" rotWithShape="0">
                        <a:srgbClr val="000000">
                          <a:alpha val="70000"/>
                        </a:srgbClr>
                      </a:outerShdw>
                    </a:effectLst>
                  </pic:spPr>
                </pic:pic>
              </a:graphicData>
            </a:graphic>
          </wp:inline>
        </w:drawing>
      </w:r>
    </w:p>
    <w:p w:rsidR="003043C4" w:rsidRDefault="003043C4" w:rsidP="002E6B05">
      <w:pPr>
        <w:pStyle w:val="Caption"/>
      </w:pPr>
      <w:bookmarkStart w:id="121" w:name="_Toc485851323"/>
      <w:r>
        <w:t xml:space="preserve">Figure </w:t>
      </w:r>
      <w:fldSimple w:instr=" SEQ Figure \* ARABIC ">
        <w:r w:rsidR="00D701CC">
          <w:rPr>
            <w:noProof/>
          </w:rPr>
          <w:t>9</w:t>
        </w:r>
      </w:fldSimple>
      <w:r>
        <w:t>: Videos to be processed database table</w:t>
      </w:r>
      <w:bookmarkEnd w:id="121"/>
    </w:p>
    <w:p w:rsidR="003043C4" w:rsidRPr="00086934" w:rsidRDefault="003043C4" w:rsidP="00086934">
      <w:r>
        <w:t xml:space="preserve">As the plate database has foreign key </w:t>
      </w:r>
      <w:r w:rsidRPr="00636FFE">
        <w:t xml:space="preserve">relationships with the P2P network </w:t>
      </w:r>
      <w:r w:rsidR="00D764C4" w:rsidRPr="00636FFE">
        <w:t>databases</w:t>
      </w:r>
      <w:r w:rsidRPr="00636FFE">
        <w:t>, it will be explored there instead – see section</w:t>
      </w:r>
      <w:r w:rsidR="00636FFE" w:rsidRPr="00636FFE">
        <w:t xml:space="preserve"> </w:t>
      </w:r>
      <w:r w:rsidR="00636FFE" w:rsidRPr="00636FFE">
        <w:fldChar w:fldCharType="begin"/>
      </w:r>
      <w:r w:rsidR="00636FFE" w:rsidRPr="00636FFE">
        <w:instrText xml:space="preserve"> REF _Ref485847334 \n \h </w:instrText>
      </w:r>
      <w:r w:rsidR="00636FFE" w:rsidRPr="00636FFE">
        <w:fldChar w:fldCharType="separate"/>
      </w:r>
      <w:r w:rsidR="00D701CC">
        <w:t>6.3.1</w:t>
      </w:r>
      <w:r w:rsidR="00636FFE" w:rsidRPr="00636FFE">
        <w:fldChar w:fldCharType="end"/>
      </w:r>
      <w:r w:rsidRPr="00636FFE">
        <w:t>.</w:t>
      </w:r>
    </w:p>
    <w:p w:rsidR="0002461D" w:rsidRDefault="0002461D" w:rsidP="00CD2796"/>
    <w:p w:rsidR="00CD2796" w:rsidRDefault="00F64C92" w:rsidP="00DE4BEB">
      <w:pPr>
        <w:pStyle w:val="Heading2"/>
      </w:pPr>
      <w:bookmarkStart w:id="122" w:name="_Toc485851417"/>
      <w:r>
        <w:t>The Peer to Peer Network</w:t>
      </w:r>
      <w:bookmarkEnd w:id="122"/>
    </w:p>
    <w:p w:rsidR="006E642E" w:rsidRDefault="006E642E" w:rsidP="006E642E">
      <w:pPr>
        <w:rPr>
          <w:lang w:val="en-US"/>
        </w:rPr>
      </w:pPr>
      <w:r>
        <w:rPr>
          <w:lang w:val="en-US"/>
        </w:rPr>
        <w:t>The core of the project, the P2P network constitutes the backbone on which the license plate detection and web interface operate on. As such, it required the most thought in implementation.</w:t>
      </w:r>
    </w:p>
    <w:p w:rsidR="006E642E" w:rsidRDefault="006E642E" w:rsidP="006E642E">
      <w:pPr>
        <w:keepNext/>
        <w:jc w:val="center"/>
      </w:pPr>
      <w:r>
        <w:rPr>
          <w:noProof/>
          <w:lang w:eastAsia="en-GB"/>
        </w:rPr>
        <w:lastRenderedPageBreak/>
        <w:drawing>
          <wp:inline distT="0" distB="0" distL="0" distR="0" wp14:anchorId="10A51F49" wp14:editId="29ADEB0B">
            <wp:extent cx="3105150" cy="2469782"/>
            <wp:effectExtent l="190500" t="190500" r="190500" b="197485"/>
            <wp:docPr id="214" name="Picture 214" descr="http://mufff.in/i/716d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mufff.in/i/716dfa.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111853" cy="2475114"/>
                    </a:xfrm>
                    <a:prstGeom prst="rect">
                      <a:avLst/>
                    </a:prstGeom>
                    <a:ln>
                      <a:noFill/>
                    </a:ln>
                    <a:effectLst>
                      <a:outerShdw blurRad="190500" algn="tl" rotWithShape="0">
                        <a:srgbClr val="000000">
                          <a:alpha val="70000"/>
                        </a:srgbClr>
                      </a:outerShdw>
                    </a:effectLst>
                  </pic:spPr>
                </pic:pic>
              </a:graphicData>
            </a:graphic>
          </wp:inline>
        </w:drawing>
      </w:r>
    </w:p>
    <w:p w:rsidR="006E642E" w:rsidRDefault="006E642E" w:rsidP="002E6B05">
      <w:pPr>
        <w:pStyle w:val="Caption"/>
      </w:pPr>
      <w:bookmarkStart w:id="123" w:name="_Ref485848380"/>
      <w:bookmarkStart w:id="124" w:name="_Toc485851324"/>
      <w:r>
        <w:t xml:space="preserve">Figure </w:t>
      </w:r>
      <w:fldSimple w:instr=" SEQ Figure \* ARABIC ">
        <w:r w:rsidR="00D701CC">
          <w:rPr>
            <w:noProof/>
          </w:rPr>
          <w:t>10</w:t>
        </w:r>
      </w:fldSimple>
      <w:bookmarkEnd w:id="123"/>
      <w:r>
        <w:t>: Structure of Peer to Peer Network</w:t>
      </w:r>
      <w:r w:rsidR="00625B8E">
        <w:t xml:space="preserve"> (lines indicate persistent connection)</w:t>
      </w:r>
      <w:bookmarkEnd w:id="124"/>
    </w:p>
    <w:p w:rsidR="006E642E" w:rsidRDefault="008B2881" w:rsidP="006E642E">
      <w:pPr>
        <w:rPr>
          <w:lang w:val="en-US"/>
        </w:rPr>
      </w:pPr>
      <w:r>
        <w:rPr>
          <w:color w:val="FF0000"/>
          <w:lang w:val="en-US"/>
        </w:rPr>
        <w:fldChar w:fldCharType="begin"/>
      </w:r>
      <w:r>
        <w:rPr>
          <w:lang w:val="en-US"/>
        </w:rPr>
        <w:instrText xml:space="preserve"> REF _Ref485848380 \h </w:instrText>
      </w:r>
      <w:r>
        <w:rPr>
          <w:color w:val="FF0000"/>
          <w:lang w:val="en-US"/>
        </w:rPr>
      </w:r>
      <w:r>
        <w:rPr>
          <w:color w:val="FF0000"/>
          <w:lang w:val="en-US"/>
        </w:rPr>
        <w:fldChar w:fldCharType="separate"/>
      </w:r>
      <w:r w:rsidR="00D701CC">
        <w:t xml:space="preserve">Figure </w:t>
      </w:r>
      <w:r w:rsidR="00D701CC">
        <w:rPr>
          <w:noProof/>
        </w:rPr>
        <w:t>10</w:t>
      </w:r>
      <w:r>
        <w:rPr>
          <w:color w:val="FF0000"/>
          <w:lang w:val="en-US"/>
        </w:rPr>
        <w:fldChar w:fldCharType="end"/>
      </w:r>
      <w:r>
        <w:rPr>
          <w:color w:val="FF0000"/>
          <w:lang w:val="en-US"/>
        </w:rPr>
        <w:t xml:space="preserve"> </w:t>
      </w:r>
      <w:r w:rsidR="006E642E">
        <w:rPr>
          <w:lang w:val="en-US"/>
        </w:rPr>
        <w:t xml:space="preserve">demonstrates the typical P2P network connections. </w:t>
      </w:r>
      <w:r w:rsidR="008749E0">
        <w:rPr>
          <w:lang w:val="en-US"/>
        </w:rPr>
        <w:t>Since</w:t>
      </w:r>
      <w:r w:rsidR="006E642E">
        <w:rPr>
          <w:lang w:val="en-US"/>
        </w:rPr>
        <w:t xml:space="preserve"> th</w:t>
      </w:r>
      <w:r w:rsidR="00625B8E">
        <w:rPr>
          <w:lang w:val="en-US"/>
        </w:rPr>
        <w:t>e</w:t>
      </w:r>
      <w:r w:rsidR="006E642E">
        <w:rPr>
          <w:lang w:val="en-US"/>
        </w:rPr>
        <w:t xml:space="preserve"> project does not use a pure P2P network (no centralized server, even for bootstrapping), there </w:t>
      </w:r>
      <w:r w:rsidR="00625B8E">
        <w:rPr>
          <w:lang w:val="en-US"/>
        </w:rPr>
        <w:t xml:space="preserve">does exist </w:t>
      </w:r>
      <w:r w:rsidR="006E642E">
        <w:rPr>
          <w:lang w:val="en-US"/>
        </w:rPr>
        <w:t xml:space="preserve">a bootstrapping server whose only job is to register new peers and </w:t>
      </w:r>
      <w:r w:rsidR="00DD7335">
        <w:rPr>
          <w:lang w:val="en-US"/>
        </w:rPr>
        <w:t>transmit</w:t>
      </w:r>
      <w:r w:rsidR="006E642E">
        <w:rPr>
          <w:lang w:val="en-US"/>
        </w:rPr>
        <w:t xml:space="preserve"> to them the details of existing peers. The bootstrap server is isolated from the communications of the peers that are already in the network, apart from keep-alive packets, and as such, is not presented with a line in the figure as the connection to the bootstrap server is both private and short. </w:t>
      </w:r>
    </w:p>
    <w:p w:rsidR="006E642E" w:rsidRDefault="006E642E" w:rsidP="006E642E">
      <w:pPr>
        <w:rPr>
          <w:lang w:val="en-US"/>
        </w:rPr>
      </w:pPr>
    </w:p>
    <w:p w:rsidR="006E642E" w:rsidRPr="006E642E" w:rsidRDefault="006E642E" w:rsidP="006E642E">
      <w:pPr>
        <w:rPr>
          <w:lang w:val="en-US"/>
        </w:rPr>
      </w:pPr>
      <w:r>
        <w:rPr>
          <w:lang w:val="en-US"/>
        </w:rPr>
        <w:t>As the P2P network was the most complicated out of the three modules, the implementation is split into 3 parts. The first talks about the underlying design of the databases that store all the data of the license plates and the network. Next, the operation of the P2P network is described, building on the data that is stored inside the databases. Finally, the added features, including the trust system and the security features, are elaborated on, further extending the discussion on the operation of the P2P network.</w:t>
      </w:r>
    </w:p>
    <w:p w:rsidR="00FC4C6A" w:rsidRDefault="00FC4C6A" w:rsidP="00FC4C6A"/>
    <w:p w:rsidR="006E642E" w:rsidRDefault="00560EA3" w:rsidP="00560EA3">
      <w:pPr>
        <w:pStyle w:val="Heading3"/>
      </w:pPr>
      <w:bookmarkStart w:id="125" w:name="_Ref485847334"/>
      <w:bookmarkStart w:id="126" w:name="_Toc485851418"/>
      <w:r>
        <w:t>Database Implementation</w:t>
      </w:r>
      <w:bookmarkEnd w:id="125"/>
      <w:bookmarkEnd w:id="126"/>
    </w:p>
    <w:p w:rsidR="00C92B46" w:rsidRDefault="00C92B46" w:rsidP="00560EA3">
      <w:r>
        <w:t xml:space="preserve">The system’s P2P network requires just two database tables to function (all other functionality disabled), a database table to record the details from the bootstrap server, and another database table to store the details of the peers in the network. As the system’s P2P network’s main aim is to distribute license plates and detect violations of speeding cars, two other </w:t>
      </w:r>
      <w:r w:rsidR="000E6D85">
        <w:t>database</w:t>
      </w:r>
      <w:r>
        <w:t xml:space="preserve"> tables were created: a plates table and</w:t>
      </w:r>
      <w:r w:rsidR="00C942EF">
        <w:t xml:space="preserve"> a violations table.</w:t>
      </w:r>
    </w:p>
    <w:p w:rsidR="00C942EF" w:rsidRDefault="00C942EF" w:rsidP="00DE1891">
      <w:pPr>
        <w:keepNext/>
        <w:jc w:val="center"/>
      </w:pPr>
      <w:r>
        <w:rPr>
          <w:noProof/>
          <w:lang w:eastAsia="en-GB"/>
        </w:rPr>
        <w:lastRenderedPageBreak/>
        <w:drawing>
          <wp:inline distT="0" distB="0" distL="0" distR="0" wp14:anchorId="7AEBD610" wp14:editId="4480164E">
            <wp:extent cx="2969545" cy="2514600"/>
            <wp:effectExtent l="190500" t="190500" r="193040" b="190500"/>
            <wp:docPr id="221" name="Picture 221" descr="C:\Users\Jeremy\AppData\Local\Microsoft\Windows\INetCacheContent.Word\bootstr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Jeremy\AppData\Local\Microsoft\Windows\INetCacheContent.Word\bootstrap.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77746" cy="2521544"/>
                    </a:xfrm>
                    <a:prstGeom prst="rect">
                      <a:avLst/>
                    </a:prstGeom>
                    <a:ln>
                      <a:noFill/>
                    </a:ln>
                    <a:effectLst>
                      <a:outerShdw blurRad="190500" algn="tl" rotWithShape="0">
                        <a:srgbClr val="000000">
                          <a:alpha val="70000"/>
                        </a:srgbClr>
                      </a:outerShdw>
                    </a:effectLst>
                  </pic:spPr>
                </pic:pic>
              </a:graphicData>
            </a:graphic>
          </wp:inline>
        </w:drawing>
      </w:r>
    </w:p>
    <w:p w:rsidR="00C942EF" w:rsidRDefault="00C942EF" w:rsidP="002E6B05">
      <w:pPr>
        <w:pStyle w:val="Caption"/>
      </w:pPr>
      <w:bookmarkStart w:id="127" w:name="_Ref485848391"/>
      <w:bookmarkStart w:id="128" w:name="_Toc485851325"/>
      <w:r>
        <w:t xml:space="preserve">Figure </w:t>
      </w:r>
      <w:fldSimple w:instr=" SEQ Figure \* ARABIC ">
        <w:r w:rsidR="00D701CC">
          <w:rPr>
            <w:noProof/>
          </w:rPr>
          <w:t>11</w:t>
        </w:r>
      </w:fldSimple>
      <w:bookmarkEnd w:id="127"/>
      <w:r>
        <w:t xml:space="preserve">: </w:t>
      </w:r>
      <w:r w:rsidRPr="00C54BED">
        <w:t xml:space="preserve">P2P network </w:t>
      </w:r>
      <w:r>
        <w:t>bootstrap</w:t>
      </w:r>
      <w:r w:rsidRPr="00C54BED">
        <w:t xml:space="preserve"> </w:t>
      </w:r>
      <w:r>
        <w:t>database tables</w:t>
      </w:r>
      <w:bookmarkEnd w:id="128"/>
    </w:p>
    <w:p w:rsidR="00C942EF" w:rsidRDefault="008B2881" w:rsidP="00560EA3">
      <w:r>
        <w:rPr>
          <w:color w:val="FF0000"/>
        </w:rPr>
        <w:fldChar w:fldCharType="begin"/>
      </w:r>
      <w:r>
        <w:rPr>
          <w:color w:val="FF0000"/>
        </w:rPr>
        <w:instrText xml:space="preserve"> REF _Ref485848391 \h </w:instrText>
      </w:r>
      <w:r>
        <w:rPr>
          <w:color w:val="FF0000"/>
        </w:rPr>
      </w:r>
      <w:r>
        <w:rPr>
          <w:color w:val="FF0000"/>
        </w:rPr>
        <w:fldChar w:fldCharType="separate"/>
      </w:r>
      <w:r w:rsidR="00D701CC">
        <w:t xml:space="preserve">Figure </w:t>
      </w:r>
      <w:r w:rsidR="00D701CC">
        <w:rPr>
          <w:noProof/>
        </w:rPr>
        <w:t>11</w:t>
      </w:r>
      <w:r>
        <w:rPr>
          <w:color w:val="FF0000"/>
        </w:rPr>
        <w:fldChar w:fldCharType="end"/>
      </w:r>
      <w:r w:rsidR="00C942EF" w:rsidRPr="00C942EF">
        <w:rPr>
          <w:color w:val="FF0000"/>
        </w:rPr>
        <w:t xml:space="preserve"> </w:t>
      </w:r>
      <w:r w:rsidR="00C942EF">
        <w:t>shows a visual guide to the bootstrapping server’s database. It only contains one database table, the list of peers in the network.</w:t>
      </w:r>
    </w:p>
    <w:p w:rsidR="00C942EF" w:rsidRDefault="00C942EF" w:rsidP="00560EA3"/>
    <w:p w:rsidR="00C92B46" w:rsidRDefault="008B2881" w:rsidP="00560EA3">
      <w:r>
        <w:rPr>
          <w:color w:val="FF0000"/>
        </w:rPr>
        <w:fldChar w:fldCharType="begin"/>
      </w:r>
      <w:r>
        <w:rPr>
          <w:color w:val="FF0000"/>
        </w:rPr>
        <w:instrText xml:space="preserve"> REF _Ref485848397 \h </w:instrText>
      </w:r>
      <w:r>
        <w:rPr>
          <w:color w:val="FF0000"/>
        </w:rPr>
      </w:r>
      <w:r>
        <w:rPr>
          <w:color w:val="FF0000"/>
        </w:rPr>
        <w:fldChar w:fldCharType="separate"/>
      </w:r>
      <w:r w:rsidR="00D701CC">
        <w:t xml:space="preserve">Figure </w:t>
      </w:r>
      <w:r w:rsidR="00D701CC">
        <w:rPr>
          <w:noProof/>
        </w:rPr>
        <w:t>13</w:t>
      </w:r>
      <w:r>
        <w:rPr>
          <w:color w:val="FF0000"/>
        </w:rPr>
        <w:fldChar w:fldCharType="end"/>
      </w:r>
      <w:r w:rsidR="00C942EF">
        <w:rPr>
          <w:color w:val="FF0000"/>
        </w:rPr>
        <w:t xml:space="preserve"> </w:t>
      </w:r>
      <w:r w:rsidR="00C942EF">
        <w:t>shows</w:t>
      </w:r>
      <w:r w:rsidR="00C92B46">
        <w:t xml:space="preserve"> a visual guide to the </w:t>
      </w:r>
      <w:r w:rsidR="00C942EF">
        <w:t xml:space="preserve">peer’s </w:t>
      </w:r>
      <w:r w:rsidR="00C92B46">
        <w:t>database tables along with the foreign key relationships. There is a foreign key relationship from the violations to plates as every violation comes from the detection of two cars, hence two plate entries. Each plate ent</w:t>
      </w:r>
      <w:r w:rsidR="008D3D34">
        <w:t>r</w:t>
      </w:r>
      <w:r w:rsidR="00C92B46">
        <w:t>y has a foreign key relationship to the peer who the plate was detected by. Along with Django’s object oriented style, these relationships allowed rapid discovery of the sourc</w:t>
      </w:r>
      <w:r w:rsidR="00B22400">
        <w:t xml:space="preserve">e of each </w:t>
      </w:r>
      <w:r w:rsidR="008D3D34">
        <w:t xml:space="preserve">violation. Finding where the </w:t>
      </w:r>
      <w:r w:rsidR="008C1B64">
        <w:t xml:space="preserve">evidence image that was linked to a violation </w:t>
      </w:r>
      <w:r w:rsidR="008D3D34">
        <w:t xml:space="preserve">was stored, locally, on a peer was </w:t>
      </w:r>
      <w:r w:rsidR="008C1B64">
        <w:t>as simple as</w:t>
      </w:r>
      <w:r w:rsidR="00450CEC">
        <w:t xml:space="preserve"> querying Django for</w:t>
      </w:r>
      <w:r w:rsidR="008C1B64">
        <w:t xml:space="preserve"> </w:t>
      </w:r>
      <w:r w:rsidR="00450CEC">
        <w:t>‘violation_object</w:t>
      </w:r>
      <w:r w:rsidR="008C1B64">
        <w:t>.plate1.source.img_path’, instead of the complex SQL queries that other non-modern frameworks required.</w:t>
      </w:r>
    </w:p>
    <w:p w:rsidR="00B22400" w:rsidRDefault="00B22400" w:rsidP="00560EA3"/>
    <w:p w:rsidR="00B22400" w:rsidRDefault="00B22400" w:rsidP="00560EA3">
      <w:r>
        <w:t>The entries in each database table were also assigned different data types, including but not limited to Python datetime fields, floats, character strings, and Booleans. However, special care was given to the location fields and the token fields.</w:t>
      </w:r>
    </w:p>
    <w:p w:rsidR="00B22400" w:rsidRDefault="00B22400" w:rsidP="00560EA3"/>
    <w:p w:rsidR="00B22400" w:rsidRDefault="00B22400" w:rsidP="00560EA3">
      <w:r>
        <w:t xml:space="preserve">The location fields represent a GPS latitude and longitude, in turn representing a location on Earth. Since the resultant system would be used for calculating speeds of vehicles based on the location of the peer, the location fields needed to have the correct precision. From </w:t>
      </w:r>
      <w:r>
        <w:fldChar w:fldCharType="begin"/>
      </w:r>
      <w:r w:rsidR="00A117B3">
        <w:instrText xml:space="preserve"> ADDIN ZOTERO_ITEM CSL_CITATION {"citationID":"ale94gbdqk","properties":{"formattedCitation":"[68]","plainCitation":"[68]"},"citationItems":[{"id":682,"uris":["http://zotero.org/users/2475447/items/MRJQKMVF"],"uri":["http://zotero.org/users/2475447/items/MRJQKMVF"],"itemData":{"id":682,"type":"webpage","title":"lat lon - Measuring accuracy of latitude and longitude? - Geographic Information Systems Stack Exchange","URL":"https://gis.stackexchange.com/questions/8650/measuring-accuracy-of-latitude-and-longitude/8674","shortTitle":"lat lon - Measuring accuracy of latitude and longitude?","accessed":{"date-parts":[["2017",6,19]]}}}],"schema":"https://github.com/citation-style-language/schema/raw/master/csl-citation.json"} </w:instrText>
      </w:r>
      <w:r>
        <w:fldChar w:fldCharType="separate"/>
      </w:r>
      <w:r w:rsidR="00A117B3" w:rsidRPr="00A117B3">
        <w:t>[68]</w:t>
      </w:r>
      <w:r>
        <w:fldChar w:fldCharType="end"/>
      </w:r>
      <w:r>
        <w:t xml:space="preserve">, 5 decimal places of latitude and longitude </w:t>
      </w:r>
      <w:r w:rsidR="00F7415B">
        <w:t>gave</w:t>
      </w:r>
      <w:r>
        <w:t xml:space="preserve"> a precision of 1.1m, 6 decimal places </w:t>
      </w:r>
      <w:r w:rsidR="00F7415B">
        <w:t>gave</w:t>
      </w:r>
      <w:r>
        <w:t xml:space="preserve"> 0.11m, and 7 decimal places </w:t>
      </w:r>
      <w:r w:rsidR="00F7415B">
        <w:t>gave</w:t>
      </w:r>
      <w:r>
        <w:t xml:space="preserve"> 11mm. The final implementation used the future proof 6 decimal places. </w:t>
      </w:r>
      <w:r w:rsidR="00F7415B">
        <w:t xml:space="preserve">This implementation decision was justified further not by predicting the accuracy of a </w:t>
      </w:r>
      <w:r w:rsidR="00F7415B">
        <w:lastRenderedPageBreak/>
        <w:t>user’s GPS equipment when setting up the system, but by the default number of decimal places upon clicking ‘What’s Here?’ on Google Maps (a recommendation that was ad</w:t>
      </w:r>
      <w:r w:rsidR="008B2881">
        <w:t xml:space="preserve">ded to the user’s instructions), as shown in </w:t>
      </w:r>
      <w:r w:rsidR="008B2881">
        <w:fldChar w:fldCharType="begin"/>
      </w:r>
      <w:r w:rsidR="008B2881">
        <w:instrText xml:space="preserve"> REF _Ref485848406 \h </w:instrText>
      </w:r>
      <w:r w:rsidR="008B2881">
        <w:fldChar w:fldCharType="separate"/>
      </w:r>
      <w:r w:rsidR="00D701CC">
        <w:t xml:space="preserve">Figure </w:t>
      </w:r>
      <w:r w:rsidR="00D701CC">
        <w:rPr>
          <w:noProof/>
        </w:rPr>
        <w:t>12</w:t>
      </w:r>
      <w:r w:rsidR="008B2881">
        <w:fldChar w:fldCharType="end"/>
      </w:r>
      <w:r w:rsidR="008B2881">
        <w:t>.</w:t>
      </w:r>
      <w:r w:rsidR="00F7415B">
        <w:t xml:space="preserve"> GPS locations were also not ins</w:t>
      </w:r>
      <w:r>
        <w:t xml:space="preserve">tantiated as a float, nor as an integer, nor as a character field, </w:t>
      </w:r>
      <w:r w:rsidR="00F7415B">
        <w:t xml:space="preserve">but </w:t>
      </w:r>
      <w:r>
        <w:t>as a decimal field, as that guaranteed the accuracy of every decimal place, unlike floating point</w:t>
      </w:r>
      <w:r w:rsidR="008D3D34">
        <w:t xml:space="preserve"> </w:t>
      </w:r>
      <w:r w:rsidR="008D3D34">
        <w:fldChar w:fldCharType="begin"/>
      </w:r>
      <w:r w:rsidR="00A117B3">
        <w:instrText xml:space="preserve"> ADDIN ZOTERO_ITEM CSL_CITATION {"citationID":"amm0nc21g7","properties":{"formattedCitation":"[69]","plainCitation":"[69]"},"citationItems":[{"id":688,"uris":["http://zotero.org/users/2475447/items/QMFT9K6C"],"uri":["http://zotero.org/users/2475447/items/QMFT9K6C"],"itemData":{"id":688,"type":"webpage","title":"Required Precision for GPS Calculations - TresCopter","abstract":"The TresCopter is a open, low cost, reconfigurable, expandable, autonomous aerial vehicle (UAV) platform.","URL":"http://www.trescopter.com/Home/concepts/required-precision-for-gps-calculations","accessed":{"date-parts":[["2017",6,20]]}}}],"schema":"https://github.com/citation-style-language/schema/raw/master/csl-citation.json"} </w:instrText>
      </w:r>
      <w:r w:rsidR="008D3D34">
        <w:fldChar w:fldCharType="separate"/>
      </w:r>
      <w:r w:rsidR="00A117B3" w:rsidRPr="00A117B3">
        <w:t>[69]</w:t>
      </w:r>
      <w:r w:rsidR="008D3D34">
        <w:fldChar w:fldCharType="end"/>
      </w:r>
      <w:r>
        <w:t>.</w:t>
      </w:r>
    </w:p>
    <w:p w:rsidR="00F7415B" w:rsidRDefault="00F7415B" w:rsidP="00F7415B">
      <w:pPr>
        <w:keepNext/>
        <w:jc w:val="center"/>
      </w:pPr>
      <w:r>
        <w:rPr>
          <w:noProof/>
          <w:lang w:eastAsia="en-GB"/>
        </w:rPr>
        <w:drawing>
          <wp:inline distT="0" distB="0" distL="0" distR="0">
            <wp:extent cx="4329380" cy="2402958"/>
            <wp:effectExtent l="190500" t="190500" r="186055" b="187960"/>
            <wp:docPr id="4" name="Picture 4" descr="http://mufff.in/i/d1d2c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mufff.in/i/d1d2c3.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40372" cy="2409059"/>
                    </a:xfrm>
                    <a:prstGeom prst="rect">
                      <a:avLst/>
                    </a:prstGeom>
                    <a:ln>
                      <a:noFill/>
                    </a:ln>
                    <a:effectLst>
                      <a:outerShdw blurRad="190500" algn="tl" rotWithShape="0">
                        <a:srgbClr val="000000">
                          <a:alpha val="70000"/>
                        </a:srgbClr>
                      </a:outerShdw>
                    </a:effectLst>
                  </pic:spPr>
                </pic:pic>
              </a:graphicData>
            </a:graphic>
          </wp:inline>
        </w:drawing>
      </w:r>
    </w:p>
    <w:p w:rsidR="00F7415B" w:rsidRDefault="00F7415B" w:rsidP="002E6B05">
      <w:pPr>
        <w:pStyle w:val="Caption"/>
      </w:pPr>
      <w:bookmarkStart w:id="129" w:name="_Ref485848406"/>
      <w:bookmarkStart w:id="130" w:name="_Toc485851326"/>
      <w:r>
        <w:t xml:space="preserve">Figure </w:t>
      </w:r>
      <w:fldSimple w:instr=" SEQ Figure \* ARABIC ">
        <w:r w:rsidR="00D701CC">
          <w:rPr>
            <w:noProof/>
          </w:rPr>
          <w:t>12</w:t>
        </w:r>
      </w:fldSimple>
      <w:bookmarkEnd w:id="129"/>
      <w:r>
        <w:t>: Google Maps' 6 decimal places default</w:t>
      </w:r>
      <w:bookmarkEnd w:id="130"/>
    </w:p>
    <w:p w:rsidR="00B22400" w:rsidRDefault="00155488" w:rsidP="00560EA3">
      <w:r>
        <w:t>T</w:t>
      </w:r>
      <w:r w:rsidR="00B22400">
        <w:t>he token field</w:t>
      </w:r>
      <w:r w:rsidR="0035084C">
        <w:t xml:space="preserve"> </w:t>
      </w:r>
      <w:r>
        <w:t>was</w:t>
      </w:r>
      <w:r w:rsidR="0035084C">
        <w:t xml:space="preserve"> </w:t>
      </w:r>
      <w:r w:rsidR="00B22400">
        <w:t xml:space="preserve">used to store tokens </w:t>
      </w:r>
      <w:r w:rsidR="00B22400" w:rsidRPr="00636FFE">
        <w:t>generated by the bootstrap server for authentication in requests to other peers</w:t>
      </w:r>
      <w:r w:rsidR="0035084C" w:rsidRPr="00636FFE">
        <w:t>, as discussed in section</w:t>
      </w:r>
      <w:r w:rsidR="00636FFE" w:rsidRPr="00636FFE">
        <w:t xml:space="preserve"> </w:t>
      </w:r>
      <w:r w:rsidR="00636FFE" w:rsidRPr="00636FFE">
        <w:fldChar w:fldCharType="begin"/>
      </w:r>
      <w:r w:rsidR="00636FFE" w:rsidRPr="00636FFE">
        <w:instrText xml:space="preserve"> REF _Ref485847358 \n \h </w:instrText>
      </w:r>
      <w:r w:rsidR="00636FFE" w:rsidRPr="00636FFE">
        <w:fldChar w:fldCharType="separate"/>
      </w:r>
      <w:r w:rsidR="00D701CC">
        <w:t>5.4.4</w:t>
      </w:r>
      <w:r w:rsidR="00636FFE" w:rsidRPr="00636FFE">
        <w:fldChar w:fldCharType="end"/>
      </w:r>
      <w:r w:rsidR="0035084C" w:rsidRPr="00636FFE">
        <w:t>,</w:t>
      </w:r>
      <w:r w:rsidR="00B22400" w:rsidRPr="00636FFE">
        <w:t xml:space="preserve"> </w:t>
      </w:r>
      <w:r w:rsidR="00F1248F" w:rsidRPr="00636FFE">
        <w:t xml:space="preserve">was also put through several development iterations before settling on the final </w:t>
      </w:r>
      <w:r w:rsidR="00182B0A" w:rsidRPr="00636FFE">
        <w:t>implementation</w:t>
      </w:r>
      <w:r w:rsidR="00F1248F" w:rsidRPr="00636FFE">
        <w:t xml:space="preserve">. The first few implementations used a random number generator, seeded </w:t>
      </w:r>
      <w:r w:rsidR="00F1248F">
        <w:t xml:space="preserve">by the current time. As using a random number generator did not </w:t>
      </w:r>
      <w:r w:rsidR="00182B0A">
        <w:t>guarantee</w:t>
      </w:r>
      <w:r w:rsidR="00F1248F">
        <w:t xml:space="preserve"> the </w:t>
      </w:r>
      <w:r w:rsidR="00182B0A">
        <w:t>absence</w:t>
      </w:r>
      <w:r w:rsidR="00F1248F">
        <w:t xml:space="preserve"> of collisions of the generated token, it was unacceptable as the generated tokens distributed to peers should never be the same. If they were the same, a peer could pretend to be another peer by supplying the correct token in its requests. The next iteration used a hash of the current time, however this also was unacceptable </w:t>
      </w:r>
      <w:r w:rsidR="00182B0A">
        <w:t>as two peers requesting tokens in different time zones may lead to a collision</w:t>
      </w:r>
      <w:r w:rsidR="00F1248F">
        <w:t xml:space="preserve">. The last iteration used a UUID, as defined in RFC4122 </w:t>
      </w:r>
      <w:r w:rsidR="00F1248F">
        <w:fldChar w:fldCharType="begin"/>
      </w:r>
      <w:r w:rsidR="00A117B3">
        <w:instrText xml:space="preserve"> ADDIN ZOTERO_ITEM CSL_CITATION {"citationID":"a21td8guc6a","properties":{"formattedCitation":"[70]","plainCitation":"[70]"},"citationItems":[{"id":684,"uris":["http://zotero.org/users/2475447/items/23GERNK6"],"uri":["http://zotero.org/users/2475447/items/23GERNK6"],"itemData":{"id":684,"type":"webpage","title":"RFC 4122","URL":"http://www.ietf.org/rfc/rfc4122.txt","accessed":{"date-parts":[["2017",6,19]]}}}],"schema":"https://github.com/citation-style-language/schema/raw/master/csl-citation.json"} </w:instrText>
      </w:r>
      <w:r w:rsidR="00F1248F">
        <w:fldChar w:fldCharType="separate"/>
      </w:r>
      <w:r w:rsidR="00A117B3" w:rsidRPr="00A117B3">
        <w:t>[70]</w:t>
      </w:r>
      <w:r w:rsidR="00F1248F">
        <w:fldChar w:fldCharType="end"/>
      </w:r>
      <w:r w:rsidR="00182B0A">
        <w:t>. A UUID is a randomly generated string using a mixture of the current time, hardware, and random numbers – giving a close to zero chance of a collision.</w:t>
      </w:r>
    </w:p>
    <w:p w:rsidR="000E6D85" w:rsidRDefault="000E6D85" w:rsidP="00560EA3"/>
    <w:p w:rsidR="000E6D85" w:rsidRDefault="0035084C" w:rsidP="00560EA3">
      <w:r>
        <w:t>Lastly, u</w:t>
      </w:r>
      <w:r w:rsidR="000E6D85">
        <w:t>nique primary constraints on the database tables to ensure not more than a copy of some data is entered (e.g. there should only be one copy of a license plate from a peer at some</w:t>
      </w:r>
      <w:r w:rsidR="00B543FC">
        <w:t xml:space="preserve"> time) exist, but are </w:t>
      </w:r>
      <w:r>
        <w:t>not discussed further</w:t>
      </w:r>
      <w:r w:rsidR="00B543FC">
        <w:t>.</w:t>
      </w:r>
    </w:p>
    <w:p w:rsidR="00C942EF" w:rsidRDefault="00C942EF" w:rsidP="00560EA3"/>
    <w:p w:rsidR="00C942EF" w:rsidRDefault="00C942EF" w:rsidP="00560EA3"/>
    <w:p w:rsidR="00C87875" w:rsidRDefault="00C87875" w:rsidP="00560EA3"/>
    <w:p w:rsidR="008749E0" w:rsidRDefault="003043C4" w:rsidP="008749E0">
      <w:pPr>
        <w:keepNext/>
        <w:jc w:val="center"/>
      </w:pPr>
      <w:r>
        <w:rPr>
          <w:noProof/>
          <w:lang w:eastAsia="en-GB"/>
        </w:rPr>
        <w:drawing>
          <wp:inline distT="0" distB="0" distL="0" distR="0">
            <wp:extent cx="4865254" cy="7324725"/>
            <wp:effectExtent l="190500" t="190500" r="183515" b="180975"/>
            <wp:docPr id="220" name="Picture 220" descr="C:\Users\Jeremy\AppData\Local\Microsoft\Windows\INetCacheContent.Word\cli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Jeremy\AppData\Local\Microsoft\Windows\INetCacheContent.Word\client.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78945" cy="7345338"/>
                    </a:xfrm>
                    <a:prstGeom prst="rect">
                      <a:avLst/>
                    </a:prstGeom>
                    <a:ln>
                      <a:noFill/>
                    </a:ln>
                    <a:effectLst>
                      <a:outerShdw blurRad="190500" algn="tl" rotWithShape="0">
                        <a:srgbClr val="000000">
                          <a:alpha val="70000"/>
                        </a:srgbClr>
                      </a:outerShdw>
                    </a:effectLst>
                  </pic:spPr>
                </pic:pic>
              </a:graphicData>
            </a:graphic>
          </wp:inline>
        </w:drawing>
      </w:r>
    </w:p>
    <w:p w:rsidR="008F3C4B" w:rsidRDefault="008749E0" w:rsidP="002E6B05">
      <w:pPr>
        <w:pStyle w:val="Caption"/>
      </w:pPr>
      <w:bookmarkStart w:id="131" w:name="_Ref485848397"/>
      <w:bookmarkStart w:id="132" w:name="_Toc485851327"/>
      <w:r>
        <w:t xml:space="preserve">Figure </w:t>
      </w:r>
      <w:fldSimple w:instr=" SEQ Figure \* ARABIC ">
        <w:r w:rsidR="00D701CC">
          <w:rPr>
            <w:noProof/>
          </w:rPr>
          <w:t>13</w:t>
        </w:r>
      </w:fldSimple>
      <w:bookmarkEnd w:id="131"/>
      <w:r>
        <w:t xml:space="preserve">: P2P </w:t>
      </w:r>
      <w:r w:rsidR="00C942EF">
        <w:t>network peer</w:t>
      </w:r>
      <w:r>
        <w:t xml:space="preserve"> database tables</w:t>
      </w:r>
      <w:r w:rsidR="009C1471">
        <w:t xml:space="preserve"> (lines indicate foreign key relationships)</w:t>
      </w:r>
      <w:bookmarkEnd w:id="132"/>
    </w:p>
    <w:p w:rsidR="00560EA3" w:rsidRDefault="00560EA3" w:rsidP="00560EA3"/>
    <w:p w:rsidR="00560EA3" w:rsidRDefault="00560EA3" w:rsidP="00560EA3">
      <w:pPr>
        <w:pStyle w:val="Heading3"/>
      </w:pPr>
      <w:bookmarkStart w:id="133" w:name="_Toc485851419"/>
      <w:r>
        <w:lastRenderedPageBreak/>
        <w:t>Network Operations</w:t>
      </w:r>
      <w:bookmarkEnd w:id="133"/>
    </w:p>
    <w:p w:rsidR="003E2979" w:rsidRDefault="003E2979" w:rsidP="00560EA3">
      <w:r>
        <w:t>This section details the commands the P2P network runs to ensure the operation of the network. The commands are run on a pre-defined schedule, and do so with the help of Linux’s cron jobs. Cron jobs ar</w:t>
      </w:r>
      <w:r w:rsidR="00E039A9">
        <w:t>e commands which run</w:t>
      </w:r>
      <w:r>
        <w:t xml:space="preserve"> </w:t>
      </w:r>
      <w:r w:rsidR="00E039A9">
        <w:t xml:space="preserve">automatically </w:t>
      </w:r>
      <w:r>
        <w:t xml:space="preserve">on </w:t>
      </w:r>
      <w:r w:rsidR="00E039A9">
        <w:t>a predefined schedule</w:t>
      </w:r>
      <w:r>
        <w:t>. However, the convenience of cron jobs is contrasted with the fact that cron jobs come with no environment defined – this system’s cron jobs configure the environment every time commands are run.</w:t>
      </w:r>
    </w:p>
    <w:p w:rsidR="003E2979" w:rsidRDefault="003E2979" w:rsidP="00560EA3"/>
    <w:p w:rsidR="003E2979" w:rsidRPr="00636FFE" w:rsidRDefault="00646A97" w:rsidP="00560EA3">
      <w:r>
        <w:t xml:space="preserve">Justification on why the P2P network functions on a schedule instead of executing commands on impulse given by Django signals (a </w:t>
      </w:r>
      <w:r w:rsidRPr="00636FFE">
        <w:t>signal can be fired when a new database entry is added, for example) can be found in section</w:t>
      </w:r>
      <w:r w:rsidR="00636FFE" w:rsidRPr="00636FFE">
        <w:t xml:space="preserve"> </w:t>
      </w:r>
      <w:r w:rsidR="00636FFE" w:rsidRPr="00636FFE">
        <w:fldChar w:fldCharType="begin"/>
      </w:r>
      <w:r w:rsidR="00636FFE" w:rsidRPr="00636FFE">
        <w:instrText xml:space="preserve"> REF _Ref485847412 \n \h </w:instrText>
      </w:r>
      <w:r w:rsidR="00636FFE" w:rsidRPr="00636FFE">
        <w:fldChar w:fldCharType="separate"/>
      </w:r>
      <w:r w:rsidR="00D701CC">
        <w:t>5.4.6</w:t>
      </w:r>
      <w:r w:rsidR="00636FFE" w:rsidRPr="00636FFE">
        <w:fldChar w:fldCharType="end"/>
      </w:r>
      <w:r w:rsidRPr="00636FFE">
        <w:t>.</w:t>
      </w:r>
    </w:p>
    <w:p w:rsidR="00E039A9" w:rsidRPr="00636FFE" w:rsidRDefault="00E039A9" w:rsidP="00560EA3"/>
    <w:p w:rsidR="003E2979" w:rsidRDefault="00E039A9" w:rsidP="00560EA3">
      <w:r>
        <w:t>A copy of the inter and intra peer transactions is copied below from section XXX.</w:t>
      </w:r>
    </w:p>
    <w:p w:rsidR="00E039A9" w:rsidRDefault="00E039A9" w:rsidP="00E039A9">
      <w:r>
        <w:t>Inter-Peer</w:t>
      </w:r>
    </w:p>
    <w:p w:rsidR="00E039A9" w:rsidRDefault="00E039A9" w:rsidP="00E039A9">
      <w:pPr>
        <w:pStyle w:val="ListParagraph"/>
        <w:numPr>
          <w:ilvl w:val="0"/>
          <w:numId w:val="26"/>
        </w:numPr>
      </w:pPr>
      <w:r>
        <w:t>A transaction to register with the bootstrap server</w:t>
      </w:r>
    </w:p>
    <w:p w:rsidR="00E039A9" w:rsidRDefault="00E039A9" w:rsidP="00E039A9">
      <w:pPr>
        <w:pStyle w:val="ListParagraph"/>
        <w:numPr>
          <w:ilvl w:val="0"/>
          <w:numId w:val="26"/>
        </w:numPr>
      </w:pPr>
      <w:r>
        <w:t>A transaction to get a list of the current peers in the network from the bootstrap server</w:t>
      </w:r>
    </w:p>
    <w:p w:rsidR="00E039A9" w:rsidRDefault="00E039A9" w:rsidP="00E039A9">
      <w:pPr>
        <w:pStyle w:val="ListParagraph"/>
        <w:numPr>
          <w:ilvl w:val="0"/>
          <w:numId w:val="26"/>
        </w:numPr>
      </w:pPr>
      <w:r>
        <w:t>A transaction to send keep-alive packets to both the bootstrap server and the peers in the network</w:t>
      </w:r>
    </w:p>
    <w:p w:rsidR="00E039A9" w:rsidRDefault="00E039A9" w:rsidP="00E039A9">
      <w:pPr>
        <w:pStyle w:val="ListParagraph"/>
        <w:numPr>
          <w:ilvl w:val="0"/>
          <w:numId w:val="26"/>
        </w:numPr>
      </w:pPr>
      <w:r>
        <w:t xml:space="preserve">A transaction to </w:t>
      </w:r>
      <w:r w:rsidR="00F840EE">
        <w:t>transmit</w:t>
      </w:r>
      <w:r>
        <w:t xml:space="preserve"> detected plates to others in the network</w:t>
      </w:r>
    </w:p>
    <w:p w:rsidR="00E039A9" w:rsidRDefault="00E039A9" w:rsidP="00E039A9">
      <w:pPr>
        <w:pStyle w:val="ListParagraph"/>
      </w:pPr>
    </w:p>
    <w:p w:rsidR="00E039A9" w:rsidRDefault="00E039A9" w:rsidP="00E039A9">
      <w:r>
        <w:t>Intra-Peer</w:t>
      </w:r>
    </w:p>
    <w:p w:rsidR="00E039A9" w:rsidRDefault="00E039A9" w:rsidP="00E039A9">
      <w:pPr>
        <w:pStyle w:val="ListParagraph"/>
        <w:numPr>
          <w:ilvl w:val="0"/>
          <w:numId w:val="26"/>
        </w:numPr>
      </w:pPr>
      <w:r>
        <w:t>A command to detect violations from plates in the plate database</w:t>
      </w:r>
    </w:p>
    <w:p w:rsidR="00E039A9" w:rsidRDefault="00E039A9" w:rsidP="00E039A9">
      <w:pPr>
        <w:pStyle w:val="ListParagraph"/>
        <w:numPr>
          <w:ilvl w:val="0"/>
          <w:numId w:val="26"/>
        </w:numPr>
      </w:pPr>
      <w:r>
        <w:t>A command to modify the trust of each peer based on the number of matching or non-matching plates</w:t>
      </w:r>
    </w:p>
    <w:p w:rsidR="00F840EE" w:rsidRDefault="00F840EE" w:rsidP="00F840EE"/>
    <w:p w:rsidR="00F840EE" w:rsidRDefault="00F840EE" w:rsidP="00F840EE">
      <w:pPr>
        <w:pStyle w:val="Heading4"/>
      </w:pPr>
      <w:bookmarkStart w:id="134" w:name="_Toc485851420"/>
      <w:r>
        <w:t>Example use of transactions</w:t>
      </w:r>
      <w:bookmarkEnd w:id="134"/>
    </w:p>
    <w:p w:rsidR="00F840EE" w:rsidRDefault="00F840EE" w:rsidP="00560EA3">
      <w:r>
        <w:t xml:space="preserve">To ensure each of the following sections have the relevant context, a sample operation of the P2P network is </w:t>
      </w:r>
      <w:r w:rsidRPr="006D1D8F">
        <w:t>shown in</w:t>
      </w:r>
      <w:r w:rsidR="006D1D8F" w:rsidRPr="006D1D8F">
        <w:t xml:space="preserve"> </w:t>
      </w:r>
      <w:r w:rsidR="006D1D8F" w:rsidRPr="006D1D8F">
        <w:fldChar w:fldCharType="begin"/>
      </w:r>
      <w:r w:rsidR="006D1D8F" w:rsidRPr="006D1D8F">
        <w:instrText xml:space="preserve"> REF _Ref485848423 \h </w:instrText>
      </w:r>
      <w:r w:rsidR="006D1D8F" w:rsidRPr="006D1D8F">
        <w:fldChar w:fldCharType="separate"/>
      </w:r>
      <w:r w:rsidR="00D701CC">
        <w:t xml:space="preserve">Figure </w:t>
      </w:r>
      <w:r w:rsidR="00D701CC">
        <w:rPr>
          <w:noProof/>
        </w:rPr>
        <w:t>14</w:t>
      </w:r>
      <w:r w:rsidR="006D1D8F" w:rsidRPr="006D1D8F">
        <w:fldChar w:fldCharType="end"/>
      </w:r>
      <w:r w:rsidRPr="006D1D8F">
        <w:t>.</w:t>
      </w:r>
      <w:r w:rsidR="0057698E" w:rsidRPr="006D1D8F">
        <w:t xml:space="preserve"> The left tab, registration, is only executed once upon </w:t>
      </w:r>
      <w:r w:rsidR="00155488" w:rsidRPr="006D1D8F">
        <w:t>start up</w:t>
      </w:r>
      <w:r w:rsidR="0057698E" w:rsidRPr="006D1D8F">
        <w:t xml:space="preserve">, whereas </w:t>
      </w:r>
      <w:r w:rsidR="0057698E">
        <w:t>the middle and right tabs operate continuously. The circles denote the completion of the initialization of the network.</w:t>
      </w:r>
    </w:p>
    <w:p w:rsidR="0057698E" w:rsidRDefault="0057698E" w:rsidP="003B3970">
      <w:pPr>
        <w:keepNext/>
        <w:jc w:val="center"/>
      </w:pPr>
      <w:r>
        <w:rPr>
          <w:noProof/>
          <w:lang w:eastAsia="en-GB"/>
        </w:rPr>
        <w:lastRenderedPageBreak/>
        <w:drawing>
          <wp:inline distT="0" distB="0" distL="0" distR="0">
            <wp:extent cx="5336891" cy="2628900"/>
            <wp:effectExtent l="190500" t="190500" r="187960" b="190500"/>
            <wp:docPr id="9" name="Picture 9" descr="http://mufff.in/i/fe68c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mufff.in/i/fe68c4.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53470" cy="2637067"/>
                    </a:xfrm>
                    <a:prstGeom prst="rect">
                      <a:avLst/>
                    </a:prstGeom>
                    <a:ln>
                      <a:noFill/>
                    </a:ln>
                    <a:effectLst>
                      <a:outerShdw blurRad="190500" algn="tl" rotWithShape="0">
                        <a:srgbClr val="000000">
                          <a:alpha val="70000"/>
                        </a:srgbClr>
                      </a:outerShdw>
                    </a:effectLst>
                  </pic:spPr>
                </pic:pic>
              </a:graphicData>
            </a:graphic>
          </wp:inline>
        </w:drawing>
      </w:r>
    </w:p>
    <w:p w:rsidR="00F840EE" w:rsidRDefault="0057698E" w:rsidP="002E6B05">
      <w:pPr>
        <w:pStyle w:val="Caption"/>
      </w:pPr>
      <w:bookmarkStart w:id="135" w:name="_Ref485848423"/>
      <w:bookmarkStart w:id="136" w:name="_Toc485851328"/>
      <w:r>
        <w:t xml:space="preserve">Figure </w:t>
      </w:r>
      <w:fldSimple w:instr=" SEQ Figure \* ARABIC ">
        <w:r w:rsidR="00D701CC">
          <w:rPr>
            <w:noProof/>
          </w:rPr>
          <w:t>14</w:t>
        </w:r>
      </w:fldSimple>
      <w:bookmarkEnd w:id="135"/>
      <w:r>
        <w:t>: Sample operation of P2P network</w:t>
      </w:r>
      <w:bookmarkEnd w:id="136"/>
    </w:p>
    <w:p w:rsidR="00E039A9" w:rsidRDefault="00E039A9" w:rsidP="00560EA3"/>
    <w:p w:rsidR="00560EA3" w:rsidRDefault="00ED1EB6" w:rsidP="00112016">
      <w:pPr>
        <w:pStyle w:val="Heading4"/>
      </w:pPr>
      <w:bookmarkStart w:id="137" w:name="_Toc485851421"/>
      <w:r>
        <w:t>Registration with the bootstrap server</w:t>
      </w:r>
      <w:bookmarkEnd w:id="137"/>
    </w:p>
    <w:p w:rsidR="00ED1EB6" w:rsidRDefault="00C66C82" w:rsidP="00560EA3">
      <w:r>
        <w:t>Registering with the bootstrap server was the first step in the operation of the P2P network.</w:t>
      </w:r>
      <w:r w:rsidR="00C942EF">
        <w:t xml:space="preserve"> A new peer </w:t>
      </w:r>
      <w:r w:rsidR="00173A03">
        <w:t>to</w:t>
      </w:r>
      <w:r w:rsidR="00C942EF">
        <w:t xml:space="preserve"> network must register with the </w:t>
      </w:r>
      <w:r w:rsidR="00173A03">
        <w:t xml:space="preserve">bootstrapping server before it </w:t>
      </w:r>
      <w:r w:rsidR="00E81666">
        <w:t>could</w:t>
      </w:r>
      <w:r w:rsidR="00C942EF">
        <w:t xml:space="preserve"> communicate with the rest of the network as otherwise, it would not have any of the required tokens for authenticating with the other peers.</w:t>
      </w:r>
    </w:p>
    <w:p w:rsidR="00C942EF" w:rsidRDefault="00C942EF" w:rsidP="00560EA3"/>
    <w:p w:rsidR="00C942EF" w:rsidRDefault="00173A03" w:rsidP="00560EA3">
      <w:r w:rsidRPr="00751DF5">
        <w:t xml:space="preserve">Referring to </w:t>
      </w:r>
      <w:r w:rsidR="00751DF5" w:rsidRPr="00751DF5">
        <w:t xml:space="preserve">the leftmost column of </w:t>
      </w:r>
      <w:r w:rsidR="00751DF5" w:rsidRPr="00751DF5">
        <w:fldChar w:fldCharType="begin"/>
      </w:r>
      <w:r w:rsidR="00751DF5" w:rsidRPr="00751DF5">
        <w:instrText xml:space="preserve"> REF _Ref485848423 \h </w:instrText>
      </w:r>
      <w:r w:rsidR="00751DF5" w:rsidRPr="00751DF5">
        <w:fldChar w:fldCharType="separate"/>
      </w:r>
      <w:r w:rsidR="00D701CC">
        <w:t xml:space="preserve">Figure </w:t>
      </w:r>
      <w:r w:rsidR="00D701CC">
        <w:rPr>
          <w:noProof/>
        </w:rPr>
        <w:t>14</w:t>
      </w:r>
      <w:r w:rsidR="00751DF5" w:rsidRPr="00751DF5">
        <w:fldChar w:fldCharType="end"/>
      </w:r>
      <w:r w:rsidRPr="00751DF5">
        <w:t>, t</w:t>
      </w:r>
      <w:r w:rsidR="00C942EF" w:rsidRPr="00751DF5">
        <w:t xml:space="preserve">he bootstrapping server </w:t>
      </w:r>
      <w:r w:rsidRPr="00751DF5">
        <w:t>took</w:t>
      </w:r>
      <w:r w:rsidR="00C942EF" w:rsidRPr="00751DF5">
        <w:t xml:space="preserve">, as a JSON object, a minimum of two data fields: the IP address and the port. </w:t>
      </w:r>
      <w:r w:rsidRPr="00751DF5">
        <w:t xml:space="preserve">The bootstrapping server then worked out the </w:t>
      </w:r>
      <w:r>
        <w:t>location of the peer if not given, and assigned to it two tokens. The first, token_update, was used to authenticate the peer if wanted to change any of its details. This token_update was only distributed to the peer upon successful registration, and was not sent to any other peers. The second token, token_peer, was the token responsible for other peers authenticating their requests to the peer. Therefore, token_peer was distributed to all peers currently in the network, so they could successfully authenticate themselves to the newly registered peer.</w:t>
      </w:r>
    </w:p>
    <w:p w:rsidR="00821624" w:rsidRDefault="00821624" w:rsidP="00560EA3"/>
    <w:p w:rsidR="00763D34" w:rsidRDefault="00821624" w:rsidP="00560EA3">
      <w:r>
        <w:t xml:space="preserve">Other implementation details included returning different HTTP status codes upon successful or failed registration, something used for </w:t>
      </w:r>
      <w:r w:rsidR="00F840EE">
        <w:t>transmitting</w:t>
      </w:r>
      <w:r>
        <w:t xml:space="preserve"> changes in peers.</w:t>
      </w:r>
    </w:p>
    <w:p w:rsidR="00821624" w:rsidRDefault="00821624" w:rsidP="00560EA3"/>
    <w:p w:rsidR="00ED1EB6" w:rsidRDefault="00F840EE" w:rsidP="00450CEC">
      <w:pPr>
        <w:pStyle w:val="Heading4"/>
      </w:pPr>
      <w:bookmarkStart w:id="138" w:name="_Toc485851422"/>
      <w:r>
        <w:t>Transmitting</w:t>
      </w:r>
      <w:r w:rsidR="00ED1EB6">
        <w:t xml:space="preserve"> changes in peers</w:t>
      </w:r>
      <w:bookmarkEnd w:id="138"/>
    </w:p>
    <w:p w:rsidR="00ED1EB6" w:rsidRDefault="00821624" w:rsidP="00560EA3">
      <w:r>
        <w:t xml:space="preserve">To ensure the P2P network had the quality of ‘P2P Network Maintenance’ as specified by design in </w:t>
      </w:r>
      <w:r w:rsidR="00636FFE" w:rsidRPr="00636FFE">
        <w:t xml:space="preserve">section </w:t>
      </w:r>
      <w:r w:rsidR="00636FFE" w:rsidRPr="00636FFE">
        <w:fldChar w:fldCharType="begin"/>
      </w:r>
      <w:r w:rsidR="00636FFE" w:rsidRPr="00636FFE">
        <w:instrText xml:space="preserve"> REF _Ref485847447 \n \h </w:instrText>
      </w:r>
      <w:r w:rsidR="00636FFE" w:rsidRPr="00636FFE">
        <w:fldChar w:fldCharType="separate"/>
      </w:r>
      <w:r w:rsidR="00D701CC">
        <w:t>5.4</w:t>
      </w:r>
      <w:r w:rsidR="00636FFE" w:rsidRPr="00636FFE">
        <w:fldChar w:fldCharType="end"/>
      </w:r>
      <w:r w:rsidR="00636FFE" w:rsidRPr="00636FFE">
        <w:t xml:space="preserve">, </w:t>
      </w:r>
      <w:r w:rsidRPr="00636FFE">
        <w:t xml:space="preserve">the </w:t>
      </w:r>
      <w:r>
        <w:t xml:space="preserve">bootstrap server, along with all peers, was </w:t>
      </w:r>
      <w:r>
        <w:lastRenderedPageBreak/>
        <w:t>responsible for distributing up to date information to all the peers connected to the network.</w:t>
      </w:r>
    </w:p>
    <w:p w:rsidR="00821624" w:rsidRDefault="00821624" w:rsidP="00560EA3"/>
    <w:p w:rsidR="00763D34" w:rsidRDefault="00752A5B" w:rsidP="00560EA3">
      <w:r>
        <w:t xml:space="preserve">Out of a few common situations that were theorised and dealt with, the most common was in </w:t>
      </w:r>
      <w:r w:rsidR="00821624">
        <w:t>a peer registering, then losing internet connectivity. When regaining internet connectivity, the peer would automatically attempt to register to the bootstrap server again.</w:t>
      </w:r>
      <w:r w:rsidR="00E81666">
        <w:t xml:space="preserve"> However, the bootstrap server would then realise that the peer had connected before as an existing database entry would exist for the peer. Therefore, to ensure the network is up to date with the re-registering peer, the bootstrap server was implemented so that a new set of tokens was generated. This new set of tokens was then set to be </w:t>
      </w:r>
      <w:r w:rsidR="00F840EE">
        <w:t>transmit</w:t>
      </w:r>
      <w:r w:rsidR="00E81666">
        <w:t xml:space="preserve"> to all peers in the next iteration of a </w:t>
      </w:r>
      <w:r w:rsidR="00F840EE">
        <w:t>transmit</w:t>
      </w:r>
      <w:r w:rsidR="00E81666">
        <w:t>-all command, therefore ensuring the information of all the peers in the network is both updated, and consistent.</w:t>
      </w:r>
      <w:r w:rsidR="005C5AB0">
        <w:t xml:space="preserve"> </w:t>
      </w:r>
    </w:p>
    <w:p w:rsidR="00942973" w:rsidRDefault="00942973" w:rsidP="00560EA3"/>
    <w:p w:rsidR="00ED1EB6" w:rsidRDefault="00ED1EB6" w:rsidP="00560EA3">
      <w:pPr>
        <w:pStyle w:val="Heading4"/>
      </w:pPr>
      <w:bookmarkStart w:id="139" w:name="_Toc485851423"/>
      <w:r>
        <w:t>Getting the peer list</w:t>
      </w:r>
      <w:bookmarkEnd w:id="139"/>
    </w:p>
    <w:p w:rsidR="00942973" w:rsidRDefault="00942973" w:rsidP="00942973">
      <w:r>
        <w:t xml:space="preserve">After registration with the bootstrap server, peers then attempted to get a list of all the current peers in the network, along with their details and respective tokens. The command was scheduled to run as often as every minute, to ensure the peer list was up to date. Along with the bootstrapping server </w:t>
      </w:r>
      <w:r w:rsidR="00F840EE">
        <w:t>transmitting</w:t>
      </w:r>
      <w:r>
        <w:t xml:space="preserve"> changes to all peers, the P2P network was guaranteed to have correct information about all peers at any given time (the maximum period of stale information was at most a minute).</w:t>
      </w:r>
    </w:p>
    <w:p w:rsidR="00942973" w:rsidRDefault="00942973" w:rsidP="00942973"/>
    <w:p w:rsidR="00942973" w:rsidRDefault="00942973" w:rsidP="00942973">
      <w:r>
        <w:t xml:space="preserve">In the case the bootstrap server went offline, peers also routinely compared their peer lists with other peers to ensure details matched – refusing to </w:t>
      </w:r>
      <w:r w:rsidR="00AD315F">
        <w:t>transmit</w:t>
      </w:r>
      <w:r>
        <w:t xml:space="preserve"> to a peer whose details didn’t to prevent a rogue peer.</w:t>
      </w:r>
    </w:p>
    <w:p w:rsidR="00763D34" w:rsidRDefault="00763D34" w:rsidP="00560EA3"/>
    <w:p w:rsidR="00ED1EB6" w:rsidRDefault="00ED1EB6" w:rsidP="00ED1EB6">
      <w:pPr>
        <w:pStyle w:val="Heading4"/>
      </w:pPr>
      <w:bookmarkStart w:id="140" w:name="_Toc485851424"/>
      <w:r>
        <w:t xml:space="preserve">Keep </w:t>
      </w:r>
      <w:r w:rsidR="00DE4BEB">
        <w:t>a</w:t>
      </w:r>
      <w:r>
        <w:t>live</w:t>
      </w:r>
      <w:bookmarkEnd w:id="140"/>
    </w:p>
    <w:p w:rsidR="00ED1EB6" w:rsidRDefault="00EC313B" w:rsidP="00560EA3">
      <w:r>
        <w:t xml:space="preserve">An important feature of the P2P network was to keep track of peers that had disconnected from the network. As disconnected peers were by definition unable to reach any other peers through the internet, there was no way for the disconnected peer to inform current peers about the change in status of the peer. </w:t>
      </w:r>
    </w:p>
    <w:p w:rsidR="00EC313B" w:rsidRDefault="00EC313B" w:rsidP="00560EA3"/>
    <w:p w:rsidR="00EC313B" w:rsidRDefault="00EC313B" w:rsidP="00560EA3">
      <w:r>
        <w:t xml:space="preserve">Hence, a software dead man’s switch was implemented for all peers. The implementation revolved around peers having to send keep alive packets to both the bootstrapping server and other peers. Otherwise, a peer would be marked as inactive by other peers after a period of not receiving any keep alive packets. Inactive peers would then not be recipient of any license plates to prevent wasted time in trying to contact the peer, only to result in a timeout. After an extended </w:t>
      </w:r>
      <w:r>
        <w:lastRenderedPageBreak/>
        <w:t xml:space="preserve">period of not receiving any keep alive packets, the disconnected peer would be </w:t>
      </w:r>
      <w:r w:rsidR="00F25B70">
        <w:t>deleted from the database</w:t>
      </w:r>
      <w:r>
        <w:t>. This implementation ensured the peer lists of all the peers in the network could not be cluttered with disconnected peers</w:t>
      </w:r>
      <w:r w:rsidR="00F25B70">
        <w:t>, as well as stale and old peers</w:t>
      </w:r>
      <w:r>
        <w:t>.</w:t>
      </w:r>
    </w:p>
    <w:p w:rsidR="00763D34" w:rsidRDefault="00763D34" w:rsidP="00560EA3"/>
    <w:p w:rsidR="00ED1EB6" w:rsidRDefault="00ED1EB6" w:rsidP="00ED1EB6">
      <w:pPr>
        <w:pStyle w:val="Heading4"/>
      </w:pPr>
      <w:bookmarkStart w:id="141" w:name="_Toc485851425"/>
      <w:r>
        <w:t>Sharing plates</w:t>
      </w:r>
      <w:bookmarkEnd w:id="141"/>
    </w:p>
    <w:p w:rsidR="00560EA3" w:rsidRDefault="00E6497B" w:rsidP="00560EA3">
      <w:r>
        <w:t>The main objective of the P2P network was to share detected license plates across all peers. Implementing the plate sharing command was straightforward.</w:t>
      </w:r>
    </w:p>
    <w:p w:rsidR="00E6497B" w:rsidRDefault="00E6497B" w:rsidP="00560EA3"/>
    <w:p w:rsidR="00E6497B" w:rsidRDefault="00E6497B" w:rsidP="00560EA3">
      <w:r>
        <w:t xml:space="preserve">Every minute, plates that were marked as unsent was tallied up, and sorted per their respective source peer. This list was then sent to each peer with the peer’s token in the header of the request, with the small modification that plates from the destination peer would not be re-sent to themselves. Upon a successful HTTP return code from </w:t>
      </w:r>
      <w:r w:rsidR="00F017DA">
        <w:t>all peers</w:t>
      </w:r>
      <w:r>
        <w:t xml:space="preserve">, the </w:t>
      </w:r>
      <w:r w:rsidR="00F017DA">
        <w:t>plate object was marked as sent. Otherwise, if at least one peer failed to receive the plates, the plate object was kept as unsent, ready for re-sending in the next iteration of the command being run.</w:t>
      </w:r>
    </w:p>
    <w:p w:rsidR="008A42A0" w:rsidRDefault="008A42A0" w:rsidP="00560EA3"/>
    <w:p w:rsidR="008A42A0" w:rsidRDefault="008A42A0" w:rsidP="008A42A0">
      <w:pPr>
        <w:pStyle w:val="Heading4"/>
      </w:pPr>
      <w:bookmarkStart w:id="142" w:name="_Toc485851426"/>
      <w:r>
        <w:t>Modifying trust scores</w:t>
      </w:r>
      <w:bookmarkEnd w:id="142"/>
    </w:p>
    <w:p w:rsidR="00F25B70" w:rsidRDefault="00F25B70" w:rsidP="00F25B70">
      <w:r>
        <w:t xml:space="preserve">This section specifies the </w:t>
      </w:r>
      <w:r w:rsidR="007A7B83">
        <w:t xml:space="preserve">implementation of the </w:t>
      </w:r>
      <w:r>
        <w:t>action of a peer in modifying other peer’s trust scores. For the implementation of the trust system itself, a more in-d</w:t>
      </w:r>
      <w:r w:rsidR="00D84CEA">
        <w:t xml:space="preserve">epth explanation can be found in section </w:t>
      </w:r>
      <w:r w:rsidR="00D84CEA">
        <w:fldChar w:fldCharType="begin"/>
      </w:r>
      <w:r w:rsidR="00D84CEA">
        <w:instrText xml:space="preserve"> REF _Ref485850133 \r \h </w:instrText>
      </w:r>
      <w:r w:rsidR="00D84CEA">
        <w:fldChar w:fldCharType="separate"/>
      </w:r>
      <w:r w:rsidR="00D701CC">
        <w:t>6.3.3.1</w:t>
      </w:r>
      <w:r w:rsidR="00D84CEA">
        <w:fldChar w:fldCharType="end"/>
      </w:r>
      <w:r>
        <w:t>.</w:t>
      </w:r>
    </w:p>
    <w:p w:rsidR="00F25B70" w:rsidRDefault="00F25B70" w:rsidP="00F25B70"/>
    <w:p w:rsidR="008A42A0" w:rsidRDefault="00F25B70" w:rsidP="008A42A0">
      <w:r>
        <w:t>To modify a peer’s trust, u</w:t>
      </w:r>
      <w:r w:rsidR="00BF5394">
        <w:t>pon receipt of license plates from an external peer’s transmission, the external peer’s local trust score would increase if at least one of the received plates matched a plate detected by the local peer. If not, the trust was decreased.</w:t>
      </w:r>
      <w:r>
        <w:t xml:space="preserve"> Not receiving keep alive packets after a while also triggered a decrease in trust.</w:t>
      </w:r>
    </w:p>
    <w:p w:rsidR="008A42A0" w:rsidRPr="008A42A0" w:rsidRDefault="008A42A0" w:rsidP="008A42A0"/>
    <w:p w:rsidR="008A42A0" w:rsidRDefault="008A42A0" w:rsidP="008A42A0">
      <w:pPr>
        <w:pStyle w:val="Heading4"/>
      </w:pPr>
      <w:bookmarkStart w:id="143" w:name="_Toc485851427"/>
      <w:r>
        <w:t>Detecting violations</w:t>
      </w:r>
      <w:bookmarkEnd w:id="143"/>
    </w:p>
    <w:p w:rsidR="00560EA3" w:rsidRDefault="00EC65C2" w:rsidP="00560EA3">
      <w:r>
        <w:t>After the sharing of license plates with all neighbouring peers and the modification of trust scores, the final step of the intra peer commands was to detect any speeding cars from the license plates gotten from all peers.</w:t>
      </w:r>
    </w:p>
    <w:p w:rsidR="00EC65C2" w:rsidRDefault="00EC65C2" w:rsidP="00560EA3"/>
    <w:p w:rsidR="00EC65C2" w:rsidRDefault="00EC65C2" w:rsidP="00560EA3">
      <w:r>
        <w:t>As the project specification specifies detecting violations using an average speed method, the equation of speed = distance / time was used. Plates from the local peer and plates from external peers were sorted in two lists, before a comparison between the two sets revealed matching plates. For each matching plate, the time</w:t>
      </w:r>
      <w:r w:rsidR="00411334">
        <w:t xml:space="preserve"> </w:t>
      </w:r>
      <w:r>
        <w:t xml:space="preserve">delta was calculated as the time difference in the times of </w:t>
      </w:r>
      <w:r w:rsidR="00411334">
        <w:t>detection</w:t>
      </w:r>
      <w:r>
        <w:t xml:space="preserve"> of the two plates. The distance between the two peers was then calculated using the Google </w:t>
      </w:r>
      <w:r>
        <w:lastRenderedPageBreak/>
        <w:t xml:space="preserve">Maps Directions API, which returned </w:t>
      </w:r>
      <w:r w:rsidR="00B7445D">
        <w:t xml:space="preserve">the road distance between the two peers as opposed to the birds-eye distance. Therefore, an average speed could </w:t>
      </w:r>
      <w:r w:rsidR="00411334">
        <w:t xml:space="preserve">then </w:t>
      </w:r>
      <w:r w:rsidR="00B7445D">
        <w:t>be calculated.</w:t>
      </w:r>
    </w:p>
    <w:p w:rsidR="00B7445D" w:rsidRDefault="00B7445D" w:rsidP="00560EA3"/>
    <w:p w:rsidR="00B7445D" w:rsidRDefault="00B7445D" w:rsidP="00560EA3">
      <w:r>
        <w:t xml:space="preserve">As access to the Google Maps Speed Limit API could not be obtained with the project budget (premium API licenses started at USD $10000), an assumption had to be made in that all roads were deemed to have a speed limit of 30 miles per hour. </w:t>
      </w:r>
      <w:r w:rsidR="00411334">
        <w:t>Since s</w:t>
      </w:r>
      <w:r>
        <w:t>ome residential roads have a lower speed limit of 20 miles per hour, this speed limit was added to the settings to be easily changed if needed.</w:t>
      </w:r>
    </w:p>
    <w:p w:rsidR="00B7445D" w:rsidRDefault="00B7445D" w:rsidP="00560EA3"/>
    <w:p w:rsidR="00B7445D" w:rsidRDefault="00B7445D" w:rsidP="00560EA3">
      <w:r>
        <w:t>Before a comparison of the average speed of the two matching cars and the speed limit as specified in the settings</w:t>
      </w:r>
      <w:r w:rsidR="00411334">
        <w:t xml:space="preserve"> was made</w:t>
      </w:r>
      <w:r>
        <w:t xml:space="preserve">, a small percentage of the speed limit was added on top of the existing speed limit to emulate the 10% that police officers add to the speed limit in real life speed cameras </w:t>
      </w:r>
      <w:r>
        <w:fldChar w:fldCharType="begin"/>
      </w:r>
      <w:r w:rsidR="00A117B3">
        <w:instrText xml:space="preserve"> ADDIN ZOTERO_ITEM CSL_CITATION {"citationID":"apak7p65nq","properties":{"formattedCitation":"[71]","plainCitation":"[71]"},"citationItems":[{"id":691,"uris":["http://zotero.org/users/2475447/items/3B4BHSB8"],"uri":["http://zotero.org/users/2475447/items/3B4BHSB8"],"itemData":{"id":691,"type":"article","title":"ACPO Speed Enforcement Policy Guidelines 2011 - 2015: Joining Forces for Safer Roads","URL":"https://www.cambs.police.uk/roadsafety/docs/201305-uoba-joining-forces-safer-roads.pdf","author":[{"family":"Association of Chief Police Officers","given":""}],"accessed":{"date-parts":[["2017",6,20]]}}}],"schema":"https://github.com/citation-style-language/schema/raw/master/csl-citation.json"} </w:instrText>
      </w:r>
      <w:r>
        <w:fldChar w:fldCharType="separate"/>
      </w:r>
      <w:r w:rsidR="00A117B3" w:rsidRPr="00A117B3">
        <w:t>[71]</w:t>
      </w:r>
      <w:r>
        <w:fldChar w:fldCharType="end"/>
      </w:r>
      <w:r>
        <w:t>, mostly stemming from de</w:t>
      </w:r>
      <w:r w:rsidR="00411334">
        <w:t>vice tolerance margin of errors and uncertainties. For example, the system would not classify 32 mph as an i</w:t>
      </w:r>
      <w:r w:rsidR="00682DA6">
        <w:t>nfraction, whereas 33 mph would lead to a violation.</w:t>
      </w:r>
    </w:p>
    <w:p w:rsidR="00B7445D" w:rsidRDefault="00B7445D" w:rsidP="00560EA3"/>
    <w:p w:rsidR="00B7445D" w:rsidRDefault="00B7445D" w:rsidP="00560EA3">
      <w:r>
        <w:t>Cars that had an average speed over the speed limit + 10% were deemed to be violating the Highway Code, and led to an entry being made in the violations database table with the necessary details for prosecution (locations, speed, times, evidence).</w:t>
      </w:r>
    </w:p>
    <w:p w:rsidR="00BF5394" w:rsidRDefault="00BF5394" w:rsidP="00560EA3"/>
    <w:p w:rsidR="00560EA3" w:rsidRDefault="00560EA3" w:rsidP="00560EA3">
      <w:pPr>
        <w:pStyle w:val="Heading3"/>
      </w:pPr>
      <w:bookmarkStart w:id="144" w:name="_Toc485851428"/>
      <w:r>
        <w:t>Network Features and Security</w:t>
      </w:r>
      <w:bookmarkEnd w:id="144"/>
    </w:p>
    <w:p w:rsidR="008A4313" w:rsidRDefault="008A4313" w:rsidP="008A4313">
      <w:r>
        <w:t>Apart from the aforementioned tokens required for all requests being sent, the P2P network has a few added features to prevent rogue peers from obtaining license plates from peers without itself transmitting any license plates, along with features to prevent man-in-the-middle attacks where an attacker could theoretically modify the HTTP packets in transit.</w:t>
      </w:r>
    </w:p>
    <w:p w:rsidR="008A4313" w:rsidRPr="008A4313" w:rsidRDefault="008A4313" w:rsidP="008A4313"/>
    <w:p w:rsidR="005C5AB0" w:rsidRDefault="005C5AB0" w:rsidP="005C5AB0">
      <w:pPr>
        <w:pStyle w:val="Heading4"/>
      </w:pPr>
      <w:bookmarkStart w:id="145" w:name="_Ref485850133"/>
      <w:bookmarkStart w:id="146" w:name="_Toc485851429"/>
      <w:r>
        <w:t>Trust System</w:t>
      </w:r>
      <w:bookmarkEnd w:id="145"/>
      <w:bookmarkEnd w:id="146"/>
    </w:p>
    <w:p w:rsidR="007A7B83" w:rsidRDefault="007A7B83" w:rsidP="005C5AB0">
      <w:r>
        <w:t>This section differs from the section detailing the modifying trust transaction as it entails the implementation of the design of the trust system, and not the implementation of a command that modified the trust of peers, a needed distinction.</w:t>
      </w:r>
    </w:p>
    <w:p w:rsidR="007A7B83" w:rsidRDefault="007A7B83" w:rsidP="005C5AB0"/>
    <w:p w:rsidR="005C5AB0" w:rsidRDefault="003049C6" w:rsidP="005C5AB0">
      <w:r>
        <w:t>One of the primary concerns during the design phase was the possibility of an attacker stealing leeching license plate data from peers without supplying any of their own, or an attacker sabotaging the network by bombarding the peers with fake license plates, thereby diluting the genuine license plates. A trust system was therefore implemented to combat this.</w:t>
      </w:r>
      <w:r w:rsidR="002975B8">
        <w:t xml:space="preserve"> </w:t>
      </w:r>
      <w:r w:rsidR="00093744" w:rsidRPr="000D7352">
        <w:t>Echoing section</w:t>
      </w:r>
      <w:r w:rsidR="000D7352" w:rsidRPr="000D7352">
        <w:t xml:space="preserve"> </w:t>
      </w:r>
      <w:r w:rsidR="000D7352" w:rsidRPr="000D7352">
        <w:fldChar w:fldCharType="begin"/>
      </w:r>
      <w:r w:rsidR="000D7352" w:rsidRPr="000D7352">
        <w:instrText xml:space="preserve"> REF _Ref485847468 \n \h </w:instrText>
      </w:r>
      <w:r w:rsidR="000D7352" w:rsidRPr="000D7352">
        <w:fldChar w:fldCharType="separate"/>
      </w:r>
      <w:r w:rsidR="00D701CC">
        <w:t>5.4.4</w:t>
      </w:r>
      <w:r w:rsidR="000D7352" w:rsidRPr="000D7352">
        <w:fldChar w:fldCharType="end"/>
      </w:r>
      <w:r w:rsidR="00093744" w:rsidRPr="000D7352">
        <w:t xml:space="preserve">, each </w:t>
      </w:r>
      <w:r w:rsidR="00093744">
        <w:t xml:space="preserve">peer had a local </w:t>
      </w:r>
      <w:r w:rsidR="00093744">
        <w:lastRenderedPageBreak/>
        <w:t>set of trust scores for each other peer, and would only distribute and accept plates from peers that had a score over a certain threshold.</w:t>
      </w:r>
    </w:p>
    <w:p w:rsidR="003049C6" w:rsidRDefault="003049C6" w:rsidP="005C5AB0"/>
    <w:p w:rsidR="000323CE" w:rsidRDefault="003049C6" w:rsidP="005C5AB0">
      <w:r>
        <w:t xml:space="preserve">Every peer, upon successful registration, started </w:t>
      </w:r>
      <w:r w:rsidR="000323CE">
        <w:t>off with a set amount of trust – a necessary assumption. Although logically</w:t>
      </w:r>
      <w:r w:rsidR="002975B8">
        <w:t>,</w:t>
      </w:r>
      <w:r w:rsidR="000323CE">
        <w:t xml:space="preserve"> a newly registered peer should have no trust at all, a deadlock situation </w:t>
      </w:r>
      <w:r w:rsidR="002975B8">
        <w:t>occurred</w:t>
      </w:r>
      <w:r w:rsidR="000323CE">
        <w:t xml:space="preserve"> if a couple of peers registered at the same time at a time </w:t>
      </w:r>
      <w:r w:rsidR="002975B8">
        <w:t>when</w:t>
      </w:r>
      <w:r w:rsidR="000323CE">
        <w:t xml:space="preserve"> the network was devoid of any peers. No peer </w:t>
      </w:r>
      <w:r w:rsidR="002975B8">
        <w:t>had</w:t>
      </w:r>
      <w:r w:rsidR="000323CE">
        <w:t xml:space="preserve"> enough trust to transmit to other peers, and no peer </w:t>
      </w:r>
      <w:r w:rsidR="002975B8">
        <w:t>received</w:t>
      </w:r>
      <w:r w:rsidR="000323CE">
        <w:t xml:space="preserve"> any plates from the new peers as everyone </w:t>
      </w:r>
      <w:r w:rsidR="002975B8">
        <w:t>had a trust of zero – hence the implementation that every peer started off with a non-zero trust value.</w:t>
      </w:r>
    </w:p>
    <w:p w:rsidR="000323CE" w:rsidRDefault="000323CE" w:rsidP="005C5AB0"/>
    <w:p w:rsidR="003049C6" w:rsidRDefault="003049C6" w:rsidP="005C5AB0">
      <w:r>
        <w:t>If a peer’s trust was over a pre-defined threshold, license plates could travel to and from other peers. If a plate from a peer matches a locally detected plate, the trust of the source peer was increased by a pre-defined amount. Hence, the perfect world, the trust of all peers would keep rising.</w:t>
      </w:r>
    </w:p>
    <w:p w:rsidR="003049C6" w:rsidRDefault="003049C6" w:rsidP="005C5AB0"/>
    <w:p w:rsidR="003049C6" w:rsidRDefault="003049C6" w:rsidP="005C5AB0">
      <w:r>
        <w:t xml:space="preserve">However, upon a period of there being no license plates received from a peer, or if none of the license plates from a peer matched any of the locally detected plates, the trust of the peer was slowly decreased. A ratio was used to decrease the trust instead of a flat amount, to ensure that the amount of trust gained for a matching plate already outweighed the amount of trust lost through no matching plates or no plates at all. </w:t>
      </w:r>
    </w:p>
    <w:p w:rsidR="003B3970" w:rsidRDefault="003B3970" w:rsidP="005C5AB0"/>
    <w:p w:rsidR="003B3970" w:rsidRDefault="003B3970" w:rsidP="005C5AB0"/>
    <w:p w:rsidR="003049C6" w:rsidRDefault="008435B9" w:rsidP="003049C6">
      <w:pPr>
        <w:keepNext/>
      </w:pPr>
      <w:r>
        <w:rPr>
          <w:noProof/>
          <w:lang w:eastAsia="en-GB"/>
        </w:rPr>
        <w:lastRenderedPageBreak/>
        <w:drawing>
          <wp:inline distT="0" distB="0" distL="0" distR="0">
            <wp:extent cx="5164639" cy="3316406"/>
            <wp:effectExtent l="190500" t="190500" r="188595" b="189230"/>
            <wp:docPr id="3" name="Picture 3" descr="http://mufff.in/i/0e83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ufff.in/i/0e8348.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b="1728"/>
                    <a:stretch/>
                  </pic:blipFill>
                  <pic:spPr bwMode="auto">
                    <a:xfrm>
                      <a:off x="0" y="0"/>
                      <a:ext cx="5174272" cy="3322592"/>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rsidR="003049C6" w:rsidRDefault="003049C6" w:rsidP="002E6B05">
      <w:pPr>
        <w:pStyle w:val="Caption"/>
      </w:pPr>
      <w:bookmarkStart w:id="147" w:name="_Ref485848451"/>
      <w:bookmarkStart w:id="148" w:name="_Toc485851329"/>
      <w:r>
        <w:t xml:space="preserve">Figure </w:t>
      </w:r>
      <w:fldSimple w:instr=" SEQ Figure \* ARABIC ">
        <w:r w:rsidR="00D701CC">
          <w:rPr>
            <w:noProof/>
          </w:rPr>
          <w:t>15</w:t>
        </w:r>
      </w:fldSimple>
      <w:bookmarkEnd w:id="147"/>
      <w:r>
        <w:t>: Trust Decay using a ratio of 0.99, applied every minute</w:t>
      </w:r>
      <w:r w:rsidR="000323CE">
        <w:t xml:space="preserve"> (genuine peer (1min) is truncated)</w:t>
      </w:r>
      <w:bookmarkEnd w:id="148"/>
    </w:p>
    <w:p w:rsidR="003049C6" w:rsidRDefault="000F03D5" w:rsidP="005C5AB0">
      <w:r>
        <w:rPr>
          <w:color w:val="FF0000"/>
        </w:rPr>
        <w:fldChar w:fldCharType="begin"/>
      </w:r>
      <w:r>
        <w:instrText xml:space="preserve"> REF _Ref485848451 \h </w:instrText>
      </w:r>
      <w:r>
        <w:rPr>
          <w:color w:val="FF0000"/>
        </w:rPr>
      </w:r>
      <w:r>
        <w:rPr>
          <w:color w:val="FF0000"/>
        </w:rPr>
        <w:fldChar w:fldCharType="separate"/>
      </w:r>
      <w:r w:rsidR="00D701CC">
        <w:t xml:space="preserve">Figure </w:t>
      </w:r>
      <w:r w:rsidR="00D701CC">
        <w:rPr>
          <w:noProof/>
        </w:rPr>
        <w:t>15</w:t>
      </w:r>
      <w:r>
        <w:rPr>
          <w:color w:val="FF0000"/>
        </w:rPr>
        <w:fldChar w:fldCharType="end"/>
      </w:r>
      <w:r>
        <w:rPr>
          <w:color w:val="FF0000"/>
        </w:rPr>
        <w:t xml:space="preserve"> </w:t>
      </w:r>
      <w:r w:rsidR="00093744">
        <w:t>represents</w:t>
      </w:r>
      <w:r w:rsidR="003049C6">
        <w:t xml:space="preserve"> </w:t>
      </w:r>
      <w:r w:rsidR="00093744">
        <w:t>the trust system in action. The three lines correspond to the trust of a rogue peer</w:t>
      </w:r>
      <w:r w:rsidR="005A638D">
        <w:t xml:space="preserve"> (no matching plates whatsoever)</w:t>
      </w:r>
      <w:r w:rsidR="00AD315F">
        <w:t xml:space="preserve">, a peer with matching plates every minute, and a peer with matching plates every 10 minutes. </w:t>
      </w:r>
      <w:r w:rsidR="00093744">
        <w:t>From the figure, c</w:t>
      </w:r>
      <w:r w:rsidR="00AD315F">
        <w:t>learly, if peers continue</w:t>
      </w:r>
      <w:r w:rsidR="00093744">
        <w:t xml:space="preserve">d to </w:t>
      </w:r>
      <w:r w:rsidR="00F840EE">
        <w:t>transmit</w:t>
      </w:r>
      <w:r w:rsidR="00AD315F">
        <w:t xml:space="preserve"> matching plates, the trust will never fall below the threshold</w:t>
      </w:r>
      <w:r w:rsidR="00093744">
        <w:t xml:space="preserve"> (shown by the dotted line)</w:t>
      </w:r>
      <w:r w:rsidR="00AD315F">
        <w:t xml:space="preserve">. However, if a peer </w:t>
      </w:r>
      <w:r w:rsidR="00093744">
        <w:t>did</w:t>
      </w:r>
      <w:r w:rsidR="00AD315F">
        <w:t xml:space="preserve"> not </w:t>
      </w:r>
      <w:r w:rsidR="00F840EE">
        <w:t>transmit</w:t>
      </w:r>
      <w:r w:rsidR="00AD315F">
        <w:t xml:space="preserve"> any matching plates, the trust </w:t>
      </w:r>
      <w:r w:rsidR="00093744">
        <w:t xml:space="preserve">soon fell below </w:t>
      </w:r>
      <w:r w:rsidR="00AD315F">
        <w:t>the threshold</w:t>
      </w:r>
      <w:r w:rsidR="00093744">
        <w:t xml:space="preserve"> (in</w:t>
      </w:r>
      <w:r w:rsidR="00AD315F">
        <w:t xml:space="preserve"> approx</w:t>
      </w:r>
      <w:r w:rsidR="00093744">
        <w:t>imately</w:t>
      </w:r>
      <w:r w:rsidR="00AD315F">
        <w:t xml:space="preserve"> 3 hours), with the only redemption being increasing the trust again through </w:t>
      </w:r>
      <w:r w:rsidR="00F840EE">
        <w:t>transmitting</w:t>
      </w:r>
      <w:r w:rsidR="00AD315F">
        <w:t xml:space="preserve"> matching plates.</w:t>
      </w:r>
    </w:p>
    <w:p w:rsidR="00F61846" w:rsidRDefault="00F61846" w:rsidP="005C5AB0"/>
    <w:p w:rsidR="00F61846" w:rsidRDefault="00F61846" w:rsidP="002E6B05">
      <w:pPr>
        <w:pStyle w:val="Caption"/>
      </w:pPr>
      <w:bookmarkStart w:id="149" w:name="_Ref485849144"/>
      <w:bookmarkStart w:id="150" w:name="_Toc485851363"/>
      <w:r>
        <w:t xml:space="preserve">Table </w:t>
      </w:r>
      <w:fldSimple w:instr=" SEQ Table \* ARABIC ">
        <w:r w:rsidR="00D701CC">
          <w:rPr>
            <w:noProof/>
          </w:rPr>
          <w:t>6</w:t>
        </w:r>
      </w:fldSimple>
      <w:bookmarkEnd w:id="149"/>
      <w:r>
        <w:t>: Example modifying trust scores with genuine peer</w:t>
      </w:r>
      <w:bookmarkEnd w:id="150"/>
    </w:p>
    <w:tbl>
      <w:tblPr>
        <w:tblStyle w:val="ListTable3"/>
        <w:tblW w:w="0" w:type="auto"/>
        <w:jc w:val="center"/>
        <w:tblLook w:val="04A0" w:firstRow="1" w:lastRow="0" w:firstColumn="1" w:lastColumn="0" w:noHBand="0" w:noVBand="1"/>
      </w:tblPr>
      <w:tblGrid>
        <w:gridCol w:w="2831"/>
        <w:gridCol w:w="2831"/>
      </w:tblGrid>
      <w:tr w:rsidR="00F61846" w:rsidTr="006144A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31" w:type="dxa"/>
          </w:tcPr>
          <w:p w:rsidR="00F61846" w:rsidRDefault="00F61846" w:rsidP="006144A8">
            <w:r>
              <w:t>Local Plates</w:t>
            </w:r>
          </w:p>
        </w:tc>
        <w:tc>
          <w:tcPr>
            <w:tcW w:w="2831" w:type="dxa"/>
          </w:tcPr>
          <w:p w:rsidR="00F61846" w:rsidRDefault="00F61846" w:rsidP="006144A8">
            <w:pPr>
              <w:cnfStyle w:val="100000000000" w:firstRow="1" w:lastRow="0" w:firstColumn="0" w:lastColumn="0" w:oddVBand="0" w:evenVBand="0" w:oddHBand="0" w:evenHBand="0" w:firstRowFirstColumn="0" w:firstRowLastColumn="0" w:lastRowFirstColumn="0" w:lastRowLastColumn="0"/>
            </w:pPr>
            <w:r>
              <w:t>Received Plates</w:t>
            </w:r>
          </w:p>
        </w:tc>
      </w:tr>
      <w:tr w:rsidR="00F61846" w:rsidTr="00614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7A7B83" w:rsidRDefault="00F61846" w:rsidP="006144A8">
            <w:pPr>
              <w:rPr>
                <w:b w:val="0"/>
              </w:rPr>
            </w:pPr>
            <w:r w:rsidRPr="007A7B83">
              <w:rPr>
                <w:b w:val="0"/>
              </w:rPr>
              <w:t>AE56FTY</w:t>
            </w:r>
          </w:p>
        </w:tc>
        <w:tc>
          <w:tcPr>
            <w:tcW w:w="2831" w:type="dxa"/>
          </w:tcPr>
          <w:p w:rsidR="00F61846" w:rsidRDefault="00F61846" w:rsidP="006144A8">
            <w:pPr>
              <w:cnfStyle w:val="000000100000" w:firstRow="0" w:lastRow="0" w:firstColumn="0" w:lastColumn="0" w:oddVBand="0" w:evenVBand="0" w:oddHBand="1" w:evenHBand="0" w:firstRowFirstColumn="0" w:firstRowLastColumn="0" w:lastRowFirstColumn="0" w:lastRowLastColumn="0"/>
            </w:pPr>
            <w:r>
              <w:t>LTZ 1077</w:t>
            </w:r>
          </w:p>
        </w:tc>
      </w:tr>
      <w:tr w:rsidR="00F61846" w:rsidTr="006144A8">
        <w:trPr>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F877E1" w:rsidRDefault="00F61846" w:rsidP="006144A8">
            <w:pPr>
              <w:rPr>
                <w:u w:val="single"/>
              </w:rPr>
            </w:pPr>
            <w:r w:rsidRPr="00F877E1">
              <w:rPr>
                <w:u w:val="single"/>
              </w:rPr>
              <w:t>PB12OFF</w:t>
            </w:r>
          </w:p>
        </w:tc>
        <w:tc>
          <w:tcPr>
            <w:tcW w:w="2831" w:type="dxa"/>
          </w:tcPr>
          <w:p w:rsidR="00F61846" w:rsidRPr="00F877E1" w:rsidRDefault="00F61846" w:rsidP="006144A8">
            <w:pPr>
              <w:cnfStyle w:val="000000000000" w:firstRow="0" w:lastRow="0" w:firstColumn="0" w:lastColumn="0" w:oddVBand="0" w:evenVBand="0" w:oddHBand="0" w:evenHBand="0" w:firstRowFirstColumn="0" w:firstRowLastColumn="0" w:lastRowFirstColumn="0" w:lastRowLastColumn="0"/>
              <w:rPr>
                <w:b/>
                <w:u w:val="single"/>
              </w:rPr>
            </w:pPr>
            <w:r w:rsidRPr="00F877E1">
              <w:rPr>
                <w:b/>
                <w:u w:val="single"/>
              </w:rPr>
              <w:t>PB12OFF</w:t>
            </w:r>
          </w:p>
        </w:tc>
      </w:tr>
      <w:tr w:rsidR="00F61846" w:rsidTr="00614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7A7B83" w:rsidRDefault="00F61846" w:rsidP="006144A8">
            <w:pPr>
              <w:rPr>
                <w:b w:val="0"/>
              </w:rPr>
            </w:pPr>
            <w:r w:rsidRPr="007A7B83">
              <w:rPr>
                <w:b w:val="0"/>
              </w:rPr>
              <w:t>FY65UGG</w:t>
            </w:r>
          </w:p>
        </w:tc>
        <w:tc>
          <w:tcPr>
            <w:tcW w:w="2831" w:type="dxa"/>
          </w:tcPr>
          <w:p w:rsidR="00F61846" w:rsidRDefault="00F61846" w:rsidP="006144A8">
            <w:pPr>
              <w:cnfStyle w:val="000000100000" w:firstRow="0" w:lastRow="0" w:firstColumn="0" w:lastColumn="0" w:oddVBand="0" w:evenVBand="0" w:oddHBand="1" w:evenHBand="0" w:firstRowFirstColumn="0" w:firstRowLastColumn="0" w:lastRowFirstColumn="0" w:lastRowLastColumn="0"/>
            </w:pPr>
            <w:r w:rsidRPr="00F877E1">
              <w:rPr>
                <w:b/>
                <w:u w:val="single"/>
              </w:rPr>
              <w:t>DB16QAZ</w:t>
            </w:r>
          </w:p>
        </w:tc>
      </w:tr>
      <w:tr w:rsidR="00F61846" w:rsidTr="006144A8">
        <w:trPr>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F877E1" w:rsidRDefault="00F61846" w:rsidP="006144A8">
            <w:pPr>
              <w:rPr>
                <w:u w:val="single"/>
              </w:rPr>
            </w:pPr>
            <w:r w:rsidRPr="00F877E1">
              <w:rPr>
                <w:u w:val="single"/>
              </w:rPr>
              <w:t>DB16QZA</w:t>
            </w:r>
          </w:p>
        </w:tc>
        <w:tc>
          <w:tcPr>
            <w:tcW w:w="2831" w:type="dxa"/>
          </w:tcPr>
          <w:p w:rsidR="00F61846" w:rsidRPr="007A7B83" w:rsidRDefault="00F61846" w:rsidP="006144A8">
            <w:pPr>
              <w:cnfStyle w:val="000000000000" w:firstRow="0" w:lastRow="0" w:firstColumn="0" w:lastColumn="0" w:oddVBand="0" w:evenVBand="0" w:oddHBand="0" w:evenHBand="0" w:firstRowFirstColumn="0" w:firstRowLastColumn="0" w:lastRowFirstColumn="0" w:lastRowLastColumn="0"/>
              <w:rPr>
                <w:b/>
              </w:rPr>
            </w:pPr>
            <w:r>
              <w:t>BB55LPE</w:t>
            </w:r>
            <w:r w:rsidRPr="007A7B83">
              <w:rPr>
                <w:b/>
              </w:rPr>
              <w:t xml:space="preserve"> </w:t>
            </w:r>
          </w:p>
        </w:tc>
      </w:tr>
    </w:tbl>
    <w:p w:rsidR="00F61846" w:rsidRDefault="00F61846" w:rsidP="00F61846"/>
    <w:p w:rsidR="00F61846" w:rsidRDefault="00F61846" w:rsidP="00F61846">
      <w:r>
        <w:t xml:space="preserve">Another example, </w:t>
      </w:r>
      <w:r w:rsidR="003E74A5">
        <w:rPr>
          <w:color w:val="FF0000"/>
        </w:rPr>
        <w:fldChar w:fldCharType="begin"/>
      </w:r>
      <w:r w:rsidR="003E74A5">
        <w:instrText xml:space="preserve"> REF _Ref485849144 \h </w:instrText>
      </w:r>
      <w:r w:rsidR="003E74A5">
        <w:rPr>
          <w:color w:val="FF0000"/>
        </w:rPr>
      </w:r>
      <w:r w:rsidR="003E74A5">
        <w:rPr>
          <w:color w:val="FF0000"/>
        </w:rPr>
        <w:fldChar w:fldCharType="separate"/>
      </w:r>
      <w:r w:rsidR="00D701CC">
        <w:t xml:space="preserve">Table </w:t>
      </w:r>
      <w:r w:rsidR="00D701CC">
        <w:rPr>
          <w:noProof/>
        </w:rPr>
        <w:t>6</w:t>
      </w:r>
      <w:r w:rsidR="003E74A5">
        <w:rPr>
          <w:color w:val="FF0000"/>
        </w:rPr>
        <w:fldChar w:fldCharType="end"/>
      </w:r>
      <w:r w:rsidR="003E74A5">
        <w:rPr>
          <w:color w:val="FF0000"/>
        </w:rPr>
        <w:t xml:space="preserve"> </w:t>
      </w:r>
      <w:r>
        <w:t>would lead to the trust score being increased as at least one plate matched.</w:t>
      </w:r>
      <w:r w:rsidR="00F877E1">
        <w:t xml:space="preserve"> Matching plates are bolded and underlined for clarity.</w:t>
      </w:r>
    </w:p>
    <w:p w:rsidR="00F61846" w:rsidRDefault="00F61846" w:rsidP="002E6B05">
      <w:pPr>
        <w:pStyle w:val="Caption"/>
      </w:pPr>
    </w:p>
    <w:p w:rsidR="00F61846" w:rsidRDefault="00F61846" w:rsidP="002E6B05">
      <w:pPr>
        <w:pStyle w:val="Caption"/>
      </w:pPr>
      <w:bookmarkStart w:id="151" w:name="_Ref485849152"/>
      <w:bookmarkStart w:id="152" w:name="_Toc485851364"/>
      <w:r>
        <w:t xml:space="preserve">Table </w:t>
      </w:r>
      <w:fldSimple w:instr=" SEQ Table \* ARABIC ">
        <w:r w:rsidR="00D701CC">
          <w:rPr>
            <w:noProof/>
          </w:rPr>
          <w:t>7</w:t>
        </w:r>
      </w:fldSimple>
      <w:bookmarkEnd w:id="151"/>
      <w:r>
        <w:t>: Example modifying trust score with rogue peer</w:t>
      </w:r>
      <w:bookmarkEnd w:id="152"/>
    </w:p>
    <w:tbl>
      <w:tblPr>
        <w:tblStyle w:val="ListTable3"/>
        <w:tblW w:w="0" w:type="auto"/>
        <w:jc w:val="center"/>
        <w:tblLook w:val="04A0" w:firstRow="1" w:lastRow="0" w:firstColumn="1" w:lastColumn="0" w:noHBand="0" w:noVBand="1"/>
      </w:tblPr>
      <w:tblGrid>
        <w:gridCol w:w="2831"/>
        <w:gridCol w:w="2831"/>
      </w:tblGrid>
      <w:tr w:rsidR="00F61846" w:rsidTr="006144A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31" w:type="dxa"/>
          </w:tcPr>
          <w:p w:rsidR="00F61846" w:rsidRDefault="00F61846" w:rsidP="006144A8">
            <w:r>
              <w:t>Local Plates</w:t>
            </w:r>
          </w:p>
        </w:tc>
        <w:tc>
          <w:tcPr>
            <w:tcW w:w="2831" w:type="dxa"/>
          </w:tcPr>
          <w:p w:rsidR="00F61846" w:rsidRDefault="00F61846" w:rsidP="006144A8">
            <w:pPr>
              <w:cnfStyle w:val="100000000000" w:firstRow="1" w:lastRow="0" w:firstColumn="0" w:lastColumn="0" w:oddVBand="0" w:evenVBand="0" w:oddHBand="0" w:evenHBand="0" w:firstRowFirstColumn="0" w:firstRowLastColumn="0" w:lastRowFirstColumn="0" w:lastRowLastColumn="0"/>
            </w:pPr>
            <w:r>
              <w:t>Received Plates</w:t>
            </w:r>
          </w:p>
        </w:tc>
      </w:tr>
      <w:tr w:rsidR="00F61846" w:rsidTr="00614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7A7B83" w:rsidRDefault="00F61846" w:rsidP="006144A8">
            <w:pPr>
              <w:rPr>
                <w:b w:val="0"/>
              </w:rPr>
            </w:pPr>
            <w:r w:rsidRPr="007A7B83">
              <w:rPr>
                <w:b w:val="0"/>
              </w:rPr>
              <w:t>AE56FTY</w:t>
            </w:r>
          </w:p>
        </w:tc>
        <w:tc>
          <w:tcPr>
            <w:tcW w:w="2831" w:type="dxa"/>
          </w:tcPr>
          <w:p w:rsidR="00F61846" w:rsidRDefault="00F61846" w:rsidP="006144A8">
            <w:pPr>
              <w:cnfStyle w:val="000000100000" w:firstRow="0" w:lastRow="0" w:firstColumn="0" w:lastColumn="0" w:oddVBand="0" w:evenVBand="0" w:oddHBand="1" w:evenHBand="0" w:firstRowFirstColumn="0" w:firstRowLastColumn="0" w:lastRowFirstColumn="0" w:lastRowLastColumn="0"/>
            </w:pPr>
            <w:r>
              <w:t>XXXXXXX</w:t>
            </w:r>
          </w:p>
        </w:tc>
      </w:tr>
      <w:tr w:rsidR="00F61846" w:rsidTr="006144A8">
        <w:trPr>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F877E1" w:rsidRDefault="00F61846" w:rsidP="006144A8">
            <w:pPr>
              <w:rPr>
                <w:b w:val="0"/>
              </w:rPr>
            </w:pPr>
            <w:r w:rsidRPr="00F877E1">
              <w:rPr>
                <w:b w:val="0"/>
              </w:rPr>
              <w:t>PB12OFF</w:t>
            </w:r>
          </w:p>
        </w:tc>
        <w:tc>
          <w:tcPr>
            <w:tcW w:w="2831" w:type="dxa"/>
          </w:tcPr>
          <w:p w:rsidR="00F61846" w:rsidRPr="00F61846" w:rsidRDefault="00F61846" w:rsidP="006144A8">
            <w:pPr>
              <w:cnfStyle w:val="000000000000" w:firstRow="0" w:lastRow="0" w:firstColumn="0" w:lastColumn="0" w:oddVBand="0" w:evenVBand="0" w:oddHBand="0" w:evenHBand="0" w:firstRowFirstColumn="0" w:firstRowLastColumn="0" w:lastRowFirstColumn="0" w:lastRowLastColumn="0"/>
            </w:pPr>
            <w:r w:rsidRPr="00F61846">
              <w:t>TEST123</w:t>
            </w:r>
          </w:p>
        </w:tc>
      </w:tr>
      <w:tr w:rsidR="00F61846" w:rsidTr="00614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7A7B83" w:rsidRDefault="00F61846" w:rsidP="006144A8">
            <w:pPr>
              <w:rPr>
                <w:b w:val="0"/>
              </w:rPr>
            </w:pPr>
            <w:r w:rsidRPr="007A7B83">
              <w:rPr>
                <w:b w:val="0"/>
              </w:rPr>
              <w:t>FY65UGG</w:t>
            </w:r>
          </w:p>
        </w:tc>
        <w:tc>
          <w:tcPr>
            <w:tcW w:w="2831" w:type="dxa"/>
          </w:tcPr>
          <w:p w:rsidR="00F61846" w:rsidRPr="00F61846" w:rsidRDefault="00F61846" w:rsidP="006144A8">
            <w:pPr>
              <w:cnfStyle w:val="000000100000" w:firstRow="0" w:lastRow="0" w:firstColumn="0" w:lastColumn="0" w:oddVBand="0" w:evenVBand="0" w:oddHBand="1" w:evenHBand="0" w:firstRowFirstColumn="0" w:firstRowLastColumn="0" w:lastRowFirstColumn="0" w:lastRowLastColumn="0"/>
            </w:pPr>
            <w:r>
              <w:t>!@#$%^&amp;*()</w:t>
            </w:r>
          </w:p>
        </w:tc>
      </w:tr>
      <w:tr w:rsidR="00F61846" w:rsidTr="006144A8">
        <w:trPr>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F877E1" w:rsidRDefault="00F61846" w:rsidP="006144A8">
            <w:pPr>
              <w:rPr>
                <w:b w:val="0"/>
              </w:rPr>
            </w:pPr>
            <w:r w:rsidRPr="00F877E1">
              <w:rPr>
                <w:b w:val="0"/>
              </w:rPr>
              <w:t>DB16QZA</w:t>
            </w:r>
          </w:p>
        </w:tc>
        <w:tc>
          <w:tcPr>
            <w:tcW w:w="2831" w:type="dxa"/>
          </w:tcPr>
          <w:p w:rsidR="00F61846" w:rsidRPr="007A7B83" w:rsidRDefault="00F61846" w:rsidP="006144A8">
            <w:pPr>
              <w:cnfStyle w:val="000000000000" w:firstRow="0" w:lastRow="0" w:firstColumn="0" w:lastColumn="0" w:oddVBand="0" w:evenVBand="0" w:oddHBand="0" w:evenHBand="0" w:firstRowFirstColumn="0" w:firstRowLastColumn="0" w:lastRowFirstColumn="0" w:lastRowLastColumn="0"/>
              <w:rPr>
                <w:b/>
              </w:rPr>
            </w:pPr>
            <w:r>
              <w:t>NOT_A_PLATE</w:t>
            </w:r>
            <w:r w:rsidRPr="007A7B83">
              <w:rPr>
                <w:b/>
              </w:rPr>
              <w:t xml:space="preserve"> </w:t>
            </w:r>
          </w:p>
        </w:tc>
      </w:tr>
    </w:tbl>
    <w:p w:rsidR="00F61846" w:rsidRDefault="00F61846" w:rsidP="005C5AB0"/>
    <w:p w:rsidR="00F61846" w:rsidRDefault="00F61846" w:rsidP="005C5AB0">
      <w:r>
        <w:t xml:space="preserve">Likewise, the rogue peer attempting to flood the network with random plates in </w:t>
      </w:r>
      <w:r w:rsidR="003E74A5">
        <w:fldChar w:fldCharType="begin"/>
      </w:r>
      <w:r w:rsidR="003E74A5">
        <w:instrText xml:space="preserve"> REF _Ref485849152 \h </w:instrText>
      </w:r>
      <w:r w:rsidR="003E74A5">
        <w:fldChar w:fldCharType="separate"/>
      </w:r>
      <w:r w:rsidR="00D701CC">
        <w:t xml:space="preserve">Table </w:t>
      </w:r>
      <w:r w:rsidR="00D701CC">
        <w:rPr>
          <w:noProof/>
        </w:rPr>
        <w:t>7</w:t>
      </w:r>
      <w:r w:rsidR="003E74A5">
        <w:fldChar w:fldCharType="end"/>
      </w:r>
      <w:r w:rsidRPr="00F61846">
        <w:rPr>
          <w:color w:val="FF0000"/>
        </w:rPr>
        <w:t xml:space="preserve"> </w:t>
      </w:r>
      <w:r>
        <w:t>would lead to a decreased trust score and eventually an untrusted peer.</w:t>
      </w:r>
    </w:p>
    <w:p w:rsidR="005C5AB0" w:rsidRDefault="005C5AB0" w:rsidP="005C5AB0"/>
    <w:p w:rsidR="005C5AB0" w:rsidRPr="005C5AB0" w:rsidRDefault="005C5AB0" w:rsidP="005C5AB0">
      <w:pPr>
        <w:pStyle w:val="Heading4"/>
      </w:pPr>
      <w:bookmarkStart w:id="153" w:name="_Toc485851430"/>
      <w:r>
        <w:t>Encryption</w:t>
      </w:r>
      <w:bookmarkEnd w:id="153"/>
    </w:p>
    <w:p w:rsidR="000E4B37" w:rsidRDefault="000E4B37" w:rsidP="000E4B37">
      <w:r>
        <w:t xml:space="preserve">The cryptography library’s Fernet AES 128bit encryption </w:t>
      </w:r>
      <w:r w:rsidR="00C735E6">
        <w:t>was</w:t>
      </w:r>
      <w:r>
        <w:t xml:space="preserve"> used to “</w:t>
      </w:r>
      <w:r w:rsidRPr="00223E5C">
        <w:t>take a user-provided </w:t>
      </w:r>
      <w:r w:rsidRPr="00223E5C">
        <w:rPr>
          <w:i/>
          <w:iCs/>
        </w:rPr>
        <w:t>message</w:t>
      </w:r>
      <w:r w:rsidRPr="00223E5C">
        <w:t> (an arbitrary sequence of bytes), a </w:t>
      </w:r>
      <w:r w:rsidRPr="00223E5C">
        <w:rPr>
          <w:i/>
          <w:iCs/>
        </w:rPr>
        <w:t>key</w:t>
      </w:r>
      <w:r w:rsidRPr="00223E5C">
        <w:t> (256 bits), and the current time, and produces a </w:t>
      </w:r>
      <w:r w:rsidRPr="00223E5C">
        <w:rPr>
          <w:i/>
          <w:iCs/>
        </w:rPr>
        <w:t>token</w:t>
      </w:r>
      <w:r w:rsidRPr="00223E5C">
        <w:t>, which contains the message in a form that can't be read or altered without the key”</w:t>
      </w:r>
      <w:r>
        <w:t xml:space="preserve"> </w:t>
      </w:r>
      <w:r>
        <w:fldChar w:fldCharType="begin"/>
      </w:r>
      <w:r w:rsidR="00A117B3">
        <w:instrText xml:space="preserve"> ADDIN ZOTERO_ITEM CSL_CITATION {"citationID":"a2lpfdq1o6m","properties":{"formattedCitation":"[72]","plainCitation":"[72]"},"citationItems":[{"id":651,"uris":["http://zotero.org/users/2475447/items/WB45XE8V"],"uri":["http://zotero.org/users/2475447/items/WB45XE8V"],"itemData":{"id":651,"type":"book","title":"spec: Spec and acceptance tests for the Fernet format","publisher":"fernet","source":"GitHub","URL":"https://github.com/fernet/spec","note":"original-date: 2013-04-16T23:15:39Z","shortTitle":"spec","issued":{"date-parts":[["2017",6,14]]}}}],"schema":"https://github.com/citation-style-language/schema/raw/master/csl-citation.json"} </w:instrText>
      </w:r>
      <w:r>
        <w:fldChar w:fldCharType="separate"/>
      </w:r>
      <w:r w:rsidR="00A117B3" w:rsidRPr="00A117B3">
        <w:t>[72]</w:t>
      </w:r>
      <w:r>
        <w:fldChar w:fldCharType="end"/>
      </w:r>
      <w:r w:rsidRPr="00223E5C">
        <w:t>.</w:t>
      </w:r>
      <w:r w:rsidR="007E030B">
        <w:t xml:space="preserve"> This encryption </w:t>
      </w:r>
      <w:r w:rsidR="00CD6A8B">
        <w:t>process was done on all objects (JSON) b</w:t>
      </w:r>
      <w:r w:rsidR="007E030B">
        <w:t>efore any external transmission – that is, to other peers, or the bootstrap server, therefore preventing anyone with a packet sniffer or packet interception software to e</w:t>
      </w:r>
      <w:r w:rsidR="002C3844">
        <w:t xml:space="preserve">dit the HTTP request in transit. The fact that the HTTP request in transit cannot be decrypted was extremely useful as this project does not utilise </w:t>
      </w:r>
      <w:r w:rsidR="002C3844" w:rsidRPr="000D7352">
        <w:t>HTTPS for the complexity in each user having to get their own certificate (section</w:t>
      </w:r>
      <w:r w:rsidR="000D7352" w:rsidRPr="000D7352">
        <w:t xml:space="preserve"> </w:t>
      </w:r>
      <w:r w:rsidR="000D7352" w:rsidRPr="000D7352">
        <w:fldChar w:fldCharType="begin"/>
      </w:r>
      <w:r w:rsidR="000D7352" w:rsidRPr="000D7352">
        <w:instrText xml:space="preserve"> REF _Ref485847485 \n \h </w:instrText>
      </w:r>
      <w:r w:rsidR="000D7352" w:rsidRPr="000D7352">
        <w:fldChar w:fldCharType="separate"/>
      </w:r>
      <w:r w:rsidR="00D701CC">
        <w:t>5.4.4</w:t>
      </w:r>
      <w:r w:rsidR="000D7352" w:rsidRPr="000D7352">
        <w:fldChar w:fldCharType="end"/>
      </w:r>
      <w:r w:rsidR="00CD6A8B" w:rsidRPr="000D7352">
        <w:t>)</w:t>
      </w:r>
      <w:bookmarkStart w:id="154" w:name="_GoBack"/>
      <w:bookmarkEnd w:id="154"/>
      <w:r w:rsidR="00CD6A8B" w:rsidRPr="000D7352">
        <w:t xml:space="preserve">; encrypting all data before transmission prevents any rogue hackers from trying to frame </w:t>
      </w:r>
      <w:r w:rsidR="00CD6A8B">
        <w:t xml:space="preserve">a vehicle as speeding by modifying a peer’s license plate data </w:t>
      </w:r>
      <w:r w:rsidR="006E3C26">
        <w:t>transaction with other peers</w:t>
      </w:r>
      <w:r w:rsidR="00CD6A8B">
        <w:t>.</w:t>
      </w:r>
    </w:p>
    <w:p w:rsidR="00CD6A8B" w:rsidRDefault="00CD6A8B" w:rsidP="000E4B37"/>
    <w:p w:rsidR="00CD6A8B" w:rsidRDefault="00CD6A8B" w:rsidP="000E4B37">
      <w:r>
        <w:t>The received encrypted JSON object is decrypted by reversing all the encryption procedures with the same key that was used in encryption.</w:t>
      </w:r>
    </w:p>
    <w:p w:rsidR="00F64C92" w:rsidRDefault="00F64C92" w:rsidP="00CD2796"/>
    <w:p w:rsidR="004E5DFD" w:rsidRPr="00B84742" w:rsidRDefault="00F64C92" w:rsidP="00B84742">
      <w:pPr>
        <w:pStyle w:val="Heading2"/>
      </w:pPr>
      <w:bookmarkStart w:id="155" w:name="_Toc485851431"/>
      <w:r>
        <w:lastRenderedPageBreak/>
        <w:t>Web Interfac</w:t>
      </w:r>
      <w:r w:rsidR="00B84742">
        <w:t>e</w:t>
      </w:r>
      <w:bookmarkEnd w:id="155"/>
    </w:p>
    <w:p w:rsidR="00B15F7D" w:rsidRDefault="00B84742" w:rsidP="00B15F7D">
      <w:pPr>
        <w:keepNext/>
      </w:pPr>
      <w:r>
        <w:rPr>
          <w:noProof/>
          <w:lang w:eastAsia="en-GB"/>
        </w:rPr>
        <w:drawing>
          <wp:inline distT="0" distB="0" distL="0" distR="0" wp14:anchorId="179702AD" wp14:editId="174E77C6">
            <wp:extent cx="5400040" cy="2809875"/>
            <wp:effectExtent l="0" t="152400" r="0" b="542925"/>
            <wp:docPr id="209" name="Diagram 20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7" r:lo="rId48" r:qs="rId49" r:cs="rId50"/>
              </a:graphicData>
            </a:graphic>
          </wp:inline>
        </w:drawing>
      </w:r>
    </w:p>
    <w:p w:rsidR="00B15F7D" w:rsidRDefault="00B15F7D" w:rsidP="002E6B05">
      <w:pPr>
        <w:pStyle w:val="Caption"/>
        <w:rPr>
          <w:lang w:val="en-US"/>
        </w:rPr>
      </w:pPr>
      <w:bookmarkStart w:id="156" w:name="_Ref485848466"/>
      <w:bookmarkStart w:id="157" w:name="_Toc485851330"/>
      <w:r>
        <w:t xml:space="preserve">Figure </w:t>
      </w:r>
      <w:fldSimple w:instr=" SEQ Figure \* ARABIC ">
        <w:r w:rsidR="00D701CC">
          <w:rPr>
            <w:noProof/>
          </w:rPr>
          <w:t>16</w:t>
        </w:r>
      </w:fldSimple>
      <w:bookmarkEnd w:id="156"/>
      <w:r>
        <w:t>: Flow of data in web interface</w:t>
      </w:r>
      <w:bookmarkEnd w:id="157"/>
    </w:p>
    <w:p w:rsidR="00E30D0E" w:rsidRDefault="00E30D0E" w:rsidP="00E30D0E">
      <w:pPr>
        <w:rPr>
          <w:lang w:val="en-US"/>
        </w:rPr>
      </w:pPr>
      <w:r w:rsidRPr="00E30D0E">
        <w:rPr>
          <w:lang w:val="en-US"/>
        </w:rPr>
        <w:t xml:space="preserve">The function of the web interface is to provide a link between the database data of the P2P network and the user through a graphical user interface. </w:t>
      </w:r>
      <w:r w:rsidR="000F03D5">
        <w:rPr>
          <w:color w:val="FF0000"/>
          <w:lang w:val="en-US"/>
        </w:rPr>
        <w:fldChar w:fldCharType="begin"/>
      </w:r>
      <w:r w:rsidR="000F03D5">
        <w:rPr>
          <w:lang w:val="en-US"/>
        </w:rPr>
        <w:instrText xml:space="preserve"> REF _Ref485848466 \h </w:instrText>
      </w:r>
      <w:r w:rsidR="000F03D5">
        <w:rPr>
          <w:color w:val="FF0000"/>
          <w:lang w:val="en-US"/>
        </w:rPr>
      </w:r>
      <w:r w:rsidR="000F03D5">
        <w:rPr>
          <w:color w:val="FF0000"/>
          <w:lang w:val="en-US"/>
        </w:rPr>
        <w:fldChar w:fldCharType="separate"/>
      </w:r>
      <w:r w:rsidR="00D701CC">
        <w:t xml:space="preserve">Figure </w:t>
      </w:r>
      <w:r w:rsidR="00D701CC">
        <w:rPr>
          <w:noProof/>
        </w:rPr>
        <w:t>16</w:t>
      </w:r>
      <w:r w:rsidR="000F03D5">
        <w:rPr>
          <w:color w:val="FF0000"/>
          <w:lang w:val="en-US"/>
        </w:rPr>
        <w:fldChar w:fldCharType="end"/>
      </w:r>
      <w:r w:rsidR="000F03D5">
        <w:rPr>
          <w:color w:val="FF0000"/>
          <w:lang w:val="en-US"/>
        </w:rPr>
        <w:t xml:space="preserve"> </w:t>
      </w:r>
      <w:r>
        <w:rPr>
          <w:lang w:val="en-US"/>
        </w:rPr>
        <w:t>depicts this relationship.</w:t>
      </w:r>
      <w:r w:rsidR="00BB1D2E">
        <w:rPr>
          <w:lang w:val="en-US"/>
        </w:rPr>
        <w:t xml:space="preserve"> </w:t>
      </w:r>
      <w:r w:rsidR="00867325">
        <w:rPr>
          <w:lang w:val="en-US"/>
        </w:rPr>
        <w:t>The main component of the web interface was a dashboard, where the user could modify settings, view peer details, and operate the P2P network manually. A peer map was also created to show the locations of all the peers in the network. Lastly, the violations page presented a list of speeding violations, along with a button to post on social networks as per the project specifications.</w:t>
      </w:r>
      <w:r w:rsidR="00D71717">
        <w:rPr>
          <w:lang w:val="en-US"/>
        </w:rPr>
        <w:t xml:space="preserve"> Non-essential pages are also </w:t>
      </w:r>
      <w:r w:rsidR="00F52DAF">
        <w:rPr>
          <w:lang w:val="en-US"/>
        </w:rPr>
        <w:t>described in brief.</w:t>
      </w:r>
    </w:p>
    <w:p w:rsidR="00670362" w:rsidRPr="004E5DFD" w:rsidRDefault="00670362" w:rsidP="004E5DFD">
      <w:pPr>
        <w:rPr>
          <w:lang w:val="en-US"/>
        </w:rPr>
      </w:pPr>
    </w:p>
    <w:p w:rsidR="00EC7788" w:rsidRDefault="00EC7788" w:rsidP="00EC7788">
      <w:pPr>
        <w:pStyle w:val="Heading3"/>
      </w:pPr>
      <w:bookmarkStart w:id="158" w:name="_Toc485851432"/>
      <w:r>
        <w:t>Overall Principles</w:t>
      </w:r>
      <w:bookmarkEnd w:id="158"/>
      <w:r>
        <w:t xml:space="preserve"> </w:t>
      </w:r>
    </w:p>
    <w:p w:rsidR="00EC7788" w:rsidRPr="00670362" w:rsidRDefault="00707536" w:rsidP="00B274F8">
      <w:pPr>
        <w:rPr>
          <w:lang w:val="en-US"/>
        </w:rPr>
      </w:pPr>
      <w:r w:rsidRPr="00670362">
        <w:rPr>
          <w:lang w:val="en-US"/>
        </w:rPr>
        <w:t xml:space="preserve">This section refers to the design </w:t>
      </w:r>
      <w:r w:rsidRPr="000D7352">
        <w:rPr>
          <w:lang w:val="en-US"/>
        </w:rPr>
        <w:t xml:space="preserve">principles in </w:t>
      </w:r>
      <w:r w:rsidR="00BB1D2E" w:rsidRPr="000D7352">
        <w:rPr>
          <w:lang w:val="en-US"/>
        </w:rPr>
        <w:t xml:space="preserve">section </w:t>
      </w:r>
      <w:r w:rsidR="000D7352" w:rsidRPr="000D7352">
        <w:rPr>
          <w:lang w:val="en-US"/>
        </w:rPr>
        <w:fldChar w:fldCharType="begin"/>
      </w:r>
      <w:r w:rsidR="000D7352" w:rsidRPr="000D7352">
        <w:rPr>
          <w:lang w:val="en-US"/>
        </w:rPr>
        <w:instrText xml:space="preserve"> REF _Ref485847524 \n \h </w:instrText>
      </w:r>
      <w:r w:rsidR="000D7352" w:rsidRPr="000D7352">
        <w:rPr>
          <w:lang w:val="en-US"/>
        </w:rPr>
      </w:r>
      <w:r w:rsidR="000D7352" w:rsidRPr="000D7352">
        <w:rPr>
          <w:lang w:val="en-US"/>
        </w:rPr>
        <w:fldChar w:fldCharType="separate"/>
      </w:r>
      <w:r w:rsidR="00D701CC">
        <w:rPr>
          <w:lang w:val="en-US"/>
        </w:rPr>
        <w:t>5.5</w:t>
      </w:r>
      <w:r w:rsidR="000D7352" w:rsidRPr="000D7352">
        <w:rPr>
          <w:lang w:val="en-US"/>
        </w:rPr>
        <w:fldChar w:fldCharType="end"/>
      </w:r>
      <w:r w:rsidR="00C56EC4" w:rsidRPr="000D7352">
        <w:rPr>
          <w:lang w:val="en-US"/>
        </w:rPr>
        <w:t xml:space="preserve">. </w:t>
      </w:r>
      <w:r w:rsidRPr="00670362">
        <w:rPr>
          <w:lang w:val="en-US"/>
        </w:rPr>
        <w:t>To tackle the compatibility with mobile problem</w:t>
      </w:r>
      <w:r w:rsidR="00670362">
        <w:rPr>
          <w:lang w:val="en-US"/>
        </w:rPr>
        <w:t xml:space="preserve"> 1.</w:t>
      </w:r>
      <w:r w:rsidRPr="00670362">
        <w:rPr>
          <w:lang w:val="en-US"/>
        </w:rPr>
        <w:t xml:space="preserve">, </w:t>
      </w:r>
      <w:r w:rsidR="00670362" w:rsidRPr="00670362">
        <w:rPr>
          <w:i/>
          <w:lang w:val="en-US"/>
        </w:rPr>
        <w:t>“Compatibility with mobile devices for viewing on multiple platforms”</w:t>
      </w:r>
      <w:r w:rsidRPr="00670362">
        <w:rPr>
          <w:lang w:val="en-US"/>
        </w:rPr>
        <w:t xml:space="preserve">, responsive web design was a priority in the development of the web interface. By utilizing viewports (show different amounts of data based on the device width and display density) as described in </w:t>
      </w:r>
      <w:r w:rsidRPr="00670362">
        <w:rPr>
          <w:lang w:val="en-US"/>
        </w:rPr>
        <w:fldChar w:fldCharType="begin"/>
      </w:r>
      <w:r w:rsidR="00A117B3">
        <w:rPr>
          <w:lang w:val="en-US"/>
        </w:rPr>
        <w:instrText xml:space="preserve"> ADDIN ZOTERO_ITEM CSL_CITATION {"citationID":"vnzZDGFG","properties":{"formattedCitation":"[73], [74]","plainCitation":"[73], [74]"},"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rsidRPr="00670362">
        <w:rPr>
          <w:lang w:val="en-US"/>
        </w:rPr>
        <w:fldChar w:fldCharType="separate"/>
      </w:r>
      <w:r w:rsidR="00A117B3" w:rsidRPr="00A117B3">
        <w:t>[73], [74]</w:t>
      </w:r>
      <w:r w:rsidRPr="00670362">
        <w:rPr>
          <w:lang w:val="en-US"/>
        </w:rPr>
        <w:fldChar w:fldCharType="end"/>
      </w:r>
      <w:r w:rsidRPr="00670362">
        <w:rPr>
          <w:lang w:val="en-US"/>
        </w:rPr>
        <w:t xml:space="preserve">, a responsive web design </w:t>
      </w:r>
      <w:r w:rsidR="00C56EC4" w:rsidRPr="00670362">
        <w:rPr>
          <w:lang w:val="en-US"/>
        </w:rPr>
        <w:t xml:space="preserve">that changes the location of buttons and images depending on device resolution </w:t>
      </w:r>
      <w:r w:rsidRPr="00670362">
        <w:rPr>
          <w:lang w:val="en-US"/>
        </w:rPr>
        <w:t>was created as a product of extensive testing on different resolutions</w:t>
      </w:r>
      <w:r w:rsidR="00FB33A3">
        <w:rPr>
          <w:lang w:val="en-US"/>
        </w:rPr>
        <w:t xml:space="preserve"> – shown in </w:t>
      </w:r>
      <w:r w:rsidR="00FB33A3">
        <w:rPr>
          <w:lang w:val="en-US"/>
        </w:rPr>
        <w:fldChar w:fldCharType="begin"/>
      </w:r>
      <w:r w:rsidR="00FB33A3">
        <w:rPr>
          <w:lang w:val="en-US"/>
        </w:rPr>
        <w:instrText xml:space="preserve"> REF _Ref485848486 \h </w:instrText>
      </w:r>
      <w:r w:rsidR="00FB33A3">
        <w:rPr>
          <w:lang w:val="en-US"/>
        </w:rPr>
      </w:r>
      <w:r w:rsidR="00FB33A3">
        <w:rPr>
          <w:lang w:val="en-US"/>
        </w:rPr>
        <w:fldChar w:fldCharType="separate"/>
      </w:r>
      <w:r w:rsidR="00D701CC">
        <w:t xml:space="preserve">Figure </w:t>
      </w:r>
      <w:r w:rsidR="00D701CC">
        <w:rPr>
          <w:noProof/>
        </w:rPr>
        <w:t>17</w:t>
      </w:r>
      <w:r w:rsidR="00FB33A3">
        <w:rPr>
          <w:lang w:val="en-US"/>
        </w:rPr>
        <w:fldChar w:fldCharType="end"/>
      </w:r>
      <w:r w:rsidRPr="00670362">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126"/>
        <w:gridCol w:w="2126"/>
        <w:gridCol w:w="2126"/>
      </w:tblGrid>
      <w:tr w:rsidR="00EC7788" w:rsidTr="00E814B0">
        <w:tc>
          <w:tcPr>
            <w:tcW w:w="8494" w:type="dxa"/>
            <w:gridSpan w:val="4"/>
          </w:tcPr>
          <w:p w:rsidR="00EC7788" w:rsidRDefault="00E814B0" w:rsidP="00EC7788">
            <w:pPr>
              <w:jc w:val="center"/>
              <w:rPr>
                <w:lang w:val="en-US"/>
              </w:rPr>
            </w:pPr>
            <w:r>
              <w:rPr>
                <w:noProof/>
                <w:lang w:eastAsia="en-GB"/>
              </w:rPr>
              <w:lastRenderedPageBreak/>
              <w:drawing>
                <wp:inline distT="0" distB="0" distL="0" distR="0" wp14:anchorId="38CA819D" wp14:editId="7364CD6A">
                  <wp:extent cx="4451231" cy="2434463"/>
                  <wp:effectExtent l="190500" t="190500" r="197485" b="19494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58693" cy="2438544"/>
                          </a:xfrm>
                          <a:prstGeom prst="rect">
                            <a:avLst/>
                          </a:prstGeom>
                          <a:ln>
                            <a:noFill/>
                          </a:ln>
                          <a:effectLst>
                            <a:outerShdw blurRad="190500" algn="tl" rotWithShape="0">
                              <a:srgbClr val="000000">
                                <a:alpha val="70000"/>
                              </a:srgbClr>
                            </a:outerShdw>
                          </a:effectLst>
                        </pic:spPr>
                      </pic:pic>
                    </a:graphicData>
                  </a:graphic>
                </wp:inline>
              </w:drawing>
            </w:r>
          </w:p>
        </w:tc>
      </w:tr>
      <w:tr w:rsidR="00EC7788" w:rsidTr="00E814B0">
        <w:tc>
          <w:tcPr>
            <w:tcW w:w="2123" w:type="dxa"/>
          </w:tcPr>
          <w:p w:rsidR="00EC7788" w:rsidRDefault="00E814B0" w:rsidP="00EC7788">
            <w:pPr>
              <w:jc w:val="center"/>
              <w:rPr>
                <w:lang w:val="en-US"/>
              </w:rPr>
            </w:pPr>
            <w:r>
              <w:rPr>
                <w:noProof/>
                <w:lang w:eastAsia="en-GB"/>
              </w:rPr>
              <w:drawing>
                <wp:inline distT="0" distB="0" distL="0" distR="0" wp14:anchorId="165007C5" wp14:editId="1746C59E">
                  <wp:extent cx="1080000" cy="1921671"/>
                  <wp:effectExtent l="190500" t="190500" r="196850" b="193040"/>
                  <wp:docPr id="205" name="Picture 205" descr="C:\Users\Jeremy\AppData\Local\Temp\7zECC76E4A1\Screenshot_20170618-1637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Jeremy\AppData\Local\Temp\7zECC76E4A1\Screenshot_20170618-163733.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080000" cy="1921671"/>
                          </a:xfrm>
                          <a:prstGeom prst="rect">
                            <a:avLst/>
                          </a:prstGeom>
                          <a:ln>
                            <a:noFill/>
                          </a:ln>
                          <a:effectLst>
                            <a:outerShdw blurRad="190500" algn="tl" rotWithShape="0">
                              <a:srgbClr val="000000">
                                <a:alpha val="70000"/>
                              </a:srgbClr>
                            </a:outerShdw>
                          </a:effectLst>
                        </pic:spPr>
                      </pic:pic>
                    </a:graphicData>
                  </a:graphic>
                </wp:inline>
              </w:drawing>
            </w:r>
          </w:p>
        </w:tc>
        <w:tc>
          <w:tcPr>
            <w:tcW w:w="2123" w:type="dxa"/>
          </w:tcPr>
          <w:p w:rsidR="00EC7788" w:rsidRDefault="00E814B0" w:rsidP="00EC7788">
            <w:pPr>
              <w:jc w:val="center"/>
              <w:rPr>
                <w:lang w:val="en-US"/>
              </w:rPr>
            </w:pPr>
            <w:r>
              <w:rPr>
                <w:noProof/>
                <w:lang w:eastAsia="en-GB"/>
              </w:rPr>
              <w:drawing>
                <wp:inline distT="0" distB="0" distL="0" distR="0" wp14:anchorId="720B3C12" wp14:editId="340C736E">
                  <wp:extent cx="1080000" cy="1921670"/>
                  <wp:effectExtent l="190500" t="190500" r="196850" b="193040"/>
                  <wp:docPr id="204" name="Picture 204" descr="C:\Users\Jeremy\AppData\Local\Temp\7zECC76E4A1\Screenshot_20170618-1637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Jeremy\AppData\Local\Temp\7zECC76E4A1\Screenshot_20170618-163736.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080000" cy="1921670"/>
                          </a:xfrm>
                          <a:prstGeom prst="rect">
                            <a:avLst/>
                          </a:prstGeom>
                          <a:ln>
                            <a:noFill/>
                          </a:ln>
                          <a:effectLst>
                            <a:outerShdw blurRad="190500" algn="tl" rotWithShape="0">
                              <a:srgbClr val="000000">
                                <a:alpha val="70000"/>
                              </a:srgbClr>
                            </a:outerShdw>
                          </a:effectLst>
                        </pic:spPr>
                      </pic:pic>
                    </a:graphicData>
                  </a:graphic>
                </wp:inline>
              </w:drawing>
            </w:r>
          </w:p>
        </w:tc>
        <w:tc>
          <w:tcPr>
            <w:tcW w:w="2124" w:type="dxa"/>
          </w:tcPr>
          <w:p w:rsidR="00EC7788" w:rsidRDefault="00E814B0" w:rsidP="00EC7788">
            <w:pPr>
              <w:jc w:val="center"/>
              <w:rPr>
                <w:lang w:val="en-US"/>
              </w:rPr>
            </w:pPr>
            <w:r>
              <w:rPr>
                <w:noProof/>
                <w:lang w:eastAsia="en-GB"/>
              </w:rPr>
              <w:drawing>
                <wp:inline distT="0" distB="0" distL="0" distR="0" wp14:anchorId="0A06D6B2" wp14:editId="43673119">
                  <wp:extent cx="1080000" cy="1921670"/>
                  <wp:effectExtent l="190500" t="190500" r="196850" b="193040"/>
                  <wp:docPr id="206" name="Picture 206" descr="C:\Users\Jeremy\AppData\Local\Temp\7zECC76E4A1\Screenshot_20170618-1637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Jeremy\AppData\Local\Temp\7zECC76E4A1\Screenshot_20170618-163742.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080000" cy="1921670"/>
                          </a:xfrm>
                          <a:prstGeom prst="rect">
                            <a:avLst/>
                          </a:prstGeom>
                          <a:ln>
                            <a:noFill/>
                          </a:ln>
                          <a:effectLst>
                            <a:outerShdw blurRad="190500" algn="tl" rotWithShape="0">
                              <a:srgbClr val="000000">
                                <a:alpha val="70000"/>
                              </a:srgbClr>
                            </a:outerShdw>
                          </a:effectLst>
                        </pic:spPr>
                      </pic:pic>
                    </a:graphicData>
                  </a:graphic>
                </wp:inline>
              </w:drawing>
            </w:r>
          </w:p>
        </w:tc>
        <w:tc>
          <w:tcPr>
            <w:tcW w:w="2124" w:type="dxa"/>
          </w:tcPr>
          <w:p w:rsidR="00EC7788" w:rsidRDefault="00E814B0" w:rsidP="00EC7788">
            <w:pPr>
              <w:keepNext/>
              <w:jc w:val="center"/>
              <w:rPr>
                <w:lang w:val="en-US"/>
              </w:rPr>
            </w:pPr>
            <w:r>
              <w:rPr>
                <w:noProof/>
                <w:lang w:eastAsia="en-GB"/>
              </w:rPr>
              <w:drawing>
                <wp:inline distT="0" distB="0" distL="0" distR="0" wp14:anchorId="2B7D6BAA" wp14:editId="05982C4F">
                  <wp:extent cx="1080000" cy="1921670"/>
                  <wp:effectExtent l="190500" t="190500" r="196850" b="193040"/>
                  <wp:docPr id="207" name="Picture 207" descr="C:\Users\Jeremy\AppData\Local\Temp\7zECC76E4A1\Screenshot_20170618-1637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Jeremy\AppData\Local\Temp\7zECC76E4A1\Screenshot_20170618-163745.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080000" cy="1921670"/>
                          </a:xfrm>
                          <a:prstGeom prst="rect">
                            <a:avLst/>
                          </a:prstGeom>
                          <a:ln>
                            <a:noFill/>
                          </a:ln>
                          <a:effectLst>
                            <a:outerShdw blurRad="190500" algn="tl" rotWithShape="0">
                              <a:srgbClr val="000000">
                                <a:alpha val="70000"/>
                              </a:srgbClr>
                            </a:outerShdw>
                          </a:effectLst>
                        </pic:spPr>
                      </pic:pic>
                    </a:graphicData>
                  </a:graphic>
                </wp:inline>
              </w:drawing>
            </w:r>
          </w:p>
        </w:tc>
      </w:tr>
    </w:tbl>
    <w:p w:rsidR="00707536" w:rsidRPr="002961AE" w:rsidRDefault="00EC7788" w:rsidP="002E6B05">
      <w:pPr>
        <w:pStyle w:val="Caption"/>
        <w:rPr>
          <w:lang w:val="en-US"/>
        </w:rPr>
      </w:pPr>
      <w:bookmarkStart w:id="159" w:name="_Ref485848486"/>
      <w:bookmarkStart w:id="160" w:name="_Toc485851331"/>
      <w:r>
        <w:t xml:space="preserve">Figure </w:t>
      </w:r>
      <w:fldSimple w:instr=" SEQ Figure \* ARABIC ">
        <w:r w:rsidR="00D701CC">
          <w:rPr>
            <w:noProof/>
          </w:rPr>
          <w:t>17</w:t>
        </w:r>
      </w:fldSimple>
      <w:bookmarkEnd w:id="159"/>
      <w:r>
        <w:t>: Responsive design based on device</w:t>
      </w:r>
      <w:r w:rsidR="00FE4C61">
        <w:t xml:space="preserve"> (top – desktop, bottom</w:t>
      </w:r>
      <w:r w:rsidR="00D63567">
        <w:t>, left to right</w:t>
      </w:r>
      <w:r w:rsidR="00FE4C61">
        <w:t xml:space="preserve"> – mobile)</w:t>
      </w:r>
      <w:bookmarkEnd w:id="160"/>
    </w:p>
    <w:p w:rsidR="00707536" w:rsidRPr="002961AE" w:rsidRDefault="00707536" w:rsidP="00707536">
      <w:pPr>
        <w:rPr>
          <w:lang w:val="en-US"/>
        </w:rPr>
      </w:pPr>
      <w:r w:rsidRPr="00670362">
        <w:rPr>
          <w:lang w:val="en-US"/>
        </w:rPr>
        <w:t>To tackle the framework problem of 2.</w:t>
      </w:r>
      <w:r w:rsidR="00670362" w:rsidRPr="00670362">
        <w:rPr>
          <w:lang w:val="en-US"/>
        </w:rPr>
        <w:t xml:space="preserve">, </w:t>
      </w:r>
      <w:r w:rsidR="00670362" w:rsidRPr="00670362">
        <w:rPr>
          <w:i/>
          <w:lang w:val="en-US"/>
        </w:rPr>
        <w:t>“Use existing HTML styling frameworks to assist development”</w:t>
      </w:r>
      <w:r w:rsidRPr="002961AE">
        <w:rPr>
          <w:lang w:val="en-US"/>
        </w:rPr>
        <w:t xml:space="preserve">, Twitter Bootstrap was used as the library of choice as it is lightweight (only a few static files needed for setup), flexible (allows overriding of default styles with custom ones), and powerful. Bootstrap is also built for mobile first when compared to other styling frameworks such as Foundation and Skeleton </w:t>
      </w:r>
      <w:r w:rsidRPr="002961AE">
        <w:rPr>
          <w:lang w:val="en-US"/>
        </w:rPr>
        <w:fldChar w:fldCharType="begin"/>
      </w:r>
      <w:r w:rsidR="00A117B3">
        <w:rPr>
          <w:lang w:val="en-US"/>
        </w:rPr>
        <w:instrText xml:space="preserve"> ADDIN ZOTERO_ITEM CSL_CITATION {"citationID":"a1elptq7so","properties":{"formattedCitation":"[75]","plainCitation":"[75]"},"citationItems":[{"id":583,"uris":["http://zotero.org/groups/1103374/items/HH9QQ58D"],"uri":["http://zotero.org/groups/1103374/items/HH9QQ58D"],"itemData":{"id":583,"type":"article-journal","title":"Review of different responsive CSS Front-End Frameworks","container-title":"Journal of Global Research in Computer Science","page":"5–10","volume":"5","issue":"11","source":"Google Scholar","author":[{"family":"Jain","given":"Nilesh"}],"issued":{"date-parts":[["2015"]]}}}],"schema":"https://github.com/citation-style-language/schema/raw/master/csl-citation.json"} </w:instrText>
      </w:r>
      <w:r w:rsidRPr="002961AE">
        <w:rPr>
          <w:lang w:val="en-US"/>
        </w:rPr>
        <w:fldChar w:fldCharType="separate"/>
      </w:r>
      <w:r w:rsidR="00A117B3" w:rsidRPr="00A117B3">
        <w:t>[75]</w:t>
      </w:r>
      <w:r w:rsidRPr="002961AE">
        <w:rPr>
          <w:lang w:val="en-US"/>
        </w:rPr>
        <w:fldChar w:fldCharType="end"/>
      </w:r>
      <w:r w:rsidRPr="002961AE">
        <w:rPr>
          <w:lang w:val="en-US"/>
        </w:rPr>
        <w:t xml:space="preserve">. Bootstrap gives predictable websites at the cost of slightly verbose HTML </w:t>
      </w:r>
      <w:r w:rsidRPr="002961AE">
        <w:rPr>
          <w:lang w:val="en-US"/>
        </w:rPr>
        <w:fldChar w:fldCharType="begin"/>
      </w:r>
      <w:r w:rsidR="00A117B3">
        <w:rPr>
          <w:lang w:val="en-US"/>
        </w:rPr>
        <w:instrText xml:space="preserve"> ADDIN ZOTERO_ITEM CSL_CITATION {"citationID":"ajs6h8alqi","properties":{"formattedCitation":"[76]","plainCitation":"[76]"},"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rsidRPr="002961AE">
        <w:rPr>
          <w:lang w:val="en-US"/>
        </w:rPr>
        <w:fldChar w:fldCharType="separate"/>
      </w:r>
      <w:r w:rsidR="00A117B3" w:rsidRPr="00A117B3">
        <w:t>[76]</w:t>
      </w:r>
      <w:r w:rsidRPr="002961AE">
        <w:rPr>
          <w:lang w:val="en-US"/>
        </w:rPr>
        <w:fldChar w:fldCharType="end"/>
      </w:r>
      <w:r w:rsidRPr="002961AE">
        <w:rPr>
          <w:lang w:val="en-US"/>
        </w:rPr>
        <w:t xml:space="preserve">. By following code styles and practices from Chapters 2-5 of </w:t>
      </w:r>
      <w:r w:rsidRPr="002961AE">
        <w:rPr>
          <w:lang w:val="en-US"/>
        </w:rPr>
        <w:fldChar w:fldCharType="begin"/>
      </w:r>
      <w:r w:rsidR="00A117B3">
        <w:rPr>
          <w:lang w:val="en-US"/>
        </w:rPr>
        <w:instrText xml:space="preserve"> ADDIN ZOTERO_ITEM CSL_CITATION {"citationID":"a22eutbem9a","properties":{"formattedCitation":"[77]","plainCitation":"[77]"},"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rsidRPr="002961AE">
        <w:rPr>
          <w:lang w:val="en-US"/>
        </w:rPr>
        <w:fldChar w:fldCharType="separate"/>
      </w:r>
      <w:r w:rsidR="00A117B3" w:rsidRPr="00A117B3">
        <w:t>[77]</w:t>
      </w:r>
      <w:r w:rsidRPr="002961AE">
        <w:rPr>
          <w:lang w:val="en-US"/>
        </w:rPr>
        <w:fldChar w:fldCharType="end"/>
      </w:r>
      <w:r w:rsidRPr="002961AE">
        <w:rPr>
          <w:lang w:val="en-US"/>
        </w:rPr>
        <w:t xml:space="preserve">, a navigation bar, a jumbotron (big heading type text </w:t>
      </w:r>
      <w:r w:rsidR="00EC7788">
        <w:rPr>
          <w:lang w:val="en-US"/>
        </w:rPr>
        <w:t xml:space="preserve">with a banner image </w:t>
      </w:r>
      <w:r w:rsidRPr="002961AE">
        <w:rPr>
          <w:lang w:val="en-US"/>
        </w:rPr>
        <w:t>at the top of every page to provide context), sidebars, and footers were created as the base template for the web interface, thereby fulfilling 3.</w:t>
      </w:r>
      <w:r w:rsidR="00670362">
        <w:rPr>
          <w:lang w:val="en-US"/>
        </w:rPr>
        <w:t xml:space="preserve">, </w:t>
      </w:r>
      <w:r w:rsidR="00670362" w:rsidRPr="00670362">
        <w:rPr>
          <w:i/>
          <w:lang w:val="en-US"/>
        </w:rPr>
        <w:t>“Simple navigation buttons should provide directions to all parts of the website”.</w:t>
      </w:r>
    </w:p>
    <w:p w:rsidR="00707536" w:rsidRPr="002961AE" w:rsidRDefault="00707536" w:rsidP="00707536">
      <w:pPr>
        <w:rPr>
          <w:lang w:val="en-US"/>
        </w:rPr>
      </w:pPr>
    </w:p>
    <w:p w:rsidR="00AD0A42" w:rsidRDefault="00707536" w:rsidP="00707536">
      <w:pPr>
        <w:rPr>
          <w:lang w:val="en-US"/>
        </w:rPr>
      </w:pPr>
      <w:r w:rsidRPr="002961AE">
        <w:rPr>
          <w:lang w:val="en-US"/>
        </w:rPr>
        <w:t>No. 4</w:t>
      </w:r>
      <w:r w:rsidR="00670362">
        <w:rPr>
          <w:lang w:val="en-US"/>
        </w:rPr>
        <w:t xml:space="preserve">, </w:t>
      </w:r>
      <w:r w:rsidR="00670362" w:rsidRPr="00670362">
        <w:rPr>
          <w:i/>
          <w:lang w:val="en-US"/>
        </w:rPr>
        <w:t>“Prioritise reader comfort and readability of text, use neutral colours in graphs and text”</w:t>
      </w:r>
      <w:r w:rsidR="00670362">
        <w:rPr>
          <w:i/>
          <w:lang w:val="en-US"/>
        </w:rPr>
        <w:t>,</w:t>
      </w:r>
      <w:r w:rsidRPr="002961AE">
        <w:rPr>
          <w:lang w:val="en-US"/>
        </w:rPr>
        <w:t xml:space="preserve"> </w:t>
      </w:r>
      <w:r w:rsidR="00670362">
        <w:rPr>
          <w:lang w:val="en-US"/>
        </w:rPr>
        <w:t>was</w:t>
      </w:r>
      <w:r w:rsidRPr="002961AE">
        <w:rPr>
          <w:lang w:val="en-US"/>
        </w:rPr>
        <w:t xml:space="preserve"> quite subjective, however, effort was taken in adhering to the </w:t>
      </w:r>
      <w:r w:rsidRPr="002961AE">
        <w:rPr>
          <w:lang w:val="en-US"/>
        </w:rPr>
        <w:lastRenderedPageBreak/>
        <w:t xml:space="preserve">design principles shown in Chapters 2,4,5 of </w:t>
      </w:r>
      <w:r w:rsidRPr="002961AE">
        <w:rPr>
          <w:lang w:val="en-US"/>
        </w:rPr>
        <w:fldChar w:fldCharType="begin"/>
      </w:r>
      <w:r w:rsidR="00A117B3">
        <w:rPr>
          <w:lang w:val="en-US"/>
        </w:rPr>
        <w:instrText xml:space="preserve"> ADDIN ZOTERO_ITEM CSL_CITATION {"citationID":"a8sr98ukb7","properties":{"formattedCitation":"[78]","plainCitation":"[78]"},"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rsidRPr="002961AE">
        <w:rPr>
          <w:lang w:val="en-US"/>
        </w:rPr>
        <w:fldChar w:fldCharType="separate"/>
      </w:r>
      <w:r w:rsidR="00A117B3" w:rsidRPr="00A117B3">
        <w:t>[78]</w:t>
      </w:r>
      <w:r w:rsidRPr="002961AE">
        <w:rPr>
          <w:lang w:val="en-US"/>
        </w:rPr>
        <w:fldChar w:fldCharType="end"/>
      </w:r>
      <w:r w:rsidRPr="002961AE">
        <w:rPr>
          <w:lang w:val="en-US"/>
        </w:rPr>
        <w:t xml:space="preserve">, to create a flat, minimalistic, and stylish website, as opposed to other design styles such as skeuomorphism in Chapter 1 of </w:t>
      </w:r>
      <w:r w:rsidRPr="002961AE">
        <w:rPr>
          <w:lang w:val="en-US"/>
        </w:rPr>
        <w:fldChar w:fldCharType="begin"/>
      </w:r>
      <w:r w:rsidR="00A117B3">
        <w:rPr>
          <w:lang w:val="en-US"/>
        </w:rPr>
        <w:instrText xml:space="preserve"> ADDIN ZOTERO_ITEM CSL_CITATION {"citationID":"a1ld3f2kdkq","properties":{"formattedCitation":"[78]","plainCitation":"[78]"},"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rsidRPr="002961AE">
        <w:rPr>
          <w:lang w:val="en-US"/>
        </w:rPr>
        <w:fldChar w:fldCharType="separate"/>
      </w:r>
      <w:r w:rsidR="00A117B3" w:rsidRPr="00A117B3">
        <w:t>[78]</w:t>
      </w:r>
      <w:r w:rsidRPr="002961AE">
        <w:rPr>
          <w:lang w:val="en-US"/>
        </w:rPr>
        <w:fldChar w:fldCharType="end"/>
      </w:r>
      <w:r w:rsidRPr="002961AE">
        <w:rPr>
          <w:lang w:val="en-US"/>
        </w:rPr>
        <w:t xml:space="preserve">. The web interface respects Bootstrap’s grid system and whitespace, and utilizes a modern font (Josefin Sans) along with short line lengths, to improve readability and usability </w:t>
      </w:r>
      <w:r w:rsidRPr="002961AE">
        <w:rPr>
          <w:lang w:val="en-US"/>
        </w:rPr>
        <w:fldChar w:fldCharType="begin"/>
      </w:r>
      <w:r w:rsidR="00A117B3">
        <w:rPr>
          <w:lang w:val="en-US"/>
        </w:rPr>
        <w:instrText xml:space="preserve"> ADDIN ZOTERO_ITEM CSL_CITATION {"citationID":"asmj8kgnoh","properties":{"formattedCitation":"[79]","plainCitation":"[79]"},"citationItems":[{"id":620,"uris":["http://zotero.org/groups/1103374/items/GA2T9EGX"],"uri":["http://zotero.org/groups/1103374/items/GA2T9EGX"],"itemData":{"id":620,"type":"article-journal","title":"The influence of font type and line length on visual search and information retrieval in web pages","container-title":"International Journal of Human-Computer Studies","page":"395-404","volume":"64","issue":"5","source":"CrossRef","DOI":"10.1016/j.ijhcs.2005.08.015","ISSN":"10715819","language":"en","author":[{"family":"Ling","given":"Jonathan"},{"family":"Schaik","given":"Paul","non-dropping-particle":"van"}],"issued":{"date-parts":[["2006",5]]}}}],"schema":"https://github.com/citation-style-language/schema/raw/master/csl-citation.json"} </w:instrText>
      </w:r>
      <w:r w:rsidRPr="002961AE">
        <w:rPr>
          <w:lang w:val="en-US"/>
        </w:rPr>
        <w:fldChar w:fldCharType="separate"/>
      </w:r>
      <w:r w:rsidR="00A117B3" w:rsidRPr="00A117B3">
        <w:t>[79]</w:t>
      </w:r>
      <w:r w:rsidRPr="002961AE">
        <w:rPr>
          <w:lang w:val="en-US"/>
        </w:rPr>
        <w:fldChar w:fldCharType="end"/>
      </w:r>
      <w:r w:rsidRPr="002961AE">
        <w:rPr>
          <w:lang w:val="en-US"/>
        </w:rPr>
        <w:t>.</w:t>
      </w:r>
    </w:p>
    <w:p w:rsidR="00E25E0B" w:rsidRDefault="00E25E0B" w:rsidP="00707536">
      <w:pPr>
        <w:rPr>
          <w:lang w:val="en-US"/>
        </w:rPr>
      </w:pPr>
    </w:p>
    <w:p w:rsidR="00E25E0B" w:rsidRDefault="00E25E0B" w:rsidP="00E25E0B">
      <w:pPr>
        <w:pStyle w:val="Heading3"/>
        <w:rPr>
          <w:lang w:val="en-US"/>
        </w:rPr>
      </w:pPr>
      <w:bookmarkStart w:id="161" w:name="_Toc485851433"/>
      <w:r>
        <w:rPr>
          <w:lang w:val="en-US"/>
        </w:rPr>
        <w:t>Dashboard</w:t>
      </w:r>
      <w:bookmarkEnd w:id="161"/>
    </w:p>
    <w:p w:rsidR="00E25E0B" w:rsidRDefault="00942469" w:rsidP="00707536">
      <w:pPr>
        <w:rPr>
          <w:lang w:val="en-US"/>
        </w:rPr>
      </w:pPr>
      <w:r>
        <w:rPr>
          <w:lang w:val="en-US"/>
        </w:rPr>
        <w:t>The dashboard was envisioned to be a place to control all the facets of the network, from registering with the bootstrap server to manua</w:t>
      </w:r>
      <w:r w:rsidR="006E3C26">
        <w:rPr>
          <w:lang w:val="en-US"/>
        </w:rPr>
        <w:t xml:space="preserve">lly transmitting </w:t>
      </w:r>
      <w:r>
        <w:rPr>
          <w:lang w:val="en-US"/>
        </w:rPr>
        <w:t xml:space="preserve">plates to peers. Hence, </w:t>
      </w:r>
      <w:r w:rsidR="004E5DFD">
        <w:rPr>
          <w:lang w:val="en-US"/>
        </w:rPr>
        <w:t>the normal command line commands are transferred over to be run-on-demand using buttons, coloured depending on their function. Care was taken to ensure harmful commands such as clearing everything from all databases had confirmation dialogs to provide an extra step for the user to ensure nothing that was necessary was deleted</w:t>
      </w:r>
      <w:r w:rsidR="00744435">
        <w:rPr>
          <w:lang w:val="en-US"/>
        </w:rPr>
        <w:t xml:space="preserve"> by </w:t>
      </w:r>
      <w:r w:rsidR="00CC0A75">
        <w:rPr>
          <w:lang w:val="en-US"/>
        </w:rPr>
        <w:t>accident.</w:t>
      </w:r>
    </w:p>
    <w:p w:rsidR="00CC0A75" w:rsidRDefault="00CC0A75" w:rsidP="002F7F97"/>
    <w:p w:rsidR="002F7F97" w:rsidRDefault="002F7F97" w:rsidP="002F7F97">
      <w:r>
        <w:t>By serializing the database data as a JSON object in the views, then passing onto the dashboard template, before formatting the data as a responsive table, database data was displayed fully for the user. Several improvements in the implementation were added to enhance the user experience. First, the number of each type of returned object (peers, plates, or violations) was displayed next to the respective section to give quick access to the amount of information in the network. Secondly, the tables were made to be sortable so the user could easily pick out peers from some location, or plates from some county (the beginning two letters of a license plate denote the area) if need be.</w:t>
      </w:r>
      <w:r w:rsidR="00D21EE5">
        <w:t xml:space="preserve"> Lastly, the banner image, a set of headlights, turn on and off depending on the status of the network – an elegant way of conveying information to the use</w:t>
      </w:r>
      <w:r w:rsidR="0050167F">
        <w:t>r without explicitly stating it (</w:t>
      </w:r>
      <w:r w:rsidR="0050167F">
        <w:fldChar w:fldCharType="begin"/>
      </w:r>
      <w:r w:rsidR="0050167F">
        <w:instrText xml:space="preserve"> REF _Ref485848501 \h </w:instrText>
      </w:r>
      <w:r w:rsidR="0050167F">
        <w:fldChar w:fldCharType="separate"/>
      </w:r>
      <w:r w:rsidR="00D701CC">
        <w:t xml:space="preserve">Figure </w:t>
      </w:r>
      <w:r w:rsidR="00D701CC">
        <w:rPr>
          <w:noProof/>
        </w:rPr>
        <w:t>18</w:t>
      </w:r>
      <w:r w:rsidR="0050167F">
        <w:fldChar w:fldCharType="end"/>
      </w:r>
      <w:r w:rsidR="0050167F">
        <w:t>).</w:t>
      </w:r>
    </w:p>
    <w:tbl>
      <w:tblPr>
        <w:tblStyle w:val="TableGrid"/>
        <w:tblW w:w="87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6"/>
      </w:tblGrid>
      <w:tr w:rsidR="00D21EE5" w:rsidTr="00C87875">
        <w:tc>
          <w:tcPr>
            <w:tcW w:w="8766" w:type="dxa"/>
          </w:tcPr>
          <w:p w:rsidR="00D21EE5" w:rsidRDefault="00D21EE5" w:rsidP="00D21EE5">
            <w:pPr>
              <w:jc w:val="center"/>
            </w:pPr>
            <w:r>
              <w:rPr>
                <w:noProof/>
                <w:lang w:eastAsia="en-GB"/>
              </w:rPr>
              <w:drawing>
                <wp:inline distT="0" distB="0" distL="0" distR="0">
                  <wp:extent cx="4320000" cy="1665726"/>
                  <wp:effectExtent l="190500" t="190500" r="194945" b="182245"/>
                  <wp:docPr id="193" name="Picture 193" descr="C:\Users\Jeremy\AppData\Local\Microsoft\Windows\INetCacheContent.Word\2017-06-18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eremy\AppData\Local\Microsoft\Windows\INetCacheContent.Word\2017-06-18 (5).pn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29493"/>
                          <a:stretch/>
                        </pic:blipFill>
                        <pic:spPr bwMode="auto">
                          <a:xfrm>
                            <a:off x="0" y="0"/>
                            <a:ext cx="4320000" cy="166572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r w:rsidR="00D21EE5" w:rsidTr="00C87875">
        <w:tc>
          <w:tcPr>
            <w:tcW w:w="8766" w:type="dxa"/>
          </w:tcPr>
          <w:p w:rsidR="00D21EE5" w:rsidRDefault="00D21EE5" w:rsidP="00D21EE5">
            <w:pPr>
              <w:keepNext/>
              <w:jc w:val="center"/>
            </w:pPr>
            <w:r>
              <w:rPr>
                <w:noProof/>
                <w:lang w:eastAsia="en-GB"/>
              </w:rPr>
              <w:lastRenderedPageBreak/>
              <w:drawing>
                <wp:inline distT="0" distB="0" distL="0" distR="0">
                  <wp:extent cx="4320000" cy="1706552"/>
                  <wp:effectExtent l="190500" t="190500" r="194945" b="198755"/>
                  <wp:docPr id="194" name="Picture 194" descr="C:\Users\Jeremy\AppData\Local\Microsoft\Windows\INetCacheContent.Word\2017-06-18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Jeremy\AppData\Local\Microsoft\Windows\INetCacheContent.Word\2017-06-18 (6).pn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27765"/>
                          <a:stretch/>
                        </pic:blipFill>
                        <pic:spPr bwMode="auto">
                          <a:xfrm>
                            <a:off x="0" y="0"/>
                            <a:ext cx="4320000" cy="1706552"/>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bl>
    <w:p w:rsidR="00D21EE5" w:rsidRDefault="00D21EE5" w:rsidP="002E6B05">
      <w:pPr>
        <w:pStyle w:val="Caption"/>
      </w:pPr>
      <w:bookmarkStart w:id="162" w:name="_Ref485848501"/>
      <w:bookmarkStart w:id="163" w:name="_Toc485851332"/>
      <w:r>
        <w:t xml:space="preserve">Figure </w:t>
      </w:r>
      <w:fldSimple w:instr=" SEQ Figure \* ARABIC ">
        <w:r w:rsidR="00D701CC">
          <w:rPr>
            <w:noProof/>
          </w:rPr>
          <w:t>18</w:t>
        </w:r>
      </w:fldSimple>
      <w:bookmarkEnd w:id="162"/>
      <w:r>
        <w:t>: Headlights showing status of network (top – running, bottom – reset)</w:t>
      </w:r>
      <w:bookmarkEnd w:id="163"/>
    </w:p>
    <w:p w:rsidR="00C87875" w:rsidRPr="00C87875" w:rsidRDefault="00C87875" w:rsidP="00C87875"/>
    <w:p w:rsidR="00E25E0B" w:rsidRDefault="00E25E0B" w:rsidP="00E25E0B">
      <w:pPr>
        <w:pStyle w:val="Heading3"/>
        <w:rPr>
          <w:lang w:val="en-US"/>
        </w:rPr>
      </w:pPr>
      <w:bookmarkStart w:id="164" w:name="_Toc485851434"/>
      <w:r>
        <w:rPr>
          <w:lang w:val="en-US"/>
        </w:rPr>
        <w:t>Peer List and Map</w:t>
      </w:r>
      <w:bookmarkEnd w:id="164"/>
    </w:p>
    <w:p w:rsidR="00CC0A75" w:rsidRDefault="00CC0A75" w:rsidP="00E25E0B">
      <w:pPr>
        <w:rPr>
          <w:lang w:val="en-US"/>
        </w:rPr>
      </w:pPr>
      <w:r>
        <w:rPr>
          <w:lang w:val="en-US"/>
        </w:rPr>
        <w:t xml:space="preserve">The dashboard contains the latitude and longitude of all the peers in the network, but provides no context on the city or country of the peer. Hence, a separate page was constructed to show the locations of all peers on a scrollable map, provided by the Google Maps Javascript API. The latitudes and longitudes are provided by the views, and passed to the template as a list of coordinates, before being fed into the API. A red marker </w:t>
      </w:r>
      <w:r w:rsidR="005E4BD9">
        <w:rPr>
          <w:lang w:val="en-US"/>
        </w:rPr>
        <w:t>was</w:t>
      </w:r>
      <w:r>
        <w:rPr>
          <w:lang w:val="en-US"/>
        </w:rPr>
        <w:t xml:space="preserve"> put on the coordinate of each </w:t>
      </w:r>
      <w:r w:rsidR="005E4BD9">
        <w:rPr>
          <w:lang w:val="en-US"/>
        </w:rPr>
        <w:t>peer</w:t>
      </w:r>
      <w:r w:rsidR="0050167F">
        <w:rPr>
          <w:lang w:val="en-US"/>
        </w:rPr>
        <w:t xml:space="preserve"> </w:t>
      </w:r>
      <w:r w:rsidR="0050167F">
        <w:rPr>
          <w:lang w:val="en-US"/>
        </w:rPr>
        <w:fldChar w:fldCharType="begin"/>
      </w:r>
      <w:r w:rsidR="0050167F">
        <w:rPr>
          <w:lang w:val="en-US"/>
        </w:rPr>
        <w:instrText xml:space="preserve"> REF _Ref485848508 \h </w:instrText>
      </w:r>
      <w:r w:rsidR="0050167F">
        <w:rPr>
          <w:lang w:val="en-US"/>
        </w:rPr>
      </w:r>
      <w:r w:rsidR="0050167F">
        <w:rPr>
          <w:lang w:val="en-US"/>
        </w:rPr>
        <w:fldChar w:fldCharType="separate"/>
      </w:r>
      <w:r w:rsidR="00D701CC">
        <w:t xml:space="preserve">Figure </w:t>
      </w:r>
      <w:r w:rsidR="00D701CC">
        <w:rPr>
          <w:noProof/>
        </w:rPr>
        <w:t>19</w:t>
      </w:r>
      <w:r w:rsidR="0050167F">
        <w:rPr>
          <w:lang w:val="en-US"/>
        </w:rPr>
        <w:fldChar w:fldCharType="end"/>
      </w:r>
      <w:r w:rsidR="005E4BD9">
        <w:rPr>
          <w:lang w:val="en-US"/>
        </w:rPr>
        <w:t>, with a popup containing the IP address and port of the peer. The zoom level is determined automatically based on the distances between markers. Hence, a user can easily see locations of peers in their local area with this page.</w:t>
      </w:r>
    </w:p>
    <w:p w:rsidR="005E4BD9" w:rsidRDefault="00B274F8" w:rsidP="00224EED">
      <w:pPr>
        <w:keepNext/>
        <w:jc w:val="left"/>
      </w:pPr>
      <w:r>
        <w:rPr>
          <w:noProof/>
          <w:lang w:eastAsia="en-GB"/>
        </w:rPr>
        <w:lastRenderedPageBreak/>
        <w:drawing>
          <wp:inline distT="0" distB="0" distL="0" distR="0" wp14:anchorId="28752E3A" wp14:editId="1A1AF198">
            <wp:extent cx="5400040" cy="2953385"/>
            <wp:effectExtent l="190500" t="190500" r="181610" b="1898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2953385"/>
                    </a:xfrm>
                    <a:prstGeom prst="rect">
                      <a:avLst/>
                    </a:prstGeom>
                    <a:ln>
                      <a:noFill/>
                    </a:ln>
                    <a:effectLst>
                      <a:outerShdw blurRad="190500" algn="tl" rotWithShape="0">
                        <a:srgbClr val="000000">
                          <a:alpha val="70000"/>
                        </a:srgbClr>
                      </a:outerShdw>
                    </a:effectLst>
                  </pic:spPr>
                </pic:pic>
              </a:graphicData>
            </a:graphic>
          </wp:inline>
        </w:drawing>
      </w:r>
    </w:p>
    <w:p w:rsidR="00E25E0B" w:rsidRDefault="005E4BD9" w:rsidP="002E6B05">
      <w:pPr>
        <w:pStyle w:val="Caption"/>
      </w:pPr>
      <w:bookmarkStart w:id="165" w:name="_Ref485848508"/>
      <w:bookmarkStart w:id="166" w:name="_Toc485851333"/>
      <w:r>
        <w:t xml:space="preserve">Figure </w:t>
      </w:r>
      <w:fldSimple w:instr=" SEQ Figure \* ARABIC ">
        <w:r w:rsidR="00D701CC">
          <w:rPr>
            <w:noProof/>
          </w:rPr>
          <w:t>19</w:t>
        </w:r>
      </w:fldSimple>
      <w:bookmarkEnd w:id="165"/>
      <w:r>
        <w:t>: Peer Map</w:t>
      </w:r>
      <w:bookmarkEnd w:id="166"/>
    </w:p>
    <w:p w:rsidR="00C87875" w:rsidRPr="00C87875" w:rsidRDefault="00C87875" w:rsidP="00C87875"/>
    <w:p w:rsidR="00E25E0B" w:rsidRDefault="00E25E0B" w:rsidP="00E25E0B">
      <w:pPr>
        <w:pStyle w:val="Heading3"/>
        <w:rPr>
          <w:lang w:val="en-US"/>
        </w:rPr>
      </w:pPr>
      <w:bookmarkStart w:id="167" w:name="_Toc485851435"/>
      <w:r>
        <w:rPr>
          <w:lang w:val="en-US"/>
        </w:rPr>
        <w:t>List of Violations</w:t>
      </w:r>
      <w:bookmarkEnd w:id="167"/>
    </w:p>
    <w:p w:rsidR="00A3027C" w:rsidRDefault="00A3027C" w:rsidP="00E25E0B">
      <w:pPr>
        <w:rPr>
          <w:lang w:val="en-US"/>
        </w:rPr>
      </w:pPr>
      <w:r>
        <w:rPr>
          <w:lang w:val="en-US"/>
        </w:rPr>
        <w:t>To implement the last requirement of the project, i.e., being able to publish photo evidence of any violations, a tab was implemented in the web interface to show a list of all violations. Data from the violations database was serialized, then put into a table using templates. The most critical data needed to be able to penalize an infraction is shown – the license plate, the first time of detection, the second time of detection, the driving distance in between the two locations, the average speed of the car, a map showing the route, and the two evidence images</w:t>
      </w:r>
      <w:r w:rsidR="00AB2F5E">
        <w:rPr>
          <w:lang w:val="en-US"/>
        </w:rPr>
        <w:t xml:space="preserve"> (</w:t>
      </w:r>
      <w:r w:rsidR="00AB2F5E">
        <w:rPr>
          <w:lang w:val="en-US"/>
        </w:rPr>
        <w:fldChar w:fldCharType="begin"/>
      </w:r>
      <w:r w:rsidR="00AB2F5E">
        <w:rPr>
          <w:lang w:val="en-US"/>
        </w:rPr>
        <w:instrText xml:space="preserve"> REF _Ref485848534 \h </w:instrText>
      </w:r>
      <w:r w:rsidR="00AB2F5E">
        <w:rPr>
          <w:lang w:val="en-US"/>
        </w:rPr>
      </w:r>
      <w:r w:rsidR="00AB2F5E">
        <w:rPr>
          <w:lang w:val="en-US"/>
        </w:rPr>
        <w:fldChar w:fldCharType="separate"/>
      </w:r>
      <w:r w:rsidR="00D701CC">
        <w:t xml:space="preserve">Figure </w:t>
      </w:r>
      <w:r w:rsidR="00D701CC">
        <w:rPr>
          <w:noProof/>
        </w:rPr>
        <w:t>20</w:t>
      </w:r>
      <w:r w:rsidR="00AB2F5E">
        <w:rPr>
          <w:lang w:val="en-US"/>
        </w:rPr>
        <w:fldChar w:fldCharType="end"/>
      </w:r>
      <w:r w:rsidR="00AB2F5E">
        <w:rPr>
          <w:lang w:val="en-US"/>
        </w:rPr>
        <w:t>)</w:t>
      </w:r>
      <w:r>
        <w:rPr>
          <w:lang w:val="en-US"/>
        </w:rPr>
        <w:t xml:space="preserve">. </w:t>
      </w:r>
    </w:p>
    <w:p w:rsidR="00A3027C" w:rsidRDefault="00A3027C" w:rsidP="00E25E0B">
      <w:pPr>
        <w:rPr>
          <w:lang w:val="en-US"/>
        </w:rPr>
      </w:pPr>
    </w:p>
    <w:p w:rsidR="00DF1FAD" w:rsidRDefault="00A3027C" w:rsidP="00E25E0B">
      <w:pPr>
        <w:rPr>
          <w:lang w:val="en-US"/>
        </w:rPr>
      </w:pPr>
      <w:r>
        <w:rPr>
          <w:lang w:val="en-US"/>
        </w:rPr>
        <w:t>The map showing the route was generated dynamically using the Google Maps Static Maps API, with the route clearly shown in red to contrast the background, and two markers shown in blue to infer the start and end points, i.e. the locations of the two peers that detected the infraction.</w:t>
      </w:r>
    </w:p>
    <w:p w:rsidR="00AE6084" w:rsidRDefault="002B5124" w:rsidP="00AE6084">
      <w:pPr>
        <w:keepNext/>
      </w:pPr>
      <w:r>
        <w:rPr>
          <w:noProof/>
          <w:lang w:eastAsia="en-GB"/>
        </w:rPr>
        <w:lastRenderedPageBreak/>
        <w:drawing>
          <wp:inline distT="0" distB="0" distL="0" distR="0">
            <wp:extent cx="5400040" cy="2952251"/>
            <wp:effectExtent l="190500" t="190500" r="181610" b="191135"/>
            <wp:docPr id="248" name="Picture 248" descr="C:\Users\Jeremy\AppData\Local\Microsoft\Windows\INetCache\Content.Word\2017-06-21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eremy\AppData\Local\Microsoft\Windows\INetCache\Content.Word\2017-06-21 (10).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400040" cy="2952251"/>
                    </a:xfrm>
                    <a:prstGeom prst="rect">
                      <a:avLst/>
                    </a:prstGeom>
                    <a:ln>
                      <a:noFill/>
                    </a:ln>
                    <a:effectLst>
                      <a:outerShdw blurRad="190500" algn="tl" rotWithShape="0">
                        <a:srgbClr val="000000">
                          <a:alpha val="70000"/>
                        </a:srgbClr>
                      </a:outerShdw>
                    </a:effectLst>
                  </pic:spPr>
                </pic:pic>
              </a:graphicData>
            </a:graphic>
          </wp:inline>
        </w:drawing>
      </w:r>
    </w:p>
    <w:p w:rsidR="00AE6084" w:rsidRDefault="00AE6084" w:rsidP="002E6B05">
      <w:pPr>
        <w:pStyle w:val="Caption"/>
        <w:rPr>
          <w:lang w:val="en-US"/>
        </w:rPr>
      </w:pPr>
      <w:bookmarkStart w:id="168" w:name="_Ref485848534"/>
      <w:bookmarkStart w:id="169" w:name="_Toc485851334"/>
      <w:r>
        <w:t xml:space="preserve">Figure </w:t>
      </w:r>
      <w:fldSimple w:instr=" SEQ Figure \* ARABIC ">
        <w:r w:rsidR="00D701CC">
          <w:rPr>
            <w:noProof/>
          </w:rPr>
          <w:t>20</w:t>
        </w:r>
      </w:fldSimple>
      <w:bookmarkEnd w:id="168"/>
      <w:r>
        <w:t>: List of violations</w:t>
      </w:r>
      <w:bookmarkEnd w:id="169"/>
    </w:p>
    <w:p w:rsidR="00A3027C" w:rsidRDefault="00A3027C" w:rsidP="00E25E0B">
      <w:pPr>
        <w:rPr>
          <w:lang w:val="en-US"/>
        </w:rPr>
      </w:pPr>
      <w:r>
        <w:rPr>
          <w:lang w:val="en-US"/>
        </w:rPr>
        <w:t xml:space="preserve">These cosmetic features do not allow the publishing of photo evidence, however; the </w:t>
      </w:r>
      <w:r w:rsidRPr="000D7352">
        <w:rPr>
          <w:lang w:val="en-US"/>
        </w:rPr>
        <w:t xml:space="preserve">publishing of photo evidence was done through social networks as discussed in </w:t>
      </w:r>
      <w:r w:rsidR="000D7352" w:rsidRPr="000D7352">
        <w:rPr>
          <w:lang w:val="en-US"/>
        </w:rPr>
        <w:t xml:space="preserve">section </w:t>
      </w:r>
      <w:r w:rsidR="000D7352" w:rsidRPr="000D7352">
        <w:rPr>
          <w:lang w:val="en-US"/>
        </w:rPr>
        <w:fldChar w:fldCharType="begin"/>
      </w:r>
      <w:r w:rsidR="000D7352" w:rsidRPr="000D7352">
        <w:rPr>
          <w:lang w:val="en-US"/>
        </w:rPr>
        <w:instrText xml:space="preserve"> REF _Ref485847547 \n \h </w:instrText>
      </w:r>
      <w:r w:rsidR="000D7352" w:rsidRPr="000D7352">
        <w:rPr>
          <w:lang w:val="en-US"/>
        </w:rPr>
      </w:r>
      <w:r w:rsidR="000D7352" w:rsidRPr="000D7352">
        <w:rPr>
          <w:lang w:val="en-US"/>
        </w:rPr>
        <w:fldChar w:fldCharType="separate"/>
      </w:r>
      <w:r w:rsidR="00D701CC">
        <w:rPr>
          <w:lang w:val="en-US"/>
        </w:rPr>
        <w:t>5.5</w:t>
      </w:r>
      <w:r w:rsidR="000D7352" w:rsidRPr="000D7352">
        <w:rPr>
          <w:lang w:val="en-US"/>
        </w:rPr>
        <w:fldChar w:fldCharType="end"/>
      </w:r>
      <w:r w:rsidRPr="000D7352">
        <w:rPr>
          <w:lang w:val="en-US"/>
        </w:rPr>
        <w:t xml:space="preserve">. </w:t>
      </w:r>
      <w:r w:rsidR="009E17C4" w:rsidRPr="000D7352">
        <w:rPr>
          <w:lang w:val="en-US"/>
        </w:rPr>
        <w:t xml:space="preserve">Due </w:t>
      </w:r>
      <w:r w:rsidR="009E17C4">
        <w:rPr>
          <w:lang w:val="en-US"/>
        </w:rPr>
        <w:t xml:space="preserve">to time constraints, </w:t>
      </w:r>
      <w:r>
        <w:rPr>
          <w:lang w:val="en-US"/>
        </w:rPr>
        <w:t>only one social platform was utilize</w:t>
      </w:r>
      <w:r w:rsidR="009E17C4">
        <w:rPr>
          <w:lang w:val="en-US"/>
        </w:rPr>
        <w:t>d and interfaced with – Twitter, for simplicity.</w:t>
      </w:r>
    </w:p>
    <w:p w:rsidR="00A3027C" w:rsidRDefault="00A3027C" w:rsidP="00E25E0B">
      <w:pPr>
        <w:rPr>
          <w:lang w:val="en-US"/>
        </w:rPr>
      </w:pPr>
    </w:p>
    <w:p w:rsidR="00A3027C" w:rsidRDefault="00A3027C" w:rsidP="00E25E0B">
      <w:pPr>
        <w:rPr>
          <w:lang w:val="en-US"/>
        </w:rPr>
      </w:pPr>
      <w:r>
        <w:rPr>
          <w:lang w:val="en-US"/>
        </w:rPr>
        <w:t xml:space="preserve">A simple one-click button, Amazon style, was added to each row of the violations table. Clicking it set off a request to Twitter’s API with the required information for a successful tweet – the API keys, the string to tweet, and the two evidence images. </w:t>
      </w:r>
      <w:r w:rsidR="00D01A9A">
        <w:rPr>
          <w:lang w:val="en-US"/>
        </w:rPr>
        <w:t>An example of a successful tweet is shown in</w:t>
      </w:r>
      <w:r w:rsidR="00AB2F5E">
        <w:rPr>
          <w:color w:val="FF0000"/>
          <w:lang w:val="en-US"/>
        </w:rPr>
        <w:t xml:space="preserve"> </w:t>
      </w:r>
      <w:r w:rsidR="00AB2F5E">
        <w:rPr>
          <w:color w:val="FF0000"/>
          <w:lang w:val="en-US"/>
        </w:rPr>
        <w:fldChar w:fldCharType="begin"/>
      </w:r>
      <w:r w:rsidR="00AB2F5E">
        <w:rPr>
          <w:color w:val="FF0000"/>
          <w:lang w:val="en-US"/>
        </w:rPr>
        <w:instrText xml:space="preserve"> REF _Ref485848519 \h </w:instrText>
      </w:r>
      <w:r w:rsidR="00AB2F5E">
        <w:rPr>
          <w:color w:val="FF0000"/>
          <w:lang w:val="en-US"/>
        </w:rPr>
      </w:r>
      <w:r w:rsidR="00AB2F5E">
        <w:rPr>
          <w:color w:val="FF0000"/>
          <w:lang w:val="en-US"/>
        </w:rPr>
        <w:fldChar w:fldCharType="separate"/>
      </w:r>
      <w:r w:rsidR="00D701CC">
        <w:t xml:space="preserve">Figure </w:t>
      </w:r>
      <w:r w:rsidR="00D701CC">
        <w:rPr>
          <w:noProof/>
        </w:rPr>
        <w:t>21</w:t>
      </w:r>
      <w:r w:rsidR="00AB2F5E">
        <w:rPr>
          <w:color w:val="FF0000"/>
          <w:lang w:val="en-US"/>
        </w:rPr>
        <w:fldChar w:fldCharType="end"/>
      </w:r>
      <w:r w:rsidR="00D01A9A" w:rsidRPr="00D01A9A">
        <w:rPr>
          <w:color w:val="FF0000"/>
          <w:lang w:val="en-US"/>
        </w:rPr>
        <w:t>.</w:t>
      </w:r>
      <w:r w:rsidR="00D01A9A">
        <w:rPr>
          <w:lang w:val="en-US"/>
        </w:rPr>
        <w:t xml:space="preserve"> </w:t>
      </w:r>
      <w:r>
        <w:rPr>
          <w:lang w:val="en-US"/>
        </w:rPr>
        <w:t>By design, this request includes links to</w:t>
      </w:r>
      <w:r w:rsidR="00AE6084">
        <w:rPr>
          <w:lang w:val="en-US"/>
        </w:rPr>
        <w:t xml:space="preserve"> the evidence images instead of the images themselves. This implementation gave a faster response time</w:t>
      </w:r>
      <w:r w:rsidR="009E17C4">
        <w:rPr>
          <w:lang w:val="en-US"/>
        </w:rPr>
        <w:t>, albeit small in normal use,</w:t>
      </w:r>
      <w:r w:rsidR="00AE6084">
        <w:rPr>
          <w:lang w:val="en-US"/>
        </w:rPr>
        <w:t xml:space="preserve"> between clicking the one click button to the post being visible on Twitter, as the evidence images were downloaded from Twitter’s side as opposed to being uploaded to Twitter from the peer.</w:t>
      </w:r>
      <w:r w:rsidR="00635273">
        <w:rPr>
          <w:lang w:val="en-US"/>
        </w:rPr>
        <w:t xml:space="preserve"> Once tweeted, the evidence images are served from Twitter’s servers and not directly from the peer.</w:t>
      </w:r>
    </w:p>
    <w:p w:rsidR="00AE6084" w:rsidRDefault="00404FB3" w:rsidP="006E3082">
      <w:pPr>
        <w:keepNext/>
        <w:jc w:val="center"/>
      </w:pPr>
      <w:r>
        <w:rPr>
          <w:noProof/>
          <w:lang w:eastAsia="en-GB"/>
        </w:rPr>
        <w:lastRenderedPageBreak/>
        <w:drawing>
          <wp:inline distT="0" distB="0" distL="0" distR="0">
            <wp:extent cx="3970800" cy="4229967"/>
            <wp:effectExtent l="190500" t="190500" r="182245" b="189865"/>
            <wp:docPr id="230" name="Picture 230" descr="http://mufff.in/i/b14fb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mufff.in/i/b14fb7.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970800" cy="4229967"/>
                    </a:xfrm>
                    <a:prstGeom prst="rect">
                      <a:avLst/>
                    </a:prstGeom>
                    <a:ln>
                      <a:noFill/>
                    </a:ln>
                    <a:effectLst>
                      <a:outerShdw blurRad="190500" algn="tl" rotWithShape="0">
                        <a:srgbClr val="000000">
                          <a:alpha val="70000"/>
                        </a:srgbClr>
                      </a:outerShdw>
                    </a:effectLst>
                  </pic:spPr>
                </pic:pic>
              </a:graphicData>
            </a:graphic>
          </wp:inline>
        </w:drawing>
      </w:r>
      <w:r>
        <w:rPr>
          <w:noProof/>
          <w:lang w:eastAsia="en-GB"/>
        </w:rPr>
        <w:t xml:space="preserve"> </w:t>
      </w:r>
    </w:p>
    <w:p w:rsidR="00DF1FAD" w:rsidRDefault="00AE6084" w:rsidP="002E6B05">
      <w:pPr>
        <w:pStyle w:val="Caption"/>
      </w:pPr>
      <w:bookmarkStart w:id="170" w:name="_Ref485848519"/>
      <w:bookmarkStart w:id="171" w:name="_Toc485851335"/>
      <w:r>
        <w:t xml:space="preserve">Figure </w:t>
      </w:r>
      <w:fldSimple w:instr=" SEQ Figure \* ARABIC ">
        <w:r w:rsidR="00D701CC">
          <w:rPr>
            <w:noProof/>
          </w:rPr>
          <w:t>21</w:t>
        </w:r>
      </w:fldSimple>
      <w:bookmarkEnd w:id="170"/>
      <w:r>
        <w:t>: Twitter Post</w:t>
      </w:r>
      <w:bookmarkEnd w:id="171"/>
    </w:p>
    <w:p w:rsidR="008C7181" w:rsidRPr="008C7181" w:rsidRDefault="008C7181" w:rsidP="008C7181"/>
    <w:p w:rsidR="00707536" w:rsidRDefault="002D7D03" w:rsidP="002D7D03">
      <w:pPr>
        <w:pStyle w:val="Heading3"/>
      </w:pPr>
      <w:bookmarkStart w:id="172" w:name="_Toc485851436"/>
      <w:r>
        <w:t>Other Web Pages</w:t>
      </w:r>
      <w:bookmarkEnd w:id="172"/>
    </w:p>
    <w:p w:rsidR="00270A72" w:rsidRDefault="002D7D03" w:rsidP="00652984">
      <w:r>
        <w:t>To complete the web interface, several other pages were created. The</w:t>
      </w:r>
      <w:r w:rsidR="008C7181">
        <w:t>se</w:t>
      </w:r>
      <w:r>
        <w:t xml:space="preserve"> new pages reflected what would be found in a production ready system, i.e. an about page, a contact page, a download and instructions page, and finally, a privacy policy and terms and conditions page. However, as this section </w:t>
      </w:r>
      <w:r w:rsidR="00BD7382">
        <w:t>was entirely flair, the level of detail was aimed at brevity instead of verbosity to save time for other development.</w:t>
      </w:r>
    </w:p>
    <w:p w:rsidR="005F2591" w:rsidRDefault="005F2591" w:rsidP="002502E8">
      <w:pPr>
        <w:spacing w:after="160"/>
        <w:jc w:val="left"/>
      </w:pPr>
    </w:p>
    <w:p w:rsidR="005F2591" w:rsidRDefault="005F2591" w:rsidP="002502E8">
      <w:pPr>
        <w:spacing w:after="160"/>
        <w:jc w:val="left"/>
      </w:pPr>
      <w:r>
        <w:br w:type="page"/>
      </w:r>
    </w:p>
    <w:p w:rsidR="00FD015B" w:rsidRDefault="00FD015B" w:rsidP="00DE4BEB">
      <w:pPr>
        <w:pStyle w:val="Heading1"/>
      </w:pPr>
      <w:bookmarkStart w:id="173" w:name="_Toc485851437"/>
      <w:r>
        <w:lastRenderedPageBreak/>
        <w:t>Testing</w:t>
      </w:r>
      <w:bookmarkEnd w:id="173"/>
    </w:p>
    <w:p w:rsidR="00913769" w:rsidRDefault="00913769" w:rsidP="0015154F">
      <w:r>
        <w:t>Testing was an important aspect of this project.</w:t>
      </w:r>
      <w:r w:rsidR="00C947B1">
        <w:t xml:space="preserve"> Each module was extensively tested during development, either as part of the development process, or as </w:t>
      </w:r>
      <w:r w:rsidR="00B274F8">
        <w:t>part of an automated test suite</w:t>
      </w:r>
      <w:r w:rsidR="00C947B1">
        <w:t>. The sections below detail the tested procedures and results.</w:t>
      </w:r>
    </w:p>
    <w:p w:rsidR="00C947B1" w:rsidRPr="00913769" w:rsidRDefault="00C947B1" w:rsidP="00913769"/>
    <w:p w:rsidR="008C6C64" w:rsidRDefault="005E3F59" w:rsidP="00DE4BEB">
      <w:pPr>
        <w:pStyle w:val="Heading2"/>
      </w:pPr>
      <w:bookmarkStart w:id="174" w:name="_Toc485851438"/>
      <w:r>
        <w:t>Methodology</w:t>
      </w:r>
      <w:bookmarkEnd w:id="174"/>
      <w:r>
        <w:t xml:space="preserve"> </w:t>
      </w:r>
    </w:p>
    <w:p w:rsidR="00D0441A" w:rsidRDefault="00B274F8" w:rsidP="0015154F">
      <w:r>
        <w:t xml:space="preserve">Tests were conducted as part of the development process to ensure </w:t>
      </w:r>
      <w:r w:rsidR="009A4A3F">
        <w:t>the final specifications were met at the conclusion of the project. Testing methods varied from manually writing entries in a logbook, running test commands on individual files, and the creation of an automated test suite for the license plate detection module.</w:t>
      </w:r>
    </w:p>
    <w:p w:rsidR="00781109" w:rsidRDefault="00781109" w:rsidP="002502E8">
      <w:pPr>
        <w:spacing w:after="160"/>
        <w:jc w:val="left"/>
      </w:pPr>
    </w:p>
    <w:p w:rsidR="005E3F59" w:rsidRDefault="005E3F59" w:rsidP="00DE4BEB">
      <w:pPr>
        <w:pStyle w:val="Heading2"/>
      </w:pPr>
      <w:bookmarkStart w:id="175" w:name="_Toc485851439"/>
      <w:r>
        <w:t>License Plate Detection</w:t>
      </w:r>
      <w:bookmarkEnd w:id="175"/>
    </w:p>
    <w:p w:rsidR="00781109" w:rsidRDefault="00781109" w:rsidP="0015154F">
      <w:pPr>
        <w:rPr>
          <w:lang w:val="en-US"/>
        </w:rPr>
      </w:pPr>
      <w:r>
        <w:rPr>
          <w:lang w:val="en-US"/>
        </w:rPr>
        <w:t xml:space="preserve">The plates that the P2P network </w:t>
      </w:r>
      <w:r w:rsidR="00D0441A">
        <w:rPr>
          <w:lang w:val="en-US"/>
        </w:rPr>
        <w:t xml:space="preserve">transmit depended on the effective extraction of license plates from videos of moving cars. Hence, having an accurate license plate detection module was desired. However, incorrect plates are not catastrophic as transmitting an incorrect plate was unlikely to cause any problems apart from a missed violation detection (akin to a </w:t>
      </w:r>
      <w:r w:rsidR="00F1094E">
        <w:rPr>
          <w:lang w:val="en-US"/>
        </w:rPr>
        <w:t>disabled/inactive speed camera)</w:t>
      </w:r>
      <w:r w:rsidR="00D0441A">
        <w:rPr>
          <w:lang w:val="en-US"/>
        </w:rPr>
        <w:t>. False negatives, however, were preferred to false positives in all cases as false negative</w:t>
      </w:r>
      <w:r w:rsidR="00F1094E">
        <w:rPr>
          <w:lang w:val="en-US"/>
        </w:rPr>
        <w:t>s</w:t>
      </w:r>
      <w:r w:rsidR="00D0441A">
        <w:rPr>
          <w:lang w:val="en-US"/>
        </w:rPr>
        <w:t xml:space="preserve"> posed no harm to the network and </w:t>
      </w:r>
      <w:r w:rsidR="00F1094E">
        <w:rPr>
          <w:lang w:val="en-US"/>
        </w:rPr>
        <w:t>both the trust of the peers and the integrity of the system as a whole.</w:t>
      </w:r>
    </w:p>
    <w:p w:rsidR="00B433CD" w:rsidRDefault="00B433CD" w:rsidP="0015154F">
      <w:pPr>
        <w:rPr>
          <w:lang w:val="en-US"/>
        </w:rPr>
      </w:pPr>
    </w:p>
    <w:p w:rsidR="00B433CD" w:rsidRDefault="00B433CD" w:rsidP="0015154F">
      <w:pPr>
        <w:rPr>
          <w:lang w:val="en-US"/>
        </w:rPr>
      </w:pPr>
      <w:r>
        <w:rPr>
          <w:lang w:val="en-US"/>
        </w:rPr>
        <w:t>Real world testing was initially planned after confirming OpenALPR worked. However, several significant obstacles were encountered that prevented real world, real-time testing from ever coming to fruition.</w:t>
      </w:r>
    </w:p>
    <w:p w:rsidR="00B433CD" w:rsidRDefault="00B433CD" w:rsidP="0015154F">
      <w:pPr>
        <w:rPr>
          <w:lang w:val="en-US"/>
        </w:rPr>
      </w:pPr>
    </w:p>
    <w:p w:rsidR="00F01EDA" w:rsidRDefault="00FB09C2" w:rsidP="0015154F">
      <w:pPr>
        <w:rPr>
          <w:lang w:val="en-US"/>
        </w:rPr>
      </w:pPr>
      <w:r>
        <w:rPr>
          <w:lang w:val="en-US"/>
        </w:rPr>
        <w:t>For initial testing, it was difficult to find security camera footage that showed cars passing clearly past the camera, with good enough lighting and resolution.</w:t>
      </w:r>
    </w:p>
    <w:p w:rsidR="00F01EDA" w:rsidRDefault="00F01EDA" w:rsidP="0015154F">
      <w:pPr>
        <w:rPr>
          <w:lang w:val="en-US"/>
        </w:rPr>
      </w:pPr>
    </w:p>
    <w:p w:rsidR="007904DA" w:rsidRDefault="00B433CD" w:rsidP="0015154F">
      <w:pPr>
        <w:rPr>
          <w:lang w:val="en-US"/>
        </w:rPr>
      </w:pPr>
      <w:r>
        <w:rPr>
          <w:lang w:val="en-US"/>
        </w:rPr>
        <w:t>It was extremely hard to find test spots, especially in central London. Finding a location with the following characte</w:t>
      </w:r>
      <w:r w:rsidR="007904DA">
        <w:rPr>
          <w:lang w:val="en-US"/>
        </w:rPr>
        <w:t>ristics was extremely difficult and time consuming:</w:t>
      </w:r>
    </w:p>
    <w:p w:rsidR="007904DA" w:rsidRPr="0015154F" w:rsidRDefault="00B433CD" w:rsidP="0015154F">
      <w:pPr>
        <w:pStyle w:val="ListParagraph"/>
        <w:numPr>
          <w:ilvl w:val="0"/>
          <w:numId w:val="41"/>
        </w:numPr>
        <w:rPr>
          <w:lang w:val="en-US"/>
        </w:rPr>
      </w:pPr>
      <w:r w:rsidRPr="0015154F">
        <w:rPr>
          <w:lang w:val="en-US"/>
        </w:rPr>
        <w:t xml:space="preserve">on the ground floor </w:t>
      </w:r>
      <w:r w:rsidR="007904DA" w:rsidRPr="0015154F">
        <w:rPr>
          <w:lang w:val="en-US"/>
        </w:rPr>
        <w:t xml:space="preserve">to </w:t>
      </w:r>
      <w:r w:rsidRPr="0015154F">
        <w:rPr>
          <w:lang w:val="en-US"/>
        </w:rPr>
        <w:t>reduce distortion from not looking front on to a car</w:t>
      </w:r>
    </w:p>
    <w:p w:rsidR="007904DA" w:rsidRPr="0015154F" w:rsidRDefault="00B433CD" w:rsidP="0015154F">
      <w:pPr>
        <w:pStyle w:val="ListParagraph"/>
        <w:numPr>
          <w:ilvl w:val="0"/>
          <w:numId w:val="41"/>
        </w:numPr>
        <w:rPr>
          <w:lang w:val="en-US"/>
        </w:rPr>
      </w:pPr>
      <w:r w:rsidRPr="0015154F">
        <w:rPr>
          <w:lang w:val="en-US"/>
        </w:rPr>
        <w:t>sufficient shelter (had to be indoors</w:t>
      </w:r>
      <w:r w:rsidR="007904DA" w:rsidRPr="0015154F">
        <w:rPr>
          <w:lang w:val="en-US"/>
        </w:rPr>
        <w:t xml:space="preserve"> to protect from theft and weather</w:t>
      </w:r>
      <w:r w:rsidRPr="0015154F">
        <w:rPr>
          <w:lang w:val="en-US"/>
        </w:rPr>
        <w:t>)</w:t>
      </w:r>
    </w:p>
    <w:p w:rsidR="007904DA" w:rsidRPr="0015154F" w:rsidRDefault="00B433CD" w:rsidP="0015154F">
      <w:pPr>
        <w:pStyle w:val="ListParagraph"/>
        <w:numPr>
          <w:ilvl w:val="0"/>
          <w:numId w:val="41"/>
        </w:numPr>
        <w:rPr>
          <w:lang w:val="en-US"/>
        </w:rPr>
      </w:pPr>
      <w:r w:rsidRPr="0015154F">
        <w:rPr>
          <w:lang w:val="en-US"/>
        </w:rPr>
        <w:t>mounting points for the tripod to hold the Raspberry Pi</w:t>
      </w:r>
    </w:p>
    <w:p w:rsidR="007904DA" w:rsidRPr="0015154F" w:rsidRDefault="00B433CD" w:rsidP="0015154F">
      <w:pPr>
        <w:pStyle w:val="ListParagraph"/>
        <w:numPr>
          <w:ilvl w:val="0"/>
          <w:numId w:val="41"/>
        </w:numPr>
        <w:rPr>
          <w:lang w:val="en-US"/>
        </w:rPr>
      </w:pPr>
      <w:r w:rsidRPr="0015154F">
        <w:rPr>
          <w:lang w:val="en-US"/>
        </w:rPr>
        <w:t>within close reach of a both a power supply and a Wi-Fi network</w:t>
      </w:r>
    </w:p>
    <w:p w:rsidR="007904DA" w:rsidRPr="007904DA" w:rsidRDefault="00B433CD" w:rsidP="0015154F">
      <w:pPr>
        <w:rPr>
          <w:lang w:val="en-US"/>
        </w:rPr>
      </w:pPr>
      <w:r w:rsidRPr="007904DA">
        <w:rPr>
          <w:lang w:val="en-US"/>
        </w:rPr>
        <w:lastRenderedPageBreak/>
        <w:t xml:space="preserve">Moreover, had such a spot been found, the requirement for port forwarding the Django server would’ve </w:t>
      </w:r>
      <w:r w:rsidR="007904DA">
        <w:rPr>
          <w:lang w:val="en-US"/>
        </w:rPr>
        <w:t>likely posed another roadblock on secured Wi-Fi networks.</w:t>
      </w:r>
    </w:p>
    <w:p w:rsidR="00781109" w:rsidRPr="00781109" w:rsidRDefault="00781109" w:rsidP="00781109">
      <w:pPr>
        <w:rPr>
          <w:lang w:val="en-US"/>
        </w:rPr>
      </w:pPr>
    </w:p>
    <w:p w:rsidR="005E3F59" w:rsidRDefault="005E3F59" w:rsidP="005E3F59">
      <w:pPr>
        <w:pStyle w:val="Heading3"/>
      </w:pPr>
      <w:bookmarkStart w:id="176" w:name="_Toc485851440"/>
      <w:r>
        <w:t>Still Pictures</w:t>
      </w:r>
      <w:bookmarkEnd w:id="176"/>
    </w:p>
    <w:p w:rsidR="00C015C0" w:rsidRDefault="00B433CD" w:rsidP="002502E8">
      <w:pPr>
        <w:spacing w:after="160"/>
        <w:jc w:val="left"/>
      </w:pPr>
      <w:r>
        <w:t xml:space="preserve">The first step to verifying the license plate detection system was experimenting on still pictures. </w:t>
      </w:r>
      <w:r w:rsidR="00F01EDA">
        <w:t>The input images to OpenALPR were already warped and rotated to ensure the license plate is rectangular.</w:t>
      </w:r>
    </w:p>
    <w:p w:rsidR="00C015C0" w:rsidRDefault="00C015C0" w:rsidP="002E6B05">
      <w:pPr>
        <w:pStyle w:val="Caption"/>
      </w:pPr>
      <w:bookmarkStart w:id="177" w:name="_Ref485849168"/>
      <w:bookmarkStart w:id="178" w:name="_Toc485851365"/>
      <w:r>
        <w:t xml:space="preserve">Table </w:t>
      </w:r>
      <w:fldSimple w:instr=" SEQ Table \* ARABIC ">
        <w:r w:rsidR="00D701CC">
          <w:rPr>
            <w:noProof/>
          </w:rPr>
          <w:t>8</w:t>
        </w:r>
      </w:fldSimple>
      <w:bookmarkEnd w:id="177"/>
      <w:r>
        <w:t>: Still Picture ALPR</w:t>
      </w:r>
      <w:bookmarkEnd w:id="178"/>
    </w:p>
    <w:tbl>
      <w:tblPr>
        <w:tblStyle w:val="ListTable3"/>
        <w:tblW w:w="8497" w:type="dxa"/>
        <w:tblLayout w:type="fixed"/>
        <w:tblLook w:val="04A0" w:firstRow="1" w:lastRow="0" w:firstColumn="1" w:lastColumn="0" w:noHBand="0" w:noVBand="1"/>
      </w:tblPr>
      <w:tblGrid>
        <w:gridCol w:w="6091"/>
        <w:gridCol w:w="1417"/>
        <w:gridCol w:w="989"/>
      </w:tblGrid>
      <w:tr w:rsidR="00F01EDA" w:rsidTr="00D87D5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091" w:type="dxa"/>
          </w:tcPr>
          <w:p w:rsidR="00F01EDA" w:rsidRDefault="00F01EDA" w:rsidP="0015154F">
            <w:r>
              <w:t>Input Image</w:t>
            </w:r>
          </w:p>
        </w:tc>
        <w:tc>
          <w:tcPr>
            <w:tcW w:w="1417" w:type="dxa"/>
          </w:tcPr>
          <w:p w:rsidR="00F01EDA" w:rsidRDefault="00F01EDA" w:rsidP="0015154F">
            <w:pPr>
              <w:cnfStyle w:val="100000000000" w:firstRow="1" w:lastRow="0" w:firstColumn="0" w:lastColumn="0" w:oddVBand="0" w:evenVBand="0" w:oddHBand="0" w:evenHBand="0" w:firstRowFirstColumn="0" w:firstRowLastColumn="0" w:lastRowFirstColumn="0" w:lastRowLastColumn="0"/>
            </w:pPr>
            <w:r>
              <w:t>LPR Output</w:t>
            </w:r>
          </w:p>
        </w:tc>
        <w:tc>
          <w:tcPr>
            <w:tcW w:w="989" w:type="dxa"/>
          </w:tcPr>
          <w:p w:rsidR="00F01EDA" w:rsidRDefault="00C015C0" w:rsidP="0015154F">
            <w:pPr>
              <w:cnfStyle w:val="100000000000" w:firstRow="1" w:lastRow="0" w:firstColumn="0" w:lastColumn="0" w:oddVBand="0" w:evenVBand="0" w:oddHBand="0" w:evenHBand="0" w:firstRowFirstColumn="0" w:firstRowLastColumn="0" w:lastRowFirstColumn="0" w:lastRowLastColumn="0"/>
            </w:pPr>
            <w:r>
              <w:t>Confidence</w:t>
            </w:r>
          </w:p>
        </w:tc>
      </w:tr>
      <w:tr w:rsidR="00F01EDA"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F01EDA" w:rsidRDefault="00F01EDA" w:rsidP="0015154F">
            <w:r w:rsidRPr="0019094B">
              <w:rPr>
                <w:noProof/>
                <w:lang w:eastAsia="en-GB"/>
              </w:rPr>
              <w:drawing>
                <wp:inline distT="0" distB="0" distL="0" distR="0" wp14:anchorId="23562671" wp14:editId="3B0D7A1E">
                  <wp:extent cx="3600000" cy="2112860"/>
                  <wp:effectExtent l="0" t="0" r="635" b="1905"/>
                  <wp:docPr id="15" name="Picture 15" descr="D:\OneDrive\Pictures\Screenshots\2017-01-25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5 (1).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600000" cy="2112860"/>
                          </a:xfrm>
                          <a:prstGeom prst="rect">
                            <a:avLst/>
                          </a:prstGeom>
                          <a:noFill/>
                          <a:ln>
                            <a:noFill/>
                          </a:ln>
                        </pic:spPr>
                      </pic:pic>
                    </a:graphicData>
                  </a:graphic>
                </wp:inline>
              </w:drawing>
            </w:r>
          </w:p>
        </w:tc>
        <w:tc>
          <w:tcPr>
            <w:tcW w:w="1417" w:type="dxa"/>
          </w:tcPr>
          <w:p w:rsidR="00F01EDA" w:rsidRDefault="00F01EDA" w:rsidP="0015154F">
            <w:pPr>
              <w:cnfStyle w:val="000000100000" w:firstRow="0" w:lastRow="0" w:firstColumn="0" w:lastColumn="0" w:oddVBand="0" w:evenVBand="0" w:oddHBand="1" w:evenHBand="0" w:firstRowFirstColumn="0" w:firstRowLastColumn="0" w:lastRowFirstColumn="0" w:lastRowLastColumn="0"/>
            </w:pPr>
            <w:r>
              <w:rPr>
                <w:noProof/>
              </w:rPr>
              <w:t>LMN703</w:t>
            </w:r>
          </w:p>
        </w:tc>
        <w:tc>
          <w:tcPr>
            <w:tcW w:w="989" w:type="dxa"/>
          </w:tcPr>
          <w:p w:rsidR="00F01EDA" w:rsidRDefault="00C015C0" w:rsidP="0015154F">
            <w:pPr>
              <w:cnfStyle w:val="000000100000" w:firstRow="0" w:lastRow="0" w:firstColumn="0" w:lastColumn="0" w:oddVBand="0" w:evenVBand="0" w:oddHBand="1" w:evenHBand="0" w:firstRowFirstColumn="0" w:firstRowLastColumn="0" w:lastRowFirstColumn="0" w:lastRowLastColumn="0"/>
            </w:pPr>
            <w:r>
              <w:t>76.92</w:t>
            </w:r>
          </w:p>
        </w:tc>
      </w:tr>
      <w:tr w:rsidR="00F01EDA" w:rsidTr="00D87D5B">
        <w:tc>
          <w:tcPr>
            <w:cnfStyle w:val="001000000000" w:firstRow="0" w:lastRow="0" w:firstColumn="1" w:lastColumn="0" w:oddVBand="0" w:evenVBand="0" w:oddHBand="0" w:evenHBand="0" w:firstRowFirstColumn="0" w:firstRowLastColumn="0" w:lastRowFirstColumn="0" w:lastRowLastColumn="0"/>
            <w:tcW w:w="6091" w:type="dxa"/>
          </w:tcPr>
          <w:p w:rsidR="00F01EDA" w:rsidRDefault="00F01EDA" w:rsidP="0015154F">
            <w:r w:rsidRPr="00701F4C">
              <w:rPr>
                <w:noProof/>
                <w:lang w:eastAsia="en-GB"/>
              </w:rPr>
              <w:drawing>
                <wp:inline distT="0" distB="0" distL="0" distR="0" wp14:anchorId="0ED25774" wp14:editId="3671AB72">
                  <wp:extent cx="3600000" cy="2112860"/>
                  <wp:effectExtent l="0" t="0" r="635" b="1905"/>
                  <wp:docPr id="22" name="Picture 22" descr="D:\OneDrive\Pictures\Screenshots\2017-0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neDrive\Pictures\Screenshots\2017-01-29.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00000" cy="2112860"/>
                          </a:xfrm>
                          <a:prstGeom prst="rect">
                            <a:avLst/>
                          </a:prstGeom>
                          <a:noFill/>
                          <a:ln>
                            <a:noFill/>
                          </a:ln>
                        </pic:spPr>
                      </pic:pic>
                    </a:graphicData>
                  </a:graphic>
                </wp:inline>
              </w:drawing>
            </w:r>
          </w:p>
        </w:tc>
        <w:tc>
          <w:tcPr>
            <w:tcW w:w="1417" w:type="dxa"/>
          </w:tcPr>
          <w:p w:rsidR="00F01EDA" w:rsidRDefault="00F01EDA" w:rsidP="0015154F">
            <w:pPr>
              <w:cnfStyle w:val="000000000000" w:firstRow="0" w:lastRow="0" w:firstColumn="0" w:lastColumn="0" w:oddVBand="0" w:evenVBand="0" w:oddHBand="0" w:evenHBand="0" w:firstRowFirstColumn="0" w:firstRowLastColumn="0" w:lastRowFirstColumn="0" w:lastRowLastColumn="0"/>
            </w:pPr>
            <w:r>
              <w:rPr>
                <w:noProof/>
              </w:rPr>
              <w:t>GO</w:t>
            </w:r>
            <w:r w:rsidR="00C015C0">
              <w:rPr>
                <w:noProof/>
              </w:rPr>
              <w:t>67</w:t>
            </w:r>
            <w:r>
              <w:rPr>
                <w:noProof/>
              </w:rPr>
              <w:t>3</w:t>
            </w:r>
          </w:p>
        </w:tc>
        <w:tc>
          <w:tcPr>
            <w:tcW w:w="989" w:type="dxa"/>
          </w:tcPr>
          <w:p w:rsidR="00F01EDA" w:rsidRDefault="00C015C0" w:rsidP="0015154F">
            <w:pPr>
              <w:cnfStyle w:val="000000000000" w:firstRow="0" w:lastRow="0" w:firstColumn="0" w:lastColumn="0" w:oddVBand="0" w:evenVBand="0" w:oddHBand="0" w:evenHBand="0" w:firstRowFirstColumn="0" w:firstRowLastColumn="0" w:lastRowFirstColumn="0" w:lastRowLastColumn="0"/>
            </w:pPr>
            <w:r>
              <w:t>77.80</w:t>
            </w:r>
          </w:p>
        </w:tc>
      </w:tr>
      <w:tr w:rsidR="00F01EDA"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F01EDA" w:rsidRDefault="00F01EDA" w:rsidP="0015154F">
            <w:r w:rsidRPr="00701F4C">
              <w:rPr>
                <w:noProof/>
                <w:lang w:eastAsia="en-GB"/>
              </w:rPr>
              <w:lastRenderedPageBreak/>
              <w:drawing>
                <wp:inline distT="0" distB="0" distL="0" distR="0" wp14:anchorId="107437BF" wp14:editId="558B4505">
                  <wp:extent cx="3600000" cy="2112860"/>
                  <wp:effectExtent l="0" t="0" r="635" b="1905"/>
                  <wp:docPr id="14" name="Picture 14" descr="D:\OneDrive\Pictures\Screenshots\2017-01-29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9 (1).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00000" cy="2112860"/>
                          </a:xfrm>
                          <a:prstGeom prst="rect">
                            <a:avLst/>
                          </a:prstGeom>
                          <a:noFill/>
                          <a:ln>
                            <a:noFill/>
                          </a:ln>
                        </pic:spPr>
                      </pic:pic>
                    </a:graphicData>
                  </a:graphic>
                </wp:inline>
              </w:drawing>
            </w:r>
          </w:p>
        </w:tc>
        <w:tc>
          <w:tcPr>
            <w:tcW w:w="1417" w:type="dxa"/>
          </w:tcPr>
          <w:p w:rsidR="00F01EDA" w:rsidRDefault="00F01EDA" w:rsidP="0015154F">
            <w:pPr>
              <w:cnfStyle w:val="000000100000" w:firstRow="0" w:lastRow="0" w:firstColumn="0" w:lastColumn="0" w:oddVBand="0" w:evenVBand="0" w:oddHBand="1" w:evenHBand="0" w:firstRowFirstColumn="0" w:firstRowLastColumn="0" w:lastRowFirstColumn="0" w:lastRowLastColumn="0"/>
            </w:pPr>
            <w:r>
              <w:rPr>
                <w:noProof/>
              </w:rPr>
              <w:t>HF1699</w:t>
            </w:r>
          </w:p>
        </w:tc>
        <w:tc>
          <w:tcPr>
            <w:tcW w:w="989" w:type="dxa"/>
          </w:tcPr>
          <w:p w:rsidR="00F01EDA" w:rsidRDefault="00F01EDA" w:rsidP="0015154F">
            <w:pPr>
              <w:cnfStyle w:val="000000100000" w:firstRow="0" w:lastRow="0" w:firstColumn="0" w:lastColumn="0" w:oddVBand="0" w:evenVBand="0" w:oddHBand="1" w:evenHBand="0" w:firstRowFirstColumn="0" w:firstRowLastColumn="0" w:lastRowFirstColumn="0" w:lastRowLastColumn="0"/>
            </w:pPr>
            <w:r>
              <w:t>73.78</w:t>
            </w:r>
          </w:p>
        </w:tc>
      </w:tr>
      <w:tr w:rsidR="000A35B9" w:rsidTr="00D87D5B">
        <w:tc>
          <w:tcPr>
            <w:cnfStyle w:val="001000000000" w:firstRow="0" w:lastRow="0" w:firstColumn="1" w:lastColumn="0" w:oddVBand="0" w:evenVBand="0" w:oddHBand="0" w:evenHBand="0" w:firstRowFirstColumn="0" w:firstRowLastColumn="0" w:lastRowFirstColumn="0" w:lastRowLastColumn="0"/>
            <w:tcW w:w="6091" w:type="dxa"/>
          </w:tcPr>
          <w:p w:rsidR="000A35B9" w:rsidRPr="00701F4C" w:rsidRDefault="004A5951" w:rsidP="0015154F">
            <w:pPr>
              <w:rPr>
                <w:noProof/>
                <w:lang w:eastAsia="en-GB"/>
              </w:rPr>
            </w:pPr>
            <w:r>
              <w:rPr>
                <w:noProof/>
                <w:lang w:eastAsia="en-GB"/>
              </w:rPr>
              <w:drawing>
                <wp:inline distT="0" distB="0" distL="0" distR="0" wp14:anchorId="0F759B47" wp14:editId="2DD29928">
                  <wp:extent cx="3600000" cy="2700000"/>
                  <wp:effectExtent l="0" t="0" r="635" b="5715"/>
                  <wp:docPr id="31" name="Picture 31" descr="C:\Users\Jeremy\AppData\Local\Microsoft\Windows\INetCacheContent.Word\IMG_20170620_0026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Jeremy\AppData\Local\Microsoft\Windows\INetCacheContent.Word\IMG_20170620_002615.jpg"/>
                          <pic:cNvPicPr>
                            <a:picLocks noChangeAspect="1" noChangeArrowheads="1"/>
                          </pic:cNvPicPr>
                        </pic:nvPicPr>
                        <pic:blipFill>
                          <a:blip r:embed="rId65" cstate="hqprint">
                            <a:extLst>
                              <a:ext uri="{28A0092B-C50C-407E-A947-70E740481C1C}">
                                <a14:useLocalDpi xmlns:a14="http://schemas.microsoft.com/office/drawing/2010/main"/>
                              </a:ext>
                            </a:extLst>
                          </a:blip>
                          <a:srcRect/>
                          <a:stretch>
                            <a:fillRect/>
                          </a:stretch>
                        </pic:blipFill>
                        <pic:spPr bwMode="auto">
                          <a:xfrm>
                            <a:off x="0" y="0"/>
                            <a:ext cx="3600000" cy="2700000"/>
                          </a:xfrm>
                          <a:prstGeom prst="rect">
                            <a:avLst/>
                          </a:prstGeom>
                        </pic:spPr>
                      </pic:pic>
                    </a:graphicData>
                  </a:graphic>
                </wp:inline>
              </w:drawing>
            </w:r>
          </w:p>
        </w:tc>
        <w:tc>
          <w:tcPr>
            <w:tcW w:w="1417" w:type="dxa"/>
          </w:tcPr>
          <w:p w:rsidR="000A35B9" w:rsidRDefault="004A5951" w:rsidP="0015154F">
            <w:pPr>
              <w:cnfStyle w:val="000000000000" w:firstRow="0" w:lastRow="0" w:firstColumn="0" w:lastColumn="0" w:oddVBand="0" w:evenVBand="0" w:oddHBand="0" w:evenHBand="0" w:firstRowFirstColumn="0" w:firstRowLastColumn="0" w:lastRowFirstColumn="0" w:lastRowLastColumn="0"/>
              <w:rPr>
                <w:noProof/>
              </w:rPr>
            </w:pPr>
            <w:r>
              <w:rPr>
                <w:noProof/>
              </w:rPr>
              <w:t>LS070WP</w:t>
            </w:r>
          </w:p>
        </w:tc>
        <w:tc>
          <w:tcPr>
            <w:tcW w:w="989" w:type="dxa"/>
          </w:tcPr>
          <w:p w:rsidR="000A35B9" w:rsidRDefault="004A5951" w:rsidP="0015154F">
            <w:pPr>
              <w:cnfStyle w:val="000000000000" w:firstRow="0" w:lastRow="0" w:firstColumn="0" w:lastColumn="0" w:oddVBand="0" w:evenVBand="0" w:oddHBand="0" w:evenHBand="0" w:firstRowFirstColumn="0" w:firstRowLastColumn="0" w:lastRowFirstColumn="0" w:lastRowLastColumn="0"/>
            </w:pPr>
            <w:r>
              <w:t>86.32</w:t>
            </w:r>
          </w:p>
        </w:tc>
      </w:tr>
      <w:tr w:rsidR="000A35B9"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0A35B9" w:rsidRPr="00701F4C" w:rsidRDefault="004A5951" w:rsidP="0015154F">
            <w:pPr>
              <w:rPr>
                <w:noProof/>
                <w:lang w:eastAsia="en-GB"/>
              </w:rPr>
            </w:pPr>
            <w:r>
              <w:rPr>
                <w:noProof/>
                <w:lang w:eastAsia="en-GB"/>
              </w:rPr>
              <w:drawing>
                <wp:inline distT="0" distB="0" distL="0" distR="0">
                  <wp:extent cx="3600000" cy="2700667"/>
                  <wp:effectExtent l="0" t="0" r="635" b="4445"/>
                  <wp:docPr id="224" name="Picture 224" descr="C:\Users\Jeremy\AppData\Local\Microsoft\Windows\INetCacheContent.Word\IMG_20170620_002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Jeremy\AppData\Local\Microsoft\Windows\INetCacheContent.Word\IMG_20170620_002653.jpg"/>
                          <pic:cNvPicPr>
                            <a:picLocks noChangeAspect="1" noChangeArrowheads="1"/>
                          </pic:cNvPicPr>
                        </pic:nvPicPr>
                        <pic:blipFill>
                          <a:blip r:embed="rId66" cstate="hqprint">
                            <a:extLst>
                              <a:ext uri="{28A0092B-C50C-407E-A947-70E740481C1C}">
                                <a14:useLocalDpi xmlns:a14="http://schemas.microsoft.com/office/drawing/2010/main"/>
                              </a:ext>
                            </a:extLst>
                          </a:blip>
                          <a:srcRect/>
                          <a:stretch>
                            <a:fillRect/>
                          </a:stretch>
                        </pic:blipFill>
                        <pic:spPr bwMode="auto">
                          <a:xfrm>
                            <a:off x="0" y="0"/>
                            <a:ext cx="3600000" cy="2700667"/>
                          </a:xfrm>
                          <a:prstGeom prst="rect">
                            <a:avLst/>
                          </a:prstGeom>
                        </pic:spPr>
                      </pic:pic>
                    </a:graphicData>
                  </a:graphic>
                </wp:inline>
              </w:drawing>
            </w:r>
          </w:p>
        </w:tc>
        <w:tc>
          <w:tcPr>
            <w:tcW w:w="1417" w:type="dxa"/>
          </w:tcPr>
          <w:p w:rsidR="000A35B9" w:rsidRDefault="004A5951" w:rsidP="0015154F">
            <w:pPr>
              <w:cnfStyle w:val="000000100000" w:firstRow="0" w:lastRow="0" w:firstColumn="0" w:lastColumn="0" w:oddVBand="0" w:evenVBand="0" w:oddHBand="1" w:evenHBand="0" w:firstRowFirstColumn="0" w:firstRowLastColumn="0" w:lastRowFirstColumn="0" w:lastRowLastColumn="0"/>
              <w:rPr>
                <w:noProof/>
              </w:rPr>
            </w:pPr>
            <w:r>
              <w:rPr>
                <w:noProof/>
              </w:rPr>
              <w:t>LS58FXB</w:t>
            </w:r>
          </w:p>
        </w:tc>
        <w:tc>
          <w:tcPr>
            <w:tcW w:w="989" w:type="dxa"/>
          </w:tcPr>
          <w:p w:rsidR="000A35B9" w:rsidRDefault="004A5951" w:rsidP="0015154F">
            <w:pPr>
              <w:cnfStyle w:val="000000100000" w:firstRow="0" w:lastRow="0" w:firstColumn="0" w:lastColumn="0" w:oddVBand="0" w:evenVBand="0" w:oddHBand="1" w:evenHBand="0" w:firstRowFirstColumn="0" w:firstRowLastColumn="0" w:lastRowFirstColumn="0" w:lastRowLastColumn="0"/>
            </w:pPr>
            <w:r>
              <w:t>85.36</w:t>
            </w:r>
          </w:p>
        </w:tc>
      </w:tr>
      <w:tr w:rsidR="000A35B9" w:rsidTr="00D87D5B">
        <w:tc>
          <w:tcPr>
            <w:cnfStyle w:val="001000000000" w:firstRow="0" w:lastRow="0" w:firstColumn="1" w:lastColumn="0" w:oddVBand="0" w:evenVBand="0" w:oddHBand="0" w:evenHBand="0" w:firstRowFirstColumn="0" w:firstRowLastColumn="0" w:lastRowFirstColumn="0" w:lastRowLastColumn="0"/>
            <w:tcW w:w="6091" w:type="dxa"/>
          </w:tcPr>
          <w:p w:rsidR="000A35B9" w:rsidRPr="00701F4C" w:rsidRDefault="004A5951" w:rsidP="0015154F">
            <w:pPr>
              <w:rPr>
                <w:noProof/>
                <w:lang w:eastAsia="en-GB"/>
              </w:rPr>
            </w:pPr>
            <w:r>
              <w:rPr>
                <w:noProof/>
                <w:lang w:eastAsia="en-GB"/>
              </w:rPr>
              <w:lastRenderedPageBreak/>
              <w:drawing>
                <wp:inline distT="0" distB="0" distL="0" distR="0">
                  <wp:extent cx="3600000" cy="2700667"/>
                  <wp:effectExtent l="0" t="0" r="635" b="4445"/>
                  <wp:docPr id="226" name="Picture 226" descr="C:\Users\Jeremy\AppData\Local\Microsoft\Windows\INetCacheContent.Word\IMG_20170620_0027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Jeremy\AppData\Local\Microsoft\Windows\INetCacheContent.Word\IMG_20170620_002712.jpg"/>
                          <pic:cNvPicPr>
                            <a:picLocks noChangeAspect="1" noChangeArrowheads="1"/>
                          </pic:cNvPicPr>
                        </pic:nvPicPr>
                        <pic:blipFill>
                          <a:blip r:embed="rId67" cstate="hqprint">
                            <a:extLst>
                              <a:ext uri="{28A0092B-C50C-407E-A947-70E740481C1C}">
                                <a14:useLocalDpi xmlns:a14="http://schemas.microsoft.com/office/drawing/2010/main"/>
                              </a:ext>
                            </a:extLst>
                          </a:blip>
                          <a:srcRect/>
                          <a:stretch>
                            <a:fillRect/>
                          </a:stretch>
                        </pic:blipFill>
                        <pic:spPr bwMode="auto">
                          <a:xfrm>
                            <a:off x="0" y="0"/>
                            <a:ext cx="3600000" cy="2700667"/>
                          </a:xfrm>
                          <a:prstGeom prst="rect">
                            <a:avLst/>
                          </a:prstGeom>
                        </pic:spPr>
                      </pic:pic>
                    </a:graphicData>
                  </a:graphic>
                </wp:inline>
              </w:drawing>
            </w:r>
          </w:p>
        </w:tc>
        <w:tc>
          <w:tcPr>
            <w:tcW w:w="1417" w:type="dxa"/>
          </w:tcPr>
          <w:p w:rsidR="000A35B9" w:rsidRDefault="004A5951" w:rsidP="0015154F">
            <w:pPr>
              <w:cnfStyle w:val="000000000000" w:firstRow="0" w:lastRow="0" w:firstColumn="0" w:lastColumn="0" w:oddVBand="0" w:evenVBand="0" w:oddHBand="0" w:evenHBand="0" w:firstRowFirstColumn="0" w:firstRowLastColumn="0" w:lastRowFirstColumn="0" w:lastRowLastColumn="0"/>
              <w:rPr>
                <w:noProof/>
              </w:rPr>
            </w:pPr>
            <w:r>
              <w:t>RJ7AVM</w:t>
            </w:r>
          </w:p>
        </w:tc>
        <w:tc>
          <w:tcPr>
            <w:tcW w:w="989" w:type="dxa"/>
          </w:tcPr>
          <w:p w:rsidR="000A35B9" w:rsidRDefault="004A5951" w:rsidP="0015154F">
            <w:pPr>
              <w:cnfStyle w:val="000000000000" w:firstRow="0" w:lastRow="0" w:firstColumn="0" w:lastColumn="0" w:oddVBand="0" w:evenVBand="0" w:oddHBand="0" w:evenHBand="0" w:firstRowFirstColumn="0" w:firstRowLastColumn="0" w:lastRowFirstColumn="0" w:lastRowLastColumn="0"/>
            </w:pPr>
            <w:r>
              <w:t>82.19</w:t>
            </w:r>
          </w:p>
        </w:tc>
      </w:tr>
    </w:tbl>
    <w:p w:rsidR="00F01EDA" w:rsidRDefault="00F01EDA" w:rsidP="002502E8">
      <w:pPr>
        <w:spacing w:after="160"/>
        <w:jc w:val="left"/>
      </w:pPr>
    </w:p>
    <w:p w:rsidR="0015154F" w:rsidRDefault="003E74A5" w:rsidP="0015154F">
      <w:r>
        <w:fldChar w:fldCharType="begin"/>
      </w:r>
      <w:r>
        <w:instrText xml:space="preserve"> REF _Ref485849168 \h </w:instrText>
      </w:r>
      <w:r>
        <w:fldChar w:fldCharType="separate"/>
      </w:r>
      <w:r w:rsidR="00D701CC">
        <w:t xml:space="preserve">Table </w:t>
      </w:r>
      <w:r w:rsidR="00D701CC">
        <w:rPr>
          <w:noProof/>
        </w:rPr>
        <w:t>8</w:t>
      </w:r>
      <w:r>
        <w:fldChar w:fldCharType="end"/>
      </w:r>
      <w:r>
        <w:t xml:space="preserve"> </w:t>
      </w:r>
      <w:r w:rsidR="00C015C0">
        <w:t>was therefore formed from a small subset of the test images used. From the results, OpenALPR was deemed to be working</w:t>
      </w:r>
      <w:r w:rsidR="001D79B8">
        <w:t xml:space="preserve"> in daylight and at night (with street lighting)</w:t>
      </w:r>
      <w:r w:rsidR="00C015C0">
        <w:t xml:space="preserve">, but </w:t>
      </w:r>
      <w:r w:rsidR="001D79B8">
        <w:t xml:space="preserve">with </w:t>
      </w:r>
      <w:r w:rsidR="00C015C0">
        <w:t>some imperfections such as missing a character occasionally</w:t>
      </w:r>
      <w:r w:rsidR="004A5951">
        <w:t xml:space="preserve"> (especially 1’s), and misinterpreting O’s as 0’s</w:t>
      </w:r>
      <w:r w:rsidR="00C015C0">
        <w:t xml:space="preserve">. </w:t>
      </w:r>
    </w:p>
    <w:p w:rsidR="0015154F" w:rsidRDefault="0015154F" w:rsidP="0015154F"/>
    <w:p w:rsidR="000A35B9" w:rsidRDefault="00111148" w:rsidP="001D134F">
      <w:r>
        <w:t>Confident that OpenALPR was functioning as expected</w:t>
      </w:r>
      <w:r w:rsidR="00C015C0">
        <w:t xml:space="preserve">, the testing phase moved onto testing with video as opposed to still images as videos represented the final </w:t>
      </w:r>
      <w:r w:rsidR="000A35B9">
        <w:t>implementation</w:t>
      </w:r>
      <w:r w:rsidR="00C015C0">
        <w:t xml:space="preserve"> more.</w:t>
      </w:r>
    </w:p>
    <w:p w:rsidR="00913769" w:rsidRDefault="00C015C0" w:rsidP="001D134F">
      <w:r>
        <w:t xml:space="preserve"> </w:t>
      </w:r>
    </w:p>
    <w:p w:rsidR="00C27D54" w:rsidRDefault="005E3F59" w:rsidP="00B16999">
      <w:pPr>
        <w:pStyle w:val="Heading3"/>
        <w:keepNext/>
        <w:spacing w:after="160"/>
        <w:jc w:val="left"/>
        <w:rPr>
          <w:lang w:eastAsia="en-GB"/>
        </w:rPr>
      </w:pPr>
      <w:bookmarkStart w:id="179" w:name="_Toc485851441"/>
      <w:r>
        <w:t>Walking Around</w:t>
      </w:r>
      <w:bookmarkEnd w:id="179"/>
    </w:p>
    <w:p w:rsidR="00B16999" w:rsidRDefault="0015154F" w:rsidP="00C27D54">
      <w:pPr>
        <w:rPr>
          <w:noProof/>
          <w:lang w:eastAsia="en-GB"/>
        </w:rPr>
      </w:pPr>
      <w:r>
        <w:t xml:space="preserve">The next tests revolved around using test video gathered from walking around along a street, posing a different problem than video gathered from a fixed position. </w:t>
      </w:r>
    </w:p>
    <w:p w:rsidR="00C27D54" w:rsidRDefault="00C27D54" w:rsidP="00C27D54">
      <w:pPr>
        <w:keepNext/>
        <w:spacing w:after="160"/>
        <w:jc w:val="center"/>
      </w:pPr>
      <w:r>
        <w:rPr>
          <w:noProof/>
          <w:lang w:eastAsia="en-GB"/>
        </w:rPr>
        <w:lastRenderedPageBreak/>
        <w:drawing>
          <wp:inline distT="0" distB="0" distL="0" distR="0" wp14:anchorId="563D027B" wp14:editId="7D951F37">
            <wp:extent cx="3263148" cy="2125683"/>
            <wp:effectExtent l="190500" t="190500" r="185420" b="198755"/>
            <wp:docPr id="228" name="Picture 228" descr="http://mufff.in/i/c87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mufff.in/i/c87011.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276188" cy="2134177"/>
                    </a:xfrm>
                    <a:prstGeom prst="rect">
                      <a:avLst/>
                    </a:prstGeom>
                    <a:ln>
                      <a:noFill/>
                    </a:ln>
                    <a:effectLst>
                      <a:outerShdw blurRad="190500" algn="tl" rotWithShape="0">
                        <a:srgbClr val="000000">
                          <a:alpha val="70000"/>
                        </a:srgbClr>
                      </a:outerShdw>
                    </a:effectLst>
                  </pic:spPr>
                </pic:pic>
              </a:graphicData>
            </a:graphic>
          </wp:inline>
        </w:drawing>
      </w:r>
    </w:p>
    <w:p w:rsidR="00B16999" w:rsidRDefault="00B16999" w:rsidP="002E6B05">
      <w:pPr>
        <w:pStyle w:val="Caption"/>
      </w:pPr>
      <w:bookmarkStart w:id="180" w:name="_Ref485848548"/>
      <w:bookmarkStart w:id="181" w:name="_Toc485851336"/>
      <w:r>
        <w:t xml:space="preserve">Figure </w:t>
      </w:r>
      <w:fldSimple w:instr=" SEQ Figure \* ARABIC ">
        <w:r w:rsidR="00D701CC">
          <w:rPr>
            <w:noProof/>
          </w:rPr>
          <w:t>22</w:t>
        </w:r>
      </w:fldSimple>
      <w:bookmarkEnd w:id="180"/>
      <w:r>
        <w:t>: Cars parked in different positions on a road</w:t>
      </w:r>
      <w:bookmarkEnd w:id="181"/>
    </w:p>
    <w:p w:rsidR="005E3F59" w:rsidRDefault="0015154F" w:rsidP="0015154F">
      <w:r>
        <w:t>Differences include, but not limited to</w:t>
      </w:r>
      <w:r w:rsidR="00B16999">
        <w:t>:</w:t>
      </w:r>
      <w:r>
        <w:t xml:space="preserve"> the change in lighting conditions, the change in the horizontal angle of the camera, and the position of plates (parked cars may be facing at an angle as opposed to a car driving directly at the camera</w:t>
      </w:r>
      <w:r w:rsidR="001872E6">
        <w:t xml:space="preserve">, as shown in </w:t>
      </w:r>
      <w:r w:rsidR="00AB2F5E">
        <w:rPr>
          <w:color w:val="FF0000"/>
        </w:rPr>
        <w:fldChar w:fldCharType="begin"/>
      </w:r>
      <w:r w:rsidR="00AB2F5E">
        <w:instrText xml:space="preserve"> REF _Ref485848548 \h </w:instrText>
      </w:r>
      <w:r w:rsidR="00AB2F5E">
        <w:rPr>
          <w:color w:val="FF0000"/>
        </w:rPr>
      </w:r>
      <w:r w:rsidR="00AB2F5E">
        <w:rPr>
          <w:color w:val="FF0000"/>
        </w:rPr>
        <w:fldChar w:fldCharType="separate"/>
      </w:r>
      <w:r w:rsidR="00D701CC">
        <w:t xml:space="preserve">Figure </w:t>
      </w:r>
      <w:r w:rsidR="00D701CC">
        <w:rPr>
          <w:noProof/>
        </w:rPr>
        <w:t>22</w:t>
      </w:r>
      <w:r w:rsidR="00AB2F5E">
        <w:rPr>
          <w:color w:val="FF0000"/>
        </w:rPr>
        <w:fldChar w:fldCharType="end"/>
      </w:r>
      <w:r>
        <w:t>).</w:t>
      </w:r>
    </w:p>
    <w:p w:rsidR="006144A8" w:rsidRPr="006144A8" w:rsidRDefault="006144A8" w:rsidP="006144A8"/>
    <w:p w:rsidR="00662EA1" w:rsidRDefault="00662EA1" w:rsidP="002E6B05">
      <w:pPr>
        <w:pStyle w:val="Caption"/>
      </w:pPr>
      <w:bookmarkStart w:id="182" w:name="_Ref485849176"/>
      <w:bookmarkStart w:id="183" w:name="_Toc485851366"/>
      <w:r>
        <w:t xml:space="preserve">Table </w:t>
      </w:r>
      <w:fldSimple w:instr=" SEQ Table \* ARABIC ">
        <w:r w:rsidR="00D701CC">
          <w:rPr>
            <w:noProof/>
          </w:rPr>
          <w:t>9</w:t>
        </w:r>
      </w:fldSimple>
      <w:bookmarkEnd w:id="182"/>
      <w:r>
        <w:t>: Walking around ALPR</w:t>
      </w:r>
      <w:bookmarkEnd w:id="183"/>
    </w:p>
    <w:tbl>
      <w:tblPr>
        <w:tblStyle w:val="ListTable3"/>
        <w:tblW w:w="8497" w:type="dxa"/>
        <w:tblLayout w:type="fixed"/>
        <w:tblLook w:val="04A0" w:firstRow="1" w:lastRow="0" w:firstColumn="1" w:lastColumn="0" w:noHBand="0" w:noVBand="1"/>
      </w:tblPr>
      <w:tblGrid>
        <w:gridCol w:w="6091"/>
        <w:gridCol w:w="1417"/>
        <w:gridCol w:w="989"/>
      </w:tblGrid>
      <w:tr w:rsidR="006144A8" w:rsidTr="00D87D5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091" w:type="dxa"/>
          </w:tcPr>
          <w:p w:rsidR="006144A8" w:rsidRDefault="006144A8" w:rsidP="006144A8">
            <w:r>
              <w:t>Input Image</w:t>
            </w:r>
          </w:p>
        </w:tc>
        <w:tc>
          <w:tcPr>
            <w:tcW w:w="1417" w:type="dxa"/>
          </w:tcPr>
          <w:p w:rsidR="006144A8" w:rsidRDefault="006144A8" w:rsidP="006144A8">
            <w:pPr>
              <w:cnfStyle w:val="100000000000" w:firstRow="1" w:lastRow="0" w:firstColumn="0" w:lastColumn="0" w:oddVBand="0" w:evenVBand="0" w:oddHBand="0" w:evenHBand="0" w:firstRowFirstColumn="0" w:firstRowLastColumn="0" w:lastRowFirstColumn="0" w:lastRowLastColumn="0"/>
            </w:pPr>
            <w:r>
              <w:t>LPR Output</w:t>
            </w:r>
          </w:p>
        </w:tc>
        <w:tc>
          <w:tcPr>
            <w:tcW w:w="989" w:type="dxa"/>
          </w:tcPr>
          <w:p w:rsidR="006144A8" w:rsidRDefault="006144A8" w:rsidP="006144A8">
            <w:pPr>
              <w:cnfStyle w:val="100000000000" w:firstRow="1" w:lastRow="0" w:firstColumn="0" w:lastColumn="0" w:oddVBand="0" w:evenVBand="0" w:oddHBand="0" w:evenHBand="0" w:firstRowFirstColumn="0" w:firstRowLastColumn="0" w:lastRowFirstColumn="0" w:lastRowLastColumn="0"/>
            </w:pPr>
            <w:r>
              <w:t>Confidence</w:t>
            </w:r>
          </w:p>
        </w:tc>
      </w:tr>
      <w:tr w:rsidR="006144A8"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r>
              <w:rPr>
                <w:noProof/>
                <w:lang w:eastAsia="en-GB"/>
              </w:rPr>
              <w:drawing>
                <wp:inline distT="0" distB="0" distL="0" distR="0" wp14:anchorId="61FBD91D" wp14:editId="5A93E96A">
                  <wp:extent cx="3600000" cy="2044319"/>
                  <wp:effectExtent l="0" t="0" r="63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600000" cy="2044319"/>
                          </a:xfrm>
                          <a:prstGeom prst="rect">
                            <a:avLst/>
                          </a:prstGeom>
                        </pic:spPr>
                      </pic:pic>
                    </a:graphicData>
                  </a:graphic>
                </wp:inline>
              </w:drawing>
            </w:r>
          </w:p>
        </w:tc>
        <w:tc>
          <w:tcPr>
            <w:tcW w:w="1417"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LR64FB0</w:t>
            </w:r>
          </w:p>
        </w:tc>
        <w:tc>
          <w:tcPr>
            <w:tcW w:w="989"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85.54</w:t>
            </w:r>
          </w:p>
        </w:tc>
      </w:tr>
      <w:tr w:rsidR="006144A8" w:rsidTr="00D87D5B">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pPr>
              <w:rPr>
                <w:noProof/>
                <w:lang w:eastAsia="en-GB"/>
              </w:rPr>
            </w:pPr>
            <w:r>
              <w:rPr>
                <w:noProof/>
                <w:lang w:eastAsia="en-GB"/>
              </w:rPr>
              <w:lastRenderedPageBreak/>
              <w:drawing>
                <wp:inline distT="0" distB="0" distL="0" distR="0" wp14:anchorId="20773C1F" wp14:editId="07F6650C">
                  <wp:extent cx="3600000" cy="2021183"/>
                  <wp:effectExtent l="0" t="0" r="635"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600000" cy="2021183"/>
                          </a:xfrm>
                          <a:prstGeom prst="rect">
                            <a:avLst/>
                          </a:prstGeom>
                        </pic:spPr>
                      </pic:pic>
                    </a:graphicData>
                  </a:graphic>
                </wp:inline>
              </w:drawing>
            </w:r>
          </w:p>
        </w:tc>
        <w:tc>
          <w:tcPr>
            <w:tcW w:w="1417"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LR64FB0</w:t>
            </w:r>
          </w:p>
        </w:tc>
        <w:tc>
          <w:tcPr>
            <w:tcW w:w="989"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85.39</w:t>
            </w:r>
          </w:p>
        </w:tc>
      </w:tr>
      <w:tr w:rsidR="003A5D78"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3A5D78" w:rsidRDefault="003A5D78" w:rsidP="006144A8">
            <w:pPr>
              <w:rPr>
                <w:noProof/>
                <w:lang w:eastAsia="en-GB"/>
              </w:rPr>
            </w:pPr>
            <w:r>
              <w:rPr>
                <w:noProof/>
                <w:lang w:eastAsia="en-GB"/>
              </w:rPr>
              <w:drawing>
                <wp:inline distT="0" distB="0" distL="0" distR="0" wp14:anchorId="63C0233E" wp14:editId="20334334">
                  <wp:extent cx="3600000" cy="2011928"/>
                  <wp:effectExtent l="0" t="0" r="635" b="762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600000" cy="2011928"/>
                          </a:xfrm>
                          <a:prstGeom prst="rect">
                            <a:avLst/>
                          </a:prstGeom>
                        </pic:spPr>
                      </pic:pic>
                    </a:graphicData>
                  </a:graphic>
                </wp:inline>
              </w:drawing>
            </w:r>
          </w:p>
        </w:tc>
        <w:tc>
          <w:tcPr>
            <w:tcW w:w="1417" w:type="dxa"/>
          </w:tcPr>
          <w:p w:rsidR="003A5D78" w:rsidRDefault="003A5D78" w:rsidP="006144A8">
            <w:pPr>
              <w:cnfStyle w:val="000000100000" w:firstRow="0" w:lastRow="0" w:firstColumn="0" w:lastColumn="0" w:oddVBand="0" w:evenVBand="0" w:oddHBand="1" w:evenHBand="0" w:firstRowFirstColumn="0" w:firstRowLastColumn="0" w:lastRowFirstColumn="0" w:lastRowLastColumn="0"/>
            </w:pPr>
            <w:r>
              <w:t>LRG4FB0</w:t>
            </w:r>
          </w:p>
        </w:tc>
        <w:tc>
          <w:tcPr>
            <w:tcW w:w="989" w:type="dxa"/>
          </w:tcPr>
          <w:p w:rsidR="003A5D78" w:rsidRDefault="003A5D78" w:rsidP="006144A8">
            <w:pPr>
              <w:cnfStyle w:val="000000100000" w:firstRow="0" w:lastRow="0" w:firstColumn="0" w:lastColumn="0" w:oddVBand="0" w:evenVBand="0" w:oddHBand="1" w:evenHBand="0" w:firstRowFirstColumn="0" w:firstRowLastColumn="0" w:lastRowFirstColumn="0" w:lastRowLastColumn="0"/>
            </w:pPr>
            <w:r>
              <w:t>74.59</w:t>
            </w:r>
          </w:p>
        </w:tc>
      </w:tr>
      <w:tr w:rsidR="006144A8" w:rsidTr="00D87D5B">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r>
              <w:rPr>
                <w:noProof/>
                <w:lang w:eastAsia="en-GB"/>
              </w:rPr>
              <w:drawing>
                <wp:inline distT="0" distB="0" distL="0" distR="0" wp14:anchorId="10EB5DB2" wp14:editId="3BA61928">
                  <wp:extent cx="3600000" cy="2011003"/>
                  <wp:effectExtent l="0" t="0" r="635" b="889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600000" cy="2011003"/>
                          </a:xfrm>
                          <a:prstGeom prst="rect">
                            <a:avLst/>
                          </a:prstGeom>
                        </pic:spPr>
                      </pic:pic>
                    </a:graphicData>
                  </a:graphic>
                </wp:inline>
              </w:drawing>
            </w:r>
          </w:p>
        </w:tc>
        <w:tc>
          <w:tcPr>
            <w:tcW w:w="1417"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55HNX</w:t>
            </w:r>
          </w:p>
        </w:tc>
        <w:tc>
          <w:tcPr>
            <w:tcW w:w="989"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77.31</w:t>
            </w:r>
          </w:p>
        </w:tc>
      </w:tr>
      <w:tr w:rsidR="006144A8"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pPr>
              <w:rPr>
                <w:noProof/>
                <w:lang w:eastAsia="en-GB"/>
              </w:rPr>
            </w:pPr>
            <w:r>
              <w:rPr>
                <w:noProof/>
                <w:lang w:eastAsia="en-GB"/>
              </w:rPr>
              <w:drawing>
                <wp:inline distT="0" distB="0" distL="0" distR="0" wp14:anchorId="2BD98845" wp14:editId="03AD51F6">
                  <wp:extent cx="3600000" cy="2017481"/>
                  <wp:effectExtent l="0" t="0" r="635" b="190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600000" cy="2017481"/>
                          </a:xfrm>
                          <a:prstGeom prst="rect">
                            <a:avLst/>
                          </a:prstGeom>
                        </pic:spPr>
                      </pic:pic>
                    </a:graphicData>
                  </a:graphic>
                </wp:inline>
              </w:drawing>
            </w:r>
          </w:p>
        </w:tc>
        <w:tc>
          <w:tcPr>
            <w:tcW w:w="1417"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LN65HNX</w:t>
            </w:r>
          </w:p>
        </w:tc>
        <w:tc>
          <w:tcPr>
            <w:tcW w:w="989"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82.56</w:t>
            </w:r>
          </w:p>
        </w:tc>
      </w:tr>
      <w:tr w:rsidR="003A5D78" w:rsidTr="00D87D5B">
        <w:tc>
          <w:tcPr>
            <w:cnfStyle w:val="001000000000" w:firstRow="0" w:lastRow="0" w:firstColumn="1" w:lastColumn="0" w:oddVBand="0" w:evenVBand="0" w:oddHBand="0" w:evenHBand="0" w:firstRowFirstColumn="0" w:firstRowLastColumn="0" w:lastRowFirstColumn="0" w:lastRowLastColumn="0"/>
            <w:tcW w:w="6091" w:type="dxa"/>
          </w:tcPr>
          <w:p w:rsidR="003A5D78" w:rsidRDefault="003A5D78" w:rsidP="006144A8">
            <w:pPr>
              <w:rPr>
                <w:noProof/>
                <w:lang w:eastAsia="en-GB"/>
              </w:rPr>
            </w:pPr>
            <w:r>
              <w:rPr>
                <w:noProof/>
                <w:lang w:eastAsia="en-GB"/>
              </w:rPr>
              <w:lastRenderedPageBreak/>
              <w:drawing>
                <wp:inline distT="0" distB="0" distL="0" distR="0" wp14:anchorId="7E0CFA1F" wp14:editId="776FFC78">
                  <wp:extent cx="3600000" cy="1997121"/>
                  <wp:effectExtent l="0" t="0" r="635" b="317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600000" cy="1997121"/>
                          </a:xfrm>
                          <a:prstGeom prst="rect">
                            <a:avLst/>
                          </a:prstGeom>
                        </pic:spPr>
                      </pic:pic>
                    </a:graphicData>
                  </a:graphic>
                </wp:inline>
              </w:drawing>
            </w:r>
          </w:p>
        </w:tc>
        <w:tc>
          <w:tcPr>
            <w:tcW w:w="1417" w:type="dxa"/>
          </w:tcPr>
          <w:p w:rsidR="003A5D78" w:rsidRDefault="003A5D78" w:rsidP="006144A8">
            <w:pPr>
              <w:cnfStyle w:val="000000000000" w:firstRow="0" w:lastRow="0" w:firstColumn="0" w:lastColumn="0" w:oddVBand="0" w:evenVBand="0" w:oddHBand="0" w:evenHBand="0" w:firstRowFirstColumn="0" w:firstRowLastColumn="0" w:lastRowFirstColumn="0" w:lastRowLastColumn="0"/>
            </w:pPr>
            <w:r>
              <w:t>LN65HNX</w:t>
            </w:r>
          </w:p>
        </w:tc>
        <w:tc>
          <w:tcPr>
            <w:tcW w:w="989" w:type="dxa"/>
          </w:tcPr>
          <w:p w:rsidR="003A5D78" w:rsidRDefault="003A5D78" w:rsidP="006144A8">
            <w:pPr>
              <w:cnfStyle w:val="000000000000" w:firstRow="0" w:lastRow="0" w:firstColumn="0" w:lastColumn="0" w:oddVBand="0" w:evenVBand="0" w:oddHBand="0" w:evenHBand="0" w:firstRowFirstColumn="0" w:firstRowLastColumn="0" w:lastRowFirstColumn="0" w:lastRowLastColumn="0"/>
            </w:pPr>
            <w:r>
              <w:t>85.63</w:t>
            </w:r>
          </w:p>
        </w:tc>
      </w:tr>
      <w:tr w:rsidR="006144A8"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r>
              <w:rPr>
                <w:noProof/>
                <w:lang w:eastAsia="en-GB"/>
              </w:rPr>
              <w:drawing>
                <wp:inline distT="0" distB="0" distL="0" distR="0" wp14:anchorId="52CCD2F4" wp14:editId="09B94EA7">
                  <wp:extent cx="3600000" cy="2019332"/>
                  <wp:effectExtent l="0" t="0" r="63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600000" cy="2019332"/>
                          </a:xfrm>
                          <a:prstGeom prst="rect">
                            <a:avLst/>
                          </a:prstGeom>
                        </pic:spPr>
                      </pic:pic>
                    </a:graphicData>
                  </a:graphic>
                </wp:inline>
              </w:drawing>
            </w:r>
          </w:p>
        </w:tc>
        <w:tc>
          <w:tcPr>
            <w:tcW w:w="1417"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EF15VFE</w:t>
            </w:r>
          </w:p>
        </w:tc>
        <w:tc>
          <w:tcPr>
            <w:tcW w:w="989"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84.71</w:t>
            </w:r>
          </w:p>
        </w:tc>
      </w:tr>
      <w:tr w:rsidR="006144A8" w:rsidTr="00D87D5B">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pPr>
              <w:rPr>
                <w:noProof/>
                <w:lang w:eastAsia="en-GB"/>
              </w:rPr>
            </w:pPr>
            <w:r>
              <w:rPr>
                <w:noProof/>
                <w:lang w:eastAsia="en-GB"/>
              </w:rPr>
              <w:drawing>
                <wp:inline distT="0" distB="0" distL="0" distR="0" wp14:anchorId="205E02A6" wp14:editId="333E6D14">
                  <wp:extent cx="3600000" cy="2010077"/>
                  <wp:effectExtent l="0" t="0" r="635" b="952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00000" cy="2010077"/>
                          </a:xfrm>
                          <a:prstGeom prst="rect">
                            <a:avLst/>
                          </a:prstGeom>
                        </pic:spPr>
                      </pic:pic>
                    </a:graphicData>
                  </a:graphic>
                </wp:inline>
              </w:drawing>
            </w:r>
          </w:p>
        </w:tc>
        <w:tc>
          <w:tcPr>
            <w:tcW w:w="1417"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EF15VFE</w:t>
            </w:r>
          </w:p>
        </w:tc>
        <w:tc>
          <w:tcPr>
            <w:tcW w:w="989"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84.26</w:t>
            </w:r>
          </w:p>
        </w:tc>
      </w:tr>
      <w:tr w:rsidR="003A5D78"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3A5D78" w:rsidRDefault="003A5D78" w:rsidP="006144A8">
            <w:pPr>
              <w:rPr>
                <w:noProof/>
                <w:lang w:eastAsia="en-GB"/>
              </w:rPr>
            </w:pPr>
            <w:r>
              <w:rPr>
                <w:noProof/>
                <w:lang w:eastAsia="en-GB"/>
              </w:rPr>
              <w:drawing>
                <wp:inline distT="0" distB="0" distL="0" distR="0" wp14:anchorId="58B76BEE" wp14:editId="11E3B488">
                  <wp:extent cx="3600000" cy="1986941"/>
                  <wp:effectExtent l="0" t="0" r="63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600000" cy="1986941"/>
                          </a:xfrm>
                          <a:prstGeom prst="rect">
                            <a:avLst/>
                          </a:prstGeom>
                        </pic:spPr>
                      </pic:pic>
                    </a:graphicData>
                  </a:graphic>
                </wp:inline>
              </w:drawing>
            </w:r>
          </w:p>
        </w:tc>
        <w:tc>
          <w:tcPr>
            <w:tcW w:w="1417" w:type="dxa"/>
          </w:tcPr>
          <w:p w:rsidR="003A5D78" w:rsidRDefault="003A5D78" w:rsidP="006144A8">
            <w:pPr>
              <w:cnfStyle w:val="000000100000" w:firstRow="0" w:lastRow="0" w:firstColumn="0" w:lastColumn="0" w:oddVBand="0" w:evenVBand="0" w:oddHBand="1" w:evenHBand="0" w:firstRowFirstColumn="0" w:firstRowLastColumn="0" w:lastRowFirstColumn="0" w:lastRowLastColumn="0"/>
            </w:pPr>
            <w:r>
              <w:t>EF5VFE</w:t>
            </w:r>
          </w:p>
        </w:tc>
        <w:tc>
          <w:tcPr>
            <w:tcW w:w="989" w:type="dxa"/>
          </w:tcPr>
          <w:p w:rsidR="003A5D78" w:rsidRDefault="003A5D78" w:rsidP="006144A8">
            <w:pPr>
              <w:cnfStyle w:val="000000100000" w:firstRow="0" w:lastRow="0" w:firstColumn="0" w:lastColumn="0" w:oddVBand="0" w:evenVBand="0" w:oddHBand="1" w:evenHBand="0" w:firstRowFirstColumn="0" w:firstRowLastColumn="0" w:lastRowFirstColumn="0" w:lastRowLastColumn="0"/>
            </w:pPr>
            <w:r>
              <w:t>76.68</w:t>
            </w:r>
          </w:p>
        </w:tc>
      </w:tr>
    </w:tbl>
    <w:p w:rsidR="00111148" w:rsidRDefault="00111148" w:rsidP="002502E8">
      <w:pPr>
        <w:spacing w:after="160"/>
        <w:jc w:val="left"/>
      </w:pPr>
    </w:p>
    <w:p w:rsidR="00B009D6" w:rsidRDefault="003E74A5" w:rsidP="00E830F3">
      <w:r>
        <w:lastRenderedPageBreak/>
        <w:fldChar w:fldCharType="begin"/>
      </w:r>
      <w:r>
        <w:instrText xml:space="preserve"> REF _Ref485849176 \h </w:instrText>
      </w:r>
      <w:r w:rsidR="00E830F3">
        <w:instrText xml:space="preserve"> \* MERGEFORMAT </w:instrText>
      </w:r>
      <w:r>
        <w:fldChar w:fldCharType="separate"/>
      </w:r>
      <w:r w:rsidR="00D701CC">
        <w:t xml:space="preserve">Table </w:t>
      </w:r>
      <w:r w:rsidR="00D701CC">
        <w:rPr>
          <w:noProof/>
        </w:rPr>
        <w:t>9</w:t>
      </w:r>
      <w:r>
        <w:fldChar w:fldCharType="end"/>
      </w:r>
      <w:r w:rsidR="00B16999">
        <w:t xml:space="preserve">, formed from </w:t>
      </w:r>
      <w:r w:rsidR="003A5D78">
        <w:t>screenshots of videos of b</w:t>
      </w:r>
      <w:r w:rsidR="00B16999">
        <w:t xml:space="preserve">oth the front and backs of consecutive cars parked on the side of a street, gave several interesting observations. First, </w:t>
      </w:r>
      <w:r w:rsidR="003A5D78">
        <w:t xml:space="preserve">OpenALPR performed generally well in detecting plate data. However, </w:t>
      </w:r>
      <w:r w:rsidR="00B16999">
        <w:t xml:space="preserve">OpenALPR consistently misinterpreted </w:t>
      </w:r>
      <w:r w:rsidR="003A5D78">
        <w:t xml:space="preserve">some characters, especially </w:t>
      </w:r>
      <w:r w:rsidR="00B16999">
        <w:t xml:space="preserve">O’s as 0’s. </w:t>
      </w:r>
    </w:p>
    <w:p w:rsidR="00B009D6" w:rsidRDefault="00B009D6" w:rsidP="00E830F3"/>
    <w:p w:rsidR="00B009D6" w:rsidRDefault="00B16999" w:rsidP="00E830F3">
      <w:r>
        <w:t xml:space="preserve">Secondly, </w:t>
      </w:r>
      <w:r w:rsidR="003A5D78">
        <w:t xml:space="preserve">the more rotation and warping an image has undergone, the lower the output confidence from OpenALPR. Night time plates also, on average, gave a lower confidence – this was however very dependent on lighting. If ambient light struck the license plate directly, the plate would be overexposed, leading to no detected plates. If the light fell at an angle, it gave the optimal reflectivity for a high contrast between the black characters and white background. A side note was that the car headlights were all off, giving the </w:t>
      </w:r>
      <w:r w:rsidR="00B009D6">
        <w:t xml:space="preserve">camera ample chance of adjusting to the exposure levels needed to capture the plate. </w:t>
      </w:r>
    </w:p>
    <w:p w:rsidR="00B009D6" w:rsidRDefault="00B009D6" w:rsidP="00E830F3"/>
    <w:p w:rsidR="00BF4E2D" w:rsidRDefault="003A5D78" w:rsidP="00E830F3">
      <w:r>
        <w:t>Finally, OpenALPR tended to require very precise pre-processing in pre-warping the input image for all characters to be detected clearly. As each consecutive car was parked differently, the singular pre-warp matrix for each video caused some mistakes in OpenALPR – ideally each image would have its own manually calibrated pre-warp matrix.</w:t>
      </w:r>
    </w:p>
    <w:p w:rsidR="003A5D78" w:rsidRDefault="003A5D78" w:rsidP="00E830F3"/>
    <w:p w:rsidR="00B16999" w:rsidRDefault="003A5D78" w:rsidP="00E830F3">
      <w:r>
        <w:t>The last remark suggested that given video captured from a fixed position, OpenALPR would perform much better.</w:t>
      </w:r>
    </w:p>
    <w:p w:rsidR="003A5D78" w:rsidRDefault="003A5D78" w:rsidP="00E830F3"/>
    <w:p w:rsidR="005E3F59" w:rsidRDefault="0015154F" w:rsidP="005E3F59">
      <w:pPr>
        <w:pStyle w:val="Heading3"/>
      </w:pPr>
      <w:bookmarkStart w:id="184" w:name="_Toc485851442"/>
      <w:r>
        <w:t>Fixed Position</w:t>
      </w:r>
      <w:bookmarkEnd w:id="184"/>
    </w:p>
    <w:p w:rsidR="00D87D5B" w:rsidRDefault="004B18A4" w:rsidP="005E3F59">
      <w:r>
        <w:t xml:space="preserve">Finally, the camera was mounted on a tripod to film cars going past an intersection on a sunny day. The video was then run through </w:t>
      </w:r>
      <w:r w:rsidR="00667C9E">
        <w:t>the entire OpenALPR pipeline.</w:t>
      </w:r>
    </w:p>
    <w:p w:rsidR="001F1257" w:rsidRDefault="001F1257" w:rsidP="005E3F59"/>
    <w:p w:rsidR="004B18A4" w:rsidRDefault="004B18A4" w:rsidP="002E6B05">
      <w:pPr>
        <w:pStyle w:val="Caption"/>
      </w:pPr>
      <w:bookmarkStart w:id="185" w:name="_Ref485849194"/>
      <w:bookmarkStart w:id="186" w:name="_Toc485851367"/>
      <w:r>
        <w:t xml:space="preserve">Table </w:t>
      </w:r>
      <w:fldSimple w:instr=" SEQ Table \* ARABIC ">
        <w:r w:rsidR="00D701CC">
          <w:rPr>
            <w:noProof/>
          </w:rPr>
          <w:t>10</w:t>
        </w:r>
      </w:fldSimple>
      <w:bookmarkEnd w:id="185"/>
      <w:r>
        <w:t>: Fixed Position ALPR</w:t>
      </w:r>
      <w:bookmarkEnd w:id="186"/>
    </w:p>
    <w:tbl>
      <w:tblPr>
        <w:tblStyle w:val="ListTable3"/>
        <w:tblW w:w="8497" w:type="dxa"/>
        <w:tblLayout w:type="fixed"/>
        <w:tblLook w:val="04A0" w:firstRow="1" w:lastRow="0" w:firstColumn="1" w:lastColumn="0" w:noHBand="0" w:noVBand="1"/>
      </w:tblPr>
      <w:tblGrid>
        <w:gridCol w:w="5949"/>
        <w:gridCol w:w="1559"/>
        <w:gridCol w:w="989"/>
      </w:tblGrid>
      <w:tr w:rsidR="00D87D5B" w:rsidTr="00D87D5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949" w:type="dxa"/>
          </w:tcPr>
          <w:p w:rsidR="00D87D5B" w:rsidRDefault="00D87D5B" w:rsidP="00D221BA">
            <w:r>
              <w:t>Input Image</w:t>
            </w:r>
          </w:p>
        </w:tc>
        <w:tc>
          <w:tcPr>
            <w:tcW w:w="1559" w:type="dxa"/>
          </w:tcPr>
          <w:p w:rsidR="00D87D5B" w:rsidRDefault="00D87D5B" w:rsidP="00D221BA">
            <w:pPr>
              <w:cnfStyle w:val="100000000000" w:firstRow="1" w:lastRow="0" w:firstColumn="0" w:lastColumn="0" w:oddVBand="0" w:evenVBand="0" w:oddHBand="0" w:evenHBand="0" w:firstRowFirstColumn="0" w:firstRowLastColumn="0" w:lastRowFirstColumn="0" w:lastRowLastColumn="0"/>
            </w:pPr>
            <w:r>
              <w:t>LPR Output</w:t>
            </w:r>
          </w:p>
        </w:tc>
        <w:tc>
          <w:tcPr>
            <w:tcW w:w="989" w:type="dxa"/>
          </w:tcPr>
          <w:p w:rsidR="00D87D5B" w:rsidRDefault="00D87D5B" w:rsidP="00D221BA">
            <w:pPr>
              <w:cnfStyle w:val="100000000000" w:firstRow="1" w:lastRow="0" w:firstColumn="0" w:lastColumn="0" w:oddVBand="0" w:evenVBand="0" w:oddHBand="0" w:evenHBand="0" w:firstRowFirstColumn="0" w:firstRowLastColumn="0" w:lastRowFirstColumn="0" w:lastRowLastColumn="0"/>
            </w:pPr>
            <w:r>
              <w:t>Confidence</w:t>
            </w:r>
          </w:p>
        </w:tc>
      </w:tr>
      <w:tr w:rsidR="00D87D5B"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rsidR="00D87D5B" w:rsidRDefault="00D87D5B" w:rsidP="00D221BA">
            <w:r>
              <w:rPr>
                <w:noProof/>
                <w:lang w:eastAsia="en-GB"/>
              </w:rPr>
              <w:lastRenderedPageBreak/>
              <w:drawing>
                <wp:inline distT="0" distB="0" distL="0" distR="0">
                  <wp:extent cx="3600000" cy="2025000"/>
                  <wp:effectExtent l="0" t="0" r="635" b="0"/>
                  <wp:docPr id="255" name="Picture 255" descr="C:\Users\Jeremy\AppData\Local\Microsoft\Windows\INetCacheContent.Word\20170619_161420_4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Jeremy\AppData\Local\Microsoft\Windows\INetCacheContent.Word\20170619_161420_400000.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600000" cy="2025000"/>
                          </a:xfrm>
                          <a:prstGeom prst="rect">
                            <a:avLst/>
                          </a:prstGeom>
                          <a:noFill/>
                          <a:ln>
                            <a:noFill/>
                          </a:ln>
                        </pic:spPr>
                      </pic:pic>
                    </a:graphicData>
                  </a:graphic>
                </wp:inline>
              </w:drawing>
            </w:r>
          </w:p>
        </w:tc>
        <w:tc>
          <w:tcPr>
            <w:tcW w:w="1559" w:type="dxa"/>
          </w:tcPr>
          <w:p w:rsidR="00D87D5B" w:rsidRDefault="00D87D5B" w:rsidP="00D221BA">
            <w:pPr>
              <w:cnfStyle w:val="000000100000" w:firstRow="0" w:lastRow="0" w:firstColumn="0" w:lastColumn="0" w:oddVBand="0" w:evenVBand="0" w:oddHBand="1" w:evenHBand="0" w:firstRowFirstColumn="0" w:firstRowLastColumn="0" w:lastRowFirstColumn="0" w:lastRowLastColumn="0"/>
            </w:pPr>
            <w:r>
              <w:t>BX66HH0</w:t>
            </w:r>
          </w:p>
        </w:tc>
        <w:tc>
          <w:tcPr>
            <w:tcW w:w="989" w:type="dxa"/>
          </w:tcPr>
          <w:p w:rsidR="00D87D5B" w:rsidRDefault="00D87D5B" w:rsidP="00D221BA">
            <w:pPr>
              <w:cnfStyle w:val="000000100000" w:firstRow="0" w:lastRow="0" w:firstColumn="0" w:lastColumn="0" w:oddVBand="0" w:evenVBand="0" w:oddHBand="1" w:evenHBand="0" w:firstRowFirstColumn="0" w:firstRowLastColumn="0" w:lastRowFirstColumn="0" w:lastRowLastColumn="0"/>
            </w:pPr>
            <w:r>
              <w:t>89.26</w:t>
            </w:r>
          </w:p>
        </w:tc>
      </w:tr>
      <w:tr w:rsidR="00D87D5B" w:rsidTr="00D87D5B">
        <w:tc>
          <w:tcPr>
            <w:cnfStyle w:val="001000000000" w:firstRow="0" w:lastRow="0" w:firstColumn="1" w:lastColumn="0" w:oddVBand="0" w:evenVBand="0" w:oddHBand="0" w:evenHBand="0" w:firstRowFirstColumn="0" w:firstRowLastColumn="0" w:lastRowFirstColumn="0" w:lastRowLastColumn="0"/>
            <w:tcW w:w="5949" w:type="dxa"/>
          </w:tcPr>
          <w:p w:rsidR="00D87D5B" w:rsidRDefault="00D87D5B" w:rsidP="00D221BA">
            <w:pPr>
              <w:rPr>
                <w:noProof/>
                <w:lang w:eastAsia="en-GB"/>
              </w:rPr>
            </w:pPr>
            <w:r>
              <w:rPr>
                <w:noProof/>
                <w:lang w:eastAsia="en-GB"/>
              </w:rPr>
              <w:drawing>
                <wp:inline distT="0" distB="0" distL="0" distR="0">
                  <wp:extent cx="3600000" cy="2025875"/>
                  <wp:effectExtent l="0" t="0" r="635" b="0"/>
                  <wp:docPr id="192" name="Picture 192" descr="C:\Users\Jeremy\AppData\Local\Microsoft\Windows\INetCacheContent.Word\20170619_161425_8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Jeremy\AppData\Local\Microsoft\Windows\INetCacheContent.Word\20170619_161425_800000.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600000" cy="2025875"/>
                          </a:xfrm>
                          <a:prstGeom prst="rect">
                            <a:avLst/>
                          </a:prstGeom>
                          <a:noFill/>
                          <a:ln>
                            <a:noFill/>
                          </a:ln>
                        </pic:spPr>
                      </pic:pic>
                    </a:graphicData>
                  </a:graphic>
                </wp:inline>
              </w:drawing>
            </w:r>
          </w:p>
        </w:tc>
        <w:tc>
          <w:tcPr>
            <w:tcW w:w="1559" w:type="dxa"/>
          </w:tcPr>
          <w:p w:rsidR="00D87D5B" w:rsidRDefault="00D87D5B" w:rsidP="00D221BA">
            <w:pPr>
              <w:cnfStyle w:val="000000000000" w:firstRow="0" w:lastRow="0" w:firstColumn="0" w:lastColumn="0" w:oddVBand="0" w:evenVBand="0" w:oddHBand="0" w:evenHBand="0" w:firstRowFirstColumn="0" w:firstRowLastColumn="0" w:lastRowFirstColumn="0" w:lastRowLastColumn="0"/>
            </w:pPr>
            <w:r>
              <w:t>DX64TXW</w:t>
            </w:r>
          </w:p>
        </w:tc>
        <w:tc>
          <w:tcPr>
            <w:tcW w:w="989" w:type="dxa"/>
          </w:tcPr>
          <w:p w:rsidR="00D87D5B" w:rsidRDefault="00D87D5B" w:rsidP="00D221BA">
            <w:pPr>
              <w:cnfStyle w:val="000000000000" w:firstRow="0" w:lastRow="0" w:firstColumn="0" w:lastColumn="0" w:oddVBand="0" w:evenVBand="0" w:oddHBand="0" w:evenHBand="0" w:firstRowFirstColumn="0" w:firstRowLastColumn="0" w:lastRowFirstColumn="0" w:lastRowLastColumn="0"/>
            </w:pPr>
            <w:r>
              <w:t>85.71</w:t>
            </w:r>
          </w:p>
        </w:tc>
      </w:tr>
      <w:tr w:rsidR="00D87D5B"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rsidR="00D87D5B" w:rsidRDefault="00D87D5B" w:rsidP="00D221BA">
            <w:pPr>
              <w:rPr>
                <w:noProof/>
                <w:lang w:eastAsia="en-GB"/>
              </w:rPr>
            </w:pPr>
            <w:r>
              <w:rPr>
                <w:noProof/>
                <w:lang w:eastAsia="en-GB"/>
              </w:rPr>
              <w:drawing>
                <wp:inline distT="0" distB="0" distL="0" distR="0">
                  <wp:extent cx="3600000" cy="2025875"/>
                  <wp:effectExtent l="0" t="0" r="635" b="0"/>
                  <wp:docPr id="195" name="Picture 195" descr="C:\Users\Jeremy\AppData\Local\Microsoft\Windows\INetCacheContent.Word\20170619_161443_0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Jeremy\AppData\Local\Microsoft\Windows\INetCacheContent.Word\20170619_161443_000000.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600000" cy="2025875"/>
                          </a:xfrm>
                          <a:prstGeom prst="rect">
                            <a:avLst/>
                          </a:prstGeom>
                          <a:noFill/>
                          <a:ln>
                            <a:noFill/>
                          </a:ln>
                        </pic:spPr>
                      </pic:pic>
                    </a:graphicData>
                  </a:graphic>
                </wp:inline>
              </w:drawing>
            </w:r>
          </w:p>
        </w:tc>
        <w:tc>
          <w:tcPr>
            <w:tcW w:w="1559" w:type="dxa"/>
          </w:tcPr>
          <w:p w:rsidR="00D87D5B" w:rsidRDefault="00D87D5B" w:rsidP="00D221BA">
            <w:pPr>
              <w:cnfStyle w:val="000000100000" w:firstRow="0" w:lastRow="0" w:firstColumn="0" w:lastColumn="0" w:oddVBand="0" w:evenVBand="0" w:oddHBand="1" w:evenHBand="0" w:firstRowFirstColumn="0" w:firstRowLastColumn="0" w:lastRowFirstColumn="0" w:lastRowLastColumn="0"/>
            </w:pPr>
            <w:r>
              <w:t>HX63XAE</w:t>
            </w:r>
          </w:p>
        </w:tc>
        <w:tc>
          <w:tcPr>
            <w:tcW w:w="989" w:type="dxa"/>
          </w:tcPr>
          <w:p w:rsidR="00D87D5B" w:rsidRDefault="00D87D5B" w:rsidP="00D221BA">
            <w:pPr>
              <w:cnfStyle w:val="000000100000" w:firstRow="0" w:lastRow="0" w:firstColumn="0" w:lastColumn="0" w:oddVBand="0" w:evenVBand="0" w:oddHBand="1" w:evenHBand="0" w:firstRowFirstColumn="0" w:firstRowLastColumn="0" w:lastRowFirstColumn="0" w:lastRowLastColumn="0"/>
            </w:pPr>
            <w:r>
              <w:t>87.33</w:t>
            </w:r>
          </w:p>
        </w:tc>
      </w:tr>
      <w:tr w:rsidR="00D87D5B" w:rsidTr="00D87D5B">
        <w:tc>
          <w:tcPr>
            <w:cnfStyle w:val="001000000000" w:firstRow="0" w:lastRow="0" w:firstColumn="1" w:lastColumn="0" w:oddVBand="0" w:evenVBand="0" w:oddHBand="0" w:evenHBand="0" w:firstRowFirstColumn="0" w:firstRowLastColumn="0" w:lastRowFirstColumn="0" w:lastRowLastColumn="0"/>
            <w:tcW w:w="5949" w:type="dxa"/>
          </w:tcPr>
          <w:p w:rsidR="00D87D5B" w:rsidRDefault="00D87D5B" w:rsidP="00D221BA">
            <w:r>
              <w:rPr>
                <w:noProof/>
                <w:lang w:eastAsia="en-GB"/>
              </w:rPr>
              <w:drawing>
                <wp:inline distT="0" distB="0" distL="0" distR="0">
                  <wp:extent cx="3600000" cy="2025875"/>
                  <wp:effectExtent l="0" t="0" r="635" b="0"/>
                  <wp:docPr id="196" name="Picture 196" descr="C:\Users\Jeremy\AppData\Local\Microsoft\Windows\INetCacheContent.Word\20170619_161448_0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Jeremy\AppData\Local\Microsoft\Windows\INetCacheContent.Word\20170619_161448_000000.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600000" cy="2025875"/>
                          </a:xfrm>
                          <a:prstGeom prst="rect">
                            <a:avLst/>
                          </a:prstGeom>
                          <a:noFill/>
                          <a:ln>
                            <a:noFill/>
                          </a:ln>
                        </pic:spPr>
                      </pic:pic>
                    </a:graphicData>
                  </a:graphic>
                </wp:inline>
              </w:drawing>
            </w:r>
          </w:p>
        </w:tc>
        <w:tc>
          <w:tcPr>
            <w:tcW w:w="1559" w:type="dxa"/>
          </w:tcPr>
          <w:p w:rsidR="00D87D5B" w:rsidRDefault="00D87D5B" w:rsidP="00D221BA">
            <w:pPr>
              <w:cnfStyle w:val="000000000000" w:firstRow="0" w:lastRow="0" w:firstColumn="0" w:lastColumn="0" w:oddVBand="0" w:evenVBand="0" w:oddHBand="0" w:evenHBand="0" w:firstRowFirstColumn="0" w:firstRowLastColumn="0" w:lastRowFirstColumn="0" w:lastRowLastColumn="0"/>
            </w:pPr>
            <w:r>
              <w:t>LM13ZPX</w:t>
            </w:r>
          </w:p>
        </w:tc>
        <w:tc>
          <w:tcPr>
            <w:tcW w:w="989" w:type="dxa"/>
          </w:tcPr>
          <w:p w:rsidR="00D87D5B" w:rsidRDefault="00D87D5B" w:rsidP="00D221BA">
            <w:pPr>
              <w:cnfStyle w:val="000000000000" w:firstRow="0" w:lastRow="0" w:firstColumn="0" w:lastColumn="0" w:oddVBand="0" w:evenVBand="0" w:oddHBand="0" w:evenHBand="0" w:firstRowFirstColumn="0" w:firstRowLastColumn="0" w:lastRowFirstColumn="0" w:lastRowLastColumn="0"/>
            </w:pPr>
            <w:r>
              <w:t>84.73</w:t>
            </w:r>
          </w:p>
        </w:tc>
      </w:tr>
      <w:tr w:rsidR="00D87D5B"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rsidR="00D87D5B" w:rsidRDefault="00D87D5B" w:rsidP="00D221BA">
            <w:pPr>
              <w:rPr>
                <w:noProof/>
                <w:lang w:eastAsia="en-GB"/>
              </w:rPr>
            </w:pPr>
            <w:r>
              <w:rPr>
                <w:noProof/>
                <w:lang w:eastAsia="en-GB"/>
              </w:rPr>
              <w:lastRenderedPageBreak/>
              <w:drawing>
                <wp:inline distT="0" distB="0" distL="0" distR="0">
                  <wp:extent cx="3600000" cy="2025875"/>
                  <wp:effectExtent l="0" t="0" r="635" b="0"/>
                  <wp:docPr id="197" name="Picture 197" descr="C:\Users\Jeremy\AppData\Local\Microsoft\Windows\INetCacheContent.Word\20170619_161458_0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Jeremy\AppData\Local\Microsoft\Windows\INetCacheContent.Word\20170619_161458_000000.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600000" cy="2025875"/>
                          </a:xfrm>
                          <a:prstGeom prst="rect">
                            <a:avLst/>
                          </a:prstGeom>
                          <a:noFill/>
                          <a:ln>
                            <a:noFill/>
                          </a:ln>
                        </pic:spPr>
                      </pic:pic>
                    </a:graphicData>
                  </a:graphic>
                </wp:inline>
              </w:drawing>
            </w:r>
          </w:p>
        </w:tc>
        <w:tc>
          <w:tcPr>
            <w:tcW w:w="1559" w:type="dxa"/>
          </w:tcPr>
          <w:p w:rsidR="00D87D5B" w:rsidRDefault="001F1257" w:rsidP="00D221BA">
            <w:pPr>
              <w:cnfStyle w:val="000000100000" w:firstRow="0" w:lastRow="0" w:firstColumn="0" w:lastColumn="0" w:oddVBand="0" w:evenVBand="0" w:oddHBand="1" w:evenHBand="0" w:firstRowFirstColumn="0" w:firstRowLastColumn="0" w:lastRowFirstColumn="0" w:lastRowLastColumn="0"/>
            </w:pPr>
            <w:r>
              <w:t>LTZ1077</w:t>
            </w:r>
          </w:p>
        </w:tc>
        <w:tc>
          <w:tcPr>
            <w:tcW w:w="989" w:type="dxa"/>
          </w:tcPr>
          <w:p w:rsidR="00D87D5B" w:rsidRDefault="001F1257" w:rsidP="00D221BA">
            <w:pPr>
              <w:cnfStyle w:val="000000100000" w:firstRow="0" w:lastRow="0" w:firstColumn="0" w:lastColumn="0" w:oddVBand="0" w:evenVBand="0" w:oddHBand="1" w:evenHBand="0" w:firstRowFirstColumn="0" w:firstRowLastColumn="0" w:lastRowFirstColumn="0" w:lastRowLastColumn="0"/>
            </w:pPr>
            <w:r>
              <w:t>85.96</w:t>
            </w:r>
          </w:p>
        </w:tc>
      </w:tr>
    </w:tbl>
    <w:p w:rsidR="00D87D5B" w:rsidRDefault="00D87D5B" w:rsidP="005E3F59"/>
    <w:p w:rsidR="00B009D6" w:rsidRDefault="006258E2" w:rsidP="005E3F59">
      <w:r>
        <w:t>The fixed position of the camera was clear when observing the static blue shop sign in the top right of the video</w:t>
      </w:r>
      <w:r w:rsidR="00A37D2C">
        <w:t xml:space="preserve"> frames as shown in </w:t>
      </w:r>
      <w:r w:rsidR="00A37D2C">
        <w:fldChar w:fldCharType="begin"/>
      </w:r>
      <w:r w:rsidR="00A37D2C">
        <w:instrText xml:space="preserve"> REF _Ref485849194 \h </w:instrText>
      </w:r>
      <w:r w:rsidR="00A37D2C">
        <w:fldChar w:fldCharType="separate"/>
      </w:r>
      <w:r w:rsidR="00D701CC">
        <w:t xml:space="preserve">Table </w:t>
      </w:r>
      <w:r w:rsidR="00D701CC">
        <w:rPr>
          <w:noProof/>
        </w:rPr>
        <w:t>10</w:t>
      </w:r>
      <w:r w:rsidR="00A37D2C">
        <w:fldChar w:fldCharType="end"/>
      </w:r>
      <w:r>
        <w:t xml:space="preserve">, as well as the bus being present in all frames. </w:t>
      </w:r>
      <w:r w:rsidR="00667C9E">
        <w:t xml:space="preserve">Judging by the confidence and the returned plates, OpenALPR did very well when given a fixed position. This was because the manually </w:t>
      </w:r>
      <w:r>
        <w:t xml:space="preserve">crafted pre-warp matrix was applicable to the whole video instead of a frame in the video, assumed to be representative of the whole video. Again, inconsistencies in detecting O’s as 0’s </w:t>
      </w:r>
      <w:r w:rsidR="00672369">
        <w:t xml:space="preserve">or in this case, M’s as H’s, </w:t>
      </w:r>
      <w:r>
        <w:t>plague the detection.</w:t>
      </w:r>
    </w:p>
    <w:p w:rsidR="00667C9E" w:rsidRDefault="00667C9E" w:rsidP="005E3F59"/>
    <w:p w:rsidR="006258E2" w:rsidRDefault="006258E2" w:rsidP="005E3F59">
      <w:r>
        <w:t>All these findings led to the hand tweaking of the low-level OpenALPR defaults specified in its configuration file, the testing of which is show in the next section.</w:t>
      </w:r>
    </w:p>
    <w:p w:rsidR="006258E2" w:rsidRDefault="006258E2" w:rsidP="005E3F59"/>
    <w:p w:rsidR="005E3F59" w:rsidRDefault="005E3F59" w:rsidP="005E3F59">
      <w:pPr>
        <w:pStyle w:val="Heading3"/>
      </w:pPr>
      <w:bookmarkStart w:id="187" w:name="_Toc485851443"/>
      <w:r>
        <w:t>OpenALPR tweaks</w:t>
      </w:r>
      <w:bookmarkEnd w:id="187"/>
    </w:p>
    <w:p w:rsidR="005B3D59" w:rsidRDefault="00672369" w:rsidP="005B3D59">
      <w:r>
        <w:t xml:space="preserve">Since most of the problems from the testing of input video were the slight imperfections in detecting the correct plate, a post-processing stage was desired. OpenALPR has an in-built post-processing stage that compares license plate candidates to a regex match, but is turned off and empty by default. As the </w:t>
      </w:r>
      <w:r w:rsidR="001758C6">
        <w:t>specifications</w:t>
      </w:r>
      <w:r>
        <w:t xml:space="preserve"> of the project are UK plates and no custom plates, two regex rules were added to the post-processing stage that corresponded to the format of UK </w:t>
      </w:r>
      <w:r w:rsidR="001758C6">
        <w:t xml:space="preserve">license plate nomenclature – namely LLNNLLL for normal vehicles and LLLNNNN for buses (L – letter, N – number). </w:t>
      </w:r>
      <w:r w:rsidR="00442BA7">
        <w:t xml:space="preserve">This change </w:t>
      </w:r>
      <w:r w:rsidR="00442BA7" w:rsidRPr="009C2832">
        <w:t>also fixed some additional, yet wrong, plates that stemmed from OpenALPR detecting words printed on vehicles by removing them from plate candidates. In</w:t>
      </w:r>
      <w:r w:rsidR="009C2832" w:rsidRPr="009C2832">
        <w:t xml:space="preserve"> </w:t>
      </w:r>
      <w:r w:rsidR="009C2832" w:rsidRPr="009C2832">
        <w:fldChar w:fldCharType="begin"/>
      </w:r>
      <w:r w:rsidR="009C2832" w:rsidRPr="009C2832">
        <w:instrText xml:space="preserve"> REF _Ref485848562 \h </w:instrText>
      </w:r>
      <w:r w:rsidR="009C2832" w:rsidRPr="009C2832">
        <w:fldChar w:fldCharType="separate"/>
      </w:r>
      <w:r w:rsidR="00D701CC">
        <w:t xml:space="preserve">Figure </w:t>
      </w:r>
      <w:r w:rsidR="00D701CC">
        <w:rPr>
          <w:noProof/>
        </w:rPr>
        <w:t>23</w:t>
      </w:r>
      <w:r w:rsidR="009C2832" w:rsidRPr="009C2832">
        <w:fldChar w:fldCharType="end"/>
      </w:r>
      <w:r w:rsidR="009C2832" w:rsidRPr="009C2832">
        <w:t xml:space="preserve"> and </w:t>
      </w:r>
      <w:r w:rsidR="009C2832" w:rsidRPr="009C2832">
        <w:fldChar w:fldCharType="begin"/>
      </w:r>
      <w:r w:rsidR="009C2832" w:rsidRPr="009C2832">
        <w:instrText xml:space="preserve"> REF _Ref485848566 \h </w:instrText>
      </w:r>
      <w:r w:rsidR="009C2832" w:rsidRPr="009C2832">
        <w:fldChar w:fldCharType="separate"/>
      </w:r>
      <w:r w:rsidR="00D701CC">
        <w:t xml:space="preserve">Figure </w:t>
      </w:r>
      <w:r w:rsidR="00D701CC">
        <w:rPr>
          <w:noProof/>
        </w:rPr>
        <w:t>24</w:t>
      </w:r>
      <w:r w:rsidR="009C2832" w:rsidRPr="009C2832">
        <w:fldChar w:fldCharType="end"/>
      </w:r>
      <w:r w:rsidR="00442BA7" w:rsidRPr="009C2832">
        <w:t xml:space="preserve">, OpenALPR regularly detected the ‘shuttle’ printed on Imperial’s </w:t>
      </w:r>
      <w:r w:rsidR="00442BA7">
        <w:t>campus shuttles</w:t>
      </w:r>
      <w:r w:rsidR="009E6603">
        <w:t xml:space="preserve"> as ‘5HUTTLE’</w:t>
      </w:r>
      <w:r w:rsidR="00442BA7">
        <w:t>, along with the telephone number on the German bus</w:t>
      </w:r>
      <w:r w:rsidR="009E6603">
        <w:t>.</w:t>
      </w:r>
    </w:p>
    <w:p w:rsidR="00442BA7" w:rsidRDefault="00442BA7" w:rsidP="005B3D59">
      <w:r>
        <w:rPr>
          <w:noProof/>
          <w:lang w:eastAsia="en-GB"/>
        </w:rPr>
        <w:lastRenderedPageBreak/>
        <w:drawing>
          <wp:inline distT="0" distB="0" distL="0" distR="0" wp14:anchorId="017235C9" wp14:editId="62D1F36A">
            <wp:extent cx="4705350" cy="2647036"/>
            <wp:effectExtent l="190500" t="190500" r="190500" b="19177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713971" cy="2651886"/>
                    </a:xfrm>
                    <a:prstGeom prst="rect">
                      <a:avLst/>
                    </a:prstGeom>
                    <a:ln>
                      <a:noFill/>
                    </a:ln>
                    <a:effectLst>
                      <a:outerShdw blurRad="190500" algn="tl" rotWithShape="0">
                        <a:srgbClr val="000000">
                          <a:alpha val="70000"/>
                        </a:srgbClr>
                      </a:outerShdw>
                    </a:effectLst>
                  </pic:spPr>
                </pic:pic>
              </a:graphicData>
            </a:graphic>
          </wp:inline>
        </w:drawing>
      </w:r>
    </w:p>
    <w:p w:rsidR="00442BA7" w:rsidRDefault="00442BA7" w:rsidP="002E6B05">
      <w:pPr>
        <w:pStyle w:val="Caption"/>
      </w:pPr>
      <w:bookmarkStart w:id="188" w:name="_Ref485848562"/>
      <w:bookmarkStart w:id="189" w:name="_Toc485851337"/>
      <w:r>
        <w:t xml:space="preserve">Figure </w:t>
      </w:r>
      <w:fldSimple w:instr=" SEQ Figure \* ARABIC ">
        <w:r w:rsidR="00D701CC">
          <w:rPr>
            <w:noProof/>
          </w:rPr>
          <w:t>23</w:t>
        </w:r>
      </w:fldSimple>
      <w:bookmarkEnd w:id="188"/>
      <w:r>
        <w:t>: Imperial Campus Shuttle</w:t>
      </w:r>
      <w:bookmarkEnd w:id="189"/>
    </w:p>
    <w:p w:rsidR="00442BA7" w:rsidRDefault="00442BA7" w:rsidP="00442BA7">
      <w:pPr>
        <w:keepNext/>
      </w:pPr>
      <w:r>
        <w:rPr>
          <w:noProof/>
          <w:lang w:eastAsia="en-GB"/>
        </w:rPr>
        <w:drawing>
          <wp:inline distT="0" distB="0" distL="0" distR="0">
            <wp:extent cx="4972050" cy="2796778"/>
            <wp:effectExtent l="190500" t="190500" r="190500" b="194310"/>
            <wp:docPr id="199" name="Picture 199" descr="C:\Users\Jeremy\AppData\Local\Microsoft\Windows\INetCacheContent.Word\20170619_161158_8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Jeremy\AppData\Local\Microsoft\Windows\INetCacheContent.Word\20170619_161158_800000.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977057" cy="2799594"/>
                    </a:xfrm>
                    <a:prstGeom prst="rect">
                      <a:avLst/>
                    </a:prstGeom>
                    <a:ln>
                      <a:noFill/>
                    </a:ln>
                    <a:effectLst>
                      <a:outerShdw blurRad="190500" algn="tl" rotWithShape="0">
                        <a:srgbClr val="000000">
                          <a:alpha val="70000"/>
                        </a:srgbClr>
                      </a:outerShdw>
                    </a:effectLst>
                  </pic:spPr>
                </pic:pic>
              </a:graphicData>
            </a:graphic>
          </wp:inline>
        </w:drawing>
      </w:r>
    </w:p>
    <w:p w:rsidR="00442BA7" w:rsidRDefault="00442BA7" w:rsidP="002E6B05">
      <w:pPr>
        <w:pStyle w:val="Caption"/>
      </w:pPr>
      <w:bookmarkStart w:id="190" w:name="_Ref485848566"/>
      <w:bookmarkStart w:id="191" w:name="_Toc485851338"/>
      <w:r>
        <w:t xml:space="preserve">Figure </w:t>
      </w:r>
      <w:fldSimple w:instr=" SEQ Figure \* ARABIC ">
        <w:r w:rsidR="00D701CC">
          <w:rPr>
            <w:noProof/>
          </w:rPr>
          <w:t>24</w:t>
        </w:r>
      </w:fldSimple>
      <w:bookmarkEnd w:id="190"/>
      <w:r>
        <w:t>: Telephone Numbers</w:t>
      </w:r>
      <w:bookmarkEnd w:id="191"/>
    </w:p>
    <w:p w:rsidR="001758C6" w:rsidRDefault="001758C6" w:rsidP="005E3F59">
      <w:r>
        <w:t xml:space="preserve">However, as this was a post-processing stage, OpenALPR could not correct the wrong characters, i.e. change a 0 back to an O. Instead, it merely threw the result away. Thus, this change helped the most in situations where the correct plate was not the highest confidence plate, but the second or third highest in confidence, while the plate with an incorrect character was the highest confidence plate. This way, the correct plate could be filtered from the plate candidates, giving a perfectly correct plate. </w:t>
      </w:r>
    </w:p>
    <w:p w:rsidR="001758C6" w:rsidRDefault="001758C6" w:rsidP="005E3F59"/>
    <w:p w:rsidR="001758C6" w:rsidRDefault="001758C6" w:rsidP="002E6B05">
      <w:pPr>
        <w:pStyle w:val="Caption"/>
      </w:pPr>
      <w:bookmarkStart w:id="192" w:name="_Ref485849205"/>
      <w:bookmarkStart w:id="193" w:name="_Toc485851368"/>
      <w:r>
        <w:t xml:space="preserve">Table </w:t>
      </w:r>
      <w:fldSimple w:instr=" SEQ Table \* ARABIC ">
        <w:r w:rsidR="00D701CC">
          <w:rPr>
            <w:noProof/>
          </w:rPr>
          <w:t>11</w:t>
        </w:r>
      </w:fldSimple>
      <w:bookmarkEnd w:id="192"/>
      <w:r>
        <w:t>: Where regex matching helped</w:t>
      </w:r>
      <w:bookmarkEnd w:id="193"/>
    </w:p>
    <w:tbl>
      <w:tblPr>
        <w:tblStyle w:val="ListTable3"/>
        <w:tblW w:w="0" w:type="auto"/>
        <w:tblLook w:val="04A0" w:firstRow="1" w:lastRow="0" w:firstColumn="1" w:lastColumn="0" w:noHBand="0" w:noVBand="1"/>
      </w:tblPr>
      <w:tblGrid>
        <w:gridCol w:w="2123"/>
        <w:gridCol w:w="2123"/>
        <w:gridCol w:w="2124"/>
        <w:gridCol w:w="2124"/>
      </w:tblGrid>
      <w:tr w:rsidR="001758C6" w:rsidTr="001758C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3" w:type="dxa"/>
          </w:tcPr>
          <w:p w:rsidR="001758C6" w:rsidRDefault="001758C6" w:rsidP="005E3F59">
            <w:r>
              <w:t>Plate</w:t>
            </w:r>
          </w:p>
        </w:tc>
        <w:tc>
          <w:tcPr>
            <w:tcW w:w="2123" w:type="dxa"/>
          </w:tcPr>
          <w:p w:rsidR="001758C6" w:rsidRDefault="001758C6" w:rsidP="005E3F59">
            <w:pPr>
              <w:cnfStyle w:val="100000000000" w:firstRow="1" w:lastRow="0" w:firstColumn="0" w:lastColumn="0" w:oddVBand="0" w:evenVBand="0" w:oddHBand="0" w:evenHBand="0" w:firstRowFirstColumn="0" w:firstRowLastColumn="0" w:lastRowFirstColumn="0" w:lastRowLastColumn="0"/>
            </w:pPr>
            <w:r>
              <w:t>Confidence</w:t>
            </w:r>
          </w:p>
        </w:tc>
        <w:tc>
          <w:tcPr>
            <w:tcW w:w="2124" w:type="dxa"/>
          </w:tcPr>
          <w:p w:rsidR="001758C6" w:rsidRDefault="001758C6" w:rsidP="005E3F59">
            <w:pPr>
              <w:cnfStyle w:val="100000000000" w:firstRow="1" w:lastRow="0" w:firstColumn="0" w:lastColumn="0" w:oddVBand="0" w:evenVBand="0" w:oddHBand="0" w:evenHBand="0" w:firstRowFirstColumn="0" w:firstRowLastColumn="0" w:lastRowFirstColumn="0" w:lastRowLastColumn="0"/>
            </w:pPr>
            <w:r>
              <w:t>Plate</w:t>
            </w:r>
          </w:p>
        </w:tc>
        <w:tc>
          <w:tcPr>
            <w:tcW w:w="2124" w:type="dxa"/>
          </w:tcPr>
          <w:p w:rsidR="001758C6" w:rsidRDefault="001758C6" w:rsidP="005E3F59">
            <w:pPr>
              <w:cnfStyle w:val="100000000000" w:firstRow="1" w:lastRow="0" w:firstColumn="0" w:lastColumn="0" w:oddVBand="0" w:evenVBand="0" w:oddHBand="0" w:evenHBand="0" w:firstRowFirstColumn="0" w:firstRowLastColumn="0" w:lastRowFirstColumn="0" w:lastRowLastColumn="0"/>
            </w:pPr>
            <w:r>
              <w:t>Confidence</w:t>
            </w:r>
          </w:p>
        </w:tc>
      </w:tr>
      <w:tr w:rsidR="001758C6" w:rsidTr="001758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rsidR="001758C6" w:rsidRDefault="001758C6" w:rsidP="005E3F59">
            <w:r>
              <w:t>BX66HH0</w:t>
            </w:r>
          </w:p>
        </w:tc>
        <w:tc>
          <w:tcPr>
            <w:tcW w:w="2123" w:type="dxa"/>
          </w:tcPr>
          <w:p w:rsidR="001758C6" w:rsidRDefault="001758C6" w:rsidP="005E3F59">
            <w:pPr>
              <w:cnfStyle w:val="000000100000" w:firstRow="0" w:lastRow="0" w:firstColumn="0" w:lastColumn="0" w:oddVBand="0" w:evenVBand="0" w:oddHBand="1" w:evenHBand="0" w:firstRowFirstColumn="0" w:firstRowLastColumn="0" w:lastRowFirstColumn="0" w:lastRowLastColumn="0"/>
            </w:pPr>
            <w:r>
              <w:t>87</w:t>
            </w:r>
          </w:p>
        </w:tc>
        <w:tc>
          <w:tcPr>
            <w:tcW w:w="2124" w:type="dxa"/>
          </w:tcPr>
          <w:p w:rsidR="001758C6" w:rsidRPr="001758C6" w:rsidRDefault="001758C6" w:rsidP="005E3F59">
            <w:pPr>
              <w:cnfStyle w:val="000000100000" w:firstRow="0" w:lastRow="0" w:firstColumn="0" w:lastColumn="0" w:oddVBand="0" w:evenVBand="0" w:oddHBand="1" w:evenHBand="0" w:firstRowFirstColumn="0" w:firstRowLastColumn="0" w:lastRowFirstColumn="0" w:lastRowLastColumn="0"/>
              <w:rPr>
                <w:b/>
              </w:rPr>
            </w:pPr>
            <w:r w:rsidRPr="001758C6">
              <w:rPr>
                <w:b/>
              </w:rPr>
              <w:t>BX66HH0</w:t>
            </w:r>
          </w:p>
        </w:tc>
        <w:tc>
          <w:tcPr>
            <w:tcW w:w="2124" w:type="dxa"/>
          </w:tcPr>
          <w:p w:rsidR="001758C6" w:rsidRDefault="001758C6" w:rsidP="005E3F59">
            <w:pPr>
              <w:cnfStyle w:val="000000100000" w:firstRow="0" w:lastRow="0" w:firstColumn="0" w:lastColumn="0" w:oddVBand="0" w:evenVBand="0" w:oddHBand="1" w:evenHBand="0" w:firstRowFirstColumn="0" w:firstRowLastColumn="0" w:lastRowFirstColumn="0" w:lastRowLastColumn="0"/>
            </w:pPr>
            <w:r>
              <w:t>87</w:t>
            </w:r>
          </w:p>
        </w:tc>
      </w:tr>
      <w:tr w:rsidR="001758C6" w:rsidTr="001758C6">
        <w:tc>
          <w:tcPr>
            <w:cnfStyle w:val="001000000000" w:firstRow="0" w:lastRow="0" w:firstColumn="1" w:lastColumn="0" w:oddVBand="0" w:evenVBand="0" w:oddHBand="0" w:evenHBand="0" w:firstRowFirstColumn="0" w:firstRowLastColumn="0" w:lastRowFirstColumn="0" w:lastRowLastColumn="0"/>
            <w:tcW w:w="2123" w:type="dxa"/>
          </w:tcPr>
          <w:p w:rsidR="001758C6" w:rsidRPr="00336CB8" w:rsidRDefault="001758C6" w:rsidP="005E3F59">
            <w:pPr>
              <w:rPr>
                <w:u w:val="single"/>
              </w:rPr>
            </w:pPr>
            <w:r w:rsidRPr="00336CB8">
              <w:rPr>
                <w:u w:val="single"/>
              </w:rPr>
              <w:t>BX66HHO</w:t>
            </w:r>
          </w:p>
        </w:tc>
        <w:tc>
          <w:tcPr>
            <w:tcW w:w="2123" w:type="dxa"/>
          </w:tcPr>
          <w:p w:rsidR="001758C6" w:rsidRDefault="001758C6" w:rsidP="005E3F59">
            <w:pPr>
              <w:cnfStyle w:val="000000000000" w:firstRow="0" w:lastRow="0" w:firstColumn="0" w:lastColumn="0" w:oddVBand="0" w:evenVBand="0" w:oddHBand="0" w:evenHBand="0" w:firstRowFirstColumn="0" w:firstRowLastColumn="0" w:lastRowFirstColumn="0" w:lastRowLastColumn="0"/>
            </w:pPr>
            <w:r>
              <w:t>86</w:t>
            </w:r>
          </w:p>
        </w:tc>
        <w:tc>
          <w:tcPr>
            <w:tcW w:w="2124" w:type="dxa"/>
          </w:tcPr>
          <w:p w:rsidR="001758C6" w:rsidRPr="001758C6" w:rsidRDefault="00336CB8" w:rsidP="005E3F59">
            <w:pPr>
              <w:cnfStyle w:val="000000000000" w:firstRow="0" w:lastRow="0" w:firstColumn="0" w:lastColumn="0" w:oddVBand="0" w:evenVBand="0" w:oddHBand="0" w:evenHBand="0" w:firstRowFirstColumn="0" w:firstRowLastColumn="0" w:lastRowFirstColumn="0" w:lastRowLastColumn="0"/>
              <w:rPr>
                <w:b/>
              </w:rPr>
            </w:pPr>
            <w:r>
              <w:rPr>
                <w:b/>
              </w:rPr>
              <w:t>BX66HHP</w:t>
            </w:r>
          </w:p>
        </w:tc>
        <w:tc>
          <w:tcPr>
            <w:tcW w:w="2124" w:type="dxa"/>
          </w:tcPr>
          <w:p w:rsidR="001758C6" w:rsidRDefault="001758C6" w:rsidP="005E3F59">
            <w:pPr>
              <w:cnfStyle w:val="000000000000" w:firstRow="0" w:lastRow="0" w:firstColumn="0" w:lastColumn="0" w:oddVBand="0" w:evenVBand="0" w:oddHBand="0" w:evenHBand="0" w:firstRowFirstColumn="0" w:firstRowLastColumn="0" w:lastRowFirstColumn="0" w:lastRowLastColumn="0"/>
            </w:pPr>
            <w:r>
              <w:t>85</w:t>
            </w:r>
          </w:p>
        </w:tc>
      </w:tr>
      <w:tr w:rsidR="001758C6" w:rsidTr="001758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rsidR="001758C6" w:rsidRDefault="001758C6" w:rsidP="005E3F59">
            <w:r>
              <w:t>BX6HHO</w:t>
            </w:r>
          </w:p>
        </w:tc>
        <w:tc>
          <w:tcPr>
            <w:tcW w:w="2123" w:type="dxa"/>
          </w:tcPr>
          <w:p w:rsidR="001758C6" w:rsidRDefault="001758C6" w:rsidP="005E3F59">
            <w:pPr>
              <w:cnfStyle w:val="000000100000" w:firstRow="0" w:lastRow="0" w:firstColumn="0" w:lastColumn="0" w:oddVBand="0" w:evenVBand="0" w:oddHBand="1" w:evenHBand="0" w:firstRowFirstColumn="0" w:firstRowLastColumn="0" w:lastRowFirstColumn="0" w:lastRowLastColumn="0"/>
            </w:pPr>
            <w:r>
              <w:t>85</w:t>
            </w:r>
          </w:p>
        </w:tc>
        <w:tc>
          <w:tcPr>
            <w:tcW w:w="2124" w:type="dxa"/>
          </w:tcPr>
          <w:p w:rsidR="001758C6" w:rsidRPr="00336CB8" w:rsidRDefault="00336CB8" w:rsidP="005E3F59">
            <w:pPr>
              <w:cnfStyle w:val="000000100000" w:firstRow="0" w:lastRow="0" w:firstColumn="0" w:lastColumn="0" w:oddVBand="0" w:evenVBand="0" w:oddHBand="1" w:evenHBand="0" w:firstRowFirstColumn="0" w:firstRowLastColumn="0" w:lastRowFirstColumn="0" w:lastRowLastColumn="0"/>
              <w:rPr>
                <w:b/>
                <w:u w:val="single"/>
              </w:rPr>
            </w:pPr>
            <w:r w:rsidRPr="00336CB8">
              <w:rPr>
                <w:b/>
                <w:u w:val="single"/>
              </w:rPr>
              <w:t>BX66HHO</w:t>
            </w:r>
          </w:p>
        </w:tc>
        <w:tc>
          <w:tcPr>
            <w:tcW w:w="2124" w:type="dxa"/>
          </w:tcPr>
          <w:p w:rsidR="001758C6" w:rsidRDefault="001758C6" w:rsidP="005E3F59">
            <w:pPr>
              <w:cnfStyle w:val="000000100000" w:firstRow="0" w:lastRow="0" w:firstColumn="0" w:lastColumn="0" w:oddVBand="0" w:evenVBand="0" w:oddHBand="1" w:evenHBand="0" w:firstRowFirstColumn="0" w:firstRowLastColumn="0" w:lastRowFirstColumn="0" w:lastRowLastColumn="0"/>
            </w:pPr>
            <w:r>
              <w:t>83</w:t>
            </w:r>
          </w:p>
        </w:tc>
      </w:tr>
    </w:tbl>
    <w:p w:rsidR="001758C6" w:rsidRDefault="001758C6" w:rsidP="005E3F59"/>
    <w:p w:rsidR="001758C6" w:rsidRDefault="00A37D2C" w:rsidP="005E3F59">
      <w:r w:rsidRPr="00A37D2C">
        <w:fldChar w:fldCharType="begin"/>
      </w:r>
      <w:r w:rsidRPr="00A37D2C">
        <w:instrText xml:space="preserve"> REF _Ref485849205 \h </w:instrText>
      </w:r>
      <w:r w:rsidRPr="00A37D2C">
        <w:fldChar w:fldCharType="separate"/>
      </w:r>
      <w:r w:rsidR="00D701CC">
        <w:t xml:space="preserve">Table </w:t>
      </w:r>
      <w:r w:rsidR="00D701CC">
        <w:rPr>
          <w:noProof/>
        </w:rPr>
        <w:t>11</w:t>
      </w:r>
      <w:r w:rsidRPr="00A37D2C">
        <w:fldChar w:fldCharType="end"/>
      </w:r>
      <w:r w:rsidRPr="00A37D2C">
        <w:t xml:space="preserve"> </w:t>
      </w:r>
      <w:r w:rsidR="000D7352" w:rsidRPr="00A37D2C">
        <w:t>gave</w:t>
      </w:r>
      <w:r w:rsidR="001758C6" w:rsidRPr="00A37D2C">
        <w:t xml:space="preserve"> an example of this. There, regex post-processing helped </w:t>
      </w:r>
      <w:r w:rsidR="00FC6BE2" w:rsidRPr="00A37D2C">
        <w:t>get the correct plate</w:t>
      </w:r>
      <w:r w:rsidR="00336CB8" w:rsidRPr="00A37D2C">
        <w:t>, underlined,</w:t>
      </w:r>
      <w:r w:rsidR="00FC6BE2" w:rsidRPr="00A37D2C">
        <w:t xml:space="preserve"> from the le</w:t>
      </w:r>
      <w:r w:rsidR="00336CB8" w:rsidRPr="00A37D2C">
        <w:t>ft-</w:t>
      </w:r>
      <w:r w:rsidR="00787C9F" w:rsidRPr="00A37D2C">
        <w:t>hand columns</w:t>
      </w:r>
      <w:r w:rsidR="00FC6BE2" w:rsidRPr="00A37D2C">
        <w:t xml:space="preserve">, as the correct plate </w:t>
      </w:r>
      <w:r w:rsidR="00336CB8" w:rsidRPr="00A37D2C">
        <w:t>was</w:t>
      </w:r>
      <w:r w:rsidR="00FC6BE2" w:rsidRPr="00A37D2C">
        <w:t xml:space="preserve"> one of the plate candidates, just not the one with highest confidence. In the </w:t>
      </w:r>
      <w:r w:rsidR="00336CB8" w:rsidRPr="00A37D2C">
        <w:t>right-hand</w:t>
      </w:r>
      <w:r w:rsidR="00FC6BE2" w:rsidRPr="00A37D2C">
        <w:t xml:space="preserve"> columns, the corr</w:t>
      </w:r>
      <w:r w:rsidR="00FC6BE2">
        <w:t xml:space="preserve">ect plate </w:t>
      </w:r>
      <w:r w:rsidR="00336CB8">
        <w:t>was</w:t>
      </w:r>
      <w:r w:rsidR="00FC6BE2">
        <w:t xml:space="preserve"> not </w:t>
      </w:r>
      <w:r w:rsidR="00336CB8">
        <w:t>the highest confidence plate after regex matching</w:t>
      </w:r>
      <w:r w:rsidR="00FC6BE2">
        <w:t xml:space="preserve">, and therefore the </w:t>
      </w:r>
      <w:r w:rsidR="00AC22E2">
        <w:t>could</w:t>
      </w:r>
      <w:r w:rsidR="00FC6BE2">
        <w:t xml:space="preserve"> not be able to be retrieved in any way.</w:t>
      </w:r>
    </w:p>
    <w:p w:rsidR="00DC4715" w:rsidRDefault="00DC4715" w:rsidP="005E3F59"/>
    <w:p w:rsidR="00DC4715" w:rsidRDefault="00DC4715" w:rsidP="005E3F59">
      <w:r>
        <w:t>Other parameters that were tweaked include the LBP algorithm parameters that dictate how OpenALPR finds a license plate region, but as a negligible amount of plates that was put through OpenALPR had no plate candidates, the tweaks did not bring much improvements. Neither did minimum confidence tweaks, as the system already sorts by confidence.</w:t>
      </w:r>
    </w:p>
    <w:p w:rsidR="000F0E7C" w:rsidRDefault="000F0E7C" w:rsidP="005E3F59"/>
    <w:p w:rsidR="00AF0455" w:rsidRDefault="000F0E7C" w:rsidP="005E3F59">
      <w:r>
        <w:t xml:space="preserve">Lastly, for completion, night time fixed position footage was also tested. However, as the cars were </w:t>
      </w:r>
      <w:r w:rsidR="00AB647F">
        <w:t>moving</w:t>
      </w:r>
      <w:r>
        <w:t xml:space="preserve"> as opposed to the parked cars in the walking around videos, their headlights posed </w:t>
      </w:r>
      <w:r w:rsidR="00AB647F">
        <w:t>two major problems. The first was with headlight glare. With the camera on the ground, dipped headlights</w:t>
      </w:r>
      <w:r>
        <w:t xml:space="preserve"> overexposed the video, making license plate detection abysmal.</w:t>
      </w:r>
      <w:r w:rsidR="00AB647F">
        <w:t xml:space="preserve"> There was no recorded successful plate read with the camera in the full path of headlights. The next was with shutter speed. Reduced ambient light at night caused the shutter speeds to be slow, leading to blurry plates. </w:t>
      </w:r>
      <w:r>
        <w:t xml:space="preserve"> The success rate of night time detection </w:t>
      </w:r>
      <w:r w:rsidR="00AB647F">
        <w:t>ranged from</w:t>
      </w:r>
      <w:r>
        <w:t xml:space="preserve"> single figures to at most, 20%. An example of the glare is shown in </w:t>
      </w:r>
      <w:r w:rsidR="009C2832">
        <w:rPr>
          <w:color w:val="FF0000"/>
        </w:rPr>
        <w:fldChar w:fldCharType="begin"/>
      </w:r>
      <w:r w:rsidR="009C2832">
        <w:instrText xml:space="preserve"> REF _Ref485848579 \h </w:instrText>
      </w:r>
      <w:r w:rsidR="009C2832">
        <w:rPr>
          <w:color w:val="FF0000"/>
        </w:rPr>
      </w:r>
      <w:r w:rsidR="009C2832">
        <w:rPr>
          <w:color w:val="FF0000"/>
        </w:rPr>
        <w:fldChar w:fldCharType="separate"/>
      </w:r>
      <w:r w:rsidR="00D701CC">
        <w:t xml:space="preserve">Figure </w:t>
      </w:r>
      <w:r w:rsidR="00D701CC">
        <w:rPr>
          <w:noProof/>
        </w:rPr>
        <w:t>25</w:t>
      </w:r>
      <w:r w:rsidR="009C2832">
        <w:rPr>
          <w:color w:val="FF0000"/>
        </w:rPr>
        <w:fldChar w:fldCharType="end"/>
      </w:r>
      <w:r w:rsidR="009C2832">
        <w:rPr>
          <w:color w:val="FF0000"/>
        </w:rPr>
        <w:t xml:space="preserve"> </w:t>
      </w:r>
      <w:r w:rsidR="00AB647F">
        <w:t xml:space="preserve">and blur </w:t>
      </w:r>
      <w:r w:rsidR="009C2832">
        <w:t xml:space="preserve">in </w:t>
      </w:r>
      <w:r w:rsidR="009C2832">
        <w:fldChar w:fldCharType="begin"/>
      </w:r>
      <w:r w:rsidR="009C2832">
        <w:instrText xml:space="preserve"> REF _Ref485848586 \h </w:instrText>
      </w:r>
      <w:r w:rsidR="009C2832">
        <w:fldChar w:fldCharType="separate"/>
      </w:r>
      <w:r w:rsidR="00D701CC">
        <w:t xml:space="preserve">Figure </w:t>
      </w:r>
      <w:r w:rsidR="00D701CC">
        <w:rPr>
          <w:noProof/>
        </w:rPr>
        <w:t>26</w:t>
      </w:r>
      <w:r w:rsidR="009C2832">
        <w:fldChar w:fldCharType="end"/>
      </w:r>
      <w:r w:rsidR="00AB647F">
        <w:t xml:space="preserve">. </w:t>
      </w:r>
    </w:p>
    <w:p w:rsidR="00AF0455" w:rsidRDefault="00AF0455" w:rsidP="005E3F59"/>
    <w:p w:rsidR="000F0E7C" w:rsidRDefault="00AF0455" w:rsidP="005E3F59">
      <w:r>
        <w:t xml:space="preserve">A proposed method to enable successful night time operation would be emulate the operation of a dedicated license plate camera (as explained </w:t>
      </w:r>
      <w:r w:rsidRPr="00A117B3">
        <w:t>in section</w:t>
      </w:r>
      <w:r w:rsidR="00A117B3" w:rsidRPr="00A117B3">
        <w:t xml:space="preserve"> </w:t>
      </w:r>
      <w:r w:rsidR="00A117B3" w:rsidRPr="00A117B3">
        <w:fldChar w:fldCharType="begin"/>
      </w:r>
      <w:r w:rsidR="00A117B3" w:rsidRPr="00A117B3">
        <w:instrText xml:space="preserve"> REF _Ref485847760 \n \h </w:instrText>
      </w:r>
      <w:r w:rsidR="00A117B3" w:rsidRPr="00A117B3">
        <w:fldChar w:fldCharType="separate"/>
      </w:r>
      <w:r w:rsidR="00D701CC">
        <w:t>3.1.1</w:t>
      </w:r>
      <w:r w:rsidR="00A117B3" w:rsidRPr="00A117B3">
        <w:fldChar w:fldCharType="end"/>
      </w:r>
      <w:r w:rsidRPr="00A117B3">
        <w:t xml:space="preserve">). However, </w:t>
      </w:r>
      <w:r w:rsidR="0065749E" w:rsidRPr="00A117B3">
        <w:t xml:space="preserve">doing so would require research, design, and implementation on signal </w:t>
      </w:r>
      <w:r w:rsidR="0065749E">
        <w:t xml:space="preserve">processing algorithms and the circuitry of connecting an infra-red flash (it requires 12V 1A, so circuitry must be designed for the flash to be powered off the Raspberry Pi’s 5V rail). This was judged to be out of scope of the project and an unnecessary distraction. </w:t>
      </w:r>
      <w:r>
        <w:t xml:space="preserve"> </w:t>
      </w:r>
      <w:r w:rsidR="000F0E7C">
        <w:t xml:space="preserve">Hence, night time live footage </w:t>
      </w:r>
      <w:r w:rsidR="0065749E">
        <w:t xml:space="preserve">and operation </w:t>
      </w:r>
      <w:r w:rsidR="000F0E7C">
        <w:t>was put on hold for the rest of the testing.</w:t>
      </w:r>
    </w:p>
    <w:p w:rsidR="00AB647F" w:rsidRDefault="00AB647F" w:rsidP="00AB647F">
      <w:pPr>
        <w:keepNext/>
      </w:pPr>
      <w:r>
        <w:rPr>
          <w:noProof/>
          <w:lang w:eastAsia="en-GB"/>
        </w:rPr>
        <w:lastRenderedPageBreak/>
        <w:drawing>
          <wp:inline distT="0" distB="0" distL="0" distR="0" wp14:anchorId="458DC7F5" wp14:editId="7E76A110">
            <wp:extent cx="4860000" cy="2603163"/>
            <wp:effectExtent l="190500" t="190500" r="188595" b="1974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860000" cy="2603163"/>
                    </a:xfrm>
                    <a:prstGeom prst="rect">
                      <a:avLst/>
                    </a:prstGeom>
                    <a:ln>
                      <a:noFill/>
                    </a:ln>
                    <a:effectLst>
                      <a:outerShdw blurRad="190500" algn="tl" rotWithShape="0">
                        <a:srgbClr val="000000">
                          <a:alpha val="70000"/>
                        </a:srgbClr>
                      </a:outerShdw>
                    </a:effectLst>
                  </pic:spPr>
                </pic:pic>
              </a:graphicData>
            </a:graphic>
          </wp:inline>
        </w:drawing>
      </w:r>
    </w:p>
    <w:p w:rsidR="000F0E7C" w:rsidRDefault="00AB647F" w:rsidP="002E6B05">
      <w:pPr>
        <w:pStyle w:val="Caption"/>
      </w:pPr>
      <w:bookmarkStart w:id="194" w:name="_Ref485848579"/>
      <w:bookmarkStart w:id="195" w:name="_Toc485851339"/>
      <w:r>
        <w:t xml:space="preserve">Figure </w:t>
      </w:r>
      <w:fldSimple w:instr=" SEQ Figure \* ARABIC ">
        <w:r w:rsidR="00D701CC">
          <w:rPr>
            <w:noProof/>
          </w:rPr>
          <w:t>25</w:t>
        </w:r>
      </w:fldSimple>
      <w:bookmarkEnd w:id="194"/>
      <w:r>
        <w:t>: Glare</w:t>
      </w:r>
      <w:bookmarkEnd w:id="195"/>
    </w:p>
    <w:p w:rsidR="00BB20DA" w:rsidRDefault="00BB20DA" w:rsidP="00BB20DA">
      <w:pPr>
        <w:keepNext/>
      </w:pPr>
      <w:r>
        <w:rPr>
          <w:noProof/>
          <w:lang w:eastAsia="en-GB"/>
        </w:rPr>
        <w:drawing>
          <wp:inline distT="0" distB="0" distL="0" distR="0" wp14:anchorId="023A2406" wp14:editId="281792CC">
            <wp:extent cx="4860000" cy="2609450"/>
            <wp:effectExtent l="190500" t="190500" r="188595" b="1911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860000" cy="2609450"/>
                    </a:xfrm>
                    <a:prstGeom prst="rect">
                      <a:avLst/>
                    </a:prstGeom>
                    <a:ln>
                      <a:noFill/>
                    </a:ln>
                    <a:effectLst>
                      <a:outerShdw blurRad="190500" algn="tl" rotWithShape="0">
                        <a:srgbClr val="000000">
                          <a:alpha val="70000"/>
                        </a:srgbClr>
                      </a:outerShdw>
                    </a:effectLst>
                  </pic:spPr>
                </pic:pic>
              </a:graphicData>
            </a:graphic>
          </wp:inline>
        </w:drawing>
      </w:r>
    </w:p>
    <w:p w:rsidR="00AB647F" w:rsidRDefault="00BB20DA" w:rsidP="002E6B05">
      <w:pPr>
        <w:pStyle w:val="Caption"/>
      </w:pPr>
      <w:bookmarkStart w:id="196" w:name="_Ref485848586"/>
      <w:bookmarkStart w:id="197" w:name="_Toc485851340"/>
      <w:r>
        <w:t xml:space="preserve">Figure </w:t>
      </w:r>
      <w:fldSimple w:instr=" SEQ Figure \* ARABIC ">
        <w:r w:rsidR="00D701CC">
          <w:rPr>
            <w:noProof/>
          </w:rPr>
          <w:t>26</w:t>
        </w:r>
      </w:fldSimple>
      <w:bookmarkEnd w:id="196"/>
      <w:r>
        <w:t xml:space="preserve">: </w:t>
      </w:r>
      <w:r w:rsidRPr="00226B47">
        <w:t>Blurry night time operation</w:t>
      </w:r>
      <w:r w:rsidR="008465A7">
        <w:t xml:space="preserve"> (plate of the black taxi is slightly better but still blurred)</w:t>
      </w:r>
      <w:bookmarkEnd w:id="197"/>
    </w:p>
    <w:p w:rsidR="00B05EF5" w:rsidRDefault="00B05EF5" w:rsidP="005E3F59"/>
    <w:p w:rsidR="005E3F59" w:rsidRDefault="005E3F59" w:rsidP="005E3F59">
      <w:pPr>
        <w:pStyle w:val="Heading3"/>
      </w:pPr>
      <w:bookmarkStart w:id="198" w:name="_Toc485851444"/>
      <w:r>
        <w:t>Testing Suite</w:t>
      </w:r>
      <w:bookmarkEnd w:id="198"/>
    </w:p>
    <w:p w:rsidR="001C7205" w:rsidRDefault="00FF6FCD" w:rsidP="001C7205">
      <w:r>
        <w:t xml:space="preserve">Armed with a set of good configuration settings, an automated test suite was desired as the end goal of testing the license plate detection. As the number of test videos grew, it was no longer feasible, nor efficient, to run OpenALPR pipeline on each video manually and compare results. Therefore, a test script was created to take in a set of videos with known plate and optimal pre-warp data, and compare the output of the OpenALPR pipeline to the expected output (hard coded plates </w:t>
      </w:r>
      <w:r>
        <w:lastRenderedPageBreak/>
        <w:t>by manual inspection of each video). Options to match the plates included an exact match, or a fuzzy match to attempt to cover up the one or two character inconsistencies</w:t>
      </w:r>
      <w:r w:rsidR="00EF1B77">
        <w:t xml:space="preserve"> (</w:t>
      </w:r>
      <w:r w:rsidR="00EF1B77">
        <w:fldChar w:fldCharType="begin"/>
      </w:r>
      <w:r w:rsidR="00EF1B77">
        <w:instrText xml:space="preserve"> REF _Ref485848601 \h </w:instrText>
      </w:r>
      <w:r w:rsidR="00EF1B77">
        <w:fldChar w:fldCharType="separate"/>
      </w:r>
      <w:r w:rsidR="00D701CC">
        <w:t xml:space="preserve">Figure </w:t>
      </w:r>
      <w:r w:rsidR="00D701CC">
        <w:rPr>
          <w:noProof/>
        </w:rPr>
        <w:t>27</w:t>
      </w:r>
      <w:r w:rsidR="00EF1B77">
        <w:fldChar w:fldCharType="end"/>
      </w:r>
      <w:r w:rsidR="00EF1B77">
        <w:t>)</w:t>
      </w:r>
      <w:r>
        <w:t>.</w:t>
      </w:r>
    </w:p>
    <w:p w:rsidR="00303ECC" w:rsidRDefault="00303ECC" w:rsidP="00303ECC">
      <w:pPr>
        <w:keepNext/>
      </w:pPr>
      <w:r>
        <w:rPr>
          <w:noProof/>
          <w:lang w:eastAsia="en-GB"/>
        </w:rPr>
        <w:drawing>
          <wp:inline distT="0" distB="0" distL="0" distR="0" wp14:anchorId="272E0C0B" wp14:editId="3C3C47BE">
            <wp:extent cx="5162550" cy="2697833"/>
            <wp:effectExtent l="190500" t="190500" r="190500" b="1981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169421" cy="2701423"/>
                    </a:xfrm>
                    <a:prstGeom prst="rect">
                      <a:avLst/>
                    </a:prstGeom>
                    <a:ln>
                      <a:noFill/>
                    </a:ln>
                    <a:effectLst>
                      <a:outerShdw blurRad="190500" algn="tl" rotWithShape="0">
                        <a:srgbClr val="000000">
                          <a:alpha val="70000"/>
                        </a:srgbClr>
                      </a:outerShdw>
                    </a:effectLst>
                  </pic:spPr>
                </pic:pic>
              </a:graphicData>
            </a:graphic>
          </wp:inline>
        </w:drawing>
      </w:r>
    </w:p>
    <w:p w:rsidR="00A1489C" w:rsidRDefault="00303ECC" w:rsidP="002E6B05">
      <w:pPr>
        <w:pStyle w:val="Caption"/>
      </w:pPr>
      <w:bookmarkStart w:id="199" w:name="_Ref485848601"/>
      <w:bookmarkStart w:id="200" w:name="_Toc485851341"/>
      <w:r>
        <w:t xml:space="preserve">Figure </w:t>
      </w:r>
      <w:fldSimple w:instr=" SEQ Figure \* ARABIC ">
        <w:r w:rsidR="00D701CC">
          <w:rPr>
            <w:noProof/>
          </w:rPr>
          <w:t>27</w:t>
        </w:r>
      </w:fldSimple>
      <w:bookmarkEnd w:id="199"/>
      <w:r>
        <w:t>: Test suite operation</w:t>
      </w:r>
      <w:bookmarkEnd w:id="200"/>
    </w:p>
    <w:p w:rsidR="000F0E7C" w:rsidRDefault="00A37D2C" w:rsidP="001C7205">
      <w:r>
        <w:fldChar w:fldCharType="begin"/>
      </w:r>
      <w:r>
        <w:instrText xml:space="preserve"> REF _Ref485849235 \h </w:instrText>
      </w:r>
      <w:r>
        <w:fldChar w:fldCharType="separate"/>
      </w:r>
      <w:r w:rsidR="00D701CC">
        <w:t xml:space="preserve">Table </w:t>
      </w:r>
      <w:r w:rsidR="00D701CC">
        <w:rPr>
          <w:noProof/>
        </w:rPr>
        <w:t>12</w:t>
      </w:r>
      <w:r>
        <w:fldChar w:fldCharType="end"/>
      </w:r>
      <w:r>
        <w:t xml:space="preserve"> showed r</w:t>
      </w:r>
      <w:r w:rsidR="00A1489C">
        <w:t xml:space="preserve">esults were generally positive, </w:t>
      </w:r>
      <w:r w:rsidR="008465A7">
        <w:t>although with a large variance, as shown in the following table.</w:t>
      </w:r>
      <w:r w:rsidR="00E2197A">
        <w:t xml:space="preserve"> </w:t>
      </w:r>
      <w:r w:rsidR="0036143D">
        <w:t>Several conclusions were drawn from this</w:t>
      </w:r>
      <w:r>
        <w:t>:</w:t>
      </w:r>
    </w:p>
    <w:p w:rsidR="0036143D" w:rsidRDefault="0036143D" w:rsidP="0036143D">
      <w:pPr>
        <w:pStyle w:val="ListParagraph"/>
        <w:numPr>
          <w:ilvl w:val="0"/>
          <w:numId w:val="43"/>
        </w:numPr>
      </w:pPr>
      <w:r>
        <w:t>Having the maximum value of correct cars as 100% was very promising and showed off the design and implementation of the OpenALPR pipeline</w:t>
      </w:r>
    </w:p>
    <w:p w:rsidR="0036143D" w:rsidRDefault="0036143D" w:rsidP="0036143D">
      <w:pPr>
        <w:pStyle w:val="ListParagraph"/>
        <w:numPr>
          <w:ilvl w:val="0"/>
          <w:numId w:val="43"/>
        </w:numPr>
      </w:pPr>
      <w:r>
        <w:t xml:space="preserve">High </w:t>
      </w:r>
      <w:r w:rsidR="00303ECC">
        <w:t>variances</w:t>
      </w:r>
      <w:r>
        <w:t xml:space="preserve"> were </w:t>
      </w:r>
      <w:r w:rsidR="00303ECC">
        <w:t>concluded</w:t>
      </w:r>
      <w:r>
        <w:t xml:space="preserve"> to be as a result of non-optimal parameters, so further hand tweaking could be done to improve the minimum correct</w:t>
      </w:r>
    </w:p>
    <w:p w:rsidR="0036143D" w:rsidRDefault="0036143D" w:rsidP="0036143D">
      <w:pPr>
        <w:pStyle w:val="ListParagraph"/>
        <w:numPr>
          <w:ilvl w:val="0"/>
          <w:numId w:val="43"/>
        </w:numPr>
      </w:pPr>
      <w:r>
        <w:t>Fuzzy matching gave higher averages if regex was disabled</w:t>
      </w:r>
    </w:p>
    <w:p w:rsidR="0036143D" w:rsidRDefault="0036143D" w:rsidP="0036143D">
      <w:pPr>
        <w:pStyle w:val="ListParagraph"/>
        <w:numPr>
          <w:ilvl w:val="0"/>
          <w:numId w:val="43"/>
        </w:numPr>
      </w:pPr>
      <w:r>
        <w:t>Exact matching gave higher averages if regex was enabled</w:t>
      </w:r>
    </w:p>
    <w:p w:rsidR="0036143D" w:rsidRDefault="0036143D" w:rsidP="0036143D">
      <w:pPr>
        <w:pStyle w:val="ListParagraph"/>
        <w:numPr>
          <w:ilvl w:val="0"/>
          <w:numId w:val="43"/>
        </w:numPr>
      </w:pPr>
      <w:r>
        <w:t>Worst results came from exact match if regex was disabled, which made sense as the added nonsense plates degrade</w:t>
      </w:r>
      <w:r w:rsidR="00303ECC">
        <w:t>d</w:t>
      </w:r>
      <w:r>
        <w:t xml:space="preserve"> the algorithm that extracted unique cars from the list of plates</w:t>
      </w:r>
    </w:p>
    <w:p w:rsidR="0036143D" w:rsidRDefault="0036143D" w:rsidP="0036143D">
      <w:pPr>
        <w:pStyle w:val="ListParagraph"/>
        <w:numPr>
          <w:ilvl w:val="0"/>
          <w:numId w:val="43"/>
        </w:numPr>
      </w:pPr>
      <w:r>
        <w:t>As the social reporting of violating cars is automated, exact match with regex enabled was chosen to lower false positives, at the expense of the failure to detect some violations</w:t>
      </w:r>
    </w:p>
    <w:p w:rsidR="008465A7" w:rsidRDefault="008465A7" w:rsidP="001C7205"/>
    <w:p w:rsidR="00E2197A" w:rsidRDefault="00E2197A" w:rsidP="002E6B05">
      <w:pPr>
        <w:pStyle w:val="Caption"/>
      </w:pPr>
      <w:bookmarkStart w:id="201" w:name="_Ref485849235"/>
      <w:bookmarkStart w:id="202" w:name="_Toc485851369"/>
      <w:r>
        <w:t xml:space="preserve">Table </w:t>
      </w:r>
      <w:fldSimple w:instr=" SEQ Table \* ARABIC ">
        <w:r w:rsidR="00D701CC">
          <w:rPr>
            <w:noProof/>
          </w:rPr>
          <w:t>12</w:t>
        </w:r>
      </w:fldSimple>
      <w:bookmarkEnd w:id="201"/>
      <w:r>
        <w:t>: Results from testing suite of videos over 30s in length</w:t>
      </w:r>
      <w:bookmarkEnd w:id="202"/>
    </w:p>
    <w:tbl>
      <w:tblPr>
        <w:tblStyle w:val="ListTable3"/>
        <w:tblW w:w="0" w:type="auto"/>
        <w:tblLook w:val="04A0" w:firstRow="1" w:lastRow="0" w:firstColumn="1" w:lastColumn="0" w:noHBand="0" w:noVBand="1"/>
      </w:tblPr>
      <w:tblGrid>
        <w:gridCol w:w="3256"/>
        <w:gridCol w:w="1701"/>
        <w:gridCol w:w="1841"/>
        <w:gridCol w:w="1696"/>
      </w:tblGrid>
      <w:tr w:rsidR="000F0E7C" w:rsidTr="008465A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56" w:type="dxa"/>
          </w:tcPr>
          <w:p w:rsidR="000F0E7C" w:rsidRDefault="000F0E7C" w:rsidP="001C7205">
            <w:r>
              <w:t>Parameters</w:t>
            </w:r>
          </w:p>
        </w:tc>
        <w:tc>
          <w:tcPr>
            <w:tcW w:w="1701" w:type="dxa"/>
          </w:tcPr>
          <w:p w:rsidR="000F0E7C" w:rsidRDefault="000F0E7C" w:rsidP="001C7205">
            <w:pPr>
              <w:cnfStyle w:val="100000000000" w:firstRow="1" w:lastRow="0" w:firstColumn="0" w:lastColumn="0" w:oddVBand="0" w:evenVBand="0" w:oddHBand="0" w:evenHBand="0" w:firstRowFirstColumn="0" w:firstRowLastColumn="0" w:lastRowFirstColumn="0" w:lastRowLastColumn="0"/>
            </w:pPr>
            <w:r>
              <w:t>Min correct</w:t>
            </w:r>
            <w:r w:rsidR="008465A7">
              <w:t xml:space="preserve"> (%)</w:t>
            </w:r>
          </w:p>
        </w:tc>
        <w:tc>
          <w:tcPr>
            <w:tcW w:w="1841" w:type="dxa"/>
          </w:tcPr>
          <w:p w:rsidR="000F0E7C" w:rsidRDefault="000F0E7C" w:rsidP="001C7205">
            <w:pPr>
              <w:cnfStyle w:val="100000000000" w:firstRow="1" w:lastRow="0" w:firstColumn="0" w:lastColumn="0" w:oddVBand="0" w:evenVBand="0" w:oddHBand="0" w:evenHBand="0" w:firstRowFirstColumn="0" w:firstRowLastColumn="0" w:lastRowFirstColumn="0" w:lastRowLastColumn="0"/>
            </w:pPr>
            <w:r>
              <w:t>Avg correct</w:t>
            </w:r>
            <w:r w:rsidR="008465A7">
              <w:t xml:space="preserve"> (%)</w:t>
            </w:r>
          </w:p>
        </w:tc>
        <w:tc>
          <w:tcPr>
            <w:tcW w:w="1696" w:type="dxa"/>
          </w:tcPr>
          <w:p w:rsidR="000F0E7C" w:rsidRDefault="000F0E7C" w:rsidP="001C7205">
            <w:pPr>
              <w:cnfStyle w:val="100000000000" w:firstRow="1" w:lastRow="0" w:firstColumn="0" w:lastColumn="0" w:oddVBand="0" w:evenVBand="0" w:oddHBand="0" w:evenHBand="0" w:firstRowFirstColumn="0" w:firstRowLastColumn="0" w:lastRowFirstColumn="0" w:lastRowLastColumn="0"/>
            </w:pPr>
            <w:r>
              <w:t>Max correct</w:t>
            </w:r>
            <w:r w:rsidR="008465A7">
              <w:t xml:space="preserve"> (%)</w:t>
            </w:r>
          </w:p>
        </w:tc>
      </w:tr>
      <w:tr w:rsidR="000F0E7C" w:rsidTr="00846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rsidR="000F0E7C" w:rsidRDefault="000F0E7C" w:rsidP="001C7205">
            <w:r>
              <w:t>Regex enabled, exact match</w:t>
            </w:r>
          </w:p>
        </w:tc>
        <w:tc>
          <w:tcPr>
            <w:tcW w:w="1701" w:type="dxa"/>
          </w:tcPr>
          <w:p w:rsidR="000F0E7C" w:rsidRDefault="00192A26" w:rsidP="00DE77B6">
            <w:pPr>
              <w:jc w:val="right"/>
              <w:cnfStyle w:val="000000100000" w:firstRow="0" w:lastRow="0" w:firstColumn="0" w:lastColumn="0" w:oddVBand="0" w:evenVBand="0" w:oddHBand="1" w:evenHBand="0" w:firstRowFirstColumn="0" w:firstRowLastColumn="0" w:lastRowFirstColumn="0" w:lastRowLastColumn="0"/>
            </w:pPr>
            <w:r>
              <w:t>35.71</w:t>
            </w:r>
          </w:p>
        </w:tc>
        <w:tc>
          <w:tcPr>
            <w:tcW w:w="1841" w:type="dxa"/>
          </w:tcPr>
          <w:p w:rsidR="000F0E7C" w:rsidRDefault="00192A26" w:rsidP="00DE77B6">
            <w:pPr>
              <w:jc w:val="right"/>
              <w:cnfStyle w:val="000000100000" w:firstRow="0" w:lastRow="0" w:firstColumn="0" w:lastColumn="0" w:oddVBand="0" w:evenVBand="0" w:oddHBand="1" w:evenHBand="0" w:firstRowFirstColumn="0" w:firstRowLastColumn="0" w:lastRowFirstColumn="0" w:lastRowLastColumn="0"/>
            </w:pPr>
            <w:r>
              <w:t>62.62</w:t>
            </w:r>
          </w:p>
        </w:tc>
        <w:tc>
          <w:tcPr>
            <w:tcW w:w="1696" w:type="dxa"/>
          </w:tcPr>
          <w:p w:rsidR="000F0E7C" w:rsidRDefault="00192A26" w:rsidP="00DE77B6">
            <w:pPr>
              <w:jc w:val="right"/>
              <w:cnfStyle w:val="000000100000" w:firstRow="0" w:lastRow="0" w:firstColumn="0" w:lastColumn="0" w:oddVBand="0" w:evenVBand="0" w:oddHBand="1" w:evenHBand="0" w:firstRowFirstColumn="0" w:firstRowLastColumn="0" w:lastRowFirstColumn="0" w:lastRowLastColumn="0"/>
            </w:pPr>
            <w:r>
              <w:t>100</w:t>
            </w:r>
            <w:r w:rsidR="00DE77B6">
              <w:t>.00</w:t>
            </w:r>
          </w:p>
        </w:tc>
      </w:tr>
      <w:tr w:rsidR="000F0E7C" w:rsidTr="008465A7">
        <w:tc>
          <w:tcPr>
            <w:cnfStyle w:val="001000000000" w:firstRow="0" w:lastRow="0" w:firstColumn="1" w:lastColumn="0" w:oddVBand="0" w:evenVBand="0" w:oddHBand="0" w:evenHBand="0" w:firstRowFirstColumn="0" w:firstRowLastColumn="0" w:lastRowFirstColumn="0" w:lastRowLastColumn="0"/>
            <w:tcW w:w="3256" w:type="dxa"/>
          </w:tcPr>
          <w:p w:rsidR="000F0E7C" w:rsidRDefault="000F0E7C" w:rsidP="001C7205">
            <w:r>
              <w:lastRenderedPageBreak/>
              <w:t>Regex disabled, exact match</w:t>
            </w:r>
          </w:p>
        </w:tc>
        <w:tc>
          <w:tcPr>
            <w:tcW w:w="1701" w:type="dxa"/>
          </w:tcPr>
          <w:p w:rsidR="000F0E7C" w:rsidRDefault="008465A7" w:rsidP="00DE77B6">
            <w:pPr>
              <w:jc w:val="right"/>
              <w:cnfStyle w:val="000000000000" w:firstRow="0" w:lastRow="0" w:firstColumn="0" w:lastColumn="0" w:oddVBand="0" w:evenVBand="0" w:oddHBand="0" w:evenHBand="0" w:firstRowFirstColumn="0" w:firstRowLastColumn="0" w:lastRowFirstColumn="0" w:lastRowLastColumn="0"/>
            </w:pPr>
            <w:r>
              <w:t>22.22</w:t>
            </w:r>
          </w:p>
        </w:tc>
        <w:tc>
          <w:tcPr>
            <w:tcW w:w="1841" w:type="dxa"/>
          </w:tcPr>
          <w:p w:rsidR="000F0E7C" w:rsidRDefault="008465A7" w:rsidP="00DE77B6">
            <w:pPr>
              <w:jc w:val="right"/>
              <w:cnfStyle w:val="000000000000" w:firstRow="0" w:lastRow="0" w:firstColumn="0" w:lastColumn="0" w:oddVBand="0" w:evenVBand="0" w:oddHBand="0" w:evenHBand="0" w:firstRowFirstColumn="0" w:firstRowLastColumn="0" w:lastRowFirstColumn="0" w:lastRowLastColumn="0"/>
            </w:pPr>
            <w:r>
              <w:t>42.28</w:t>
            </w:r>
          </w:p>
        </w:tc>
        <w:tc>
          <w:tcPr>
            <w:tcW w:w="1696" w:type="dxa"/>
          </w:tcPr>
          <w:p w:rsidR="000F0E7C" w:rsidRDefault="008465A7" w:rsidP="00DE77B6">
            <w:pPr>
              <w:jc w:val="right"/>
              <w:cnfStyle w:val="000000000000" w:firstRow="0" w:lastRow="0" w:firstColumn="0" w:lastColumn="0" w:oddVBand="0" w:evenVBand="0" w:oddHBand="0" w:evenHBand="0" w:firstRowFirstColumn="0" w:firstRowLastColumn="0" w:lastRowFirstColumn="0" w:lastRowLastColumn="0"/>
            </w:pPr>
            <w:r>
              <w:t>66.67</w:t>
            </w:r>
          </w:p>
        </w:tc>
      </w:tr>
      <w:tr w:rsidR="000F0E7C" w:rsidTr="00846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rsidR="000F0E7C" w:rsidRDefault="000F0E7C" w:rsidP="001C7205">
            <w:r>
              <w:t>Regex enabled, fuzzy match (&gt;85%)</w:t>
            </w:r>
          </w:p>
        </w:tc>
        <w:tc>
          <w:tcPr>
            <w:tcW w:w="1701" w:type="dxa"/>
          </w:tcPr>
          <w:p w:rsidR="000F0E7C" w:rsidRDefault="00DE77B6" w:rsidP="00DE77B6">
            <w:pPr>
              <w:jc w:val="right"/>
              <w:cnfStyle w:val="000000100000" w:firstRow="0" w:lastRow="0" w:firstColumn="0" w:lastColumn="0" w:oddVBand="0" w:evenVBand="0" w:oddHBand="1" w:evenHBand="0" w:firstRowFirstColumn="0" w:firstRowLastColumn="0" w:lastRowFirstColumn="0" w:lastRowLastColumn="0"/>
            </w:pPr>
            <w:r>
              <w:t>50.00</w:t>
            </w:r>
          </w:p>
        </w:tc>
        <w:tc>
          <w:tcPr>
            <w:tcW w:w="1841" w:type="dxa"/>
          </w:tcPr>
          <w:p w:rsidR="000F0E7C" w:rsidRDefault="007320FD" w:rsidP="00DE77B6">
            <w:pPr>
              <w:jc w:val="right"/>
              <w:cnfStyle w:val="000000100000" w:firstRow="0" w:lastRow="0" w:firstColumn="0" w:lastColumn="0" w:oddVBand="0" w:evenVBand="0" w:oddHBand="1" w:evenHBand="0" w:firstRowFirstColumn="0" w:firstRowLastColumn="0" w:lastRowFirstColumn="0" w:lastRowLastColumn="0"/>
            </w:pPr>
            <w:r>
              <w:t>6</w:t>
            </w:r>
            <w:r w:rsidR="00DE77B6">
              <w:t>9.12</w:t>
            </w:r>
          </w:p>
        </w:tc>
        <w:tc>
          <w:tcPr>
            <w:tcW w:w="1696" w:type="dxa"/>
          </w:tcPr>
          <w:p w:rsidR="000F0E7C" w:rsidRDefault="00DE77B6" w:rsidP="00DE77B6">
            <w:pPr>
              <w:jc w:val="right"/>
              <w:cnfStyle w:val="000000100000" w:firstRow="0" w:lastRow="0" w:firstColumn="0" w:lastColumn="0" w:oddVBand="0" w:evenVBand="0" w:oddHBand="1" w:evenHBand="0" w:firstRowFirstColumn="0" w:firstRowLastColumn="0" w:lastRowFirstColumn="0" w:lastRowLastColumn="0"/>
            </w:pPr>
            <w:r>
              <w:t>100.00</w:t>
            </w:r>
          </w:p>
        </w:tc>
      </w:tr>
      <w:tr w:rsidR="000F0E7C" w:rsidTr="008465A7">
        <w:tc>
          <w:tcPr>
            <w:cnfStyle w:val="001000000000" w:firstRow="0" w:lastRow="0" w:firstColumn="1" w:lastColumn="0" w:oddVBand="0" w:evenVBand="0" w:oddHBand="0" w:evenHBand="0" w:firstRowFirstColumn="0" w:firstRowLastColumn="0" w:lastRowFirstColumn="0" w:lastRowLastColumn="0"/>
            <w:tcW w:w="3256" w:type="dxa"/>
          </w:tcPr>
          <w:p w:rsidR="000F0E7C" w:rsidRDefault="000F0E7C" w:rsidP="001C7205">
            <w:r>
              <w:t>Regex disabled, fuzzy match (&gt;85%)</w:t>
            </w:r>
          </w:p>
        </w:tc>
        <w:tc>
          <w:tcPr>
            <w:tcW w:w="1701" w:type="dxa"/>
          </w:tcPr>
          <w:p w:rsidR="000F0E7C" w:rsidRDefault="008465A7" w:rsidP="00DE77B6">
            <w:pPr>
              <w:jc w:val="right"/>
              <w:cnfStyle w:val="000000000000" w:firstRow="0" w:lastRow="0" w:firstColumn="0" w:lastColumn="0" w:oddVBand="0" w:evenVBand="0" w:oddHBand="0" w:evenHBand="0" w:firstRowFirstColumn="0" w:firstRowLastColumn="0" w:lastRowFirstColumn="0" w:lastRowLastColumn="0"/>
            </w:pPr>
            <w:r>
              <w:t>50.00</w:t>
            </w:r>
          </w:p>
        </w:tc>
        <w:tc>
          <w:tcPr>
            <w:tcW w:w="1841" w:type="dxa"/>
          </w:tcPr>
          <w:p w:rsidR="000F0E7C" w:rsidRDefault="008465A7" w:rsidP="00DE77B6">
            <w:pPr>
              <w:jc w:val="right"/>
              <w:cnfStyle w:val="000000000000" w:firstRow="0" w:lastRow="0" w:firstColumn="0" w:lastColumn="0" w:oddVBand="0" w:evenVBand="0" w:oddHBand="0" w:evenHBand="0" w:firstRowFirstColumn="0" w:firstRowLastColumn="0" w:lastRowFirstColumn="0" w:lastRowLastColumn="0"/>
            </w:pPr>
            <w:r>
              <w:t>77.44</w:t>
            </w:r>
          </w:p>
        </w:tc>
        <w:tc>
          <w:tcPr>
            <w:tcW w:w="1696" w:type="dxa"/>
          </w:tcPr>
          <w:p w:rsidR="000F0E7C" w:rsidRDefault="008465A7" w:rsidP="00DE77B6">
            <w:pPr>
              <w:jc w:val="right"/>
              <w:cnfStyle w:val="000000000000" w:firstRow="0" w:lastRow="0" w:firstColumn="0" w:lastColumn="0" w:oddVBand="0" w:evenVBand="0" w:oddHBand="0" w:evenHBand="0" w:firstRowFirstColumn="0" w:firstRowLastColumn="0" w:lastRowFirstColumn="0" w:lastRowLastColumn="0"/>
            </w:pPr>
            <w:r>
              <w:t>100.00</w:t>
            </w:r>
          </w:p>
        </w:tc>
      </w:tr>
    </w:tbl>
    <w:p w:rsidR="000F0E7C" w:rsidRDefault="000F0E7C" w:rsidP="001C7205"/>
    <w:p w:rsidR="00A1489C" w:rsidRPr="001C7205" w:rsidRDefault="00303ECC" w:rsidP="001C7205">
      <w:r>
        <w:t>Hence, the final implementation of regex enabled and exact match only was implemented in the final system.</w:t>
      </w:r>
    </w:p>
    <w:p w:rsidR="00E248D2" w:rsidRDefault="00E248D2" w:rsidP="00E248D2"/>
    <w:p w:rsidR="00E248D2" w:rsidRPr="00E248D2" w:rsidRDefault="00E248D2" w:rsidP="00E248D2">
      <w:pPr>
        <w:pStyle w:val="Heading3"/>
      </w:pPr>
      <w:bookmarkStart w:id="203" w:name="_Toc485851445"/>
      <w:r>
        <w:t>Other Algorithm Tests</w:t>
      </w:r>
      <w:bookmarkEnd w:id="203"/>
    </w:p>
    <w:p w:rsidR="002C2390" w:rsidRDefault="002C2390" w:rsidP="00EF3D2C">
      <w:r>
        <w:t xml:space="preserve">The algorithm to extract unique cars from the entire list as returned by OpenALPR was used in the OpenALPR for all testing from walking around onwards. The algorithm worked extremely well, </w:t>
      </w:r>
      <w:r w:rsidR="00283E15">
        <w:t>and successfully segregated unique cars from one another.</w:t>
      </w:r>
    </w:p>
    <w:p w:rsidR="002C2390" w:rsidRDefault="002C2390" w:rsidP="00EF3D2C"/>
    <w:p w:rsidR="00341870" w:rsidRDefault="00341870" w:rsidP="00341870">
      <w:pPr>
        <w:pStyle w:val="Heading3"/>
      </w:pPr>
      <w:bookmarkStart w:id="204" w:name="_Toc485851446"/>
      <w:r>
        <w:t>Database Test</w:t>
      </w:r>
      <w:bookmarkEnd w:id="204"/>
    </w:p>
    <w:p w:rsidR="00341870" w:rsidRDefault="00341870" w:rsidP="00341870">
      <w:r>
        <w:t>Database operations for license plate detection revolved around detecting unprocessed videos, and the addition of each unique, detected, car to after OpenALPR. Both these operations were confirmed to be working as expected – entries were verified in the Django administration panels</w:t>
      </w:r>
      <w:r w:rsidR="00672FEB">
        <w:t xml:space="preserve"> (</w:t>
      </w:r>
      <w:r w:rsidR="00672FEB">
        <w:fldChar w:fldCharType="begin"/>
      </w:r>
      <w:r w:rsidR="00672FEB">
        <w:instrText xml:space="preserve"> REF _Ref485848615 \h </w:instrText>
      </w:r>
      <w:r w:rsidR="00672FEB">
        <w:fldChar w:fldCharType="separate"/>
      </w:r>
      <w:r w:rsidR="00D701CC">
        <w:t xml:space="preserve">Figure </w:t>
      </w:r>
      <w:r w:rsidR="00D701CC">
        <w:rPr>
          <w:noProof/>
        </w:rPr>
        <w:t>28</w:t>
      </w:r>
      <w:r w:rsidR="00672FEB">
        <w:fldChar w:fldCharType="end"/>
      </w:r>
      <w:r w:rsidR="00672FEB">
        <w:t xml:space="preserve">, </w:t>
      </w:r>
      <w:r w:rsidR="00672FEB">
        <w:fldChar w:fldCharType="begin"/>
      </w:r>
      <w:r w:rsidR="00672FEB">
        <w:instrText xml:space="preserve"> REF _Ref485848618 \h </w:instrText>
      </w:r>
      <w:r w:rsidR="00672FEB">
        <w:fldChar w:fldCharType="separate"/>
      </w:r>
      <w:r w:rsidR="00D701CC">
        <w:t xml:space="preserve">Figure </w:t>
      </w:r>
      <w:r w:rsidR="00D701CC">
        <w:rPr>
          <w:noProof/>
        </w:rPr>
        <w:t>29</w:t>
      </w:r>
      <w:r w:rsidR="00672FEB">
        <w:fldChar w:fldCharType="end"/>
      </w:r>
      <w:r w:rsidR="00672FEB">
        <w:t>)</w:t>
      </w:r>
      <w:r>
        <w:t>.</w:t>
      </w:r>
    </w:p>
    <w:p w:rsidR="00341870" w:rsidRDefault="00341870" w:rsidP="00341870">
      <w:pPr>
        <w:keepNext/>
      </w:pPr>
      <w:r>
        <w:rPr>
          <w:noProof/>
          <w:lang w:eastAsia="en-GB"/>
        </w:rPr>
        <w:drawing>
          <wp:inline distT="0" distB="0" distL="0" distR="0" wp14:anchorId="4C74446C" wp14:editId="0AC75454">
            <wp:extent cx="5400040" cy="2220595"/>
            <wp:effectExtent l="190500" t="190500" r="181610" b="1987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2220595"/>
                    </a:xfrm>
                    <a:prstGeom prst="rect">
                      <a:avLst/>
                    </a:prstGeom>
                    <a:ln>
                      <a:noFill/>
                    </a:ln>
                    <a:effectLst>
                      <a:outerShdw blurRad="190500" algn="tl" rotWithShape="0">
                        <a:srgbClr val="000000">
                          <a:alpha val="70000"/>
                        </a:srgbClr>
                      </a:outerShdw>
                    </a:effectLst>
                  </pic:spPr>
                </pic:pic>
              </a:graphicData>
            </a:graphic>
          </wp:inline>
        </w:drawing>
      </w:r>
    </w:p>
    <w:p w:rsidR="00341870" w:rsidRDefault="00341870" w:rsidP="002E6B05">
      <w:pPr>
        <w:pStyle w:val="Caption"/>
      </w:pPr>
      <w:bookmarkStart w:id="205" w:name="_Ref485848615"/>
      <w:bookmarkStart w:id="206" w:name="_Toc485851342"/>
      <w:r>
        <w:t xml:space="preserve">Figure </w:t>
      </w:r>
      <w:fldSimple w:instr=" SEQ Figure \* ARABIC ">
        <w:r w:rsidR="00D701CC">
          <w:rPr>
            <w:noProof/>
          </w:rPr>
          <w:t>28</w:t>
        </w:r>
      </w:fldSimple>
      <w:bookmarkEnd w:id="205"/>
      <w:r>
        <w:t>: Videos to be processed</w:t>
      </w:r>
      <w:bookmarkEnd w:id="206"/>
    </w:p>
    <w:p w:rsidR="00341870" w:rsidRDefault="00341870" w:rsidP="00341870"/>
    <w:p w:rsidR="00341870" w:rsidRDefault="00341870" w:rsidP="00341870">
      <w:pPr>
        <w:keepNext/>
      </w:pPr>
      <w:r>
        <w:rPr>
          <w:noProof/>
          <w:lang w:eastAsia="en-GB"/>
        </w:rPr>
        <w:lastRenderedPageBreak/>
        <w:drawing>
          <wp:inline distT="0" distB="0" distL="0" distR="0" wp14:anchorId="71F8BF9B" wp14:editId="59387772">
            <wp:extent cx="5400040" cy="2228215"/>
            <wp:effectExtent l="190500" t="190500" r="181610" b="1911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2228215"/>
                    </a:xfrm>
                    <a:prstGeom prst="rect">
                      <a:avLst/>
                    </a:prstGeom>
                    <a:ln>
                      <a:noFill/>
                    </a:ln>
                    <a:effectLst>
                      <a:outerShdw blurRad="190500" algn="tl" rotWithShape="0">
                        <a:srgbClr val="000000">
                          <a:alpha val="70000"/>
                        </a:srgbClr>
                      </a:outerShdw>
                    </a:effectLst>
                  </pic:spPr>
                </pic:pic>
              </a:graphicData>
            </a:graphic>
          </wp:inline>
        </w:drawing>
      </w:r>
    </w:p>
    <w:p w:rsidR="00341870" w:rsidRDefault="00341870" w:rsidP="002E6B05">
      <w:pPr>
        <w:pStyle w:val="Caption"/>
      </w:pPr>
      <w:bookmarkStart w:id="207" w:name="_Ref485848618"/>
      <w:bookmarkStart w:id="208" w:name="_Toc485851343"/>
      <w:r>
        <w:t xml:space="preserve">Figure </w:t>
      </w:r>
      <w:fldSimple w:instr=" SEQ Figure \* ARABIC ">
        <w:r w:rsidR="00D701CC">
          <w:rPr>
            <w:noProof/>
          </w:rPr>
          <w:t>29</w:t>
        </w:r>
      </w:fldSimple>
      <w:bookmarkEnd w:id="207"/>
      <w:r>
        <w:t>: Added plates</w:t>
      </w:r>
      <w:bookmarkEnd w:id="208"/>
    </w:p>
    <w:p w:rsidR="00341870" w:rsidRDefault="00341870" w:rsidP="00341870"/>
    <w:p w:rsidR="00EF3D2C" w:rsidRDefault="00EF3D2C" w:rsidP="00341870">
      <w:pPr>
        <w:pStyle w:val="Heading3"/>
      </w:pPr>
      <w:bookmarkStart w:id="209" w:name="_Ref485846786"/>
      <w:bookmarkStart w:id="210" w:name="_Ref485847258"/>
      <w:bookmarkStart w:id="211" w:name="_Toc485851447"/>
      <w:r>
        <w:t>Performance</w:t>
      </w:r>
      <w:bookmarkEnd w:id="209"/>
      <w:bookmarkEnd w:id="210"/>
      <w:bookmarkEnd w:id="211"/>
    </w:p>
    <w:p w:rsidR="00084F27" w:rsidRDefault="00084F27" w:rsidP="002E6B05">
      <w:pPr>
        <w:pStyle w:val="Caption"/>
      </w:pPr>
      <w:bookmarkStart w:id="212" w:name="_Ref485849284"/>
      <w:bookmarkStart w:id="213" w:name="_Toc485851370"/>
      <w:r>
        <w:t xml:space="preserve">Table </w:t>
      </w:r>
      <w:fldSimple w:instr=" SEQ Table \* ARABIC ">
        <w:r w:rsidR="00D701CC">
          <w:rPr>
            <w:noProof/>
          </w:rPr>
          <w:t>13</w:t>
        </w:r>
      </w:fldSimple>
      <w:bookmarkEnd w:id="212"/>
      <w:r>
        <w:t>: Performance stats</w:t>
      </w:r>
      <w:bookmarkEnd w:id="213"/>
    </w:p>
    <w:tbl>
      <w:tblPr>
        <w:tblStyle w:val="ListTable3"/>
        <w:tblW w:w="0" w:type="auto"/>
        <w:tblLook w:val="04A0" w:firstRow="1" w:lastRow="0" w:firstColumn="1" w:lastColumn="0" w:noHBand="0" w:noVBand="1"/>
      </w:tblPr>
      <w:tblGrid>
        <w:gridCol w:w="2405"/>
        <w:gridCol w:w="2835"/>
        <w:gridCol w:w="3254"/>
      </w:tblGrid>
      <w:tr w:rsidR="00D47CCD" w:rsidTr="00176EF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05" w:type="dxa"/>
          </w:tcPr>
          <w:p w:rsidR="00D47CCD" w:rsidRDefault="00D47CCD" w:rsidP="00084F27"/>
        </w:tc>
        <w:tc>
          <w:tcPr>
            <w:tcW w:w="2835" w:type="dxa"/>
          </w:tcPr>
          <w:p w:rsidR="00D47CCD" w:rsidRDefault="00D47CCD" w:rsidP="00084F27">
            <w:pPr>
              <w:cnfStyle w:val="100000000000" w:firstRow="1" w:lastRow="0" w:firstColumn="0" w:lastColumn="0" w:oddVBand="0" w:evenVBand="0" w:oddHBand="0" w:evenHBand="0" w:firstRowFirstColumn="0" w:firstRowLastColumn="0" w:lastRowFirstColumn="0" w:lastRowLastColumn="0"/>
            </w:pPr>
            <w:r>
              <w:t xml:space="preserve">FPS on </w:t>
            </w:r>
            <w:r w:rsidR="00F67C74">
              <w:t xml:space="preserve">Intel </w:t>
            </w:r>
            <w:r>
              <w:t>i5-4690K (4.5GHz)</w:t>
            </w:r>
          </w:p>
        </w:tc>
        <w:tc>
          <w:tcPr>
            <w:tcW w:w="3254" w:type="dxa"/>
          </w:tcPr>
          <w:p w:rsidR="00D47CCD" w:rsidRDefault="00D47CCD" w:rsidP="00084F27">
            <w:pPr>
              <w:cnfStyle w:val="100000000000" w:firstRow="1" w:lastRow="0" w:firstColumn="0" w:lastColumn="0" w:oddVBand="0" w:evenVBand="0" w:oddHBand="0" w:evenHBand="0" w:firstRowFirstColumn="0" w:firstRowLastColumn="0" w:lastRowFirstColumn="0" w:lastRowLastColumn="0"/>
            </w:pPr>
            <w:r>
              <w:t xml:space="preserve">FPS on </w:t>
            </w:r>
            <w:r w:rsidRPr="00084F27">
              <w:t>ARM Cortex-A53</w:t>
            </w:r>
            <w:r>
              <w:t xml:space="preserve"> (1.2GHz)</w:t>
            </w:r>
          </w:p>
        </w:tc>
      </w:tr>
      <w:tr w:rsidR="00D47CCD" w:rsidTr="00176E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rsidR="00D47CCD" w:rsidRPr="00084F27" w:rsidRDefault="00F2503D" w:rsidP="00E82F22">
            <w:pPr>
              <w:rPr>
                <w:b w:val="0"/>
              </w:rPr>
            </w:pPr>
            <w:r>
              <w:rPr>
                <w:b w:val="0"/>
              </w:rPr>
              <w:t>Parallel, 3 of 4 cores</w:t>
            </w:r>
          </w:p>
        </w:tc>
        <w:tc>
          <w:tcPr>
            <w:tcW w:w="2835" w:type="dxa"/>
          </w:tcPr>
          <w:p w:rsidR="00D47CCD" w:rsidRPr="00BB7EAF" w:rsidRDefault="00D47CCD" w:rsidP="00084F27">
            <w:pPr>
              <w:jc w:val="right"/>
              <w:cnfStyle w:val="000000100000" w:firstRow="0" w:lastRow="0" w:firstColumn="0" w:lastColumn="0" w:oddVBand="0" w:evenVBand="0" w:oddHBand="1" w:evenHBand="0" w:firstRowFirstColumn="0" w:firstRowLastColumn="0" w:lastRowFirstColumn="0" w:lastRowLastColumn="0"/>
            </w:pPr>
            <w:r w:rsidRPr="00BB7EAF">
              <w:t>11.79</w:t>
            </w:r>
          </w:p>
        </w:tc>
        <w:tc>
          <w:tcPr>
            <w:tcW w:w="3254" w:type="dxa"/>
          </w:tcPr>
          <w:p w:rsidR="00D47CCD" w:rsidRPr="00BB7EAF" w:rsidRDefault="00D47CCD" w:rsidP="00084F27">
            <w:pPr>
              <w:jc w:val="right"/>
              <w:cnfStyle w:val="000000100000" w:firstRow="0" w:lastRow="0" w:firstColumn="0" w:lastColumn="0" w:oddVBand="0" w:evenVBand="0" w:oddHBand="1" w:evenHBand="0" w:firstRowFirstColumn="0" w:firstRowLastColumn="0" w:lastRowFirstColumn="0" w:lastRowLastColumn="0"/>
            </w:pPr>
            <w:r w:rsidRPr="00BB7EAF">
              <w:t>1.08</w:t>
            </w:r>
          </w:p>
        </w:tc>
      </w:tr>
      <w:tr w:rsidR="00D47CCD" w:rsidTr="00176EF3">
        <w:tc>
          <w:tcPr>
            <w:cnfStyle w:val="001000000000" w:firstRow="0" w:lastRow="0" w:firstColumn="1" w:lastColumn="0" w:oddVBand="0" w:evenVBand="0" w:oddHBand="0" w:evenHBand="0" w:firstRowFirstColumn="0" w:firstRowLastColumn="0" w:lastRowFirstColumn="0" w:lastRowLastColumn="0"/>
            <w:tcW w:w="2405" w:type="dxa"/>
          </w:tcPr>
          <w:p w:rsidR="00D47CCD" w:rsidRPr="00084F27" w:rsidRDefault="00F2503D" w:rsidP="00E82F22">
            <w:pPr>
              <w:rPr>
                <w:b w:val="0"/>
              </w:rPr>
            </w:pPr>
            <w:r>
              <w:rPr>
                <w:b w:val="0"/>
              </w:rPr>
              <w:t>Serial</w:t>
            </w:r>
          </w:p>
        </w:tc>
        <w:tc>
          <w:tcPr>
            <w:tcW w:w="2835" w:type="dxa"/>
          </w:tcPr>
          <w:p w:rsidR="00D47CCD" w:rsidRPr="00BB7EAF" w:rsidRDefault="00F2503D" w:rsidP="00084F27">
            <w:pPr>
              <w:jc w:val="right"/>
              <w:cnfStyle w:val="000000000000" w:firstRow="0" w:lastRow="0" w:firstColumn="0" w:lastColumn="0" w:oddVBand="0" w:evenVBand="0" w:oddHBand="0" w:evenHBand="0" w:firstRowFirstColumn="0" w:firstRowLastColumn="0" w:lastRowFirstColumn="0" w:lastRowLastColumn="0"/>
            </w:pPr>
            <w:r w:rsidRPr="00BB7EAF">
              <w:t>4.04</w:t>
            </w:r>
          </w:p>
        </w:tc>
        <w:tc>
          <w:tcPr>
            <w:tcW w:w="3254" w:type="dxa"/>
          </w:tcPr>
          <w:p w:rsidR="00D47CCD" w:rsidRPr="00BB7EAF" w:rsidRDefault="00F2503D" w:rsidP="00084F27">
            <w:pPr>
              <w:jc w:val="right"/>
              <w:cnfStyle w:val="000000000000" w:firstRow="0" w:lastRow="0" w:firstColumn="0" w:lastColumn="0" w:oddVBand="0" w:evenVBand="0" w:oddHBand="0" w:evenHBand="0" w:firstRowFirstColumn="0" w:firstRowLastColumn="0" w:lastRowFirstColumn="0" w:lastRowLastColumn="0"/>
            </w:pPr>
            <w:r w:rsidRPr="00BB7EAF">
              <w:t>0.38</w:t>
            </w:r>
          </w:p>
        </w:tc>
      </w:tr>
    </w:tbl>
    <w:p w:rsidR="00084F27" w:rsidRDefault="00084F27" w:rsidP="00084F27"/>
    <w:p w:rsidR="00084F27" w:rsidRDefault="00F67C74" w:rsidP="00084F27">
      <w:r>
        <w:t>Performance was unfortunately slow on the Raspberry Pi</w:t>
      </w:r>
      <w:r w:rsidR="00A37D2C">
        <w:t xml:space="preserve"> (</w:t>
      </w:r>
      <w:r w:rsidR="00A37D2C">
        <w:fldChar w:fldCharType="begin"/>
      </w:r>
      <w:r w:rsidR="00A37D2C">
        <w:instrText xml:space="preserve"> REF _Ref485849284 \h </w:instrText>
      </w:r>
      <w:r w:rsidR="00A37D2C">
        <w:fldChar w:fldCharType="separate"/>
      </w:r>
      <w:r w:rsidR="00D701CC">
        <w:t xml:space="preserve">Table </w:t>
      </w:r>
      <w:r w:rsidR="00D701CC">
        <w:rPr>
          <w:noProof/>
        </w:rPr>
        <w:t>13</w:t>
      </w:r>
      <w:r w:rsidR="00A37D2C">
        <w:fldChar w:fldCharType="end"/>
      </w:r>
      <w:r w:rsidR="00A37D2C">
        <w:t>)</w:t>
      </w:r>
      <w:r>
        <w:t xml:space="preserve">, even with the parallel implementation. It was concluded that although the performance is slow, </w:t>
      </w:r>
      <w:r w:rsidR="00176EF3">
        <w:t>it was adequate for this system as it was aimed at residential roads. Hence, given the current implementation of a queue of recorded videos on disk, the system would have adequate time to catch up on the processing on videos during periods where little to no cars pass by (night time).</w:t>
      </w:r>
    </w:p>
    <w:p w:rsidR="00176EF3" w:rsidRDefault="00176EF3" w:rsidP="00084F27"/>
    <w:p w:rsidR="00176EF3" w:rsidRDefault="00176EF3" w:rsidP="00084F27">
      <w:r>
        <w:t xml:space="preserve">Unfortunately, this system would not be able to </w:t>
      </w:r>
      <w:r w:rsidR="000119B5">
        <w:t>be used</w:t>
      </w:r>
      <w:r>
        <w:t xml:space="preserve"> on busy roads as real time operation required 5 FPS. However, with more powerful hardware, real-time operation is possible as demonstrated using a desktop class CPU. GPU acceleration </w:t>
      </w:r>
      <w:r w:rsidR="00177B2E">
        <w:t>was</w:t>
      </w:r>
      <w:r>
        <w:t xml:space="preserve"> also supported inside OpenALPR but </w:t>
      </w:r>
      <w:r w:rsidR="000119B5">
        <w:t>both</w:t>
      </w:r>
      <w:r>
        <w:t xml:space="preserve"> avenues </w:t>
      </w:r>
      <w:r w:rsidR="00F957BA">
        <w:t>went</w:t>
      </w:r>
      <w:r>
        <w:t xml:space="preserve"> out</w:t>
      </w:r>
      <w:r w:rsidR="00660893">
        <w:t xml:space="preserve"> of project s</w:t>
      </w:r>
      <w:r>
        <w:t>cope.</w:t>
      </w:r>
    </w:p>
    <w:p w:rsidR="00176EF3" w:rsidRDefault="00176EF3" w:rsidP="00084F27"/>
    <w:p w:rsidR="00F67C74" w:rsidRDefault="00F67C74" w:rsidP="00F67C74">
      <w:pPr>
        <w:pStyle w:val="Heading3"/>
      </w:pPr>
      <w:bookmarkStart w:id="214" w:name="_Toc485851448"/>
      <w:r>
        <w:t>Summary</w:t>
      </w:r>
      <w:bookmarkEnd w:id="214"/>
    </w:p>
    <w:p w:rsidR="00317E64" w:rsidRDefault="00225D0A" w:rsidP="00225D0A">
      <w:r>
        <w:t xml:space="preserve">From the project specifications, a </w:t>
      </w:r>
      <w:r w:rsidRPr="006C76F4">
        <w:rPr>
          <w:i/>
        </w:rPr>
        <w:t>“[UK style] number plate recognition system using existing computer vision algorithms on a low-cost, readily available hardware platform”</w:t>
      </w:r>
      <w:r>
        <w:t xml:space="preserve"> was desired. Extensive testing showed this specification to be fulfilled. While improvements can be made in the realm of improving minimum detection </w:t>
      </w:r>
      <w:r>
        <w:lastRenderedPageBreak/>
        <w:t>values, night time operation, and improved optimal pre-warp parameters, the time required to test these would increase substantially.</w:t>
      </w:r>
    </w:p>
    <w:p w:rsidR="00317E64" w:rsidRDefault="00317E64" w:rsidP="00225D0A"/>
    <w:p w:rsidR="00FC06DA" w:rsidRDefault="00225D0A" w:rsidP="00225D0A">
      <w:r>
        <w:t>Hence, the status of the license plate dete</w:t>
      </w:r>
      <w:r w:rsidR="00FC06DA">
        <w:t>ction module was judged to have fulfilled the project specification, and was at</w:t>
      </w:r>
      <w:r>
        <w:t xml:space="preserve"> least of </w:t>
      </w:r>
      <w:r w:rsidR="00FC06DA">
        <w:t xml:space="preserve">the standard required of a </w:t>
      </w:r>
      <w:r>
        <w:t>minimum viable product</w:t>
      </w:r>
      <w:r w:rsidR="00FC06DA">
        <w:t xml:space="preserve"> in production.</w:t>
      </w:r>
    </w:p>
    <w:p w:rsidR="00FC06DA" w:rsidRDefault="00FC06DA" w:rsidP="00225D0A"/>
    <w:p w:rsidR="005E3F59" w:rsidRDefault="005E3F59" w:rsidP="00FC06DA">
      <w:pPr>
        <w:pStyle w:val="Heading2"/>
      </w:pPr>
      <w:bookmarkStart w:id="215" w:name="_Toc485851449"/>
      <w:r>
        <w:t>Peer to Peer Network</w:t>
      </w:r>
      <w:bookmarkEnd w:id="215"/>
    </w:p>
    <w:p w:rsidR="006F37B9" w:rsidRDefault="006F37B9" w:rsidP="006F37B9">
      <w:pPr>
        <w:rPr>
          <w:lang w:val="en-US"/>
        </w:rPr>
      </w:pPr>
    </w:p>
    <w:p w:rsidR="006F37B9" w:rsidRDefault="00CC3979" w:rsidP="006F37B9">
      <w:pPr>
        <w:rPr>
          <w:lang w:val="en-US"/>
        </w:rPr>
      </w:pPr>
      <w:r>
        <w:t>This section details the</w:t>
      </w:r>
      <w:r w:rsidR="00BB4ECA">
        <w:t xml:space="preserve"> brief</w:t>
      </w:r>
      <w:r>
        <w:t xml:space="preserve"> testing of the P2P network</w:t>
      </w:r>
      <w:r w:rsidR="00BB4ECA">
        <w:t xml:space="preserve"> as there was quantitative measurement. The testing i</w:t>
      </w:r>
      <w:r>
        <w:t xml:space="preserve">s split </w:t>
      </w:r>
      <w:r w:rsidR="00E82F22">
        <w:t>by</w:t>
      </w:r>
      <w:r>
        <w:t xml:space="preserve"> network function.</w:t>
      </w:r>
    </w:p>
    <w:p w:rsidR="006F37B9" w:rsidRPr="006F37B9" w:rsidRDefault="006F37B9" w:rsidP="006F37B9">
      <w:pPr>
        <w:rPr>
          <w:lang w:val="en-US"/>
        </w:rPr>
      </w:pPr>
    </w:p>
    <w:p w:rsidR="00F042AE" w:rsidRDefault="00E92083" w:rsidP="00FA494E">
      <w:pPr>
        <w:pStyle w:val="Heading3"/>
        <w:rPr>
          <w:lang w:val="en-US"/>
        </w:rPr>
      </w:pPr>
      <w:bookmarkStart w:id="216" w:name="_Toc485851450"/>
      <w:r>
        <w:rPr>
          <w:lang w:val="en-US"/>
        </w:rPr>
        <w:t>Inter Peer</w:t>
      </w:r>
      <w:bookmarkEnd w:id="216"/>
    </w:p>
    <w:p w:rsidR="00A117B3" w:rsidRPr="00A117B3" w:rsidRDefault="00A117B3" w:rsidP="00A117B3">
      <w:pPr>
        <w:rPr>
          <w:lang w:val="en-US"/>
        </w:rPr>
      </w:pPr>
    </w:p>
    <w:p w:rsidR="00E82F22" w:rsidRDefault="00FA494E" w:rsidP="00E82F22">
      <w:pPr>
        <w:pStyle w:val="Heading4"/>
        <w:rPr>
          <w:lang w:val="en-US"/>
        </w:rPr>
      </w:pPr>
      <w:bookmarkStart w:id="217" w:name="_Toc485851451"/>
      <w:r>
        <w:rPr>
          <w:lang w:val="en-US"/>
        </w:rPr>
        <w:t>Registering</w:t>
      </w:r>
      <w:r w:rsidR="00E92083">
        <w:rPr>
          <w:lang w:val="en-US"/>
        </w:rPr>
        <w:t xml:space="preserve"> with the bootstrap server</w:t>
      </w:r>
      <w:bookmarkEnd w:id="217"/>
    </w:p>
    <w:p w:rsidR="007A42E4" w:rsidRPr="007A42E4" w:rsidRDefault="007A42E4" w:rsidP="007A42E4">
      <w:pPr>
        <w:rPr>
          <w:lang w:val="en-US"/>
        </w:rPr>
      </w:pPr>
    </w:p>
    <w:p w:rsidR="00E82F22" w:rsidRDefault="00E82F22" w:rsidP="002E6B05">
      <w:pPr>
        <w:pStyle w:val="Caption"/>
      </w:pPr>
      <w:bookmarkStart w:id="218" w:name="_Ref485849295"/>
      <w:bookmarkStart w:id="219" w:name="_Toc485851371"/>
      <w:r>
        <w:t xml:space="preserve">Table </w:t>
      </w:r>
      <w:fldSimple w:instr=" SEQ Table \* ARABIC ">
        <w:r w:rsidR="00D701CC">
          <w:rPr>
            <w:noProof/>
          </w:rPr>
          <w:t>14</w:t>
        </w:r>
      </w:fldSimple>
      <w:bookmarkEnd w:id="218"/>
      <w:r>
        <w:t>: P2P Bootstrapping</w:t>
      </w:r>
      <w:bookmarkEnd w:id="219"/>
    </w:p>
    <w:tbl>
      <w:tblPr>
        <w:tblStyle w:val="ListTable3"/>
        <w:tblW w:w="0" w:type="auto"/>
        <w:tblLook w:val="04A0" w:firstRow="1" w:lastRow="0" w:firstColumn="1" w:lastColumn="0" w:noHBand="0" w:noVBand="1"/>
      </w:tblPr>
      <w:tblGrid>
        <w:gridCol w:w="4247"/>
        <w:gridCol w:w="4247"/>
      </w:tblGrid>
      <w:tr w:rsidR="00740B0D" w:rsidTr="00E82F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247" w:type="dxa"/>
          </w:tcPr>
          <w:p w:rsidR="00740B0D" w:rsidRDefault="00E82F22" w:rsidP="00FA494E">
            <w:pPr>
              <w:rPr>
                <w:lang w:val="en-US"/>
              </w:rPr>
            </w:pPr>
            <w:r>
              <w:rPr>
                <w:lang w:val="en-US"/>
              </w:rPr>
              <w:t>Scenario</w:t>
            </w:r>
          </w:p>
        </w:tc>
        <w:tc>
          <w:tcPr>
            <w:tcW w:w="4247" w:type="dxa"/>
          </w:tcPr>
          <w:p w:rsidR="00740B0D" w:rsidRDefault="00E82F22" w:rsidP="00FA494E">
            <w:pPr>
              <w:cnfStyle w:val="100000000000" w:firstRow="1" w:lastRow="0" w:firstColumn="0" w:lastColumn="0" w:oddVBand="0" w:evenVBand="0" w:oddHBand="0" w:evenHBand="0" w:firstRowFirstColumn="0" w:firstRowLastColumn="0" w:lastRowFirstColumn="0" w:lastRowLastColumn="0"/>
              <w:rPr>
                <w:lang w:val="en-US"/>
              </w:rPr>
            </w:pPr>
            <w:r>
              <w:rPr>
                <w:lang w:val="en-US"/>
              </w:rPr>
              <w:t>Result</w:t>
            </w:r>
          </w:p>
        </w:tc>
      </w:tr>
      <w:tr w:rsidR="00740B0D" w:rsidTr="00E82F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rsidR="00740B0D" w:rsidRDefault="00E82F22" w:rsidP="00FA494E">
            <w:pPr>
              <w:rPr>
                <w:lang w:val="en-US"/>
              </w:rPr>
            </w:pPr>
            <w:r>
              <w:rPr>
                <w:lang w:val="en-US"/>
              </w:rPr>
              <w:t>New peer</w:t>
            </w:r>
          </w:p>
        </w:tc>
        <w:tc>
          <w:tcPr>
            <w:tcW w:w="4247" w:type="dxa"/>
          </w:tcPr>
          <w:p w:rsidR="00740B0D" w:rsidRDefault="00E82F22" w:rsidP="00FA494E">
            <w:pPr>
              <w:cnfStyle w:val="000000100000" w:firstRow="0" w:lastRow="0" w:firstColumn="0" w:lastColumn="0" w:oddVBand="0" w:evenVBand="0" w:oddHBand="1" w:evenHBand="0" w:firstRowFirstColumn="0" w:firstRowLastColumn="0" w:lastRowFirstColumn="0" w:lastRowLastColumn="0"/>
              <w:rPr>
                <w:lang w:val="en-US"/>
              </w:rPr>
            </w:pPr>
            <w:r>
              <w:rPr>
                <w:lang w:val="en-US"/>
              </w:rPr>
              <w:t>Successfully registered</w:t>
            </w:r>
          </w:p>
        </w:tc>
      </w:tr>
      <w:tr w:rsidR="00740B0D" w:rsidTr="00E82F22">
        <w:tc>
          <w:tcPr>
            <w:cnfStyle w:val="001000000000" w:firstRow="0" w:lastRow="0" w:firstColumn="1" w:lastColumn="0" w:oddVBand="0" w:evenVBand="0" w:oddHBand="0" w:evenHBand="0" w:firstRowFirstColumn="0" w:firstRowLastColumn="0" w:lastRowFirstColumn="0" w:lastRowLastColumn="0"/>
            <w:tcW w:w="4247" w:type="dxa"/>
          </w:tcPr>
          <w:p w:rsidR="00740B0D" w:rsidRDefault="00555C57" w:rsidP="00FA494E">
            <w:pPr>
              <w:rPr>
                <w:lang w:val="en-US"/>
              </w:rPr>
            </w:pPr>
            <w:r>
              <w:rPr>
                <w:lang w:val="en-US"/>
              </w:rPr>
              <w:t>Existing/</w:t>
            </w:r>
            <w:r w:rsidR="00E82F22">
              <w:rPr>
                <w:lang w:val="en-US"/>
              </w:rPr>
              <w:t>Disconnected peer</w:t>
            </w:r>
          </w:p>
        </w:tc>
        <w:tc>
          <w:tcPr>
            <w:tcW w:w="4247" w:type="dxa"/>
          </w:tcPr>
          <w:p w:rsidR="00E82F22" w:rsidRDefault="00E82F22" w:rsidP="00E82F22">
            <w:pPr>
              <w:cnfStyle w:val="000000000000" w:firstRow="0" w:lastRow="0" w:firstColumn="0" w:lastColumn="0" w:oddVBand="0" w:evenVBand="0" w:oddHBand="0" w:evenHBand="0" w:firstRowFirstColumn="0" w:firstRowLastColumn="0" w:lastRowFirstColumn="0" w:lastRowLastColumn="0"/>
              <w:rPr>
                <w:lang w:val="en-US"/>
              </w:rPr>
            </w:pPr>
            <w:r>
              <w:rPr>
                <w:lang w:val="en-US"/>
              </w:rPr>
              <w:t>Successfully updated</w:t>
            </w:r>
          </w:p>
          <w:p w:rsidR="00E82F22" w:rsidRDefault="00E82F22" w:rsidP="00E82F22">
            <w:pPr>
              <w:cnfStyle w:val="000000000000" w:firstRow="0" w:lastRow="0" w:firstColumn="0" w:lastColumn="0" w:oddVBand="0" w:evenVBand="0" w:oddHBand="0" w:evenHBand="0" w:firstRowFirstColumn="0" w:firstRowLastColumn="0" w:lastRowFirstColumn="0" w:lastRowLastColumn="0"/>
              <w:rPr>
                <w:lang w:val="en-US"/>
              </w:rPr>
            </w:pPr>
            <w:r>
              <w:rPr>
                <w:lang w:val="en-US"/>
              </w:rPr>
              <w:t>New tokens generated</w:t>
            </w:r>
          </w:p>
          <w:p w:rsidR="00740B0D" w:rsidRDefault="00E82F22" w:rsidP="00E82F22">
            <w:pPr>
              <w:cnfStyle w:val="000000000000" w:firstRow="0" w:lastRow="0" w:firstColumn="0" w:lastColumn="0" w:oddVBand="0" w:evenVBand="0" w:oddHBand="0" w:evenHBand="0" w:firstRowFirstColumn="0" w:firstRowLastColumn="0" w:lastRowFirstColumn="0" w:lastRowLastColumn="0"/>
              <w:rPr>
                <w:lang w:val="en-US"/>
              </w:rPr>
            </w:pPr>
            <w:r>
              <w:rPr>
                <w:lang w:val="en-US"/>
              </w:rPr>
              <w:t>Set for update to all peers</w:t>
            </w:r>
          </w:p>
        </w:tc>
      </w:tr>
    </w:tbl>
    <w:p w:rsidR="00E92083" w:rsidRDefault="00E92083" w:rsidP="00FA494E">
      <w:pPr>
        <w:rPr>
          <w:lang w:val="en-US"/>
        </w:rPr>
      </w:pPr>
    </w:p>
    <w:p w:rsidR="00482432" w:rsidRDefault="00482432" w:rsidP="00482432">
      <w:pPr>
        <w:keepNext/>
      </w:pPr>
      <w:r>
        <w:rPr>
          <w:noProof/>
          <w:lang w:eastAsia="en-GB"/>
        </w:rPr>
        <w:drawing>
          <wp:inline distT="0" distB="0" distL="0" distR="0" wp14:anchorId="2354F1BA" wp14:editId="1B1D9504">
            <wp:extent cx="5029200" cy="1113000"/>
            <wp:effectExtent l="190500" t="190500" r="190500" b="1828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41401" cy="1115700"/>
                    </a:xfrm>
                    <a:prstGeom prst="rect">
                      <a:avLst/>
                    </a:prstGeom>
                    <a:ln>
                      <a:noFill/>
                    </a:ln>
                    <a:effectLst>
                      <a:outerShdw blurRad="190500" algn="tl" rotWithShape="0">
                        <a:srgbClr val="000000">
                          <a:alpha val="70000"/>
                        </a:srgbClr>
                      </a:outerShdw>
                    </a:effectLst>
                  </pic:spPr>
                </pic:pic>
              </a:graphicData>
            </a:graphic>
          </wp:inline>
        </w:drawing>
      </w:r>
    </w:p>
    <w:p w:rsidR="00E92083" w:rsidRDefault="00482432" w:rsidP="002E6B05">
      <w:pPr>
        <w:pStyle w:val="Caption"/>
        <w:rPr>
          <w:lang w:val="en-US"/>
        </w:rPr>
      </w:pPr>
      <w:bookmarkStart w:id="220" w:name="_Ref485848635"/>
      <w:bookmarkStart w:id="221" w:name="_Toc485851344"/>
      <w:r>
        <w:t xml:space="preserve">Figure </w:t>
      </w:r>
      <w:fldSimple w:instr=" SEQ Figure \* ARABIC ">
        <w:r w:rsidR="00D701CC">
          <w:rPr>
            <w:noProof/>
          </w:rPr>
          <w:t>30</w:t>
        </w:r>
      </w:fldSimple>
      <w:bookmarkEnd w:id="220"/>
      <w:r>
        <w:t>: Bootstrapping server admin panel</w:t>
      </w:r>
      <w:bookmarkEnd w:id="221"/>
    </w:p>
    <w:p w:rsidR="00316E40" w:rsidRDefault="00316E40" w:rsidP="00FA494E">
      <w:pPr>
        <w:rPr>
          <w:lang w:val="en-US"/>
        </w:rPr>
      </w:pPr>
    </w:p>
    <w:p w:rsidR="00482432" w:rsidRDefault="00482432" w:rsidP="00FA494E">
      <w:pPr>
        <w:rPr>
          <w:lang w:val="en-US"/>
        </w:rPr>
      </w:pPr>
      <w:r>
        <w:rPr>
          <w:lang w:val="en-US"/>
        </w:rPr>
        <w:t xml:space="preserve">Bootstrapping attempts were tried from a variety of scenarios, including but not limited to a new peer, a disconnected peer, and a peer with invalid data (invalid address/port). The network was verified to be working as intended, as shown in the above </w:t>
      </w:r>
      <w:r w:rsidR="008729F1">
        <w:rPr>
          <w:color w:val="FF0000"/>
          <w:lang w:val="en-US"/>
        </w:rPr>
        <w:fldChar w:fldCharType="begin"/>
      </w:r>
      <w:r w:rsidR="008729F1">
        <w:rPr>
          <w:lang w:val="en-US"/>
        </w:rPr>
        <w:instrText xml:space="preserve"> REF _Ref485849295 \h </w:instrText>
      </w:r>
      <w:r w:rsidR="008729F1">
        <w:rPr>
          <w:color w:val="FF0000"/>
          <w:lang w:val="en-US"/>
        </w:rPr>
      </w:r>
      <w:r w:rsidR="008729F1">
        <w:rPr>
          <w:color w:val="FF0000"/>
          <w:lang w:val="en-US"/>
        </w:rPr>
        <w:fldChar w:fldCharType="separate"/>
      </w:r>
      <w:r w:rsidR="00D701CC">
        <w:t xml:space="preserve">Table </w:t>
      </w:r>
      <w:r w:rsidR="00D701CC">
        <w:rPr>
          <w:noProof/>
        </w:rPr>
        <w:t>14</w:t>
      </w:r>
      <w:r w:rsidR="008729F1">
        <w:rPr>
          <w:color w:val="FF0000"/>
          <w:lang w:val="en-US"/>
        </w:rPr>
        <w:fldChar w:fldCharType="end"/>
      </w:r>
      <w:r w:rsidR="008729F1">
        <w:rPr>
          <w:color w:val="FF0000"/>
          <w:lang w:val="en-US"/>
        </w:rPr>
        <w:t xml:space="preserve"> </w:t>
      </w:r>
      <w:r>
        <w:rPr>
          <w:lang w:val="en-US"/>
        </w:rPr>
        <w:t>and</w:t>
      </w:r>
      <w:r w:rsidR="00672FEB">
        <w:rPr>
          <w:lang w:val="en-US"/>
        </w:rPr>
        <w:t xml:space="preserve"> </w:t>
      </w:r>
      <w:r w:rsidR="00672FEB">
        <w:rPr>
          <w:lang w:val="en-US"/>
        </w:rPr>
        <w:fldChar w:fldCharType="begin"/>
      </w:r>
      <w:r w:rsidR="00672FEB">
        <w:rPr>
          <w:lang w:val="en-US"/>
        </w:rPr>
        <w:instrText xml:space="preserve"> REF _Ref485848635 \h </w:instrText>
      </w:r>
      <w:r w:rsidR="00672FEB">
        <w:rPr>
          <w:lang w:val="en-US"/>
        </w:rPr>
      </w:r>
      <w:r w:rsidR="00672FEB">
        <w:rPr>
          <w:lang w:val="en-US"/>
        </w:rPr>
        <w:fldChar w:fldCharType="separate"/>
      </w:r>
      <w:r w:rsidR="00D701CC">
        <w:t xml:space="preserve">Figure </w:t>
      </w:r>
      <w:r w:rsidR="00D701CC">
        <w:rPr>
          <w:noProof/>
        </w:rPr>
        <w:t>30</w:t>
      </w:r>
      <w:r w:rsidR="00672FEB">
        <w:rPr>
          <w:lang w:val="en-US"/>
        </w:rPr>
        <w:fldChar w:fldCharType="end"/>
      </w:r>
      <w:r>
        <w:rPr>
          <w:lang w:val="en-US"/>
        </w:rPr>
        <w:t>.</w:t>
      </w:r>
    </w:p>
    <w:p w:rsidR="00482432" w:rsidRDefault="00482432" w:rsidP="00FA494E">
      <w:pPr>
        <w:rPr>
          <w:lang w:val="en-US"/>
        </w:rPr>
      </w:pPr>
    </w:p>
    <w:p w:rsidR="00E92083" w:rsidRDefault="00E92083" w:rsidP="00316E40">
      <w:pPr>
        <w:pStyle w:val="Heading4"/>
        <w:rPr>
          <w:lang w:val="en-US"/>
        </w:rPr>
      </w:pPr>
      <w:bookmarkStart w:id="222" w:name="_Toc485851452"/>
      <w:r>
        <w:rPr>
          <w:lang w:val="en-US"/>
        </w:rPr>
        <w:lastRenderedPageBreak/>
        <w:t>Getting list of peers</w:t>
      </w:r>
      <w:bookmarkEnd w:id="222"/>
    </w:p>
    <w:p w:rsidR="003A40A6" w:rsidRDefault="003A40A6" w:rsidP="003A40A6">
      <w:pPr>
        <w:keepNext/>
      </w:pPr>
      <w:r>
        <w:rPr>
          <w:noProof/>
          <w:lang w:eastAsia="en-GB"/>
        </w:rPr>
        <w:drawing>
          <wp:inline distT="0" distB="0" distL="0" distR="0" wp14:anchorId="0ADD062C" wp14:editId="1F5E60D3">
            <wp:extent cx="5400040" cy="1711960"/>
            <wp:effectExtent l="190500" t="190500" r="181610" b="1930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1711960"/>
                    </a:xfrm>
                    <a:prstGeom prst="rect">
                      <a:avLst/>
                    </a:prstGeom>
                    <a:ln>
                      <a:noFill/>
                    </a:ln>
                    <a:effectLst>
                      <a:outerShdw blurRad="190500" algn="tl" rotWithShape="0">
                        <a:srgbClr val="000000">
                          <a:alpha val="70000"/>
                        </a:srgbClr>
                      </a:outerShdw>
                    </a:effectLst>
                  </pic:spPr>
                </pic:pic>
              </a:graphicData>
            </a:graphic>
          </wp:inline>
        </w:drawing>
      </w:r>
    </w:p>
    <w:p w:rsidR="00650CF5" w:rsidRPr="00650CF5" w:rsidRDefault="003A40A6" w:rsidP="002E6B05">
      <w:pPr>
        <w:pStyle w:val="Caption"/>
        <w:rPr>
          <w:lang w:val="en-US"/>
        </w:rPr>
      </w:pPr>
      <w:bookmarkStart w:id="223" w:name="_Ref485848676"/>
      <w:bookmarkStart w:id="224" w:name="_Toc485851345"/>
      <w:r>
        <w:t xml:space="preserve">Figure </w:t>
      </w:r>
      <w:fldSimple w:instr=" SEQ Figure \* ARABIC ">
        <w:r w:rsidR="00D701CC">
          <w:rPr>
            <w:noProof/>
          </w:rPr>
          <w:t>31</w:t>
        </w:r>
      </w:fldSimple>
      <w:bookmarkEnd w:id="223"/>
      <w:r>
        <w:t>: List of peers</w:t>
      </w:r>
      <w:bookmarkEnd w:id="224"/>
    </w:p>
    <w:p w:rsidR="00316E40" w:rsidRDefault="003A40A6" w:rsidP="00316E40">
      <w:pPr>
        <w:rPr>
          <w:lang w:val="en-US"/>
        </w:rPr>
      </w:pPr>
      <w:r>
        <w:rPr>
          <w:lang w:val="en-US"/>
        </w:rPr>
        <w:t>Requesting a list of peers from the bootstrapping server was verified to be working as intended</w:t>
      </w:r>
      <w:r w:rsidR="00672FEB">
        <w:rPr>
          <w:lang w:val="en-US"/>
        </w:rPr>
        <w:t xml:space="preserve"> as shown in </w:t>
      </w:r>
      <w:r w:rsidR="00672FEB">
        <w:rPr>
          <w:lang w:val="en-US"/>
        </w:rPr>
        <w:fldChar w:fldCharType="begin"/>
      </w:r>
      <w:r w:rsidR="00672FEB">
        <w:rPr>
          <w:lang w:val="en-US"/>
        </w:rPr>
        <w:instrText xml:space="preserve"> REF _Ref485848676 \h </w:instrText>
      </w:r>
      <w:r w:rsidR="00672FEB">
        <w:rPr>
          <w:lang w:val="en-US"/>
        </w:rPr>
      </w:r>
      <w:r w:rsidR="00672FEB">
        <w:rPr>
          <w:lang w:val="en-US"/>
        </w:rPr>
        <w:fldChar w:fldCharType="separate"/>
      </w:r>
      <w:r w:rsidR="00D701CC">
        <w:t xml:space="preserve">Figure </w:t>
      </w:r>
      <w:r w:rsidR="00D701CC">
        <w:rPr>
          <w:noProof/>
        </w:rPr>
        <w:t>31</w:t>
      </w:r>
      <w:r w:rsidR="00672FEB">
        <w:rPr>
          <w:lang w:val="en-US"/>
        </w:rPr>
        <w:fldChar w:fldCharType="end"/>
      </w:r>
      <w:r>
        <w:rPr>
          <w:lang w:val="en-US"/>
        </w:rPr>
        <w:t>. Several scenarios that tested the token authentication and wrong IP/port combinations were tested, each resulting in an error code and no peer information being returned from the bootstrapping server, therefore verifying that a rogue peer could not easily request a list of peers without the correct data.</w:t>
      </w:r>
    </w:p>
    <w:p w:rsidR="00E92083" w:rsidRDefault="00E92083" w:rsidP="00FA494E">
      <w:pPr>
        <w:rPr>
          <w:lang w:val="en-US"/>
        </w:rPr>
      </w:pPr>
    </w:p>
    <w:p w:rsidR="00E92083" w:rsidRDefault="00E92083" w:rsidP="00316E40">
      <w:pPr>
        <w:pStyle w:val="Heading4"/>
        <w:rPr>
          <w:lang w:val="en-US"/>
        </w:rPr>
      </w:pPr>
      <w:bookmarkStart w:id="225" w:name="_Toc485851453"/>
      <w:r>
        <w:rPr>
          <w:lang w:val="en-US"/>
        </w:rPr>
        <w:t>Keep alive</w:t>
      </w:r>
      <w:bookmarkEnd w:id="225"/>
    </w:p>
    <w:p w:rsidR="003A40A6" w:rsidRDefault="003A40A6" w:rsidP="003A40A6">
      <w:pPr>
        <w:keepNext/>
      </w:pPr>
      <w:r>
        <w:rPr>
          <w:noProof/>
          <w:lang w:eastAsia="en-GB"/>
        </w:rPr>
        <w:drawing>
          <wp:inline distT="0" distB="0" distL="0" distR="0" wp14:anchorId="3EB17BFC" wp14:editId="3B0F3126">
            <wp:extent cx="5400040" cy="1460310"/>
            <wp:effectExtent l="190500" t="190500" r="181610" b="19748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b="7196"/>
                    <a:stretch/>
                  </pic:blipFill>
                  <pic:spPr bwMode="auto">
                    <a:xfrm>
                      <a:off x="0" y="0"/>
                      <a:ext cx="5400040" cy="146031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rsidR="00316E40" w:rsidRPr="00316E40" w:rsidRDefault="003A40A6" w:rsidP="002E6B05">
      <w:pPr>
        <w:pStyle w:val="Caption"/>
        <w:rPr>
          <w:lang w:val="en-US"/>
        </w:rPr>
      </w:pPr>
      <w:bookmarkStart w:id="226" w:name="_Ref485848684"/>
      <w:bookmarkStart w:id="227" w:name="_Toc485851346"/>
      <w:r>
        <w:t xml:space="preserve">Figure </w:t>
      </w:r>
      <w:fldSimple w:instr=" SEQ Figure \* ARABIC ">
        <w:r w:rsidR="00D701CC">
          <w:rPr>
            <w:noProof/>
          </w:rPr>
          <w:t>32</w:t>
        </w:r>
      </w:fldSimple>
      <w:bookmarkEnd w:id="226"/>
      <w:r>
        <w:t>: Status of active/inactive peers</w:t>
      </w:r>
      <w:bookmarkEnd w:id="227"/>
    </w:p>
    <w:p w:rsidR="00E92083" w:rsidRDefault="003A40A6" w:rsidP="00FA494E">
      <w:pPr>
        <w:rPr>
          <w:lang w:val="en-US"/>
        </w:rPr>
      </w:pPr>
      <w:r>
        <w:rPr>
          <w:lang w:val="en-US"/>
        </w:rPr>
        <w:t xml:space="preserve">The status of peers in both the bootstrapping server and the </w:t>
      </w:r>
      <w:r w:rsidR="00CE433A">
        <w:rPr>
          <w:lang w:val="en-US"/>
        </w:rPr>
        <w:t xml:space="preserve">separate peers was verified </w:t>
      </w:r>
      <w:r w:rsidR="00672FEB">
        <w:rPr>
          <w:lang w:val="en-US"/>
        </w:rPr>
        <w:t>(</w:t>
      </w:r>
      <w:r w:rsidR="00672FEB">
        <w:rPr>
          <w:lang w:val="en-US"/>
        </w:rPr>
        <w:fldChar w:fldCharType="begin"/>
      </w:r>
      <w:r w:rsidR="00672FEB">
        <w:rPr>
          <w:lang w:val="en-US"/>
        </w:rPr>
        <w:instrText xml:space="preserve"> REF _Ref485848684 \h </w:instrText>
      </w:r>
      <w:r w:rsidR="00672FEB">
        <w:rPr>
          <w:lang w:val="en-US"/>
        </w:rPr>
      </w:r>
      <w:r w:rsidR="00672FEB">
        <w:rPr>
          <w:lang w:val="en-US"/>
        </w:rPr>
        <w:fldChar w:fldCharType="separate"/>
      </w:r>
      <w:r w:rsidR="00D701CC">
        <w:t xml:space="preserve">Figure </w:t>
      </w:r>
      <w:r w:rsidR="00D701CC">
        <w:rPr>
          <w:noProof/>
        </w:rPr>
        <w:t>32</w:t>
      </w:r>
      <w:r w:rsidR="00672FEB">
        <w:rPr>
          <w:lang w:val="en-US"/>
        </w:rPr>
        <w:fldChar w:fldCharType="end"/>
      </w:r>
      <w:r w:rsidR="00672FEB">
        <w:rPr>
          <w:lang w:val="en-US"/>
        </w:rPr>
        <w:t xml:space="preserve">) </w:t>
      </w:r>
      <w:r w:rsidR="00CE433A">
        <w:rPr>
          <w:lang w:val="en-US"/>
        </w:rPr>
        <w:t>to be dependent on the time of the last keep alive packet. When forcibly disconnected from the network (either by shutting down the server on a peer), the peer would be set as inactive in other peers after a length of time, before being deleted from the database after a day.</w:t>
      </w:r>
    </w:p>
    <w:p w:rsidR="00E92083" w:rsidRDefault="00E92083" w:rsidP="00FA494E">
      <w:pPr>
        <w:rPr>
          <w:lang w:val="en-US"/>
        </w:rPr>
      </w:pPr>
    </w:p>
    <w:p w:rsidR="00E92083" w:rsidRDefault="00E92083" w:rsidP="00316E40">
      <w:pPr>
        <w:pStyle w:val="Heading4"/>
        <w:rPr>
          <w:lang w:val="en-US"/>
        </w:rPr>
      </w:pPr>
      <w:bookmarkStart w:id="228" w:name="_Toc485851454"/>
      <w:r>
        <w:rPr>
          <w:lang w:val="en-US"/>
        </w:rPr>
        <w:t>Transmit plates to peers</w:t>
      </w:r>
      <w:bookmarkEnd w:id="228"/>
    </w:p>
    <w:p w:rsidR="00CE433A" w:rsidRDefault="00CE433A" w:rsidP="00CE433A">
      <w:pPr>
        <w:keepNext/>
      </w:pPr>
      <w:r>
        <w:rPr>
          <w:noProof/>
          <w:lang w:eastAsia="en-GB"/>
        </w:rPr>
        <w:lastRenderedPageBreak/>
        <w:drawing>
          <wp:inline distT="0" distB="0" distL="0" distR="0" wp14:anchorId="49C1B5A8" wp14:editId="7A9DCD9C">
            <wp:extent cx="5400040" cy="1493520"/>
            <wp:effectExtent l="190500" t="190500" r="181610" b="18288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1493520"/>
                    </a:xfrm>
                    <a:prstGeom prst="rect">
                      <a:avLst/>
                    </a:prstGeom>
                    <a:ln>
                      <a:noFill/>
                    </a:ln>
                    <a:effectLst>
                      <a:outerShdw blurRad="190500" algn="tl" rotWithShape="0">
                        <a:srgbClr val="000000">
                          <a:alpha val="70000"/>
                        </a:srgbClr>
                      </a:outerShdw>
                    </a:effectLst>
                  </pic:spPr>
                </pic:pic>
              </a:graphicData>
            </a:graphic>
          </wp:inline>
        </w:drawing>
      </w:r>
    </w:p>
    <w:p w:rsidR="00FA494E" w:rsidRDefault="00CE433A" w:rsidP="002E6B05">
      <w:pPr>
        <w:pStyle w:val="Caption"/>
        <w:rPr>
          <w:lang w:val="en-US"/>
        </w:rPr>
      </w:pPr>
      <w:bookmarkStart w:id="229" w:name="_Ref485848698"/>
      <w:bookmarkStart w:id="230" w:name="_Toc485851347"/>
      <w:r>
        <w:t xml:space="preserve">Figure </w:t>
      </w:r>
      <w:fldSimple w:instr=" SEQ Figure \* ARABIC ">
        <w:r w:rsidR="00D701CC">
          <w:rPr>
            <w:noProof/>
          </w:rPr>
          <w:t>33</w:t>
        </w:r>
      </w:fldSimple>
      <w:bookmarkEnd w:id="229"/>
      <w:r>
        <w:t>: Plate database in peer 1</w:t>
      </w:r>
      <w:bookmarkEnd w:id="230"/>
    </w:p>
    <w:p w:rsidR="00CE433A" w:rsidRDefault="00CE433A" w:rsidP="00CE433A">
      <w:pPr>
        <w:keepNext/>
      </w:pPr>
      <w:r>
        <w:rPr>
          <w:noProof/>
          <w:lang w:eastAsia="en-GB"/>
        </w:rPr>
        <w:drawing>
          <wp:inline distT="0" distB="0" distL="0" distR="0" wp14:anchorId="1E880C24" wp14:editId="2D737FEF">
            <wp:extent cx="5400040" cy="1492250"/>
            <wp:effectExtent l="190500" t="190500" r="181610" b="18415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1492250"/>
                    </a:xfrm>
                    <a:prstGeom prst="rect">
                      <a:avLst/>
                    </a:prstGeom>
                    <a:ln>
                      <a:noFill/>
                    </a:ln>
                    <a:effectLst>
                      <a:outerShdw blurRad="190500" algn="tl" rotWithShape="0">
                        <a:srgbClr val="000000">
                          <a:alpha val="70000"/>
                        </a:srgbClr>
                      </a:outerShdw>
                    </a:effectLst>
                  </pic:spPr>
                </pic:pic>
              </a:graphicData>
            </a:graphic>
          </wp:inline>
        </w:drawing>
      </w:r>
    </w:p>
    <w:p w:rsidR="00E92083" w:rsidRDefault="00CE433A" w:rsidP="002E6B05">
      <w:pPr>
        <w:pStyle w:val="Caption"/>
      </w:pPr>
      <w:bookmarkStart w:id="231" w:name="_Ref485848705"/>
      <w:bookmarkStart w:id="232" w:name="_Toc485851348"/>
      <w:r>
        <w:t xml:space="preserve">Figure </w:t>
      </w:r>
      <w:fldSimple w:instr=" SEQ Figure \* ARABIC ">
        <w:r w:rsidR="00D701CC">
          <w:rPr>
            <w:noProof/>
          </w:rPr>
          <w:t>34</w:t>
        </w:r>
      </w:fldSimple>
      <w:bookmarkEnd w:id="231"/>
      <w:r>
        <w:t>: Plate database in peer 2</w:t>
      </w:r>
      <w:bookmarkEnd w:id="232"/>
    </w:p>
    <w:p w:rsidR="00CE433A" w:rsidRPr="00CE433A" w:rsidRDefault="00CE433A" w:rsidP="00CE433A">
      <w:r>
        <w:t xml:space="preserve">The above </w:t>
      </w:r>
      <w:r w:rsidR="00711A47">
        <w:fldChar w:fldCharType="begin"/>
      </w:r>
      <w:r w:rsidR="00711A47">
        <w:instrText xml:space="preserve"> REF _Ref485848698 \h </w:instrText>
      </w:r>
      <w:r w:rsidR="00711A47">
        <w:fldChar w:fldCharType="separate"/>
      </w:r>
      <w:r w:rsidR="00D701CC">
        <w:t xml:space="preserve">Figure </w:t>
      </w:r>
      <w:r w:rsidR="00D701CC">
        <w:rPr>
          <w:noProof/>
        </w:rPr>
        <w:t>33</w:t>
      </w:r>
      <w:r w:rsidR="00711A47">
        <w:fldChar w:fldCharType="end"/>
      </w:r>
      <w:r>
        <w:t xml:space="preserve"> </w:t>
      </w:r>
      <w:r w:rsidR="00711A47">
        <w:t xml:space="preserve">and </w:t>
      </w:r>
      <w:r w:rsidR="00711A47">
        <w:fldChar w:fldCharType="begin"/>
      </w:r>
      <w:r w:rsidR="00711A47">
        <w:instrText xml:space="preserve"> REF _Ref485848705 \h </w:instrText>
      </w:r>
      <w:r w:rsidR="00711A47">
        <w:fldChar w:fldCharType="separate"/>
      </w:r>
      <w:r w:rsidR="00D701CC">
        <w:t xml:space="preserve">Figure </w:t>
      </w:r>
      <w:r w:rsidR="00D701CC">
        <w:rPr>
          <w:noProof/>
        </w:rPr>
        <w:t>34</w:t>
      </w:r>
      <w:r w:rsidR="00711A47">
        <w:fldChar w:fldCharType="end"/>
      </w:r>
      <w:r w:rsidR="00711A47">
        <w:t xml:space="preserve"> </w:t>
      </w:r>
      <w:r>
        <w:t xml:space="preserve">were taken a minute after the other, to demonstrate the ability of the P2P network to facilitate the transfer of plates from a peer to another. Peer 1 holds 64 plates, 52 of which are detected locally. Peer 2, initially empty, then received all 52 plates and added them to its own database. Repeat plates was also tested – they resulted in integrity warnings and were ignored. Peer 2 was also tested if it would send the plates back to peer </w:t>
      </w:r>
      <w:r w:rsidR="00B62083">
        <w:t>1 -</w:t>
      </w:r>
      <w:r>
        <w:t xml:space="preserve"> it was verified to not send plates in an endless loop around the network.</w:t>
      </w:r>
    </w:p>
    <w:p w:rsidR="00E92083" w:rsidRDefault="00E92083" w:rsidP="00FA494E">
      <w:pPr>
        <w:rPr>
          <w:lang w:val="en-US"/>
        </w:rPr>
      </w:pPr>
    </w:p>
    <w:p w:rsidR="00E92083" w:rsidRDefault="00E92083" w:rsidP="00E92083">
      <w:pPr>
        <w:pStyle w:val="Heading3"/>
      </w:pPr>
      <w:bookmarkStart w:id="233" w:name="_Toc485851455"/>
      <w:r>
        <w:t>Intra Peer</w:t>
      </w:r>
      <w:bookmarkEnd w:id="233"/>
    </w:p>
    <w:p w:rsidR="00A117B3" w:rsidRPr="00A117B3" w:rsidRDefault="00A117B3" w:rsidP="00A117B3"/>
    <w:p w:rsidR="00F042AE" w:rsidRDefault="00316E40" w:rsidP="00316E40">
      <w:pPr>
        <w:pStyle w:val="Heading4"/>
        <w:rPr>
          <w:lang w:val="en-US"/>
        </w:rPr>
      </w:pPr>
      <w:bookmarkStart w:id="234" w:name="_Toc485851456"/>
      <w:r>
        <w:rPr>
          <w:lang w:val="en-US"/>
        </w:rPr>
        <w:t>Detecting violations</w:t>
      </w:r>
      <w:bookmarkEnd w:id="234"/>
    </w:p>
    <w:p w:rsidR="003F4929" w:rsidRDefault="003F4929" w:rsidP="003F4929">
      <w:pPr>
        <w:keepNext/>
      </w:pPr>
      <w:r>
        <w:rPr>
          <w:noProof/>
          <w:lang w:eastAsia="en-GB"/>
        </w:rPr>
        <w:drawing>
          <wp:inline distT="0" distB="0" distL="0" distR="0" wp14:anchorId="6046CC66" wp14:editId="77CB1542">
            <wp:extent cx="5400040" cy="564515"/>
            <wp:effectExtent l="190500" t="190500" r="181610" b="19748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564515"/>
                    </a:xfrm>
                    <a:prstGeom prst="rect">
                      <a:avLst/>
                    </a:prstGeom>
                    <a:ln>
                      <a:noFill/>
                    </a:ln>
                    <a:effectLst>
                      <a:outerShdw blurRad="190500" algn="tl" rotWithShape="0">
                        <a:srgbClr val="000000">
                          <a:alpha val="70000"/>
                        </a:srgbClr>
                      </a:outerShdw>
                    </a:effectLst>
                  </pic:spPr>
                </pic:pic>
              </a:graphicData>
            </a:graphic>
          </wp:inline>
        </w:drawing>
      </w:r>
    </w:p>
    <w:p w:rsidR="00316E40" w:rsidRDefault="003F4929" w:rsidP="002E6B05">
      <w:pPr>
        <w:pStyle w:val="Caption"/>
        <w:rPr>
          <w:lang w:val="en-US"/>
        </w:rPr>
      </w:pPr>
      <w:bookmarkStart w:id="235" w:name="_Ref485848715"/>
      <w:bookmarkStart w:id="236" w:name="_Toc485851349"/>
      <w:r>
        <w:t xml:space="preserve">Figure </w:t>
      </w:r>
      <w:fldSimple w:instr=" SEQ Figure \* ARABIC ">
        <w:r w:rsidR="00D701CC">
          <w:rPr>
            <w:noProof/>
          </w:rPr>
          <w:t>35</w:t>
        </w:r>
      </w:fldSimple>
      <w:bookmarkEnd w:id="235"/>
      <w:r>
        <w:t>: Entries in plates</w:t>
      </w:r>
      <w:bookmarkEnd w:id="236"/>
    </w:p>
    <w:p w:rsidR="00316E40" w:rsidRDefault="00316E40" w:rsidP="00F042AE">
      <w:pPr>
        <w:rPr>
          <w:lang w:val="en-US"/>
        </w:rPr>
      </w:pPr>
    </w:p>
    <w:p w:rsidR="003F4929" w:rsidRDefault="003F4929" w:rsidP="003F4929">
      <w:pPr>
        <w:keepNext/>
      </w:pPr>
      <w:r>
        <w:rPr>
          <w:noProof/>
          <w:lang w:eastAsia="en-GB"/>
        </w:rPr>
        <w:lastRenderedPageBreak/>
        <w:drawing>
          <wp:inline distT="0" distB="0" distL="0" distR="0" wp14:anchorId="3AEDC996" wp14:editId="66B43891">
            <wp:extent cx="5400040" cy="634365"/>
            <wp:effectExtent l="190500" t="190500" r="181610" b="18478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00040" cy="634365"/>
                    </a:xfrm>
                    <a:prstGeom prst="rect">
                      <a:avLst/>
                    </a:prstGeom>
                    <a:ln>
                      <a:noFill/>
                    </a:ln>
                    <a:effectLst>
                      <a:outerShdw blurRad="190500" algn="tl" rotWithShape="0">
                        <a:srgbClr val="000000">
                          <a:alpha val="70000"/>
                        </a:srgbClr>
                      </a:outerShdw>
                    </a:effectLst>
                  </pic:spPr>
                </pic:pic>
              </a:graphicData>
            </a:graphic>
          </wp:inline>
        </w:drawing>
      </w:r>
    </w:p>
    <w:p w:rsidR="00316E40" w:rsidRDefault="003F4929" w:rsidP="002E6B05">
      <w:pPr>
        <w:pStyle w:val="Caption"/>
        <w:rPr>
          <w:lang w:val="en-US"/>
        </w:rPr>
      </w:pPr>
      <w:bookmarkStart w:id="237" w:name="_Ref485848720"/>
      <w:bookmarkStart w:id="238" w:name="_Toc485851350"/>
      <w:r>
        <w:t xml:space="preserve">Figure </w:t>
      </w:r>
      <w:fldSimple w:instr=" SEQ Figure \* ARABIC ">
        <w:r w:rsidR="00D701CC">
          <w:rPr>
            <w:noProof/>
          </w:rPr>
          <w:t>36</w:t>
        </w:r>
      </w:fldSimple>
      <w:bookmarkEnd w:id="237"/>
      <w:r>
        <w:t>: Resultant entry in violations</w:t>
      </w:r>
      <w:bookmarkEnd w:id="238"/>
    </w:p>
    <w:p w:rsidR="003F4929" w:rsidRDefault="003F4929" w:rsidP="00F042AE">
      <w:pPr>
        <w:rPr>
          <w:lang w:val="en-US"/>
        </w:rPr>
      </w:pPr>
      <w:r>
        <w:rPr>
          <w:lang w:val="en-US"/>
        </w:rPr>
        <w:t xml:space="preserve">From the </w:t>
      </w:r>
      <w:r w:rsidR="00711A47">
        <w:rPr>
          <w:lang w:val="en-US"/>
        </w:rPr>
        <w:fldChar w:fldCharType="begin"/>
      </w:r>
      <w:r w:rsidR="00711A47">
        <w:rPr>
          <w:lang w:val="en-US"/>
        </w:rPr>
        <w:instrText xml:space="preserve"> REF _Ref485848715 \h </w:instrText>
      </w:r>
      <w:r w:rsidR="00711A47">
        <w:rPr>
          <w:lang w:val="en-US"/>
        </w:rPr>
      </w:r>
      <w:r w:rsidR="00711A47">
        <w:rPr>
          <w:lang w:val="en-US"/>
        </w:rPr>
        <w:fldChar w:fldCharType="separate"/>
      </w:r>
      <w:r w:rsidR="00D701CC">
        <w:t xml:space="preserve">Figure </w:t>
      </w:r>
      <w:r w:rsidR="00D701CC">
        <w:rPr>
          <w:noProof/>
        </w:rPr>
        <w:t>35</w:t>
      </w:r>
      <w:r w:rsidR="00711A47">
        <w:rPr>
          <w:lang w:val="en-US"/>
        </w:rPr>
        <w:fldChar w:fldCharType="end"/>
      </w:r>
      <w:r w:rsidR="00711A47">
        <w:rPr>
          <w:lang w:val="en-US"/>
        </w:rPr>
        <w:t xml:space="preserve"> and </w:t>
      </w:r>
      <w:r w:rsidR="00711A47">
        <w:rPr>
          <w:lang w:val="en-US"/>
        </w:rPr>
        <w:fldChar w:fldCharType="begin"/>
      </w:r>
      <w:r w:rsidR="00711A47">
        <w:rPr>
          <w:lang w:val="en-US"/>
        </w:rPr>
        <w:instrText xml:space="preserve"> REF _Ref485848720 \h </w:instrText>
      </w:r>
      <w:r w:rsidR="00711A47">
        <w:rPr>
          <w:lang w:val="en-US"/>
        </w:rPr>
      </w:r>
      <w:r w:rsidR="00711A47">
        <w:rPr>
          <w:lang w:val="en-US"/>
        </w:rPr>
        <w:fldChar w:fldCharType="separate"/>
      </w:r>
      <w:r w:rsidR="00D701CC">
        <w:t xml:space="preserve">Figure </w:t>
      </w:r>
      <w:r w:rsidR="00D701CC">
        <w:rPr>
          <w:noProof/>
        </w:rPr>
        <w:t>36</w:t>
      </w:r>
      <w:r w:rsidR="00711A47">
        <w:rPr>
          <w:lang w:val="en-US"/>
        </w:rPr>
        <w:fldChar w:fldCharType="end"/>
      </w:r>
      <w:r>
        <w:rPr>
          <w:lang w:val="en-US"/>
        </w:rPr>
        <w:t xml:space="preserve"> above, two matching plates from a local detected car and a peer’s detected car were matched and the average speed calculated. As the average speed was over the speed limit + the grace buffer of 10%, a speed violation entry was created successfully. </w:t>
      </w:r>
    </w:p>
    <w:p w:rsidR="003F4929" w:rsidRDefault="003F4929" w:rsidP="00F042AE">
      <w:pPr>
        <w:rPr>
          <w:lang w:val="en-US"/>
        </w:rPr>
      </w:pPr>
    </w:p>
    <w:p w:rsidR="003F4929" w:rsidRDefault="003F4929" w:rsidP="00F042AE">
      <w:pPr>
        <w:rPr>
          <w:lang w:val="en-US"/>
        </w:rPr>
      </w:pPr>
      <w:r>
        <w:rPr>
          <w:lang w:val="en-US"/>
        </w:rPr>
        <w:t>As a new violation entry signaled the car had been processed, the plate entry was successfully set as processed and no repeat violations happened. Detecting violations was therefore concluded to be successful.</w:t>
      </w:r>
    </w:p>
    <w:p w:rsidR="003F4929" w:rsidRDefault="003F4929" w:rsidP="00F042AE">
      <w:pPr>
        <w:rPr>
          <w:lang w:val="en-US"/>
        </w:rPr>
      </w:pPr>
    </w:p>
    <w:p w:rsidR="00316E40" w:rsidRDefault="00316E40" w:rsidP="00316E40">
      <w:pPr>
        <w:pStyle w:val="Heading4"/>
        <w:rPr>
          <w:lang w:val="en-US"/>
        </w:rPr>
      </w:pPr>
      <w:bookmarkStart w:id="239" w:name="_Toc485851457"/>
      <w:r>
        <w:rPr>
          <w:lang w:val="en-US"/>
        </w:rPr>
        <w:t>Modifying trust</w:t>
      </w:r>
      <w:bookmarkEnd w:id="239"/>
    </w:p>
    <w:p w:rsidR="003F4929" w:rsidRDefault="003F4929" w:rsidP="003F4929">
      <w:pPr>
        <w:keepNext/>
      </w:pPr>
      <w:r>
        <w:rPr>
          <w:noProof/>
          <w:lang w:eastAsia="en-GB"/>
        </w:rPr>
        <w:drawing>
          <wp:inline distT="0" distB="0" distL="0" distR="0" wp14:anchorId="195AF4A0" wp14:editId="101801A8">
            <wp:extent cx="5400040" cy="695325"/>
            <wp:effectExtent l="190500" t="190500" r="181610" b="20002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00040" cy="695325"/>
                    </a:xfrm>
                    <a:prstGeom prst="rect">
                      <a:avLst/>
                    </a:prstGeom>
                    <a:ln>
                      <a:noFill/>
                    </a:ln>
                    <a:effectLst>
                      <a:outerShdw blurRad="190500" algn="tl" rotWithShape="0">
                        <a:srgbClr val="000000">
                          <a:alpha val="70000"/>
                        </a:srgbClr>
                      </a:outerShdw>
                    </a:effectLst>
                  </pic:spPr>
                </pic:pic>
              </a:graphicData>
            </a:graphic>
          </wp:inline>
        </w:drawing>
      </w:r>
    </w:p>
    <w:p w:rsidR="00E82F22" w:rsidRDefault="003F4929" w:rsidP="002E6B05">
      <w:pPr>
        <w:pStyle w:val="Caption"/>
        <w:rPr>
          <w:lang w:val="en-US"/>
        </w:rPr>
      </w:pPr>
      <w:bookmarkStart w:id="240" w:name="_Ref485848728"/>
      <w:bookmarkStart w:id="241" w:name="_Toc485851351"/>
      <w:r>
        <w:t xml:space="preserve">Figure </w:t>
      </w:r>
      <w:fldSimple w:instr=" SEQ Figure \* ARABIC ">
        <w:r w:rsidR="00D701CC">
          <w:rPr>
            <w:noProof/>
          </w:rPr>
          <w:t>37</w:t>
        </w:r>
      </w:fldSimple>
      <w:bookmarkEnd w:id="240"/>
      <w:r>
        <w:t>: Working trust addition and decay</w:t>
      </w:r>
      <w:bookmarkEnd w:id="241"/>
    </w:p>
    <w:p w:rsidR="003F4929" w:rsidRDefault="003F4929" w:rsidP="00E82F22">
      <w:pPr>
        <w:rPr>
          <w:lang w:val="en-US"/>
        </w:rPr>
      </w:pPr>
      <w:r>
        <w:rPr>
          <w:lang w:val="en-US"/>
        </w:rPr>
        <w:t>Continuing from the example used above, the trust was shown to increase based on matching plates. To test the trust decay, two matching plates was added, followed by two non-matching plates, in four separate network transactions. Hence, the trust was expected to increase by 10 twice, followed by decrease by 10% (resultant value floored to give an integer), twice. This gave a resultant tru</w:t>
      </w:r>
      <w:r w:rsidR="009F158F">
        <w:rPr>
          <w:lang w:val="en-US"/>
        </w:rPr>
        <w:t xml:space="preserve">st of 16 – verified in </w:t>
      </w:r>
      <w:r w:rsidR="009F158F">
        <w:rPr>
          <w:lang w:val="en-US"/>
        </w:rPr>
        <w:fldChar w:fldCharType="begin"/>
      </w:r>
      <w:r w:rsidR="009F158F">
        <w:rPr>
          <w:lang w:val="en-US"/>
        </w:rPr>
        <w:instrText xml:space="preserve"> REF _Ref485848728 \h </w:instrText>
      </w:r>
      <w:r w:rsidR="009F158F">
        <w:rPr>
          <w:lang w:val="en-US"/>
        </w:rPr>
      </w:r>
      <w:r w:rsidR="009F158F">
        <w:rPr>
          <w:lang w:val="en-US"/>
        </w:rPr>
        <w:fldChar w:fldCharType="separate"/>
      </w:r>
      <w:r w:rsidR="00D701CC">
        <w:t xml:space="preserve">Figure </w:t>
      </w:r>
      <w:r w:rsidR="00D701CC">
        <w:rPr>
          <w:noProof/>
        </w:rPr>
        <w:t>37</w:t>
      </w:r>
      <w:r w:rsidR="009F158F">
        <w:rPr>
          <w:lang w:val="en-US"/>
        </w:rPr>
        <w:fldChar w:fldCharType="end"/>
      </w:r>
      <w:r>
        <w:rPr>
          <w:lang w:val="en-US"/>
        </w:rPr>
        <w:t>.</w:t>
      </w:r>
    </w:p>
    <w:p w:rsidR="00E82F22" w:rsidRDefault="00E82F22" w:rsidP="00E82F22">
      <w:pPr>
        <w:rPr>
          <w:lang w:val="en-US"/>
        </w:rPr>
      </w:pPr>
    </w:p>
    <w:p w:rsidR="00E82F22" w:rsidRDefault="00E82F22" w:rsidP="00E82F22">
      <w:pPr>
        <w:pStyle w:val="Heading3"/>
        <w:rPr>
          <w:lang w:val="en-US"/>
        </w:rPr>
      </w:pPr>
      <w:bookmarkStart w:id="242" w:name="_Toc485851458"/>
      <w:r>
        <w:rPr>
          <w:lang w:val="en-US"/>
        </w:rPr>
        <w:t>Security</w:t>
      </w:r>
      <w:bookmarkEnd w:id="242"/>
    </w:p>
    <w:p w:rsidR="00A117B3" w:rsidRPr="00A117B3" w:rsidRDefault="00A117B3" w:rsidP="00A117B3">
      <w:pPr>
        <w:rPr>
          <w:lang w:val="en-US"/>
        </w:rPr>
      </w:pPr>
    </w:p>
    <w:p w:rsidR="00E82F22" w:rsidRDefault="00E82F22" w:rsidP="00E82F22">
      <w:pPr>
        <w:pStyle w:val="Heading4"/>
        <w:rPr>
          <w:lang w:val="en-US"/>
        </w:rPr>
      </w:pPr>
      <w:bookmarkStart w:id="243" w:name="_Toc485851459"/>
      <w:r>
        <w:rPr>
          <w:lang w:val="en-US"/>
        </w:rPr>
        <w:t>Encryption</w:t>
      </w:r>
      <w:bookmarkEnd w:id="243"/>
    </w:p>
    <w:p w:rsidR="007A42E4" w:rsidRDefault="007A42E4" w:rsidP="007A42E4">
      <w:pPr>
        <w:keepNext/>
      </w:pPr>
      <w:r>
        <w:rPr>
          <w:noProof/>
          <w:lang w:eastAsia="en-GB"/>
        </w:rPr>
        <w:lastRenderedPageBreak/>
        <w:drawing>
          <wp:inline distT="0" distB="0" distL="0" distR="0" wp14:anchorId="383558B7" wp14:editId="7199255E">
            <wp:extent cx="5119150" cy="873457"/>
            <wp:effectExtent l="190500" t="190500" r="196215" b="19367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182142" cy="884205"/>
                    </a:xfrm>
                    <a:prstGeom prst="rect">
                      <a:avLst/>
                    </a:prstGeom>
                    <a:ln>
                      <a:noFill/>
                    </a:ln>
                    <a:effectLst>
                      <a:outerShdw blurRad="190500" algn="tl" rotWithShape="0">
                        <a:srgbClr val="000000">
                          <a:alpha val="70000"/>
                        </a:srgbClr>
                      </a:outerShdw>
                    </a:effectLst>
                  </pic:spPr>
                </pic:pic>
              </a:graphicData>
            </a:graphic>
          </wp:inline>
        </w:drawing>
      </w:r>
    </w:p>
    <w:p w:rsidR="007A42E4" w:rsidRDefault="007A42E4" w:rsidP="007A42E4">
      <w:pPr>
        <w:pStyle w:val="Caption"/>
        <w:rPr>
          <w:lang w:val="en-US"/>
        </w:rPr>
      </w:pPr>
      <w:bookmarkStart w:id="244" w:name="_Ref485848742"/>
      <w:bookmarkStart w:id="245" w:name="_Toc485851352"/>
      <w:r>
        <w:t xml:space="preserve">Figure </w:t>
      </w:r>
      <w:fldSimple w:instr=" SEQ Figure \* ARABIC ">
        <w:r w:rsidR="00D701CC">
          <w:rPr>
            <w:noProof/>
          </w:rPr>
          <w:t>38</w:t>
        </w:r>
      </w:fldSimple>
      <w:bookmarkEnd w:id="244"/>
      <w:r>
        <w:t>: Encrypt + Decrypt</w:t>
      </w:r>
      <w:bookmarkEnd w:id="245"/>
    </w:p>
    <w:p w:rsidR="00F042AE" w:rsidRDefault="00B509CF" w:rsidP="00F042AE">
      <w:pPr>
        <w:rPr>
          <w:lang w:val="en-US"/>
        </w:rPr>
      </w:pPr>
      <w:r>
        <w:rPr>
          <w:lang w:val="en-US"/>
        </w:rPr>
        <w:t>In</w:t>
      </w:r>
      <w:r w:rsidR="00F95D58">
        <w:rPr>
          <w:lang w:val="en-US"/>
        </w:rPr>
        <w:t xml:space="preserve"> </w:t>
      </w:r>
      <w:r w:rsidR="00F95D58">
        <w:rPr>
          <w:lang w:val="en-US"/>
        </w:rPr>
        <w:fldChar w:fldCharType="begin"/>
      </w:r>
      <w:r w:rsidR="00F95D58">
        <w:rPr>
          <w:lang w:val="en-US"/>
        </w:rPr>
        <w:instrText xml:space="preserve"> REF _Ref485848742 \h </w:instrText>
      </w:r>
      <w:r w:rsidR="00F95D58">
        <w:rPr>
          <w:lang w:val="en-US"/>
        </w:rPr>
      </w:r>
      <w:r w:rsidR="00F95D58">
        <w:rPr>
          <w:lang w:val="en-US"/>
        </w:rPr>
        <w:fldChar w:fldCharType="separate"/>
      </w:r>
      <w:r w:rsidR="00D701CC">
        <w:t xml:space="preserve">Figure </w:t>
      </w:r>
      <w:r w:rsidR="00D701CC">
        <w:rPr>
          <w:noProof/>
        </w:rPr>
        <w:t>38</w:t>
      </w:r>
      <w:r w:rsidR="00F95D58">
        <w:rPr>
          <w:lang w:val="en-US"/>
        </w:rPr>
        <w:fldChar w:fldCharType="end"/>
      </w:r>
      <w:r>
        <w:rPr>
          <w:lang w:val="en-US"/>
        </w:rPr>
        <w:t>, an encrypted JSON object is received from one of the peers in an attempt to register to the bootstrapping server. The encrypted JSON object is shown as a byte string, and confirmed to have no way of decryption without the key. The decrypted JSON data, using the key, is also shown, therefore verifying the encryption of HTTP data.</w:t>
      </w:r>
    </w:p>
    <w:p w:rsidR="00316E40" w:rsidRDefault="00316E40" w:rsidP="00F042AE">
      <w:pPr>
        <w:rPr>
          <w:lang w:val="en-US"/>
        </w:rPr>
      </w:pPr>
    </w:p>
    <w:p w:rsidR="00B461E6" w:rsidRDefault="00B461E6" w:rsidP="00B461E6">
      <w:pPr>
        <w:pStyle w:val="Heading3"/>
        <w:rPr>
          <w:lang w:val="en-US"/>
        </w:rPr>
      </w:pPr>
      <w:bookmarkStart w:id="246" w:name="_Toc485851460"/>
      <w:r>
        <w:rPr>
          <w:lang w:val="en-US"/>
        </w:rPr>
        <w:t>Summary</w:t>
      </w:r>
      <w:bookmarkEnd w:id="246"/>
    </w:p>
    <w:p w:rsidR="00591626" w:rsidRPr="00A117B3" w:rsidRDefault="00B461E6" w:rsidP="00591626">
      <w:pPr>
        <w:rPr>
          <w:rFonts w:cs="Segoe UI"/>
        </w:rPr>
      </w:pPr>
      <w:r>
        <w:rPr>
          <w:lang w:val="en-US"/>
        </w:rPr>
        <w:t xml:space="preserve">The P2P network was tested according to all the possible operations and transactions that were implemented. Everything functioned as expected, and therefore </w:t>
      </w:r>
      <w:r w:rsidR="00591626">
        <w:rPr>
          <w:lang w:val="en-US"/>
        </w:rPr>
        <w:t xml:space="preserve">the P2P network was concluded to fulfill the required specifications of </w:t>
      </w:r>
      <w:r w:rsidR="00591626" w:rsidRPr="00591626">
        <w:rPr>
          <w:i/>
          <w:lang w:val="en-US"/>
        </w:rPr>
        <w:t>“</w:t>
      </w:r>
      <w:r w:rsidR="00591626" w:rsidRPr="00591626">
        <w:rPr>
          <w:rFonts w:cs="Segoe UI"/>
          <w:i/>
          <w:color w:val="333333"/>
        </w:rPr>
        <w:t>a peer-to-peer network to share vehicle passing times and detect violations without the need for a central server”</w:t>
      </w:r>
      <w:r w:rsidR="00591626">
        <w:rPr>
          <w:rFonts w:cs="Segoe UI"/>
          <w:color w:val="333333"/>
        </w:rPr>
        <w:t xml:space="preserve">. Note that vehicle passing times and violations do not need a central server, but bootstrapping unfortunately does for reasons listed earlier in the design </w:t>
      </w:r>
      <w:r w:rsidR="00591626" w:rsidRPr="00A117B3">
        <w:rPr>
          <w:rFonts w:cs="Segoe UI"/>
        </w:rPr>
        <w:t>section (</w:t>
      </w:r>
      <w:r w:rsidR="00A117B3" w:rsidRPr="00A117B3">
        <w:rPr>
          <w:rFonts w:cs="Segoe UI"/>
        </w:rPr>
        <w:t xml:space="preserve">section </w:t>
      </w:r>
      <w:r w:rsidR="00A117B3" w:rsidRPr="00A117B3">
        <w:rPr>
          <w:rFonts w:cs="Segoe UI"/>
        </w:rPr>
        <w:fldChar w:fldCharType="begin"/>
      </w:r>
      <w:r w:rsidR="00A117B3" w:rsidRPr="00A117B3">
        <w:rPr>
          <w:rFonts w:cs="Segoe UI"/>
        </w:rPr>
        <w:instrText xml:space="preserve"> REF _Ref485847800 \n \h </w:instrText>
      </w:r>
      <w:r w:rsidR="00A117B3" w:rsidRPr="00A117B3">
        <w:rPr>
          <w:rFonts w:cs="Segoe UI"/>
        </w:rPr>
      </w:r>
      <w:r w:rsidR="00A117B3" w:rsidRPr="00A117B3">
        <w:rPr>
          <w:rFonts w:cs="Segoe UI"/>
        </w:rPr>
        <w:fldChar w:fldCharType="separate"/>
      </w:r>
      <w:r w:rsidR="00D701CC">
        <w:rPr>
          <w:rFonts w:cs="Segoe UI"/>
        </w:rPr>
        <w:t>5.4.5</w:t>
      </w:r>
      <w:r w:rsidR="00A117B3" w:rsidRPr="00A117B3">
        <w:rPr>
          <w:rFonts w:cs="Segoe UI"/>
        </w:rPr>
        <w:fldChar w:fldCharType="end"/>
      </w:r>
      <w:r w:rsidR="00591626" w:rsidRPr="00A117B3">
        <w:rPr>
          <w:rFonts w:cs="Segoe UI"/>
        </w:rPr>
        <w:t>).</w:t>
      </w:r>
    </w:p>
    <w:p w:rsidR="00D8279A" w:rsidRPr="00A117B3" w:rsidRDefault="00D8279A" w:rsidP="00591626">
      <w:pPr>
        <w:rPr>
          <w:rFonts w:cs="Segoe UI"/>
        </w:rPr>
      </w:pPr>
    </w:p>
    <w:p w:rsidR="00B461E6" w:rsidRDefault="00D8279A" w:rsidP="00F042AE">
      <w:pPr>
        <w:rPr>
          <w:lang w:val="en-US"/>
        </w:rPr>
      </w:pPr>
      <w:r>
        <w:rPr>
          <w:rFonts w:cs="Segoe UI"/>
          <w:color w:val="333333"/>
        </w:rPr>
        <w:t xml:space="preserve">Moreover, encryption, along with the trust system, fulfilled the advanced project goal of </w:t>
      </w:r>
      <w:r w:rsidRPr="00D8279A">
        <w:rPr>
          <w:rFonts w:cs="Segoe UI"/>
          <w:i/>
          <w:color w:val="333333"/>
        </w:rPr>
        <w:t>“</w:t>
      </w:r>
      <w:r w:rsidRPr="00D8279A">
        <w:rPr>
          <w:i/>
          <w:lang w:val="en-US"/>
        </w:rPr>
        <w:t>an encryption layer so that a hacker or rogue peer cannot use the network to track the movements of law-abiding vehicles”</w:t>
      </w:r>
      <w:r w:rsidRPr="00D8279A">
        <w:rPr>
          <w:lang w:val="en-US"/>
        </w:rPr>
        <w:t>.</w:t>
      </w:r>
    </w:p>
    <w:p w:rsidR="005B3D59" w:rsidRPr="00D8279A" w:rsidRDefault="005B3D59" w:rsidP="00F042AE">
      <w:pPr>
        <w:rPr>
          <w:rFonts w:cs="Segoe UI"/>
          <w:color w:val="333333"/>
        </w:rPr>
      </w:pPr>
    </w:p>
    <w:p w:rsidR="00F042AE" w:rsidRDefault="00F042AE" w:rsidP="00F042AE">
      <w:pPr>
        <w:pStyle w:val="Heading2"/>
      </w:pPr>
      <w:bookmarkStart w:id="247" w:name="_Toc485851461"/>
      <w:r>
        <w:t>Web Interface</w:t>
      </w:r>
      <w:bookmarkEnd w:id="247"/>
    </w:p>
    <w:p w:rsidR="002B5124" w:rsidRDefault="002B5124" w:rsidP="002B5124">
      <w:pPr>
        <w:rPr>
          <w:lang w:val="en-US"/>
        </w:rPr>
      </w:pPr>
      <w:r>
        <w:rPr>
          <w:lang w:val="en-US"/>
        </w:rPr>
        <w:t xml:space="preserve">The web interface </w:t>
      </w:r>
      <w:r w:rsidR="005B3D59">
        <w:rPr>
          <w:lang w:val="en-US"/>
        </w:rPr>
        <w:t>was tested manually. Tests included verifying each page was generating an output as expected</w:t>
      </w:r>
      <w:r w:rsidR="00327CCA">
        <w:rPr>
          <w:lang w:val="en-US"/>
        </w:rPr>
        <w:t>. Testing concluded that all pages were being generated without errors, and the main component, the dashboard</w:t>
      </w:r>
      <w:r w:rsidR="00F95D58">
        <w:rPr>
          <w:lang w:val="en-US"/>
        </w:rPr>
        <w:t xml:space="preserve"> (</w:t>
      </w:r>
      <w:r w:rsidR="00F95D58">
        <w:rPr>
          <w:lang w:val="en-US"/>
        </w:rPr>
        <w:fldChar w:fldCharType="begin"/>
      </w:r>
      <w:r w:rsidR="00F95D58">
        <w:rPr>
          <w:lang w:val="en-US"/>
        </w:rPr>
        <w:instrText xml:space="preserve"> REF _Ref485848754 \h </w:instrText>
      </w:r>
      <w:r w:rsidR="00F95D58">
        <w:rPr>
          <w:lang w:val="en-US"/>
        </w:rPr>
      </w:r>
      <w:r w:rsidR="00F95D58">
        <w:rPr>
          <w:lang w:val="en-US"/>
        </w:rPr>
        <w:fldChar w:fldCharType="separate"/>
      </w:r>
      <w:r w:rsidR="00D701CC">
        <w:t xml:space="preserve">Figure </w:t>
      </w:r>
      <w:r w:rsidR="00D701CC">
        <w:rPr>
          <w:noProof/>
        </w:rPr>
        <w:t>39</w:t>
      </w:r>
      <w:r w:rsidR="00F95D58">
        <w:rPr>
          <w:lang w:val="en-US"/>
        </w:rPr>
        <w:fldChar w:fldCharType="end"/>
      </w:r>
      <w:r w:rsidR="00F95D58">
        <w:rPr>
          <w:lang w:val="en-US"/>
        </w:rPr>
        <w:t>)</w:t>
      </w:r>
      <w:r w:rsidR="00327CCA">
        <w:rPr>
          <w:lang w:val="en-US"/>
        </w:rPr>
        <w:t xml:space="preserve">, was showing correct data. </w:t>
      </w:r>
      <w:r w:rsidR="00A24C5D">
        <w:rPr>
          <w:lang w:val="en-US"/>
        </w:rPr>
        <w:t xml:space="preserve">Figures are </w:t>
      </w:r>
      <w:r w:rsidR="00327CCA">
        <w:rPr>
          <w:lang w:val="en-US"/>
        </w:rPr>
        <w:t>shown below with sample testing information</w:t>
      </w:r>
      <w:r w:rsidR="00A24C5D">
        <w:rPr>
          <w:lang w:val="en-US"/>
        </w:rPr>
        <w:t xml:space="preserve"> (dashboard, list of violations</w:t>
      </w:r>
      <w:r w:rsidR="00F95D58">
        <w:rPr>
          <w:lang w:val="en-US"/>
        </w:rPr>
        <w:t xml:space="preserve"> as shown in </w:t>
      </w:r>
      <w:r w:rsidR="00F95D58">
        <w:rPr>
          <w:lang w:val="en-US"/>
        </w:rPr>
        <w:fldChar w:fldCharType="begin"/>
      </w:r>
      <w:r w:rsidR="00F95D58">
        <w:rPr>
          <w:lang w:val="en-US"/>
        </w:rPr>
        <w:instrText xml:space="preserve"> REF _Ref485848767 \h </w:instrText>
      </w:r>
      <w:r w:rsidR="00F95D58">
        <w:rPr>
          <w:lang w:val="en-US"/>
        </w:rPr>
      </w:r>
      <w:r w:rsidR="00F95D58">
        <w:rPr>
          <w:lang w:val="en-US"/>
        </w:rPr>
        <w:fldChar w:fldCharType="separate"/>
      </w:r>
      <w:r w:rsidR="00D701CC">
        <w:t xml:space="preserve">Figure </w:t>
      </w:r>
      <w:r w:rsidR="00D701CC">
        <w:rPr>
          <w:noProof/>
        </w:rPr>
        <w:t>40</w:t>
      </w:r>
      <w:r w:rsidR="00F95D58">
        <w:rPr>
          <w:lang w:val="en-US"/>
        </w:rPr>
        <w:fldChar w:fldCharType="end"/>
      </w:r>
      <w:r w:rsidR="00A24C5D">
        <w:rPr>
          <w:lang w:val="en-US"/>
        </w:rPr>
        <w:t>, and twitter post)</w:t>
      </w:r>
      <w:r w:rsidR="00327CCA">
        <w:rPr>
          <w:lang w:val="en-US"/>
        </w:rPr>
        <w:t>.</w:t>
      </w:r>
      <w:r w:rsidR="00A24C5D">
        <w:rPr>
          <w:lang w:val="en-US"/>
        </w:rPr>
        <w:t xml:space="preserve"> Another violation was successful</w:t>
      </w:r>
      <w:r w:rsidR="00F95D58">
        <w:rPr>
          <w:lang w:val="en-US"/>
        </w:rPr>
        <w:t>ly tested and posted on Twitter (</w:t>
      </w:r>
      <w:r w:rsidR="00F95D58">
        <w:rPr>
          <w:lang w:val="en-US"/>
        </w:rPr>
        <w:fldChar w:fldCharType="begin"/>
      </w:r>
      <w:r w:rsidR="00F95D58">
        <w:rPr>
          <w:lang w:val="en-US"/>
        </w:rPr>
        <w:instrText xml:space="preserve"> REF _Ref485848774 \h </w:instrText>
      </w:r>
      <w:r w:rsidR="00F95D58">
        <w:rPr>
          <w:lang w:val="en-US"/>
        </w:rPr>
      </w:r>
      <w:r w:rsidR="00F95D58">
        <w:rPr>
          <w:lang w:val="en-US"/>
        </w:rPr>
        <w:fldChar w:fldCharType="separate"/>
      </w:r>
      <w:r w:rsidR="00D701CC">
        <w:t xml:space="preserve">Figure </w:t>
      </w:r>
      <w:r w:rsidR="00D701CC">
        <w:rPr>
          <w:noProof/>
        </w:rPr>
        <w:t>41</w:t>
      </w:r>
      <w:r w:rsidR="00F95D58">
        <w:rPr>
          <w:lang w:val="en-US"/>
        </w:rPr>
        <w:fldChar w:fldCharType="end"/>
      </w:r>
      <w:r w:rsidR="00F95D58">
        <w:rPr>
          <w:lang w:val="en-US"/>
        </w:rPr>
        <w:t>),</w:t>
      </w:r>
      <w:r w:rsidR="00A24C5D">
        <w:rPr>
          <w:lang w:val="en-US"/>
        </w:rPr>
        <w:t xml:space="preserve"> different from the one shown in the implementation section.</w:t>
      </w:r>
    </w:p>
    <w:p w:rsidR="00487A6A" w:rsidRDefault="00487A6A" w:rsidP="002B5124">
      <w:pPr>
        <w:rPr>
          <w:lang w:val="en-US"/>
        </w:rPr>
      </w:pPr>
    </w:p>
    <w:p w:rsidR="00487A6A" w:rsidRDefault="00487A6A" w:rsidP="002B5124">
      <w:pPr>
        <w:rPr>
          <w:lang w:val="en-US"/>
        </w:rPr>
      </w:pPr>
      <w:r>
        <w:rPr>
          <w:lang w:val="en-US"/>
        </w:rPr>
        <w:t xml:space="preserve">The web interface was concluded to fulfill the project specifications of </w:t>
      </w:r>
      <w:r w:rsidRPr="00487A6A">
        <w:rPr>
          <w:i/>
          <w:lang w:val="en-US"/>
        </w:rPr>
        <w:t>“publish[ing] photo evidence of any violations”</w:t>
      </w:r>
      <w:r>
        <w:rPr>
          <w:lang w:val="en-US"/>
        </w:rPr>
        <w:t>.</w:t>
      </w:r>
    </w:p>
    <w:p w:rsidR="005B3D59" w:rsidRDefault="005B3D59" w:rsidP="002B5124">
      <w:pPr>
        <w:rPr>
          <w:lang w:val="en-US"/>
        </w:rPr>
      </w:pPr>
    </w:p>
    <w:p w:rsidR="00A24C5D" w:rsidRDefault="005B3D59" w:rsidP="00A24C5D">
      <w:pPr>
        <w:keepNext/>
        <w:jc w:val="center"/>
      </w:pPr>
      <w:r>
        <w:rPr>
          <w:noProof/>
          <w:lang w:eastAsia="en-GB"/>
        </w:rPr>
        <w:lastRenderedPageBreak/>
        <w:drawing>
          <wp:inline distT="0" distB="0" distL="0" distR="0" wp14:anchorId="72A1D10D" wp14:editId="04EC958F">
            <wp:extent cx="4293705" cy="2279136"/>
            <wp:effectExtent l="190500" t="190500" r="183515" b="19748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01630" cy="2283343"/>
                    </a:xfrm>
                    <a:prstGeom prst="rect">
                      <a:avLst/>
                    </a:prstGeom>
                    <a:ln>
                      <a:noFill/>
                    </a:ln>
                    <a:effectLst>
                      <a:outerShdw blurRad="190500" algn="tl" rotWithShape="0">
                        <a:srgbClr val="000000">
                          <a:alpha val="70000"/>
                        </a:srgbClr>
                      </a:outerShdw>
                    </a:effectLst>
                  </pic:spPr>
                </pic:pic>
              </a:graphicData>
            </a:graphic>
          </wp:inline>
        </w:drawing>
      </w:r>
    </w:p>
    <w:p w:rsidR="005B3D59" w:rsidRPr="002B5124" w:rsidRDefault="00A24C5D" w:rsidP="002E6B05">
      <w:pPr>
        <w:pStyle w:val="Caption"/>
        <w:rPr>
          <w:lang w:val="en-US"/>
        </w:rPr>
      </w:pPr>
      <w:bookmarkStart w:id="248" w:name="_Ref485848754"/>
      <w:bookmarkStart w:id="249" w:name="_Toc485851353"/>
      <w:r>
        <w:t xml:space="preserve">Figure </w:t>
      </w:r>
      <w:fldSimple w:instr=" SEQ Figure \* ARABIC ">
        <w:r w:rsidR="00D701CC">
          <w:rPr>
            <w:noProof/>
          </w:rPr>
          <w:t>39</w:t>
        </w:r>
      </w:fldSimple>
      <w:bookmarkEnd w:id="248"/>
      <w:r>
        <w:t>: Dashboard</w:t>
      </w:r>
      <w:bookmarkEnd w:id="249"/>
    </w:p>
    <w:p w:rsidR="00A24C5D" w:rsidRDefault="00327CCA" w:rsidP="00A24C5D">
      <w:pPr>
        <w:keepNext/>
        <w:jc w:val="center"/>
      </w:pPr>
      <w:r>
        <w:rPr>
          <w:noProof/>
          <w:lang w:eastAsia="en-GB"/>
        </w:rPr>
        <w:drawing>
          <wp:inline distT="0" distB="0" distL="0" distR="0" wp14:anchorId="61CABB5F" wp14:editId="685EEEF5">
            <wp:extent cx="4508390" cy="1782361"/>
            <wp:effectExtent l="190500" t="190500" r="197485" b="19939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528601" cy="1790351"/>
                    </a:xfrm>
                    <a:prstGeom prst="rect">
                      <a:avLst/>
                    </a:prstGeom>
                    <a:ln>
                      <a:noFill/>
                    </a:ln>
                    <a:effectLst>
                      <a:outerShdw blurRad="190500" algn="tl" rotWithShape="0">
                        <a:srgbClr val="000000">
                          <a:alpha val="70000"/>
                        </a:srgbClr>
                      </a:outerShdw>
                    </a:effectLst>
                  </pic:spPr>
                </pic:pic>
              </a:graphicData>
            </a:graphic>
          </wp:inline>
        </w:drawing>
      </w:r>
    </w:p>
    <w:p w:rsidR="00F042AE" w:rsidRDefault="00A24C5D" w:rsidP="002E6B05">
      <w:pPr>
        <w:pStyle w:val="Caption"/>
        <w:rPr>
          <w:lang w:val="en-US"/>
        </w:rPr>
      </w:pPr>
      <w:bookmarkStart w:id="250" w:name="_Ref485848767"/>
      <w:bookmarkStart w:id="251" w:name="_Toc485851354"/>
      <w:r>
        <w:t xml:space="preserve">Figure </w:t>
      </w:r>
      <w:fldSimple w:instr=" SEQ Figure \* ARABIC ">
        <w:r w:rsidR="00D701CC">
          <w:rPr>
            <w:noProof/>
          </w:rPr>
          <w:t>40</w:t>
        </w:r>
      </w:fldSimple>
      <w:bookmarkEnd w:id="250"/>
      <w:r>
        <w:t>: List of violations</w:t>
      </w:r>
      <w:bookmarkEnd w:id="251"/>
    </w:p>
    <w:p w:rsidR="00A24C5D" w:rsidRDefault="00A24C5D" w:rsidP="00A24C5D">
      <w:pPr>
        <w:keepNext/>
        <w:jc w:val="center"/>
      </w:pPr>
      <w:r>
        <w:rPr>
          <w:noProof/>
          <w:lang w:eastAsia="en-GB"/>
        </w:rPr>
        <w:drawing>
          <wp:inline distT="0" distB="0" distL="0" distR="0" wp14:anchorId="15314B45" wp14:editId="52588717">
            <wp:extent cx="1948070" cy="2082997"/>
            <wp:effectExtent l="190500" t="190500" r="186055" b="18415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958967" cy="2094649"/>
                    </a:xfrm>
                    <a:prstGeom prst="rect">
                      <a:avLst/>
                    </a:prstGeom>
                    <a:ln>
                      <a:noFill/>
                    </a:ln>
                    <a:effectLst>
                      <a:outerShdw blurRad="190500" algn="tl" rotWithShape="0">
                        <a:srgbClr val="000000">
                          <a:alpha val="70000"/>
                        </a:srgbClr>
                      </a:outerShdw>
                    </a:effectLst>
                  </pic:spPr>
                </pic:pic>
              </a:graphicData>
            </a:graphic>
          </wp:inline>
        </w:drawing>
      </w:r>
    </w:p>
    <w:p w:rsidR="0061095F" w:rsidRDefault="00A24C5D" w:rsidP="002E6B05">
      <w:pPr>
        <w:pStyle w:val="Caption"/>
        <w:rPr>
          <w:lang w:val="en-US"/>
        </w:rPr>
      </w:pPr>
      <w:bookmarkStart w:id="252" w:name="_Ref485848774"/>
      <w:bookmarkStart w:id="253" w:name="_Toc485851355"/>
      <w:r>
        <w:t xml:space="preserve">Figure </w:t>
      </w:r>
      <w:fldSimple w:instr=" SEQ Figure \* ARABIC ">
        <w:r w:rsidR="00D701CC">
          <w:rPr>
            <w:noProof/>
          </w:rPr>
          <w:t>41</w:t>
        </w:r>
      </w:fldSimple>
      <w:bookmarkEnd w:id="252"/>
      <w:r>
        <w:t>: Another Twitter post</w:t>
      </w:r>
      <w:bookmarkEnd w:id="253"/>
    </w:p>
    <w:p w:rsidR="00A0003B" w:rsidRDefault="0061095F" w:rsidP="00A0003B">
      <w:pPr>
        <w:spacing w:after="160" w:line="259" w:lineRule="auto"/>
        <w:jc w:val="left"/>
        <w:rPr>
          <w:lang w:val="en-US"/>
        </w:rPr>
      </w:pPr>
      <w:r>
        <w:rPr>
          <w:lang w:val="en-US"/>
        </w:rPr>
        <w:br w:type="page"/>
      </w:r>
    </w:p>
    <w:p w:rsidR="00A0003B" w:rsidRDefault="00A0003B" w:rsidP="00A0003B">
      <w:pPr>
        <w:pStyle w:val="Heading1"/>
      </w:pPr>
      <w:bookmarkStart w:id="254" w:name="_Toc485851462"/>
      <w:r>
        <w:lastRenderedPageBreak/>
        <w:t>Deployment</w:t>
      </w:r>
      <w:bookmarkEnd w:id="254"/>
    </w:p>
    <w:p w:rsidR="009105C3" w:rsidRDefault="009105C3" w:rsidP="009105C3">
      <w:pPr>
        <w:keepNext/>
      </w:pPr>
      <w:r>
        <w:rPr>
          <w:noProof/>
          <w:lang w:eastAsia="en-GB"/>
        </w:rPr>
        <w:drawing>
          <wp:inline distT="0" distB="0" distL="0" distR="0" wp14:anchorId="7741E553" wp14:editId="7AF7C3D2">
            <wp:extent cx="5400040" cy="2644775"/>
            <wp:effectExtent l="190500" t="190500" r="181610" b="1936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400040" cy="2644775"/>
                    </a:xfrm>
                    <a:prstGeom prst="rect">
                      <a:avLst/>
                    </a:prstGeom>
                    <a:ln>
                      <a:noFill/>
                    </a:ln>
                    <a:effectLst>
                      <a:outerShdw blurRad="190500" algn="tl" rotWithShape="0">
                        <a:srgbClr val="000000">
                          <a:alpha val="70000"/>
                        </a:srgbClr>
                      </a:outerShdw>
                    </a:effectLst>
                  </pic:spPr>
                </pic:pic>
              </a:graphicData>
            </a:graphic>
          </wp:inline>
        </w:drawing>
      </w:r>
    </w:p>
    <w:p w:rsidR="009105C3" w:rsidRDefault="009105C3" w:rsidP="002E6B05">
      <w:pPr>
        <w:pStyle w:val="Caption"/>
      </w:pPr>
      <w:bookmarkStart w:id="255" w:name="_Ref485848797"/>
      <w:bookmarkStart w:id="256" w:name="_Toc485851356"/>
      <w:r>
        <w:t xml:space="preserve">Figure </w:t>
      </w:r>
      <w:fldSimple w:instr=" SEQ Figure \* ARABIC ">
        <w:r w:rsidR="00D701CC">
          <w:rPr>
            <w:noProof/>
          </w:rPr>
          <w:t>42</w:t>
        </w:r>
      </w:fldSimple>
      <w:bookmarkEnd w:id="255"/>
      <w:r>
        <w:t>: Download instructions</w:t>
      </w:r>
      <w:bookmarkEnd w:id="256"/>
    </w:p>
    <w:p w:rsidR="009105C3" w:rsidRDefault="002E6B05" w:rsidP="009105C3">
      <w:r>
        <w:t>Download and installation instructions were provided in the EE4-FYP GitHub repository</w:t>
      </w:r>
      <w:r w:rsidR="00F95D58">
        <w:t xml:space="preserve"> along with on the web interface (</w:t>
      </w:r>
      <w:r w:rsidR="00F95D58">
        <w:fldChar w:fldCharType="begin"/>
      </w:r>
      <w:r w:rsidR="00F95D58">
        <w:instrText xml:space="preserve"> REF _Ref485848797 \h </w:instrText>
      </w:r>
      <w:r w:rsidR="00F95D58">
        <w:fldChar w:fldCharType="separate"/>
      </w:r>
      <w:r w:rsidR="00D701CC">
        <w:t xml:space="preserve">Figure </w:t>
      </w:r>
      <w:r w:rsidR="00D701CC">
        <w:rPr>
          <w:noProof/>
        </w:rPr>
        <w:t>42</w:t>
      </w:r>
      <w:r w:rsidR="00F95D58">
        <w:fldChar w:fldCharType="end"/>
      </w:r>
      <w:r w:rsidR="00F95D58">
        <w:t>)</w:t>
      </w:r>
      <w:r>
        <w:t xml:space="preserve">, and installation scripts were also provided </w:t>
      </w:r>
      <w:r w:rsidR="00F95D58">
        <w:t>(</w:t>
      </w:r>
      <w:r w:rsidR="00F95D58">
        <w:fldChar w:fldCharType="begin"/>
      </w:r>
      <w:r w:rsidR="00F95D58">
        <w:instrText xml:space="preserve"> REF _Ref485848812 \h </w:instrText>
      </w:r>
      <w:r w:rsidR="00F95D58">
        <w:fldChar w:fldCharType="separate"/>
      </w:r>
      <w:r w:rsidR="00D701CC">
        <w:t xml:space="preserve">Figure </w:t>
      </w:r>
      <w:r w:rsidR="00D701CC">
        <w:rPr>
          <w:noProof/>
        </w:rPr>
        <w:t>43</w:t>
      </w:r>
      <w:r w:rsidR="00F95D58">
        <w:fldChar w:fldCharType="end"/>
      </w:r>
      <w:r w:rsidR="00F95D58">
        <w:t xml:space="preserve">) </w:t>
      </w:r>
      <w:r>
        <w:t>to help provision a new Raspberry Pi for all the required dependencies and packag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9105C3" w:rsidTr="002E6B05">
        <w:tc>
          <w:tcPr>
            <w:tcW w:w="2831" w:type="dxa"/>
          </w:tcPr>
          <w:p w:rsidR="009105C3" w:rsidRDefault="002E6B05" w:rsidP="009105C3">
            <w:r>
              <w:rPr>
                <w:noProof/>
                <w:lang w:eastAsia="en-GB"/>
              </w:rPr>
              <w:drawing>
                <wp:inline distT="0" distB="0" distL="0" distR="0" wp14:anchorId="17A1243E" wp14:editId="21BF04F9">
                  <wp:extent cx="1440000" cy="1400846"/>
                  <wp:effectExtent l="190500" t="190500" r="198755" b="19939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440000" cy="1400846"/>
                          </a:xfrm>
                          <a:prstGeom prst="rect">
                            <a:avLst/>
                          </a:prstGeom>
                          <a:ln>
                            <a:noFill/>
                          </a:ln>
                          <a:effectLst>
                            <a:outerShdw blurRad="190500" algn="tl" rotWithShape="0">
                              <a:srgbClr val="000000">
                                <a:alpha val="70000"/>
                              </a:srgbClr>
                            </a:outerShdw>
                          </a:effectLst>
                        </pic:spPr>
                      </pic:pic>
                    </a:graphicData>
                  </a:graphic>
                </wp:inline>
              </w:drawing>
            </w:r>
          </w:p>
        </w:tc>
        <w:tc>
          <w:tcPr>
            <w:tcW w:w="2831" w:type="dxa"/>
          </w:tcPr>
          <w:p w:rsidR="009105C3" w:rsidRDefault="002E6B05" w:rsidP="009105C3">
            <w:r>
              <w:rPr>
                <w:noProof/>
                <w:lang w:eastAsia="en-GB"/>
              </w:rPr>
              <w:drawing>
                <wp:inline distT="0" distB="0" distL="0" distR="0" wp14:anchorId="39D96F61" wp14:editId="4699C35F">
                  <wp:extent cx="1440000" cy="1485202"/>
                  <wp:effectExtent l="190500" t="190500" r="198755" b="19177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440000" cy="1485202"/>
                          </a:xfrm>
                          <a:prstGeom prst="rect">
                            <a:avLst/>
                          </a:prstGeom>
                          <a:ln>
                            <a:noFill/>
                          </a:ln>
                          <a:effectLst>
                            <a:outerShdw blurRad="190500" algn="tl" rotWithShape="0">
                              <a:srgbClr val="000000">
                                <a:alpha val="70000"/>
                              </a:srgbClr>
                            </a:outerShdw>
                          </a:effectLst>
                        </pic:spPr>
                      </pic:pic>
                    </a:graphicData>
                  </a:graphic>
                </wp:inline>
              </w:drawing>
            </w:r>
          </w:p>
        </w:tc>
        <w:tc>
          <w:tcPr>
            <w:tcW w:w="2832" w:type="dxa"/>
          </w:tcPr>
          <w:p w:rsidR="009105C3" w:rsidRDefault="002E6B05" w:rsidP="009105C3">
            <w:r>
              <w:rPr>
                <w:noProof/>
                <w:lang w:eastAsia="en-GB"/>
              </w:rPr>
              <w:drawing>
                <wp:inline distT="0" distB="0" distL="0" distR="0" wp14:anchorId="4A5FEA4D" wp14:editId="488E52F2">
                  <wp:extent cx="1440000" cy="1629730"/>
                  <wp:effectExtent l="190500" t="190500" r="198755" b="19939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1440000" cy="1629730"/>
                          </a:xfrm>
                          <a:prstGeom prst="rect">
                            <a:avLst/>
                          </a:prstGeom>
                          <a:ln>
                            <a:noFill/>
                          </a:ln>
                          <a:effectLst>
                            <a:outerShdw blurRad="190500" algn="tl" rotWithShape="0">
                              <a:srgbClr val="000000">
                                <a:alpha val="70000"/>
                              </a:srgbClr>
                            </a:outerShdw>
                          </a:effectLst>
                        </pic:spPr>
                      </pic:pic>
                    </a:graphicData>
                  </a:graphic>
                </wp:inline>
              </w:drawing>
            </w:r>
          </w:p>
        </w:tc>
      </w:tr>
    </w:tbl>
    <w:p w:rsidR="009105C3" w:rsidRDefault="002E6B05" w:rsidP="002E6B05">
      <w:pPr>
        <w:pStyle w:val="Caption"/>
      </w:pPr>
      <w:bookmarkStart w:id="257" w:name="_Ref485848812"/>
      <w:bookmarkStart w:id="258" w:name="_Toc485851357"/>
      <w:r>
        <w:t xml:space="preserve">Figure </w:t>
      </w:r>
      <w:fldSimple w:instr=" SEQ Figure \* ARABIC ">
        <w:r w:rsidR="00D701CC">
          <w:rPr>
            <w:noProof/>
          </w:rPr>
          <w:t>43</w:t>
        </w:r>
      </w:fldSimple>
      <w:bookmarkEnd w:id="257"/>
      <w:r>
        <w:t>: Scripts to aid setup</w:t>
      </w:r>
      <w:bookmarkEnd w:id="258"/>
    </w:p>
    <w:p w:rsidR="002E6B05" w:rsidRDefault="0085248A" w:rsidP="009105C3">
      <w:r>
        <w:t>T</w:t>
      </w:r>
      <w:r w:rsidR="002E6B05">
        <w:t xml:space="preserve">he command to </w:t>
      </w:r>
      <w:r w:rsidR="002E6B05" w:rsidRPr="003E74A5">
        <w:t xml:space="preserve">schedule the P2P network transactions should be added to the crontab, and is shown in </w:t>
      </w:r>
      <w:r w:rsidR="00A117B3" w:rsidRPr="003E74A5">
        <w:t>code snippet</w:t>
      </w:r>
      <w:r w:rsidR="003E74A5" w:rsidRPr="003E74A5">
        <w:t xml:space="preserve"> 3</w:t>
      </w:r>
      <w:r w:rsidR="002E6B05" w:rsidRPr="003E74A5">
        <w:t>.</w:t>
      </w:r>
    </w:p>
    <w:p w:rsidR="0085248A" w:rsidRDefault="0085248A" w:rsidP="009105C3"/>
    <w:p w:rsidR="0085248A" w:rsidRDefault="0085248A" w:rsidP="009105C3">
      <w:r>
        <w:t>Finally, a fully functioning copy of the file system of one of the Raspberry Pi’s was created and uploaded onto the web. A link can be found inside GitHub.</w:t>
      </w:r>
      <w:r w:rsidR="00177A21">
        <w:t xml:space="preserve"> The checksums of the image are given below in</w:t>
      </w:r>
      <w:r w:rsidR="008729F1">
        <w:rPr>
          <w:color w:val="FF0000"/>
        </w:rPr>
        <w:t xml:space="preserve"> </w:t>
      </w:r>
      <w:r w:rsidR="008729F1">
        <w:rPr>
          <w:color w:val="FF0000"/>
        </w:rPr>
        <w:fldChar w:fldCharType="begin"/>
      </w:r>
      <w:r w:rsidR="008729F1">
        <w:rPr>
          <w:color w:val="FF0000"/>
        </w:rPr>
        <w:instrText xml:space="preserve"> REF _Ref485849307 \h </w:instrText>
      </w:r>
      <w:r w:rsidR="008729F1">
        <w:rPr>
          <w:color w:val="FF0000"/>
        </w:rPr>
      </w:r>
      <w:r w:rsidR="008729F1">
        <w:rPr>
          <w:color w:val="FF0000"/>
        </w:rPr>
        <w:fldChar w:fldCharType="separate"/>
      </w:r>
      <w:r w:rsidR="00D701CC">
        <w:t xml:space="preserve">Table </w:t>
      </w:r>
      <w:r w:rsidR="00D701CC">
        <w:rPr>
          <w:noProof/>
        </w:rPr>
        <w:t>15</w:t>
      </w:r>
      <w:r w:rsidR="008729F1">
        <w:rPr>
          <w:color w:val="FF0000"/>
        </w:rPr>
        <w:fldChar w:fldCharType="end"/>
      </w:r>
      <w:r w:rsidR="00177A21">
        <w:t>.</w:t>
      </w:r>
    </w:p>
    <w:p w:rsidR="00C6379F" w:rsidRDefault="00C6379F" w:rsidP="00C6379F">
      <w:pPr>
        <w:pStyle w:val="Caption"/>
      </w:pPr>
      <w:bookmarkStart w:id="259" w:name="_Ref485849307"/>
      <w:bookmarkStart w:id="260" w:name="_Toc485851372"/>
      <w:r>
        <w:lastRenderedPageBreak/>
        <w:t xml:space="preserve">Table </w:t>
      </w:r>
      <w:fldSimple w:instr=" SEQ Table \* ARABIC ">
        <w:r w:rsidR="00D701CC">
          <w:rPr>
            <w:noProof/>
          </w:rPr>
          <w:t>15</w:t>
        </w:r>
      </w:fldSimple>
      <w:bookmarkEnd w:id="259"/>
      <w:r>
        <w:t>: Hash of the file system image</w:t>
      </w:r>
      <w:bookmarkEnd w:id="260"/>
    </w:p>
    <w:tbl>
      <w:tblPr>
        <w:tblStyle w:val="ListTable3"/>
        <w:tblW w:w="8500" w:type="dxa"/>
        <w:tblLayout w:type="fixed"/>
        <w:tblLook w:val="04A0" w:firstRow="1" w:lastRow="0" w:firstColumn="1" w:lastColumn="0" w:noHBand="0" w:noVBand="1"/>
      </w:tblPr>
      <w:tblGrid>
        <w:gridCol w:w="1555"/>
        <w:gridCol w:w="6945"/>
      </w:tblGrid>
      <w:tr w:rsidR="00C6379F" w:rsidTr="00C6379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5" w:type="dxa"/>
          </w:tcPr>
          <w:p w:rsidR="00C6379F" w:rsidRDefault="00C6379F" w:rsidP="00C6379F">
            <w:r>
              <w:t>File</w:t>
            </w:r>
          </w:p>
        </w:tc>
        <w:tc>
          <w:tcPr>
            <w:tcW w:w="6945" w:type="dxa"/>
          </w:tcPr>
          <w:p w:rsidR="00C6379F" w:rsidRDefault="00C6379F" w:rsidP="00C6379F">
            <w:pPr>
              <w:cnfStyle w:val="100000000000" w:firstRow="1" w:lastRow="0" w:firstColumn="0" w:lastColumn="0" w:oddVBand="0" w:evenVBand="0" w:oddHBand="0" w:evenHBand="0" w:firstRowFirstColumn="0" w:firstRowLastColumn="0" w:lastRowFirstColumn="0" w:lastRowLastColumn="0"/>
            </w:pPr>
            <w:r>
              <w:t>peer1_new.img</w:t>
            </w:r>
          </w:p>
        </w:tc>
      </w:tr>
      <w:tr w:rsidR="00C6379F" w:rsidTr="00C637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C6379F" w:rsidRDefault="00C6379F" w:rsidP="00C6379F">
            <w:r>
              <w:t>CRC-32</w:t>
            </w:r>
          </w:p>
        </w:tc>
        <w:tc>
          <w:tcPr>
            <w:tcW w:w="6945" w:type="dxa"/>
          </w:tcPr>
          <w:p w:rsidR="00C6379F" w:rsidRDefault="00C6379F" w:rsidP="00C6379F">
            <w:pPr>
              <w:cnfStyle w:val="000000100000" w:firstRow="0" w:lastRow="0" w:firstColumn="0" w:lastColumn="0" w:oddVBand="0" w:evenVBand="0" w:oddHBand="1" w:evenHBand="0" w:firstRowFirstColumn="0" w:firstRowLastColumn="0" w:lastRowFirstColumn="0" w:lastRowLastColumn="0"/>
            </w:pPr>
            <w:r>
              <w:t>259ae2d6</w:t>
            </w:r>
          </w:p>
        </w:tc>
      </w:tr>
      <w:tr w:rsidR="00C6379F" w:rsidTr="00C6379F">
        <w:tc>
          <w:tcPr>
            <w:cnfStyle w:val="001000000000" w:firstRow="0" w:lastRow="0" w:firstColumn="1" w:lastColumn="0" w:oddVBand="0" w:evenVBand="0" w:oddHBand="0" w:evenHBand="0" w:firstRowFirstColumn="0" w:firstRowLastColumn="0" w:lastRowFirstColumn="0" w:lastRowLastColumn="0"/>
            <w:tcW w:w="1555" w:type="dxa"/>
          </w:tcPr>
          <w:p w:rsidR="00C6379F" w:rsidRDefault="00C6379F" w:rsidP="00C6379F">
            <w:r>
              <w:t>SHA-1</w:t>
            </w:r>
          </w:p>
        </w:tc>
        <w:tc>
          <w:tcPr>
            <w:tcW w:w="6945" w:type="dxa"/>
          </w:tcPr>
          <w:p w:rsidR="00C6379F" w:rsidRDefault="00C6379F" w:rsidP="00C6379F">
            <w:pPr>
              <w:cnfStyle w:val="000000000000" w:firstRow="0" w:lastRow="0" w:firstColumn="0" w:lastColumn="0" w:oddVBand="0" w:evenVBand="0" w:oddHBand="0" w:evenHBand="0" w:firstRowFirstColumn="0" w:firstRowLastColumn="0" w:lastRowFirstColumn="0" w:lastRowLastColumn="0"/>
            </w:pPr>
            <w:r>
              <w:t>c1f1d3c3062a3308f42ff6bdaedbe1f10a41f571</w:t>
            </w:r>
          </w:p>
        </w:tc>
      </w:tr>
      <w:tr w:rsidR="00C6379F" w:rsidTr="00C637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C6379F" w:rsidRDefault="00C6379F" w:rsidP="00C6379F">
            <w:r>
              <w:t>SHA-256</w:t>
            </w:r>
          </w:p>
        </w:tc>
        <w:tc>
          <w:tcPr>
            <w:tcW w:w="6945" w:type="dxa"/>
          </w:tcPr>
          <w:p w:rsidR="00C6379F" w:rsidRDefault="00C6379F" w:rsidP="00C6379F">
            <w:pPr>
              <w:cnfStyle w:val="000000100000" w:firstRow="0" w:lastRow="0" w:firstColumn="0" w:lastColumn="0" w:oddVBand="0" w:evenVBand="0" w:oddHBand="1" w:evenHBand="0" w:firstRowFirstColumn="0" w:firstRowLastColumn="0" w:lastRowFirstColumn="0" w:lastRowLastColumn="0"/>
            </w:pPr>
            <w:r>
              <w:t>637f51b0b9c5dbd071fea46481b081e4efa3f32d2f211b47cf6e3bfe4b9e386e</w:t>
            </w:r>
          </w:p>
        </w:tc>
      </w:tr>
      <w:tr w:rsidR="00C6379F" w:rsidTr="00C6379F">
        <w:tc>
          <w:tcPr>
            <w:cnfStyle w:val="001000000000" w:firstRow="0" w:lastRow="0" w:firstColumn="1" w:lastColumn="0" w:oddVBand="0" w:evenVBand="0" w:oddHBand="0" w:evenHBand="0" w:firstRowFirstColumn="0" w:firstRowLastColumn="0" w:lastRowFirstColumn="0" w:lastRowLastColumn="0"/>
            <w:tcW w:w="1555" w:type="dxa"/>
          </w:tcPr>
          <w:p w:rsidR="00C6379F" w:rsidRDefault="00C6379F" w:rsidP="00C6379F">
            <w:r>
              <w:t>SHA-512</w:t>
            </w:r>
          </w:p>
        </w:tc>
        <w:tc>
          <w:tcPr>
            <w:tcW w:w="6945" w:type="dxa"/>
          </w:tcPr>
          <w:p w:rsidR="00C6379F" w:rsidRDefault="00C6379F" w:rsidP="00C6379F">
            <w:pPr>
              <w:cnfStyle w:val="000000000000" w:firstRow="0" w:lastRow="0" w:firstColumn="0" w:lastColumn="0" w:oddVBand="0" w:evenVBand="0" w:oddHBand="0" w:evenHBand="0" w:firstRowFirstColumn="0" w:firstRowLastColumn="0" w:lastRowFirstColumn="0" w:lastRowLastColumn="0"/>
            </w:pPr>
            <w:r>
              <w:t>acdd17a67e71ba4ac554d49c67e20537c03235ad8a126be0f28f1523fdbeb3bc61e7812e4f36b36505a69d666f31c3cd5bab677c99d236a7b8e5e318f21155c7</w:t>
            </w:r>
          </w:p>
        </w:tc>
      </w:tr>
    </w:tbl>
    <w:p w:rsidR="00A0003B" w:rsidRDefault="002E6B05" w:rsidP="00A0003B">
      <w:pPr>
        <w:spacing w:after="160"/>
        <w:jc w:val="left"/>
      </w:pPr>
      <w:r>
        <w:rPr>
          <w:noProof/>
          <w:lang w:eastAsia="en-GB"/>
        </w:rPr>
        <mc:AlternateContent>
          <mc:Choice Requires="wps">
            <w:drawing>
              <wp:anchor distT="0" distB="0" distL="114300" distR="114300" simplePos="0" relativeHeight="251669504" behindDoc="0" locked="0" layoutInCell="1" allowOverlap="1" wp14:anchorId="4A074233" wp14:editId="138383AF">
                <wp:simplePos x="0" y="0"/>
                <wp:positionH relativeFrom="column">
                  <wp:posOffset>-10160</wp:posOffset>
                </wp:positionH>
                <wp:positionV relativeFrom="paragraph">
                  <wp:posOffset>1758315</wp:posOffset>
                </wp:positionV>
                <wp:extent cx="5390515" cy="635"/>
                <wp:effectExtent l="0" t="0" r="635" b="18415"/>
                <wp:wrapSquare wrapText="bothSides"/>
                <wp:docPr id="212" name="Text Box 212"/>
                <wp:cNvGraphicFramePr/>
                <a:graphic xmlns:a="http://schemas.openxmlformats.org/drawingml/2006/main">
                  <a:graphicData uri="http://schemas.microsoft.com/office/word/2010/wordprocessingShape">
                    <wps:wsp>
                      <wps:cNvSpPr txBox="1"/>
                      <wps:spPr>
                        <a:xfrm>
                          <a:off x="0" y="0"/>
                          <a:ext cx="5390515" cy="635"/>
                        </a:xfrm>
                        <a:prstGeom prst="rect">
                          <a:avLst/>
                        </a:prstGeom>
                        <a:solidFill>
                          <a:prstClr val="white"/>
                        </a:solidFill>
                        <a:ln>
                          <a:noFill/>
                        </a:ln>
                      </wps:spPr>
                      <wps:txbx>
                        <w:txbxContent>
                          <w:p w:rsidR="0061488D" w:rsidRPr="0016022A" w:rsidRDefault="0061488D" w:rsidP="002E6B05">
                            <w:pPr>
                              <w:pStyle w:val="Caption"/>
                              <w:rPr>
                                <w:noProof/>
                                <w:sz w:val="24"/>
                                <w:szCs w:val="20"/>
                              </w:rPr>
                            </w:pPr>
                            <w:bookmarkStart w:id="261" w:name="_Toc485851375"/>
                            <w:r>
                              <w:t xml:space="preserve">Code Snippet </w:t>
                            </w:r>
                            <w:fldSimple w:instr=" SEQ Code_Snippet \* ARABIC ">
                              <w:r w:rsidR="00D701CC">
                                <w:rPr>
                                  <w:noProof/>
                                </w:rPr>
                                <w:t>3</w:t>
                              </w:r>
                            </w:fldSimple>
                            <w:r>
                              <w:t>: Crontab command</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074233" id="Text Box 212" o:spid="_x0000_s1030" type="#_x0000_t202" style="position:absolute;margin-left:-.8pt;margin-top:138.45pt;width:424.4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jJIMQIAAGgEAAAOAAAAZHJzL2Uyb0RvYy54bWysVMFu2zAMvQ/YPwi6L07SpVi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" stroked="f">
                <v:textbox style="mso-fit-shape-to-text:t" inset="0,0,0,0">
                  <w:txbxContent>
                    <w:p w:rsidR="0061488D" w:rsidRPr="0016022A" w:rsidRDefault="0061488D" w:rsidP="002E6B05">
                      <w:pPr>
                        <w:pStyle w:val="Caption"/>
                        <w:rPr>
                          <w:noProof/>
                          <w:sz w:val="24"/>
                          <w:szCs w:val="20"/>
                        </w:rPr>
                      </w:pPr>
                      <w:bookmarkStart w:id="262" w:name="_Toc485851375"/>
                      <w:r>
                        <w:t xml:space="preserve">Code Snippet </w:t>
                      </w:r>
                      <w:fldSimple w:instr=" SEQ Code_Snippet \* ARABIC ">
                        <w:r w:rsidR="00D701CC">
                          <w:rPr>
                            <w:noProof/>
                          </w:rPr>
                          <w:t>3</w:t>
                        </w:r>
                      </w:fldSimple>
                      <w:r>
                        <w:t>: Crontab command</w:t>
                      </w:r>
                      <w:bookmarkEnd w:id="262"/>
                    </w:p>
                  </w:txbxContent>
                </v:textbox>
                <w10:wrap type="square"/>
              </v:shape>
            </w:pict>
          </mc:Fallback>
        </mc:AlternateContent>
      </w:r>
      <w:r>
        <w:rPr>
          <w:noProof/>
          <w:lang w:eastAsia="en-GB"/>
        </w:rPr>
        <mc:AlternateContent>
          <mc:Choice Requires="wps">
            <w:drawing>
              <wp:anchor distT="45720" distB="45720" distL="114300" distR="114300" simplePos="0" relativeHeight="251667456" behindDoc="0" locked="0" layoutInCell="1" allowOverlap="1">
                <wp:simplePos x="0" y="0"/>
                <wp:positionH relativeFrom="margin">
                  <wp:align>right</wp:align>
                </wp:positionH>
                <wp:positionV relativeFrom="paragraph">
                  <wp:posOffset>314628</wp:posOffset>
                </wp:positionV>
                <wp:extent cx="5390515" cy="1404620"/>
                <wp:effectExtent l="0" t="0" r="19685" b="22860"/>
                <wp:wrapSquare wrapText="bothSides"/>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0515" cy="1404620"/>
                        </a:xfrm>
                        <a:prstGeom prst="rect">
                          <a:avLst/>
                        </a:prstGeom>
                        <a:solidFill>
                          <a:srgbClr val="FFFFFF"/>
                        </a:solidFill>
                        <a:ln w="9525">
                          <a:solidFill>
                            <a:srgbClr val="000000"/>
                          </a:solidFill>
                          <a:miter lim="800000"/>
                          <a:headEnd/>
                          <a:tailEnd/>
                        </a:ln>
                      </wps:spPr>
                      <wps:txbx>
                        <w:txbxContent>
                          <w:p w:rsidR="0061488D" w:rsidRDefault="0061488D" w:rsidP="002E6B05">
                            <w:pPr>
                              <w:jc w:val="left"/>
                            </w:pPr>
                            <w:r w:rsidRPr="002E6B05">
                              <w:t xml:space="preserve">* * * * * . $HOME/.bashrc; </w:t>
                            </w:r>
                          </w:p>
                          <w:p w:rsidR="0061488D" w:rsidRDefault="0061488D" w:rsidP="002E6B05">
                            <w:pPr>
                              <w:jc w:val="left"/>
                            </w:pPr>
                            <w:r w:rsidRPr="002E6B05">
                              <w:t>sudo bash /home/pi/ee4-</w:t>
                            </w:r>
                            <w:r>
                              <w:t>F</w:t>
                            </w:r>
                            <w:r w:rsidRPr="002E6B05">
                              <w:t xml:space="preserve">YP/software/alpr_env.sh; </w:t>
                            </w:r>
                          </w:p>
                          <w:p w:rsidR="0061488D" w:rsidRDefault="0061488D" w:rsidP="002E6B05">
                            <w:pPr>
                              <w:jc w:val="left"/>
                            </w:pPr>
                            <w:r w:rsidRPr="002E6B05">
                              <w:t xml:space="preserve">cd /home/pi/ee4-FYP/software/peer/; </w:t>
                            </w:r>
                          </w:p>
                          <w:p w:rsidR="0061488D" w:rsidRDefault="0061488D" w:rsidP="002E6B05">
                            <w:pPr>
                              <w:jc w:val="left"/>
                            </w:pPr>
                            <w:r w:rsidRPr="002E6B05">
                              <w:t>python3 manage.py runcrons 2&gt;&amp;1 | /home/pi/ee4-FYP/s</w:t>
                            </w:r>
                            <w:r>
                              <w:t>oftware/add_timestamp.sh  &gt;&gt; ~/cron.log</w:t>
                            </w:r>
                          </w:p>
                          <w:p w:rsidR="0061488D" w:rsidRDefault="0061488D" w:rsidP="002E6B05">
                            <w:pPr>
                              <w:jc w:val="left"/>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margin-left:373.25pt;margin-top:24.75pt;width:424.45pt;height:110.6pt;z-index:25166745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">
                <v:textbox style="mso-fit-shape-to-text:t">
                  <w:txbxContent>
                    <w:p w:rsidR="0061488D" w:rsidRDefault="0061488D" w:rsidP="002E6B05">
                      <w:pPr>
                        <w:jc w:val="left"/>
                      </w:pPr>
                      <w:r w:rsidRPr="002E6B05">
                        <w:t xml:space="preserve">* * * * * . $HOME/.bashrc; </w:t>
                      </w:r>
                    </w:p>
                    <w:p w:rsidR="0061488D" w:rsidRDefault="0061488D" w:rsidP="002E6B05">
                      <w:pPr>
                        <w:jc w:val="left"/>
                      </w:pPr>
                      <w:r w:rsidRPr="002E6B05">
                        <w:t>sudo bash /home/pi/ee4-</w:t>
                      </w:r>
                      <w:r>
                        <w:t>F</w:t>
                      </w:r>
                      <w:r w:rsidRPr="002E6B05">
                        <w:t xml:space="preserve">YP/software/alpr_env.sh; </w:t>
                      </w:r>
                    </w:p>
                    <w:p w:rsidR="0061488D" w:rsidRDefault="0061488D" w:rsidP="002E6B05">
                      <w:pPr>
                        <w:jc w:val="left"/>
                      </w:pPr>
                      <w:r w:rsidRPr="002E6B05">
                        <w:t xml:space="preserve">cd /home/pi/ee4-FYP/software/peer/; </w:t>
                      </w:r>
                    </w:p>
                    <w:p w:rsidR="0061488D" w:rsidRDefault="0061488D" w:rsidP="002E6B05">
                      <w:pPr>
                        <w:jc w:val="left"/>
                      </w:pPr>
                      <w:r w:rsidRPr="002E6B05">
                        <w:t>python3 manage.py runcrons 2&gt;&amp;1 | /home/pi/ee4-FYP/s</w:t>
                      </w:r>
                      <w:r>
                        <w:t>oftware/add_timestamp.sh  &gt;&gt; ~/cron.log</w:t>
                      </w:r>
                    </w:p>
                    <w:p w:rsidR="0061488D" w:rsidRDefault="0061488D" w:rsidP="002E6B05">
                      <w:pPr>
                        <w:jc w:val="left"/>
                      </w:pPr>
                    </w:p>
                  </w:txbxContent>
                </v:textbox>
                <w10:wrap type="square" anchorx="margin"/>
              </v:shape>
            </w:pict>
          </mc:Fallback>
        </mc:AlternateContent>
      </w:r>
    </w:p>
    <w:p w:rsidR="00A0003B" w:rsidRDefault="00A0003B">
      <w:pPr>
        <w:spacing w:after="160" w:line="259" w:lineRule="auto"/>
        <w:jc w:val="left"/>
      </w:pPr>
      <w:r>
        <w:br w:type="page"/>
      </w:r>
    </w:p>
    <w:p w:rsidR="00FD015B" w:rsidRDefault="00FD015B" w:rsidP="00DE4BEB">
      <w:pPr>
        <w:pStyle w:val="Heading1"/>
      </w:pPr>
      <w:bookmarkStart w:id="263" w:name="_Toc485851463"/>
      <w:r>
        <w:lastRenderedPageBreak/>
        <w:t>Evaluation</w:t>
      </w:r>
      <w:bookmarkEnd w:id="263"/>
    </w:p>
    <w:p w:rsidR="000D3370" w:rsidRDefault="000D3370" w:rsidP="00F35495">
      <w:r>
        <w:t>For ease of reading, the project requirements are copied below.</w:t>
      </w:r>
    </w:p>
    <w:p w:rsidR="0095468D" w:rsidRPr="000D3370" w:rsidRDefault="0095468D" w:rsidP="000D3370">
      <w:pPr>
        <w:pStyle w:val="ListParagraph"/>
        <w:numPr>
          <w:ilvl w:val="0"/>
          <w:numId w:val="44"/>
        </w:numPr>
        <w:rPr>
          <w:szCs w:val="24"/>
        </w:rPr>
      </w:pPr>
      <w:r w:rsidRPr="00F43A20">
        <w:t>Implement a number plate recognition system using existing computer vision algorithms on a low-cost, readily available hardware platform.</w:t>
      </w:r>
    </w:p>
    <w:p w:rsidR="0095468D" w:rsidRPr="00F43A20" w:rsidRDefault="0095468D" w:rsidP="000D3370">
      <w:pPr>
        <w:pStyle w:val="ListParagraph"/>
        <w:numPr>
          <w:ilvl w:val="0"/>
          <w:numId w:val="44"/>
        </w:numPr>
      </w:pPr>
      <w:r w:rsidRPr="00F43A20">
        <w:t>Set up a peer-to-peer network to share vehicle passing times and detect violations without the need for a central server.</w:t>
      </w:r>
    </w:p>
    <w:p w:rsidR="000D3370" w:rsidRDefault="0095468D" w:rsidP="000D3370">
      <w:pPr>
        <w:pStyle w:val="ListParagraph"/>
        <w:numPr>
          <w:ilvl w:val="0"/>
          <w:numId w:val="44"/>
        </w:numPr>
      </w:pPr>
      <w:r w:rsidRPr="000D3370">
        <w:t>Publish photo evidence of any violations</w:t>
      </w:r>
    </w:p>
    <w:p w:rsidR="000D3370" w:rsidRDefault="000D3370" w:rsidP="000D3370">
      <w:r>
        <w:t>Advanced project requirements are as follows.</w:t>
      </w:r>
    </w:p>
    <w:p w:rsidR="0095468D" w:rsidRPr="000D3370" w:rsidRDefault="0095468D" w:rsidP="000D3370">
      <w:pPr>
        <w:pStyle w:val="ListParagraph"/>
        <w:numPr>
          <w:ilvl w:val="0"/>
          <w:numId w:val="44"/>
        </w:numPr>
      </w:pPr>
      <w:r w:rsidRPr="000D3370">
        <w:t>Use the changes in the number plate geometry as the vehicle passes to detect the instantaneous speed of a vehicle. This provides a stand-alone mode that will aid adoption in areas where there isn't already an established network.</w:t>
      </w:r>
    </w:p>
    <w:p w:rsidR="0095468D" w:rsidRPr="00F43A20" w:rsidRDefault="0095468D" w:rsidP="000D3370">
      <w:pPr>
        <w:pStyle w:val="ListParagraph"/>
        <w:numPr>
          <w:ilvl w:val="0"/>
          <w:numId w:val="44"/>
        </w:numPr>
      </w:pPr>
      <w:r w:rsidRPr="00F43A20">
        <w:t>Implement automatic peer discovery so that each dev</w:t>
      </w:r>
      <w:r>
        <w:t xml:space="preserve">ice can find its neighbours and </w:t>
      </w:r>
      <w:r w:rsidRPr="00F43A20">
        <w:t>calculate the minimum legal transit time between them using a public mapping database.</w:t>
      </w:r>
    </w:p>
    <w:p w:rsidR="0095468D" w:rsidRPr="00F43A20" w:rsidRDefault="0095468D" w:rsidP="000D3370">
      <w:pPr>
        <w:pStyle w:val="ListParagraph"/>
        <w:numPr>
          <w:ilvl w:val="0"/>
          <w:numId w:val="44"/>
        </w:numPr>
      </w:pPr>
      <w:r w:rsidRPr="00F43A20">
        <w:t>Add an encryption layer so that a hacker or rogue peer cannot use the network to track the movements of law-abiding vehicles.</w:t>
      </w:r>
    </w:p>
    <w:p w:rsidR="0095468D" w:rsidRDefault="0095468D" w:rsidP="000D3370">
      <w:pPr>
        <w:pStyle w:val="ListParagraph"/>
        <w:numPr>
          <w:ilvl w:val="0"/>
          <w:numId w:val="44"/>
        </w:numPr>
      </w:pPr>
      <w:r w:rsidRPr="00F43A20">
        <w:t>Package the system so that it can be easily installed in a home by an inexperienced user.</w:t>
      </w:r>
    </w:p>
    <w:p w:rsidR="00F35495" w:rsidRDefault="00F35495" w:rsidP="001820F9"/>
    <w:p w:rsidR="000D3370" w:rsidRDefault="000D3370" w:rsidP="001820F9">
      <w:r>
        <w:t>To evaluate the project, the final system was compared to how well it fulfilled the project requirements.</w:t>
      </w:r>
    </w:p>
    <w:p w:rsidR="000D3370" w:rsidRDefault="000D3370" w:rsidP="001820F9"/>
    <w:p w:rsidR="000D3370" w:rsidRDefault="000D3370" w:rsidP="001820F9">
      <w:r>
        <w:t xml:space="preserve">All 3 basic project requirements were fulfilled without fail. The license plate detection utilized existing computer vision algorithms to extract license plates from input video, and ran without problems on the low-cost Raspberry Pi, albeit slightly slower than expected. A P2P network was set up to share vehicle passing times and detected violations of cars well. A web interface also showed evidence of any violations, with a one click button to post on social media. Moreover, all 3 requirements were completed beyond the level of a minimum viable product. </w:t>
      </w:r>
    </w:p>
    <w:p w:rsidR="000D3370" w:rsidRDefault="000D3370" w:rsidP="001820F9"/>
    <w:p w:rsidR="000D3370" w:rsidRDefault="000D3370" w:rsidP="001820F9">
      <w:r>
        <w:t xml:space="preserve">The first advanced project requirement was not satisfied due to it requiring added research, background knowledge, and testing. Due to time constraints, the other advanced project requirements were governed to be of a higher priority. Another reason of shelving the first advanced project requirement was that using one camera on its own to detect speed violations was extremely unreliable. Like the eyes on a human, two cameras are needed to judge depth reliably. Moreover, with the high variation of lighting conditions, the changes in plate geometry would be extremely susceptible to noise. The estimated speed that would come from using the plate </w:t>
      </w:r>
      <w:r>
        <w:lastRenderedPageBreak/>
        <w:t xml:space="preserve">geometry to estimate speed was judged to be </w:t>
      </w:r>
      <w:r w:rsidR="00255D20">
        <w:t>hard to prove to the authorities as well without solid mathematical equations and backing – way beyond the scope of the project.</w:t>
      </w:r>
    </w:p>
    <w:p w:rsidR="00255D20" w:rsidRDefault="00255D20" w:rsidP="001820F9"/>
    <w:p w:rsidR="001820F9" w:rsidRDefault="00255D20" w:rsidP="001820F9">
      <w:r>
        <w:t xml:space="preserve">All other advanced project requirements were however, satisfied. </w:t>
      </w:r>
    </w:p>
    <w:p w:rsidR="001820F9" w:rsidRDefault="001820F9" w:rsidP="001820F9"/>
    <w:p w:rsidR="00255D20" w:rsidRDefault="00255D20" w:rsidP="001820F9">
      <w:r>
        <w:t xml:space="preserve">Automatic peer discovery was implemented by the means of the bootstrapping server transmitting each new peer to every peer in the network, and the peers themselves seeking out peer lists from other peers on a pre-defined schedule. </w:t>
      </w:r>
      <w:r w:rsidR="001820F9">
        <w:t>Testing</w:t>
      </w:r>
      <w:r>
        <w:t xml:space="preserve"> was done to prove that a new peer that joined the network would show up on the peer lists of other peers, as well as receive license plates from the peers that already exist on the network, without the help of a central server, in this case, the bootstrapping server.</w:t>
      </w:r>
    </w:p>
    <w:p w:rsidR="000D3370" w:rsidRDefault="000D3370" w:rsidP="001820F9"/>
    <w:p w:rsidR="001820F9" w:rsidRDefault="001820F9" w:rsidP="001820F9">
      <w:r>
        <w:t>Security features were added throughout the system to ensure rogue peers did not have easy access to plate data, nor were they able to sieve plate data from peers easily. Local encryption was applied to all HTTP requests, and a trust system was set up to promote genuine peers sharing plates.</w:t>
      </w:r>
    </w:p>
    <w:p w:rsidR="001820F9" w:rsidRDefault="001820F9" w:rsidP="001820F9"/>
    <w:p w:rsidR="001820F9" w:rsidRDefault="001820F9" w:rsidP="00266CFE">
      <w:r>
        <w:t>Finally, an intuitive and elegant web interface was crafted up to serve the user. Easy download instructions were provided, and a GitHub repository and disk image was supplied for users that desire to replicate the project.</w:t>
      </w:r>
    </w:p>
    <w:p w:rsidR="000D3370" w:rsidRDefault="000D3370" w:rsidP="00266CFE"/>
    <w:p w:rsidR="00266CFE" w:rsidRDefault="00266CFE" w:rsidP="00266CFE">
      <w:r>
        <w:t>Overall, the project was judged to be well thought out, with design decision backed by broad research, and implementation backed by solid design. Testing was made hassle-free by good programming practices (using exceptions, modularity, version control), as well as the well-defined structure of code. All the modules complemented each other and did their jobs as required. Real life testing also verified the operation of the entire system, from license plate detection to the final Twitter post.</w:t>
      </w:r>
    </w:p>
    <w:p w:rsidR="00266CFE" w:rsidRDefault="00266CFE" w:rsidP="00266CFE"/>
    <w:p w:rsidR="00DD044F" w:rsidRDefault="00266CFE" w:rsidP="00266CFE">
      <w:r>
        <w:t>However, several things would be changed if the project was started over again from scratch.</w:t>
      </w:r>
    </w:p>
    <w:p w:rsidR="00DD044F" w:rsidRDefault="00DD044F" w:rsidP="00266CFE"/>
    <w:p w:rsidR="00266CFE" w:rsidRDefault="00266CFE" w:rsidP="00266CFE">
      <w:r>
        <w:t xml:space="preserve">First, more time would be assigned on ensuring license plate detection worked well at night as real life footage of night time did not fare well on the system. Given traffic is normally lighter, along with the danger of not being able to see pedestrians easily, night time operation should have been a top priority. </w:t>
      </w:r>
      <w:r w:rsidR="00DD044F">
        <w:t>Infra-red</w:t>
      </w:r>
      <w:r>
        <w:t xml:space="preserve"> flashes were bought and verified to work in isolation, but the required circuitry to ensure it </w:t>
      </w:r>
      <w:r>
        <w:lastRenderedPageBreak/>
        <w:t xml:space="preserve">could be </w:t>
      </w:r>
      <w:r w:rsidR="00DD044F">
        <w:t>implemented</w:t>
      </w:r>
      <w:r>
        <w:t xml:space="preserve"> alongside the existing motion detection should have been straightforward to figure out</w:t>
      </w:r>
      <w:r w:rsidR="00DD044F">
        <w:t>.</w:t>
      </w:r>
      <w:r w:rsidR="00602A58">
        <w:t xml:space="preserve"> Nevertheless, the license plate detection worked very well for a free, open source implementation.</w:t>
      </w:r>
    </w:p>
    <w:p w:rsidR="00DD044F" w:rsidRDefault="00DD044F" w:rsidP="00266CFE"/>
    <w:p w:rsidR="00DD044F" w:rsidRDefault="00DD044F" w:rsidP="00266CFE">
      <w:r>
        <w:t>Next, the design of the P2P network should have been revisited. Currently, the P2P network cannot function without the help of the Django server. Given more time, a separate server would have been beneficial to build instead of having transactions that execute on top of the Django server. The separate server could then run a custom protocol to ensure top performance, as opposed to having to route everything through HTTP verbs. However, this does not discredit the implementation of the Django server in any way. The Django implementation served its implementation well, and doubled as a server for the web interface, effective shooting two birds with one stone. However, in terms of elegance, the current P2P network implementation is a bit crude.</w:t>
      </w:r>
    </w:p>
    <w:p w:rsidR="00DD044F" w:rsidRDefault="00DD044F" w:rsidP="00266CFE"/>
    <w:p w:rsidR="00DD044F" w:rsidRDefault="00DD044F" w:rsidP="00266CFE">
      <w:r>
        <w:t>Lastly, more social platforms should be targeted in the case a user does not have a Twitter account. However, this was mostly down to time constraints – all the required API’s are present and usable.</w:t>
      </w:r>
    </w:p>
    <w:p w:rsidR="000D3370" w:rsidRDefault="000D3370">
      <w:pPr>
        <w:spacing w:after="160" w:line="259" w:lineRule="auto"/>
        <w:jc w:val="left"/>
      </w:pPr>
    </w:p>
    <w:p w:rsidR="00DD044F" w:rsidRDefault="00DD044F">
      <w:pPr>
        <w:spacing w:after="160" w:line="259" w:lineRule="auto"/>
        <w:jc w:val="left"/>
      </w:pPr>
    </w:p>
    <w:p w:rsidR="00DD044F" w:rsidRDefault="00DD044F">
      <w:pPr>
        <w:spacing w:after="160" w:line="259" w:lineRule="auto"/>
        <w:jc w:val="left"/>
      </w:pPr>
      <w:r>
        <w:br w:type="page"/>
      </w:r>
    </w:p>
    <w:p w:rsidR="00122902" w:rsidRDefault="00FD015B" w:rsidP="00DE4BEB">
      <w:pPr>
        <w:pStyle w:val="Heading1"/>
      </w:pPr>
      <w:bookmarkStart w:id="264" w:name="_Toc485851464"/>
      <w:r>
        <w:lastRenderedPageBreak/>
        <w:t>Conclusion and Future Work</w:t>
      </w:r>
      <w:bookmarkEnd w:id="264"/>
    </w:p>
    <w:p w:rsidR="007C0D1C" w:rsidRDefault="0085248A" w:rsidP="00177A21">
      <w:r>
        <w:t xml:space="preserve">A fully functioning prototype of the final envisioned system was researched, designed, implemented, tested, and evaluated in this project. All project requirements in the specification were met, and all but one of the advanced project requirements in the specification were met. The system was proven to work from real life testing. The system’s </w:t>
      </w:r>
      <w:r w:rsidR="00177A21">
        <w:t>distribution</w:t>
      </w:r>
      <w:r>
        <w:t xml:space="preserve"> centred around GitHub, scripts to aid set up, and a file system image that anyone could flash onto their Raspberry Pi’s.</w:t>
      </w:r>
      <w:r w:rsidR="00177A21">
        <w:t xml:space="preserve"> Since all the modules have been extensively tested and verified, the system is ready for immediate use (given caveats like night time operation). Any restrictions or suboptimal features of the system have been well documented in this report.</w:t>
      </w:r>
    </w:p>
    <w:p w:rsidR="00177A21" w:rsidRDefault="00177A21" w:rsidP="00177A21">
      <w:r>
        <w:br/>
      </w:r>
      <w:r w:rsidR="004A6D18">
        <w:t>Future</w:t>
      </w:r>
      <w:r>
        <w:t xml:space="preserve"> work would </w:t>
      </w:r>
      <w:r w:rsidR="00EA1144">
        <w:t xml:space="preserve">be aimed to </w:t>
      </w:r>
      <w:r>
        <w:t xml:space="preserve">tackle most of the current limitations of the system. Night time operation was deemed to be the top priority, and therefore future work contains linking the </w:t>
      </w:r>
      <w:r w:rsidR="004A6D18">
        <w:t>infra-red</w:t>
      </w:r>
      <w:r>
        <w:t xml:space="preserve"> flash to the Raspberry Pi, along with modifying shutter speeds of the video input to have an extremely low shutter time. Digital signal processing algorithms are also desired to have in a future rendition of the system, as they would alleviate some, if not most of the glare issues found in night time operation.</w:t>
      </w:r>
    </w:p>
    <w:p w:rsidR="00177A21" w:rsidRDefault="00177A21" w:rsidP="00177A21"/>
    <w:p w:rsidR="007C0D1C" w:rsidRDefault="00177A21" w:rsidP="004A6D18">
      <w:r>
        <w:t xml:space="preserve">Performance of license plate recognition was also desired to be improved. Currently, the </w:t>
      </w:r>
      <w:r w:rsidR="004A6D18">
        <w:t>Raspberry</w:t>
      </w:r>
      <w:r>
        <w:t xml:space="preserve"> Pi’s benchmark of 1 FPS is not impressive. </w:t>
      </w:r>
      <w:r w:rsidR="004A6D18">
        <w:t xml:space="preserve">However, multiple avenues are possible to alleviate this issue. First, the multicore implementation can be improved. Secondly, OpenALPR gives an option to enable a mask to instruct OpenALPR where the license plate is expected to be. Using this option would greatly reduce processing time as the initial LBP stage to find the license plate area would be removed. Finally, some work could be done to determine if an image was in focus, therefore removing the need to process blurred images as they would not give a license plate candidate anyway. </w:t>
      </w:r>
    </w:p>
    <w:p w:rsidR="00EA1144" w:rsidRDefault="00EA1144" w:rsidP="004A6D18"/>
    <w:p w:rsidR="00122902" w:rsidRDefault="00096B0A" w:rsidP="00AC2ED6">
      <w:r>
        <w:t xml:space="preserve">Finally, a place could be found to house the Raspberry Pi and its camera for a duration of time, to test real world operation without the need to specify pre-recorded videos. </w:t>
      </w:r>
      <w:r w:rsidR="00AC2ED6">
        <w:t>However, the geography of the buildings in zone 1 London pose a large problem for this.</w:t>
      </w:r>
    </w:p>
    <w:p w:rsidR="00AC2ED6" w:rsidRDefault="00AC2ED6" w:rsidP="00AC2ED6"/>
    <w:p w:rsidR="00AC2ED6" w:rsidRDefault="00AC2ED6">
      <w:pPr>
        <w:spacing w:after="160" w:line="259" w:lineRule="auto"/>
        <w:jc w:val="left"/>
      </w:pPr>
      <w:r>
        <w:br w:type="page"/>
      </w:r>
    </w:p>
    <w:p w:rsidR="00122902" w:rsidRDefault="00122902" w:rsidP="00DE4BEB">
      <w:pPr>
        <w:pStyle w:val="Heading1"/>
      </w:pPr>
      <w:bookmarkStart w:id="265" w:name="_Toc485851465"/>
      <w:r>
        <w:lastRenderedPageBreak/>
        <w:t>References</w:t>
      </w:r>
      <w:bookmarkEnd w:id="265"/>
    </w:p>
    <w:p w:rsidR="00C94042" w:rsidRDefault="00993B19" w:rsidP="00C94042">
      <w:pPr>
        <w:pStyle w:val="Bibliography"/>
      </w:pPr>
      <w:r>
        <w:fldChar w:fldCharType="begin"/>
      </w:r>
      <w:r w:rsidR="00C94042">
        <w:instrText xml:space="preserve"> ADDIN ZOTERO_BIBL {"custom":[]} CSL_BIBLIOGRAPHY </w:instrText>
      </w:r>
      <w:r>
        <w:fldChar w:fldCharType="separate"/>
      </w:r>
      <w:r w:rsidR="00C94042">
        <w:t>[1]</w:t>
      </w:r>
      <w:r w:rsidR="00C94042">
        <w:tab/>
        <w:t xml:space="preserve">‘Number of speeding convictions from average speed cameras - a Freedom of Information request to Driver and Vehicle Licensing Agency’, </w:t>
      </w:r>
      <w:r w:rsidR="00C94042">
        <w:rPr>
          <w:i/>
          <w:iCs/>
        </w:rPr>
        <w:t>WhatDoTheyKnow</w:t>
      </w:r>
      <w:r w:rsidR="00C94042">
        <w:t>, 28-Jul-2015. [Online]. Available: https://www.whatdotheyknow.com/request/number_of_speeding_convictions_f. [Accessed: 22-Jan-2017].</w:t>
      </w:r>
    </w:p>
    <w:p w:rsidR="00C94042" w:rsidRDefault="00C94042" w:rsidP="00C94042">
      <w:pPr>
        <w:pStyle w:val="Bibliography"/>
      </w:pPr>
      <w:r>
        <w:t>[2]</w:t>
      </w:r>
      <w:r>
        <w:tab/>
        <w:t xml:space="preserve">‘Number of average speed cameras have doubled in three years’, </w:t>
      </w:r>
      <w:r>
        <w:rPr>
          <w:i/>
          <w:iCs/>
        </w:rPr>
        <w:t>This is Money</w:t>
      </w:r>
      <w:r>
        <w:t>, 31-May-2016. [Online]. Available: http://www.thisismoney.co.uk/money/cars/article-3617584/Number-average-speed-cameras-doubled-three-years.html. [Accessed: 23-Jan-2017].</w:t>
      </w:r>
    </w:p>
    <w:p w:rsidR="00C94042" w:rsidRDefault="00C94042" w:rsidP="00C94042">
      <w:pPr>
        <w:pStyle w:val="Bibliography"/>
      </w:pPr>
      <w:r>
        <w:t>[3]</w:t>
      </w:r>
      <w:r>
        <w:tab/>
        <w:t>‘FS_Speed.pdf’. [Online]. Available: http://m.swov.nl/rapport/Factsheets/UK/FS_Speed.pdf. [Accessed: 29-Jan-2017].</w:t>
      </w:r>
    </w:p>
    <w:p w:rsidR="00C94042" w:rsidRDefault="00C94042" w:rsidP="00C94042">
      <w:pPr>
        <w:pStyle w:val="Bibliography"/>
      </w:pPr>
      <w:r>
        <w:t>[4]</w:t>
      </w:r>
      <w:r>
        <w:tab/>
        <w:t>‘Automatic Number Plate Recognition - Police.uk’. [Online]. Available: https://www.police.uk/information-and-advice/automatic-number-plate-recognition/. [Accessed: 29-Jan-2017].</w:t>
      </w:r>
    </w:p>
    <w:p w:rsidR="00C94042" w:rsidRDefault="00C94042" w:rsidP="00C94042">
      <w:pPr>
        <w:pStyle w:val="Bibliography"/>
      </w:pPr>
      <w:r>
        <w:t>[5]</w:t>
      </w:r>
      <w:r>
        <w:tab/>
        <w:t>‘2014_04_29-Californians-Overwhelmingly-Support-Use-of-License-Plate-Readers-and-Their-Ability-to-Solve-Crimes.pdf’. [Online]. Available: https://vigilantsolutions.com/wp-content/uploads/2014/04/2014_04_29-Californians-Overwhelmingly-Support-Use-of-License-Plate-Readers-and-Their-Ability-to-Solve-Crimes.pdf. [Accessed: 23-Jan-2017].</w:t>
      </w:r>
    </w:p>
    <w:p w:rsidR="00C94042" w:rsidRDefault="00C94042" w:rsidP="00C94042">
      <w:pPr>
        <w:pStyle w:val="Bibliography"/>
      </w:pPr>
      <w:r>
        <w:t>[6]</w:t>
      </w:r>
      <w:r>
        <w:tab/>
        <w:t>‘inf104-vehicle-registration-numbers-and-number-plates.pdf’. [Online]. Available: https://www.gov.uk/government/uploads/system/uploads/attachment_data/file/533255/inf104-vehicle-registration-numbers-and-number-plates.pdf. [Accessed: 29-Jan-2017].</w:t>
      </w:r>
    </w:p>
    <w:p w:rsidR="00C94042" w:rsidRDefault="00C94042" w:rsidP="00C94042">
      <w:pPr>
        <w:pStyle w:val="Bibliography"/>
      </w:pPr>
      <w:r>
        <w:t>[7]</w:t>
      </w:r>
      <w:r>
        <w:tab/>
        <w:t xml:space="preserve">‘Raspberry Pi 3 Model B’, </w:t>
      </w:r>
      <w:r>
        <w:rPr>
          <w:i/>
          <w:iCs/>
        </w:rPr>
        <w:t>Raspberry Pi</w:t>
      </w:r>
      <w:r>
        <w:t>. .</w:t>
      </w:r>
    </w:p>
    <w:p w:rsidR="00C94042" w:rsidRDefault="00C94042" w:rsidP="00C94042">
      <w:pPr>
        <w:pStyle w:val="Bibliography"/>
      </w:pPr>
      <w:r>
        <w:t>[8]</w:t>
      </w:r>
      <w:r>
        <w:tab/>
        <w:t>‘The UK’s Speed Camera Types | Fixed and Mobile speed cameras explained’. [Online]. Available: https://www.speedcamerasuk.com/speed-camera-types.htm. [Accessed: 23-Jan-2017].</w:t>
      </w:r>
    </w:p>
    <w:p w:rsidR="00C94042" w:rsidRDefault="00C94042" w:rsidP="00C94042">
      <w:pPr>
        <w:pStyle w:val="Bibliography"/>
      </w:pPr>
      <w:r>
        <w:t>[9]</w:t>
      </w:r>
      <w:r>
        <w:tab/>
        <w:t>Y. D. Silva, ‘Average speed enforcement (ASE) camera’. [Online]. Available: https://www.birmingham.gov.uk/info/20163/road_safety/364/average_speed_enforcement_ase_camera. [Accessed: 23-Jan-2017].</w:t>
      </w:r>
    </w:p>
    <w:p w:rsidR="00C94042" w:rsidRDefault="00C94042" w:rsidP="00C94042">
      <w:pPr>
        <w:pStyle w:val="Bibliography"/>
      </w:pPr>
      <w:r>
        <w:t>[10]</w:t>
      </w:r>
      <w:r>
        <w:tab/>
        <w:t>‘specs3_vector_v1.1_final.pdf’. [Online]. Available: http://www.jenoptik.co.uk/sites/vysionics.vmdrupal04.lablateral.com/files/specs3_vector_v1.1_final.pdf. [Accessed: 23-Jan-2017].</w:t>
      </w:r>
    </w:p>
    <w:p w:rsidR="00C94042" w:rsidRDefault="00C94042" w:rsidP="00C94042">
      <w:pPr>
        <w:pStyle w:val="Bibliography"/>
      </w:pPr>
      <w:r>
        <w:lastRenderedPageBreak/>
        <w:t>[11]</w:t>
      </w:r>
      <w:r>
        <w:tab/>
        <w:t>‘DINION capture 5000 datasheet’. [Online]. Available: http://resource.boschsecurity.com/documents/DINION_capture_5000_Data_sheet_enUS_6417496971.pdf. [Accessed: 21-Jun-2017].</w:t>
      </w:r>
    </w:p>
    <w:p w:rsidR="00C94042" w:rsidRDefault="00C94042" w:rsidP="00C94042">
      <w:pPr>
        <w:pStyle w:val="Bibliography"/>
      </w:pPr>
      <w:r>
        <w:t>[12]</w:t>
      </w:r>
      <w:r>
        <w:tab/>
        <w:t xml:space="preserve">‘ARES | Fixed ALPR’, </w:t>
      </w:r>
      <w:r>
        <w:rPr>
          <w:i/>
          <w:iCs/>
        </w:rPr>
        <w:t>PlateSmart</w:t>
      </w:r>
      <w:r>
        <w:t>, 18-Jun-2015. .</w:t>
      </w:r>
    </w:p>
    <w:p w:rsidR="00C94042" w:rsidRDefault="00C94042" w:rsidP="00C94042">
      <w:pPr>
        <w:pStyle w:val="Bibliography"/>
      </w:pPr>
      <w:r>
        <w:t>[13]</w:t>
      </w:r>
      <w:r>
        <w:tab/>
        <w:t>‘LPR/ANPR License Plate Recognition SDK’. [Online]. Available: http://www.dtksoft.com/dtkanpr.php. [Accessed: 23-Jan-2017].</w:t>
      </w:r>
    </w:p>
    <w:p w:rsidR="00C94042" w:rsidRDefault="00C94042" w:rsidP="00C94042">
      <w:pPr>
        <w:pStyle w:val="Bibliography"/>
      </w:pPr>
      <w:r>
        <w:t>[14]</w:t>
      </w:r>
      <w:r>
        <w:tab/>
        <w:t>‘OpenALPR Features’. [Online]. Available: http://www.openalpr.com/features.html. [Accessed: 23-Jan-2017].</w:t>
      </w:r>
    </w:p>
    <w:p w:rsidR="00C94042" w:rsidRDefault="00C94042" w:rsidP="00C94042">
      <w:pPr>
        <w:pStyle w:val="Bibliography"/>
      </w:pPr>
      <w:r>
        <w:t>[15]</w:t>
      </w:r>
      <w:r>
        <w:tab/>
        <w:t xml:space="preserve">J. Warren, ‘Bitmessage: A peer-to-peer message authentication and delivery system’, </w:t>
      </w:r>
      <w:r>
        <w:rPr>
          <w:i/>
          <w:iCs/>
        </w:rPr>
        <w:t>White Pap. 27 Novemb. 2012 Httpsbitmessage Orgbitmessage Pdf</w:t>
      </w:r>
      <w:r>
        <w:t>, 2012.</w:t>
      </w:r>
    </w:p>
    <w:p w:rsidR="00C94042" w:rsidRDefault="00C94042" w:rsidP="00C94042">
      <w:pPr>
        <w:pStyle w:val="Bibliography"/>
      </w:pPr>
      <w:r>
        <w:t>[16]</w:t>
      </w:r>
      <w:r>
        <w:tab/>
        <w:t xml:space="preserve">V. Sharma, P. Mathpal, and A. Kaushik, ‘Automatic license plate recognition using optical character recognition and template matching on yellow color license plate’, </w:t>
      </w:r>
      <w:r>
        <w:rPr>
          <w:i/>
          <w:iCs/>
        </w:rPr>
        <w:t>Int. J. Innov. Res. Sci. Eng. Technol.</w:t>
      </w:r>
      <w:r>
        <w:t>, vol. 3, no. 5, 2014.</w:t>
      </w:r>
    </w:p>
    <w:p w:rsidR="00C94042" w:rsidRDefault="00C94042" w:rsidP="00C94042">
      <w:pPr>
        <w:pStyle w:val="Bibliography"/>
      </w:pPr>
      <w:r>
        <w:t>[17]</w:t>
      </w:r>
      <w:r>
        <w:tab/>
        <w:t>‘Accuracy Improvements — openalpr 2.2.0 documentation’. [Online]. Available: http://doc.openalpr.com/accuracy_improvements.html#openalpr-design. [Accessed: 24-Jan-2017].</w:t>
      </w:r>
    </w:p>
    <w:p w:rsidR="00C94042" w:rsidRDefault="00C94042" w:rsidP="00C94042">
      <w:pPr>
        <w:pStyle w:val="Bibliography"/>
      </w:pPr>
      <w:r>
        <w:t>[18]</w:t>
      </w:r>
      <w:r>
        <w:tab/>
        <w:t xml:space="preserve">R. Azad, F. Davami, and B. Azad, ‘A novel and robust method for automatic license plate recognition system based on pattern recognition’, </w:t>
      </w:r>
      <w:r>
        <w:rPr>
          <w:i/>
          <w:iCs/>
        </w:rPr>
        <w:t>Adv. Comput. Sci. Int. J.</w:t>
      </w:r>
      <w:r>
        <w:t>, vol. 2, no. 3, pp. 64–70, 2013.</w:t>
      </w:r>
    </w:p>
    <w:p w:rsidR="00C94042" w:rsidRDefault="00C94042" w:rsidP="00C94042">
      <w:pPr>
        <w:pStyle w:val="Bibliography"/>
      </w:pPr>
      <w:r>
        <w:t>[19]</w:t>
      </w:r>
      <w:r>
        <w:tab/>
        <w:t xml:space="preserve">S.-L. Chang, L.-S. Chen, Y.-C. Chung, and S.-W. Chen, ‘Automatic License Plate Recognition’, </w:t>
      </w:r>
      <w:r>
        <w:rPr>
          <w:i/>
          <w:iCs/>
        </w:rPr>
        <w:t>IEEE Trans. Intell. Transp. Syst.</w:t>
      </w:r>
      <w:r>
        <w:t>, vol. 5, no. 1, pp. 42–53, Mar. 2004.</w:t>
      </w:r>
    </w:p>
    <w:p w:rsidR="00C94042" w:rsidRDefault="00C94042" w:rsidP="00C94042">
      <w:pPr>
        <w:pStyle w:val="Bibliography"/>
      </w:pPr>
      <w:r>
        <w:t>[20]</w:t>
      </w:r>
      <w:r>
        <w:tab/>
        <w:t xml:space="preserve">T. D. Duan, T. H. Du, T. V. Phuoc, and N. V. Hoang, ‘Building an automatic vehicle license plate recognition system’, in </w:t>
      </w:r>
      <w:r>
        <w:rPr>
          <w:i/>
          <w:iCs/>
        </w:rPr>
        <w:t>Proc. Int. Conf. Comput. Sci. RIVF</w:t>
      </w:r>
      <w:r>
        <w:t>, 2005, pp. 59–63.</w:t>
      </w:r>
    </w:p>
    <w:p w:rsidR="00C94042" w:rsidRDefault="00C94042" w:rsidP="00C94042">
      <w:pPr>
        <w:pStyle w:val="Bibliography"/>
      </w:pPr>
      <w:r>
        <w:t>[21]</w:t>
      </w:r>
      <w:r>
        <w:tab/>
        <w:t>‘HISTOGRAM EQUALIZATION in IMAGE PROCESSING’. .</w:t>
      </w:r>
    </w:p>
    <w:p w:rsidR="00C94042" w:rsidRDefault="00C94042" w:rsidP="00C94042">
      <w:pPr>
        <w:pStyle w:val="Bibliography"/>
      </w:pPr>
      <w:r>
        <w:t>[22]</w:t>
      </w:r>
      <w:r>
        <w:tab/>
        <w:t xml:space="preserve">A. Badr, M. M. Abdelwahab, A. M. Thabet, and A. M. Abdelsadek, ‘Automatic number plate recognition system’, </w:t>
      </w:r>
      <w:r>
        <w:rPr>
          <w:i/>
          <w:iCs/>
        </w:rPr>
        <w:t>Ann. Univ. Craiova-Math. Comput. Sci. Ser.</w:t>
      </w:r>
      <w:r>
        <w:t>, vol. 38, no. 1, pp. 62–71, 2011.</w:t>
      </w:r>
    </w:p>
    <w:p w:rsidR="00C94042" w:rsidRDefault="00C94042" w:rsidP="00C94042">
      <w:pPr>
        <w:pStyle w:val="Bibliography"/>
      </w:pPr>
      <w:r>
        <w:t>[23]</w:t>
      </w:r>
      <w:r>
        <w:tab/>
        <w:t xml:space="preserve">L. Liu, H. Zhang, A. Feng, X. Wan, and J. Guo, ‘Simplified Local Binary Pattern Descriptor for Character Recognition of Vehicle License Plate’, in </w:t>
      </w:r>
      <w:r>
        <w:rPr>
          <w:i/>
          <w:iCs/>
        </w:rPr>
        <w:t>Imaging and Visualization 2010 Seventh International Conference on Computer Graphics</w:t>
      </w:r>
      <w:r>
        <w:t>, 2010, pp. 157–161.</w:t>
      </w:r>
    </w:p>
    <w:p w:rsidR="00C94042" w:rsidRDefault="00C94042" w:rsidP="00C94042">
      <w:pPr>
        <w:pStyle w:val="Bibliography"/>
      </w:pPr>
      <w:r>
        <w:t>[24]</w:t>
      </w:r>
      <w:r>
        <w:tab/>
        <w:t xml:space="preserve">T.-T. Nguyen and T. T. Nguyen, ‘A real time license plate detection system based on boosting learning algorithm’, in </w:t>
      </w:r>
      <w:r>
        <w:rPr>
          <w:i/>
          <w:iCs/>
        </w:rPr>
        <w:t>Image and Signal Processing (CISP), 2012 5th International Congress on</w:t>
      </w:r>
      <w:r>
        <w:t>, 2012, pp. 819–823.</w:t>
      </w:r>
    </w:p>
    <w:p w:rsidR="00C94042" w:rsidRDefault="00C94042" w:rsidP="00C94042">
      <w:pPr>
        <w:pStyle w:val="Bibliography"/>
      </w:pPr>
      <w:r>
        <w:lastRenderedPageBreak/>
        <w:t>[25]</w:t>
      </w:r>
      <w:r>
        <w:tab/>
        <w:t xml:space="preserve">H. Kwaśnicka and B. Wawrzyniak, ‘License plate localization and recognition in camera pictures’, in </w:t>
      </w:r>
      <w:r>
        <w:rPr>
          <w:i/>
          <w:iCs/>
        </w:rPr>
        <w:t>3rd Symposium on Methods of Artificial Intelligence</w:t>
      </w:r>
      <w:r>
        <w:t>, 2002, pp. 243–246.</w:t>
      </w:r>
    </w:p>
    <w:p w:rsidR="00C94042" w:rsidRDefault="00C94042" w:rsidP="00C94042">
      <w:pPr>
        <w:pStyle w:val="Bibliography"/>
      </w:pPr>
      <w:r>
        <w:t>[26]</w:t>
      </w:r>
      <w:r>
        <w:tab/>
        <w:t>‘OpenCV: Geometric Transformations of Images’. [Online]. Available: http://docs.opencv.org/3.1.0/da/d6e/tutorial_py_geometric_transformations.html. [Accessed: 25-Jan-2017].</w:t>
      </w:r>
    </w:p>
    <w:p w:rsidR="00C94042" w:rsidRDefault="00C94042" w:rsidP="00C94042">
      <w:pPr>
        <w:pStyle w:val="Bibliography"/>
      </w:pPr>
      <w:r>
        <w:t>[27]</w:t>
      </w:r>
      <w:r>
        <w:tab/>
        <w:t>The Government of the Hong Kong Special Administrative Region, ‘PEER-TO-PEER NETWORK’. [Online]. Available: http://www.infosec.gov.hk/english/technical/files/peer.pdf. [Accessed: 25-Jan-2017].</w:t>
      </w:r>
    </w:p>
    <w:p w:rsidR="00C94042" w:rsidRDefault="00C94042" w:rsidP="00C94042">
      <w:pPr>
        <w:pStyle w:val="Bibliography"/>
      </w:pPr>
      <w:r>
        <w:t>[28]</w:t>
      </w:r>
      <w:r>
        <w:tab/>
        <w:t xml:space="preserve">H. Park, R. I. Ratzin, and M. van der Schaar, ‘Peer-to-peer networksprotocols, cooperation and competition’, </w:t>
      </w:r>
      <w:r>
        <w:rPr>
          <w:i/>
          <w:iCs/>
        </w:rPr>
        <w:t>Streaming Media Archit. Tech. Appl. Recent Adv.</w:t>
      </w:r>
      <w:r>
        <w:t>, pp. 262–294, 2010.</w:t>
      </w:r>
    </w:p>
    <w:p w:rsidR="00C94042" w:rsidRDefault="00C94042" w:rsidP="00C94042">
      <w:pPr>
        <w:pStyle w:val="Bibliography"/>
      </w:pPr>
      <w:r>
        <w:t>[29]</w:t>
      </w:r>
      <w:r>
        <w:tab/>
        <w:t>C. Grothoff and C. GauthierDickey, ‘Bootstrapping Peer-to-Peer Networks’. [Online]. Available: http://grothoff.org/christian/dasp2p.pdf. [Accessed: 21-Jan-2017].</w:t>
      </w:r>
    </w:p>
    <w:p w:rsidR="00C94042" w:rsidRDefault="00C94042" w:rsidP="00C94042">
      <w:pPr>
        <w:pStyle w:val="Bibliography"/>
      </w:pPr>
      <w:r>
        <w:t>[30]</w:t>
      </w:r>
      <w:r>
        <w:tab/>
        <w:t xml:space="preserve">Q. H. Vu, M. Lupu, and B. C. Ooi, </w:t>
      </w:r>
      <w:r>
        <w:rPr>
          <w:i/>
          <w:iCs/>
        </w:rPr>
        <w:t>Peer-to-Peer Computing: Principles and Applications</w:t>
      </w:r>
      <w:r>
        <w:t>. Springer Science &amp; Business Media, 2009.</w:t>
      </w:r>
    </w:p>
    <w:p w:rsidR="00C94042" w:rsidRDefault="00C94042" w:rsidP="00C94042">
      <w:pPr>
        <w:pStyle w:val="Bibliography"/>
      </w:pPr>
      <w:r>
        <w:t>[31]</w:t>
      </w:r>
      <w:r>
        <w:tab/>
        <w:t xml:space="preserve">C. Mastroianni, D. Talia, and O. Verta, ‘Designing an information system for Grids: Comparing hierarchical, decentralized P2P and super-peer models’, </w:t>
      </w:r>
      <w:r>
        <w:rPr>
          <w:i/>
          <w:iCs/>
        </w:rPr>
        <w:t>Parallel Comput.</w:t>
      </w:r>
      <w:r>
        <w:t>, vol. 34, no. 10, pp. 593–611, Oct. 2008.</w:t>
      </w:r>
    </w:p>
    <w:p w:rsidR="00C94042" w:rsidRDefault="00C94042" w:rsidP="00C94042">
      <w:pPr>
        <w:pStyle w:val="Bibliography"/>
      </w:pPr>
      <w:r>
        <w:t>[32]</w:t>
      </w:r>
      <w:r>
        <w:tab/>
        <w:t xml:space="preserve">‘More P2P Traffic Using SSL Encryption’, </w:t>
      </w:r>
      <w:r>
        <w:rPr>
          <w:i/>
          <w:iCs/>
        </w:rPr>
        <w:t>Data Center Knowledge</w:t>
      </w:r>
      <w:r>
        <w:t>, 09-Nov-2007. .</w:t>
      </w:r>
    </w:p>
    <w:p w:rsidR="00C94042" w:rsidRDefault="00C94042" w:rsidP="00C94042">
      <w:pPr>
        <w:pStyle w:val="Bibliography"/>
      </w:pPr>
      <w:r>
        <w:t>[33]</w:t>
      </w:r>
      <w:r>
        <w:tab/>
      </w:r>
      <w:r>
        <w:rPr>
          <w:i/>
          <w:iCs/>
        </w:rPr>
        <w:t>openalpr: Worse results after external preprocessing</w:t>
      </w:r>
      <w:r>
        <w:t>. openalpr, 2017.</w:t>
      </w:r>
    </w:p>
    <w:p w:rsidR="00C94042" w:rsidRDefault="00C94042" w:rsidP="00C94042">
      <w:pPr>
        <w:pStyle w:val="Bibliography"/>
      </w:pPr>
      <w:r>
        <w:t>[34]</w:t>
      </w:r>
      <w:r>
        <w:tab/>
        <w:t>‘TCP vs UDP - Difference and Comparison _ Diffen.pdf’. [Online]. Available: http://www.mrc.uidaho.edu/mrc/people/jff/443/Handouts/Ethernet/Specific%20Protocols/TCP%20vs%20UDP%20-%20Difference%20and%20Comparison%20_%20Diffen.pdf. [Accessed: 16-Jun-2017].</w:t>
      </w:r>
    </w:p>
    <w:p w:rsidR="00C94042" w:rsidRDefault="00C94042" w:rsidP="00C94042">
      <w:pPr>
        <w:pStyle w:val="Bibliography"/>
      </w:pPr>
      <w:r>
        <w:t>[35]</w:t>
      </w:r>
      <w:r>
        <w:tab/>
        <w:t>‘A Beginners Guide To BitTorrent | morehawes’. .</w:t>
      </w:r>
    </w:p>
    <w:p w:rsidR="00C94042" w:rsidRDefault="00C94042" w:rsidP="00C94042">
      <w:pPr>
        <w:pStyle w:val="Bibliography"/>
      </w:pPr>
      <w:r>
        <w:t>[36]</w:t>
      </w:r>
      <w:r>
        <w:tab/>
        <w:t xml:space="preserve">‘Peer-to-Peer Protocol (P2PP)’, </w:t>
      </w:r>
      <w:r>
        <w:rPr>
          <w:i/>
          <w:iCs/>
        </w:rPr>
        <w:t>Wikipedia</w:t>
      </w:r>
      <w:r>
        <w:t>. 23-Nov-2016.</w:t>
      </w:r>
    </w:p>
    <w:p w:rsidR="00C94042" w:rsidRDefault="00C94042" w:rsidP="00C94042">
      <w:pPr>
        <w:pStyle w:val="Bibliography"/>
      </w:pPr>
      <w:r>
        <w:t>[37]</w:t>
      </w:r>
      <w:r>
        <w:tab/>
        <w:t>‘networking - How do web-servers “listen” to IP addresses, interrupt or polling? - Super User’. [Online]. Available: https://superuser.com/questions/837933/how-do-web-servers-listen-to-ip-addresses-interrupt-or-polling. [Accessed: 16-Jun-2017].</w:t>
      </w:r>
    </w:p>
    <w:p w:rsidR="00C94042" w:rsidRDefault="00C94042" w:rsidP="00C94042">
      <w:pPr>
        <w:pStyle w:val="Bibliography"/>
      </w:pPr>
      <w:r>
        <w:t>[38]</w:t>
      </w:r>
      <w:r>
        <w:tab/>
        <w:t xml:space="preserve">S. Das, ‘Which is Better, PHP or Python? A Developer’s Take’, </w:t>
      </w:r>
      <w:r>
        <w:rPr>
          <w:i/>
          <w:iCs/>
        </w:rPr>
        <w:t>LinkedIn Pulse</w:t>
      </w:r>
      <w:r>
        <w:t>, 11-Jun-2015. [Online]. Available: https://www.linkedin.com/pulse/which-better-php-python-developers-take-srikrishna-das. [Accessed: 19-Mar-2017].</w:t>
      </w:r>
    </w:p>
    <w:p w:rsidR="00C94042" w:rsidRDefault="00C94042" w:rsidP="00C94042">
      <w:pPr>
        <w:pStyle w:val="Bibliography"/>
      </w:pPr>
      <w:r>
        <w:lastRenderedPageBreak/>
        <w:t>[39]</w:t>
      </w:r>
      <w:r>
        <w:tab/>
        <w:t xml:space="preserve">S. M. Srinivasan and R. S. Sangwan, ‘Web App Security: A Comparison and Categorization of Testing Frameworks’, </w:t>
      </w:r>
      <w:r>
        <w:rPr>
          <w:i/>
          <w:iCs/>
        </w:rPr>
        <w:t>IEEE Softw.</w:t>
      </w:r>
      <w:r>
        <w:t>, vol. 34, no. 1, pp. 99–102, Jan. 2017.</w:t>
      </w:r>
    </w:p>
    <w:p w:rsidR="00C94042" w:rsidRDefault="00C94042" w:rsidP="00C94042">
      <w:pPr>
        <w:pStyle w:val="Bibliography"/>
      </w:pPr>
      <w:r>
        <w:t>[40]</w:t>
      </w:r>
      <w:r>
        <w:tab/>
        <w:t>Open Web Application Security Project, ‘OWASP Top 10 - 2013’. OWASP.</w:t>
      </w:r>
    </w:p>
    <w:p w:rsidR="00C94042" w:rsidRDefault="00C94042" w:rsidP="00C94042">
      <w:pPr>
        <w:pStyle w:val="Bibliography"/>
      </w:pPr>
      <w:r>
        <w:t>[41]</w:t>
      </w:r>
      <w:r>
        <w:tab/>
        <w:t xml:space="preserve">tutorialspoint.com, ‘SQL RDBMS Concepts’, </w:t>
      </w:r>
      <w:r>
        <w:rPr>
          <w:i/>
          <w:iCs/>
        </w:rPr>
        <w:t>www.tutorialspoint.com</w:t>
      </w:r>
      <w:r>
        <w:t>. [Online]. Available: https://www.tutorialspoint.com/sql/sql-rdbms-concepts.htm. [Accessed: 19-Mar-2017].</w:t>
      </w:r>
    </w:p>
    <w:p w:rsidR="00C94042" w:rsidRDefault="00C94042" w:rsidP="00C94042">
      <w:pPr>
        <w:pStyle w:val="Bibliography"/>
      </w:pPr>
      <w:r>
        <w:t>[42]</w:t>
      </w:r>
      <w:r>
        <w:tab/>
        <w:t xml:space="preserve">‘NoSQL Databases Explained’, </w:t>
      </w:r>
      <w:r>
        <w:rPr>
          <w:i/>
          <w:iCs/>
        </w:rPr>
        <w:t>MongoDB</w:t>
      </w:r>
      <w:r>
        <w:t>. [Online]. Available: https://www.mongodb.com/nosql-explained. [Accessed: 19-Mar-2017].</w:t>
      </w:r>
    </w:p>
    <w:p w:rsidR="00C94042" w:rsidRDefault="00C94042" w:rsidP="00C94042">
      <w:pPr>
        <w:pStyle w:val="Bibliography"/>
      </w:pPr>
      <w:r>
        <w:t>[43]</w:t>
      </w:r>
      <w:r>
        <w:tab/>
        <w:t xml:space="preserve">‘MongoDB at Scale’, </w:t>
      </w:r>
      <w:r>
        <w:rPr>
          <w:i/>
          <w:iCs/>
        </w:rPr>
        <w:t>MongoDB</w:t>
      </w:r>
      <w:r>
        <w:t>. [Online]. Available: https://www.mongodb.com/mongodb-scale. [Accessed: 19-Mar-2017].</w:t>
      </w:r>
    </w:p>
    <w:p w:rsidR="00C94042" w:rsidRDefault="00C94042" w:rsidP="00C94042">
      <w:pPr>
        <w:pStyle w:val="Bibliography"/>
      </w:pPr>
      <w:r>
        <w:t>[44]</w:t>
      </w:r>
      <w:r>
        <w:tab/>
        <w:t xml:space="preserve">A. Nayak, A. Poriya, and D. Poojary, ‘Type of NOSQL Databases and its Comparison with Relational Databases’, </w:t>
      </w:r>
      <w:r>
        <w:rPr>
          <w:i/>
          <w:iCs/>
        </w:rPr>
        <w:t>Int. J. Appl. Inf. Syst.</w:t>
      </w:r>
      <w:r>
        <w:t>, vol. 5, no. 4, Mar. 2013.</w:t>
      </w:r>
    </w:p>
    <w:p w:rsidR="00C94042" w:rsidRDefault="00C94042" w:rsidP="00C94042">
      <w:pPr>
        <w:pStyle w:val="Bibliography"/>
      </w:pPr>
      <w:r>
        <w:t>[45]</w:t>
      </w:r>
      <w:r>
        <w:tab/>
        <w:t>‘Models | Django documentation | Django’. [Online]. Available: https://docs.djangoproject.com/en/1.10/topics/db/models/. [Accessed: 20-Mar-2017].</w:t>
      </w:r>
    </w:p>
    <w:p w:rsidR="00C94042" w:rsidRDefault="00C94042" w:rsidP="00C94042">
      <w:pPr>
        <w:pStyle w:val="Bibliography"/>
      </w:pPr>
      <w:r>
        <w:t>[46]</w:t>
      </w:r>
      <w:r>
        <w:tab/>
        <w:t xml:space="preserve">‘SQLite vs MySQL vs PostgreSQL: A Comparison Of Relational Database Management Systems’, </w:t>
      </w:r>
      <w:r>
        <w:rPr>
          <w:i/>
          <w:iCs/>
        </w:rPr>
        <w:t>DigitalOcean</w:t>
      </w:r>
      <w:r>
        <w:t>. [Online]. Available: https://www.digitalocean.com/community/tutorials/sqlite-vs-mysql-vs-postgresql-a-comparison-of-relational-database-management-systems. [Accessed: 20-Mar-2017].</w:t>
      </w:r>
    </w:p>
    <w:p w:rsidR="00C94042" w:rsidRDefault="00C94042" w:rsidP="00C94042">
      <w:pPr>
        <w:pStyle w:val="Bibliography"/>
      </w:pPr>
      <w:r>
        <w:t>[47]</w:t>
      </w:r>
      <w:r>
        <w:tab/>
        <w:t>‘Implementation Limits For SQLite’. [Online]. Available: https://www.sqlite.org/limits.html. [Accessed: 20-Mar-2017].</w:t>
      </w:r>
    </w:p>
    <w:p w:rsidR="00C94042" w:rsidRDefault="00C94042" w:rsidP="00C94042">
      <w:pPr>
        <w:pStyle w:val="Bibliography"/>
      </w:pPr>
      <w:r>
        <w:t>[48]</w:t>
      </w:r>
      <w:r>
        <w:tab/>
        <w:t>‘NoSqlSupport – Django’. [Online]. Available: https://code.djangoproject.com/wiki/NoSqlSupport. [Accessed: 20-Mar-2017].</w:t>
      </w:r>
    </w:p>
    <w:p w:rsidR="00C94042" w:rsidRDefault="00C94042" w:rsidP="00C94042">
      <w:pPr>
        <w:pStyle w:val="Bibliography"/>
      </w:pPr>
      <w:r>
        <w:t>[49]</w:t>
      </w:r>
      <w:r>
        <w:tab/>
        <w:t>N. Nurseitov, M. Paulson, R. Reynolds, and C. Izurieta, ‘Comparison of JSON and XML Data Interchange Formats: A Case Study’, Department of Computer Science Montana State University – Bozeman Bozeman, Montana, 59715, USA.</w:t>
      </w:r>
    </w:p>
    <w:p w:rsidR="00C94042" w:rsidRDefault="00C94042" w:rsidP="00C94042">
      <w:pPr>
        <w:pStyle w:val="Bibliography"/>
      </w:pPr>
      <w:r>
        <w:t>[50]</w:t>
      </w:r>
      <w:r>
        <w:tab/>
        <w:t xml:space="preserve">A. Sumaray and S. K. Makki, ‘A Comparison of Data Serialization Formats for Optimal Efficiency on a Mobile Platform’, in </w:t>
      </w:r>
      <w:r>
        <w:rPr>
          <w:i/>
          <w:iCs/>
        </w:rPr>
        <w:t>Proceedings of the 6th International Conference on Ubiquitous Information Management and Communication</w:t>
      </w:r>
      <w:r>
        <w:t>, New York, NY, USA, 2012, p. 48:1–48:6.</w:t>
      </w:r>
    </w:p>
    <w:p w:rsidR="00C94042" w:rsidRDefault="00C94042" w:rsidP="00C94042">
      <w:pPr>
        <w:pStyle w:val="Bibliography"/>
      </w:pPr>
      <w:r>
        <w:t>[51]</w:t>
      </w:r>
      <w:r>
        <w:tab/>
        <w:t>‘REST vs XML-RPC vs SOAP’. [Online]. Available: http://effbot.org/zone/rest-vs-rpc.htm. [Accessed: 20-Mar-2017].</w:t>
      </w:r>
    </w:p>
    <w:p w:rsidR="00C94042" w:rsidRDefault="00C94042" w:rsidP="00C94042">
      <w:pPr>
        <w:pStyle w:val="Bibliography"/>
      </w:pPr>
      <w:r>
        <w:t>[52]</w:t>
      </w:r>
      <w:r>
        <w:tab/>
        <w:t>‘REST vs XML-RPC vs SOAP – pros and cons</w:t>
      </w:r>
      <w:r>
        <w:rPr>
          <w:rFonts w:ascii="Cambria Math" w:hAnsi="Cambria Math" w:cs="Cambria Math"/>
        </w:rPr>
        <w:t> </w:t>
      </w:r>
      <w:r>
        <w:t>: Max Ivak Personal Site</w:t>
      </w:r>
      <w:r>
        <w:rPr>
          <w:rFonts w:cs="LM Roman 12"/>
        </w:rPr>
        <w:t>’</w:t>
      </w:r>
      <w:r>
        <w:t>. .</w:t>
      </w:r>
    </w:p>
    <w:p w:rsidR="00C94042" w:rsidRDefault="00C94042" w:rsidP="00C94042">
      <w:pPr>
        <w:pStyle w:val="Bibliography"/>
      </w:pPr>
      <w:r>
        <w:lastRenderedPageBreak/>
        <w:t>[53]</w:t>
      </w:r>
      <w:r>
        <w:tab/>
        <w:t xml:space="preserve">‘How REST replaced SOAP on the Web: What it means to you’, </w:t>
      </w:r>
      <w:r>
        <w:rPr>
          <w:i/>
          <w:iCs/>
        </w:rPr>
        <w:t>InfoQ</w:t>
      </w:r>
      <w:r>
        <w:t>. [Online]. Available: https://www.infoq.com/articles/rest-soap. [Accessed: 20-Mar-2017].</w:t>
      </w:r>
    </w:p>
    <w:p w:rsidR="00C94042" w:rsidRDefault="00C94042" w:rsidP="00C94042">
      <w:pPr>
        <w:pStyle w:val="Bibliography"/>
      </w:pPr>
      <w:r>
        <w:t>[54]</w:t>
      </w:r>
      <w:r>
        <w:tab/>
        <w:t xml:space="preserve">‘Understanding REST And RPC For HTTP APIs’, </w:t>
      </w:r>
      <w:r>
        <w:rPr>
          <w:i/>
          <w:iCs/>
        </w:rPr>
        <w:t>Smashing Magazine</w:t>
      </w:r>
      <w:r>
        <w:t>, 20-Sep-2016. [Online]. Available: https://www.smashingmagazine.com/2016/09/understanding-rest-and-rpc-for-http-apis/. [Accessed: 20-Mar-2017].</w:t>
      </w:r>
    </w:p>
    <w:p w:rsidR="00C94042" w:rsidRDefault="00C94042" w:rsidP="00C94042">
      <w:pPr>
        <w:pStyle w:val="Bibliography"/>
      </w:pPr>
      <w:r>
        <w:t>[55]</w:t>
      </w:r>
      <w:r>
        <w:tab/>
        <w:t>‘Do you really know why you prefer REST over RPC? | API Handyman’. [Online]. Available: /do-you-really-know-why-you-prefer-rest-over-rpc/. [Accessed: 22-Mar-2017].</w:t>
      </w:r>
    </w:p>
    <w:p w:rsidR="00C94042" w:rsidRDefault="00C94042" w:rsidP="00C94042">
      <w:pPr>
        <w:pStyle w:val="Bibliography"/>
      </w:pPr>
      <w:r>
        <w:t>[56]</w:t>
      </w:r>
      <w:r>
        <w:tab/>
        <w:t xml:space="preserve">‘OpenSSL Essentials: Working with SSL Certificates, Private Keys and CSRs’, </w:t>
      </w:r>
      <w:r>
        <w:rPr>
          <w:i/>
          <w:iCs/>
        </w:rPr>
        <w:t>DigitalOcean</w:t>
      </w:r>
      <w:r>
        <w:t>. [Online]. Available: https://www.digitalocean.com/community/tutorials/openssl-essentials-working-with-ssl-certificates-private-keys-and-csrs. [Accessed: 17-Jun-2017].</w:t>
      </w:r>
    </w:p>
    <w:p w:rsidR="00C94042" w:rsidRDefault="00C94042" w:rsidP="00C94042">
      <w:pPr>
        <w:pStyle w:val="Bibliography"/>
      </w:pPr>
      <w:r>
        <w:t>[57]</w:t>
      </w:r>
      <w:r>
        <w:tab/>
        <w:t xml:space="preserve">‘Advantages &amp; Disadvantages of Symmetric Key Encryption’, </w:t>
      </w:r>
      <w:r>
        <w:rPr>
          <w:i/>
          <w:iCs/>
        </w:rPr>
        <w:t>It Still Works</w:t>
      </w:r>
      <w:r>
        <w:t>. [Online]. Available: http://itstillworks.com/advantages-disadvantages-symmetric-key-encryption-2609.html. [Accessed: 17-Jun-2017].</w:t>
      </w:r>
    </w:p>
    <w:p w:rsidR="00C94042" w:rsidRDefault="00C94042" w:rsidP="00C94042">
      <w:pPr>
        <w:pStyle w:val="Bibliography"/>
      </w:pPr>
      <w:r>
        <w:t>[58]</w:t>
      </w:r>
      <w:r>
        <w:tab/>
        <w:t>‘Description of Symmetric and Asymmetric Encryption’. [Online]. Available: https://support.microsoft.com/en-us/help/246071/description-of-symmetric-and-asymmetric-encryption. [Accessed: 17-Jun-2017].</w:t>
      </w:r>
    </w:p>
    <w:p w:rsidR="00C94042" w:rsidRDefault="00C94042" w:rsidP="00C94042">
      <w:pPr>
        <w:pStyle w:val="Bibliography"/>
      </w:pPr>
      <w:r>
        <w:t>[59]</w:t>
      </w:r>
      <w:r>
        <w:tab/>
        <w:t>Mike, ‘Python 3: An Intro to Encryption | The Mouse Vs. The Python’. .</w:t>
      </w:r>
    </w:p>
    <w:p w:rsidR="00C94042" w:rsidRDefault="00C94042" w:rsidP="00C94042">
      <w:pPr>
        <w:pStyle w:val="Bibliography"/>
      </w:pPr>
      <w:r>
        <w:t>[60]</w:t>
      </w:r>
      <w:r>
        <w:tab/>
        <w:t>‘python - Does Django scale? - Stack Overflow’. [Online]. Available: https://stackoverflow.com/questions/886221/does-django-scale. [Accessed: 20-Jun-2017].</w:t>
      </w:r>
    </w:p>
    <w:p w:rsidR="00C94042" w:rsidRDefault="00C94042" w:rsidP="00C94042">
      <w:pPr>
        <w:pStyle w:val="Bibliography"/>
      </w:pPr>
      <w:r>
        <w:t>[61]</w:t>
      </w:r>
      <w:r>
        <w:tab/>
        <w:t xml:space="preserve">‘The Model-View-Controller Design Pattern - Python Django Tutorials’, </w:t>
      </w:r>
      <w:r>
        <w:rPr>
          <w:i/>
          <w:iCs/>
        </w:rPr>
        <w:t>The Django Book</w:t>
      </w:r>
      <w:r>
        <w:t>. .</w:t>
      </w:r>
    </w:p>
    <w:p w:rsidR="00C94042" w:rsidRDefault="00C94042" w:rsidP="00C94042">
      <w:pPr>
        <w:pStyle w:val="Bibliography"/>
      </w:pPr>
      <w:r>
        <w:t>[62]</w:t>
      </w:r>
      <w:r>
        <w:tab/>
        <w:t>‘IntroductionDjango &lt; TWiki &lt; TWiki’. [Online]. Available: http://scipion.cnb.csic.es/old-docs/bin/view/TWiki/IntroductionDjango. [Accessed: 18-Jun-2017].</w:t>
      </w:r>
    </w:p>
    <w:p w:rsidR="00C94042" w:rsidRDefault="00C94042" w:rsidP="00C94042">
      <w:pPr>
        <w:pStyle w:val="Bibliography"/>
      </w:pPr>
      <w:r>
        <w:t>[63]</w:t>
      </w:r>
      <w:r>
        <w:tab/>
        <w:t>‘camera - Raspistill slow to trigger? - Raspberry Pi Stack Exchange’. [Online]. Available: https://raspberrypi.stackexchange.com/questions/23698/raspistill-slow-to-trigger. [Accessed: 17-Jun-2017].</w:t>
      </w:r>
    </w:p>
    <w:p w:rsidR="00C94042" w:rsidRDefault="00C94042" w:rsidP="00C94042">
      <w:pPr>
        <w:pStyle w:val="Bibliography"/>
      </w:pPr>
      <w:r>
        <w:t>[64]</w:t>
      </w:r>
      <w:r>
        <w:tab/>
        <w:t>‘Raspberry Pi • View topic - RPi Cam Web Interface’. [Online]. Available: https://www.raspberrypi.org/forums/viewtopic.php?f=43&amp;t=63276. [Accessed: 17-Jun-2017].</w:t>
      </w:r>
    </w:p>
    <w:p w:rsidR="00C94042" w:rsidRDefault="00C94042" w:rsidP="00C94042">
      <w:pPr>
        <w:pStyle w:val="Bibliography"/>
      </w:pPr>
      <w:r>
        <w:t>[65]</w:t>
      </w:r>
      <w:r>
        <w:tab/>
        <w:t>‘multithreading - Multiprocessing vs Threading Python - Stack Overflow’. [Online]. Available: https://stackoverflow.com/questions/3044580/multiprocessing-vs-threading-python. [Accessed: 17-Jun-2017].</w:t>
      </w:r>
    </w:p>
    <w:p w:rsidR="00C94042" w:rsidRDefault="00C94042" w:rsidP="00C94042">
      <w:pPr>
        <w:pStyle w:val="Bibliography"/>
      </w:pPr>
      <w:r>
        <w:lastRenderedPageBreak/>
        <w:t>[66]</w:t>
      </w:r>
      <w:r>
        <w:tab/>
        <w:t>A. S. Shah, ‘Parallel Data Processing with MapReduce in Python’.</w:t>
      </w:r>
    </w:p>
    <w:p w:rsidR="00C94042" w:rsidRDefault="00C94042" w:rsidP="00C94042">
      <w:pPr>
        <w:pStyle w:val="Bibliography"/>
      </w:pPr>
      <w:r>
        <w:t>[67]</w:t>
      </w:r>
      <w:r>
        <w:tab/>
        <w:t xml:space="preserve">‘Raspberry Pi 3 - First Look’, </w:t>
      </w:r>
      <w:r>
        <w:rPr>
          <w:i/>
          <w:iCs/>
        </w:rPr>
        <w:t>Piratical Tales From Pimoroni</w:t>
      </w:r>
      <w:r>
        <w:t>, 29-Feb-2016. [Online]. Available: http://blog.pimoroni.com/raspberry-pi-3/. [Accessed: 17-Jun-2017].</w:t>
      </w:r>
    </w:p>
    <w:p w:rsidR="00C94042" w:rsidRDefault="00C94042" w:rsidP="00C94042">
      <w:pPr>
        <w:pStyle w:val="Bibliography"/>
      </w:pPr>
      <w:r>
        <w:t>[68]</w:t>
      </w:r>
      <w:r>
        <w:tab/>
        <w:t>‘lat lon - Measuring accuracy of latitude and longitude? - Geographic Information Systems Stack Exchange’. [Online]. Available: https://gis.stackexchange.com/questions/8650/measuring-accuracy-of-latitude-and-longitude/8674. [Accessed: 19-Jun-2017].</w:t>
      </w:r>
    </w:p>
    <w:p w:rsidR="00C94042" w:rsidRDefault="00C94042" w:rsidP="00C94042">
      <w:pPr>
        <w:pStyle w:val="Bibliography"/>
      </w:pPr>
      <w:r>
        <w:t>[69]</w:t>
      </w:r>
      <w:r>
        <w:tab/>
        <w:t>‘Required Precision for GPS Calculations - TresCopter’. [Online]. Available: http://www.trescopter.com/Home/concepts/required-precision-for-gps-calculations. [Accessed: 20-Jun-2017].</w:t>
      </w:r>
    </w:p>
    <w:p w:rsidR="00C94042" w:rsidRDefault="00C94042" w:rsidP="00C94042">
      <w:pPr>
        <w:pStyle w:val="Bibliography"/>
      </w:pPr>
      <w:r>
        <w:t>[70]</w:t>
      </w:r>
      <w:r>
        <w:tab/>
        <w:t>‘RFC 4122’. [Online]. Available: http://www.ietf.org/rfc/rfc4122.txt. [Accessed: 19-Jun-2017].</w:t>
      </w:r>
    </w:p>
    <w:p w:rsidR="00C94042" w:rsidRDefault="00C94042" w:rsidP="00C94042">
      <w:pPr>
        <w:pStyle w:val="Bibliography"/>
      </w:pPr>
      <w:r>
        <w:t>[71]</w:t>
      </w:r>
      <w:r>
        <w:tab/>
        <w:t>Association of Chief Police Officers, ‘ACPO Speed Enforcement Policy Guidelines 2011 - 2015: Joining Forces for Safer Roads’. .</w:t>
      </w:r>
    </w:p>
    <w:p w:rsidR="00C94042" w:rsidRDefault="00C94042" w:rsidP="00C94042">
      <w:pPr>
        <w:pStyle w:val="Bibliography"/>
      </w:pPr>
      <w:r>
        <w:t>[72]</w:t>
      </w:r>
      <w:r>
        <w:tab/>
      </w:r>
      <w:r>
        <w:rPr>
          <w:i/>
          <w:iCs/>
        </w:rPr>
        <w:t>spec: Spec and acceptance tests for the Fernet format</w:t>
      </w:r>
      <w:r>
        <w:t>. fernet, 2017.</w:t>
      </w:r>
    </w:p>
    <w:p w:rsidR="00C94042" w:rsidRDefault="00C94042" w:rsidP="00C94042">
      <w:pPr>
        <w:pStyle w:val="Bibliography"/>
      </w:pPr>
      <w:r>
        <w:t>[73]</w:t>
      </w:r>
      <w:r>
        <w:tab/>
        <w:t xml:space="preserve">C. Sharkie and A. Fisher, </w:t>
      </w:r>
      <w:r>
        <w:rPr>
          <w:i/>
          <w:iCs/>
        </w:rPr>
        <w:t>Jump Start Responsive Web Design</w:t>
      </w:r>
      <w:r>
        <w:t>, 1 edition. Collingwood, VIC, Australia: SitePoint, 2013.</w:t>
      </w:r>
    </w:p>
    <w:p w:rsidR="00C94042" w:rsidRDefault="00C94042" w:rsidP="00C94042">
      <w:pPr>
        <w:pStyle w:val="Bibliography"/>
      </w:pPr>
      <w:r>
        <w:t>[74]</w:t>
      </w:r>
      <w:r>
        <w:tab/>
        <w:t xml:space="preserve">T. Firdaus, </w:t>
      </w:r>
      <w:r>
        <w:rPr>
          <w:i/>
          <w:iCs/>
        </w:rPr>
        <w:t>Responsive Web Design by Example</w:t>
      </w:r>
      <w:r>
        <w:t>. Birmingham: Packt Publishing, 2013.</w:t>
      </w:r>
    </w:p>
    <w:p w:rsidR="00C94042" w:rsidRDefault="00C94042" w:rsidP="00C94042">
      <w:pPr>
        <w:pStyle w:val="Bibliography"/>
      </w:pPr>
      <w:r>
        <w:t>[75]</w:t>
      </w:r>
      <w:r>
        <w:tab/>
        <w:t xml:space="preserve">N. Jain, ‘Review of different responsive CSS Front-End Frameworks’, </w:t>
      </w:r>
      <w:r>
        <w:rPr>
          <w:i/>
          <w:iCs/>
        </w:rPr>
        <w:t>J. Glob. Res. Comput. Sci.</w:t>
      </w:r>
      <w:r>
        <w:t>, vol. 5, no. 11, pp. 5–10, 2015.</w:t>
      </w:r>
    </w:p>
    <w:p w:rsidR="00C94042" w:rsidRDefault="00C94042" w:rsidP="00C94042">
      <w:pPr>
        <w:pStyle w:val="Bibliography"/>
      </w:pPr>
      <w:r>
        <w:t>[76]</w:t>
      </w:r>
      <w:r>
        <w:tab/>
        <w:t>‘What are the pros and cons of using Bootstrap in web development? - Quora’. [Online]. Available: https://www.quora.com/What-are-the-pros-and-cons-of-using-Bootstrap-in-web-development. [Accessed: 21-Mar-2017].</w:t>
      </w:r>
    </w:p>
    <w:p w:rsidR="00C94042" w:rsidRDefault="00C94042" w:rsidP="00C94042">
      <w:pPr>
        <w:pStyle w:val="Bibliography"/>
      </w:pPr>
      <w:r>
        <w:t>[77]</w:t>
      </w:r>
      <w:r>
        <w:tab/>
        <w:t xml:space="preserve">D. Cochran, </w:t>
      </w:r>
      <w:r>
        <w:rPr>
          <w:i/>
          <w:iCs/>
        </w:rPr>
        <w:t>Twitter Bootstrap Web Development How-To</w:t>
      </w:r>
      <w:r>
        <w:t>. Birminghan, UK: Packt Publishing, 2012.</w:t>
      </w:r>
    </w:p>
    <w:p w:rsidR="00C94042" w:rsidRDefault="00C94042" w:rsidP="00C94042">
      <w:pPr>
        <w:pStyle w:val="Bibliography"/>
      </w:pPr>
      <w:r>
        <w:t>[78]</w:t>
      </w:r>
      <w:r>
        <w:tab/>
        <w:t xml:space="preserve">A. Pratas, </w:t>
      </w:r>
      <w:r>
        <w:rPr>
          <w:i/>
          <w:iCs/>
        </w:rPr>
        <w:t>Creating Flat Design Websites</w:t>
      </w:r>
      <w:r>
        <w:t>. Birmingham, UK: Packt Publishing, 2014.</w:t>
      </w:r>
    </w:p>
    <w:p w:rsidR="00C94042" w:rsidRDefault="00C94042" w:rsidP="00C94042">
      <w:pPr>
        <w:pStyle w:val="Bibliography"/>
      </w:pPr>
      <w:r>
        <w:t>[79]</w:t>
      </w:r>
      <w:r>
        <w:tab/>
        <w:t xml:space="preserve">J. Ling and P. van Schaik, ‘The influence of font type and line length on visual search and information retrieval in web pages’, </w:t>
      </w:r>
      <w:r>
        <w:rPr>
          <w:i/>
          <w:iCs/>
        </w:rPr>
        <w:t>Int. J. Hum.-Comput. Stud.</w:t>
      </w:r>
      <w:r>
        <w:t>, vol. 64, no. 5, pp. 395–404, May 2006.</w:t>
      </w:r>
    </w:p>
    <w:p w:rsidR="00FD015B" w:rsidRPr="00FD015B" w:rsidRDefault="00993B19" w:rsidP="003B0945">
      <w:pPr>
        <w:spacing w:after="160"/>
        <w:jc w:val="left"/>
      </w:pPr>
      <w:r>
        <w:fldChar w:fldCharType="end"/>
      </w:r>
    </w:p>
    <w:sectPr w:rsidR="00FD015B" w:rsidRPr="00FD015B" w:rsidSect="00D720A9">
      <w:pgSz w:w="11906" w:h="16838"/>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43583" w:rsidRDefault="00443583" w:rsidP="008829A0">
      <w:r>
        <w:separator/>
      </w:r>
    </w:p>
  </w:endnote>
  <w:endnote w:type="continuationSeparator" w:id="0">
    <w:p w:rsidR="00443583" w:rsidRDefault="00443583" w:rsidP="008829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LM Roman 12">
    <w:panose1 w:val="000005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Office Code Pro">
    <w:panose1 w:val="00000509000000000000"/>
    <w:charset w:val="00"/>
    <w:family w:val="modern"/>
    <w:notTrueType/>
    <w:pitch w:val="fixed"/>
    <w:sig w:usb0="00000007" w:usb1="00000000" w:usb2="00000000" w:usb3="00000000" w:csb0="0000019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2213261"/>
      <w:docPartObj>
        <w:docPartGallery w:val="Page Numbers (Bottom of Page)"/>
        <w:docPartUnique/>
      </w:docPartObj>
    </w:sdtPr>
    <w:sdtEndPr>
      <w:rPr>
        <w:noProof/>
      </w:rPr>
    </w:sdtEndPr>
    <w:sdtContent>
      <w:p w:rsidR="0061488D" w:rsidRDefault="0061488D">
        <w:pPr>
          <w:pStyle w:val="Footer"/>
          <w:jc w:val="center"/>
        </w:pPr>
        <w:r>
          <w:fldChar w:fldCharType="begin"/>
        </w:r>
        <w:r>
          <w:instrText xml:space="preserve"> PAGE   \* MERGEFORMAT </w:instrText>
        </w:r>
        <w:r>
          <w:fldChar w:fldCharType="separate"/>
        </w:r>
        <w:r w:rsidR="00D701CC">
          <w:rPr>
            <w:noProof/>
          </w:rPr>
          <w:t>49</w:t>
        </w:r>
        <w:r>
          <w:rPr>
            <w:noProof/>
          </w:rPr>
          <w:fldChar w:fldCharType="end"/>
        </w:r>
      </w:p>
    </w:sdtContent>
  </w:sdt>
  <w:p w:rsidR="0061488D" w:rsidRDefault="006148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488D" w:rsidRDefault="0061488D">
    <w:pPr>
      <w:pStyle w:val="Footer"/>
      <w:jc w:val="center"/>
    </w:pPr>
  </w:p>
  <w:p w:rsidR="0061488D" w:rsidRDefault="006148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43583" w:rsidRDefault="00443583" w:rsidP="008829A0">
      <w:r>
        <w:separator/>
      </w:r>
    </w:p>
  </w:footnote>
  <w:footnote w:type="continuationSeparator" w:id="0">
    <w:p w:rsidR="00443583" w:rsidRDefault="00443583" w:rsidP="008829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40A72"/>
    <w:multiLevelType w:val="hybridMultilevel"/>
    <w:tmpl w:val="B24CAC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935C3F"/>
    <w:multiLevelType w:val="hybridMultilevel"/>
    <w:tmpl w:val="E7289658"/>
    <w:lvl w:ilvl="0" w:tplc="C4AC9F6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D10CA6"/>
    <w:multiLevelType w:val="hybridMultilevel"/>
    <w:tmpl w:val="DE667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F02EDF"/>
    <w:multiLevelType w:val="hybridMultilevel"/>
    <w:tmpl w:val="A9CC8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FB4898"/>
    <w:multiLevelType w:val="hybridMultilevel"/>
    <w:tmpl w:val="49EA04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706F24"/>
    <w:multiLevelType w:val="multilevel"/>
    <w:tmpl w:val="BE3453F8"/>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6"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26A7E8B"/>
    <w:multiLevelType w:val="hybridMultilevel"/>
    <w:tmpl w:val="B73E4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AF157C"/>
    <w:multiLevelType w:val="hybridMultilevel"/>
    <w:tmpl w:val="C21427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31AF1"/>
    <w:multiLevelType w:val="hybridMultilevel"/>
    <w:tmpl w:val="8892D81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0" w15:restartNumberingAfterBreak="0">
    <w:nsid w:val="2B6D314A"/>
    <w:multiLevelType w:val="multilevel"/>
    <w:tmpl w:val="08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309800D0"/>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81E091C"/>
    <w:multiLevelType w:val="hybridMultilevel"/>
    <w:tmpl w:val="EFB813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607090"/>
    <w:multiLevelType w:val="hybridMultilevel"/>
    <w:tmpl w:val="29180C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0913CF"/>
    <w:multiLevelType w:val="multilevel"/>
    <w:tmpl w:val="24320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0BB07C5"/>
    <w:multiLevelType w:val="hybridMultilevel"/>
    <w:tmpl w:val="79A07F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189603E"/>
    <w:multiLevelType w:val="multilevel"/>
    <w:tmpl w:val="1616CE8A"/>
    <w:lvl w:ilvl="0">
      <w:start w:val="1"/>
      <w:numFmt w:val="decimal"/>
      <w:lvlText w:val="%1"/>
      <w:lvlJc w:val="left"/>
      <w:pPr>
        <w:tabs>
          <w:tab w:val="num" w:pos="576"/>
        </w:tabs>
        <w:ind w:firstLine="216"/>
      </w:pPr>
      <w:rPr>
        <w:rFonts w:hint="default"/>
        <w:b/>
        <w:caps w:val="0"/>
        <w:strike w:val="0"/>
        <w:dstrike w:val="0"/>
        <w:vanish w:val="0"/>
        <w:color w:val="auto"/>
        <w:sz w:val="3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2642B14"/>
    <w:multiLevelType w:val="hybridMultilevel"/>
    <w:tmpl w:val="997A5016"/>
    <w:lvl w:ilvl="0" w:tplc="08090001">
      <w:start w:val="1"/>
      <w:numFmt w:val="bullet"/>
      <w:lvlText w:val=""/>
      <w:lvlJc w:val="left"/>
      <w:pPr>
        <w:ind w:left="795" w:hanging="360"/>
      </w:pPr>
      <w:rPr>
        <w:rFonts w:ascii="Symbol" w:hAnsi="Symbol" w:hint="default"/>
      </w:rPr>
    </w:lvl>
    <w:lvl w:ilvl="1" w:tplc="08090003" w:tentative="1">
      <w:start w:val="1"/>
      <w:numFmt w:val="bullet"/>
      <w:lvlText w:val="o"/>
      <w:lvlJc w:val="left"/>
      <w:pPr>
        <w:ind w:left="1515" w:hanging="360"/>
      </w:pPr>
      <w:rPr>
        <w:rFonts w:ascii="Courier New" w:hAnsi="Courier New" w:cs="Courier New" w:hint="default"/>
      </w:rPr>
    </w:lvl>
    <w:lvl w:ilvl="2" w:tplc="08090005" w:tentative="1">
      <w:start w:val="1"/>
      <w:numFmt w:val="bullet"/>
      <w:lvlText w:val=""/>
      <w:lvlJc w:val="left"/>
      <w:pPr>
        <w:ind w:left="2235" w:hanging="360"/>
      </w:pPr>
      <w:rPr>
        <w:rFonts w:ascii="Wingdings" w:hAnsi="Wingdings" w:hint="default"/>
      </w:rPr>
    </w:lvl>
    <w:lvl w:ilvl="3" w:tplc="08090001" w:tentative="1">
      <w:start w:val="1"/>
      <w:numFmt w:val="bullet"/>
      <w:lvlText w:val=""/>
      <w:lvlJc w:val="left"/>
      <w:pPr>
        <w:ind w:left="2955" w:hanging="360"/>
      </w:pPr>
      <w:rPr>
        <w:rFonts w:ascii="Symbol" w:hAnsi="Symbol" w:hint="default"/>
      </w:rPr>
    </w:lvl>
    <w:lvl w:ilvl="4" w:tplc="08090003" w:tentative="1">
      <w:start w:val="1"/>
      <w:numFmt w:val="bullet"/>
      <w:lvlText w:val="o"/>
      <w:lvlJc w:val="left"/>
      <w:pPr>
        <w:ind w:left="3675" w:hanging="360"/>
      </w:pPr>
      <w:rPr>
        <w:rFonts w:ascii="Courier New" w:hAnsi="Courier New" w:cs="Courier New" w:hint="default"/>
      </w:rPr>
    </w:lvl>
    <w:lvl w:ilvl="5" w:tplc="08090005" w:tentative="1">
      <w:start w:val="1"/>
      <w:numFmt w:val="bullet"/>
      <w:lvlText w:val=""/>
      <w:lvlJc w:val="left"/>
      <w:pPr>
        <w:ind w:left="4395" w:hanging="360"/>
      </w:pPr>
      <w:rPr>
        <w:rFonts w:ascii="Wingdings" w:hAnsi="Wingdings" w:hint="default"/>
      </w:rPr>
    </w:lvl>
    <w:lvl w:ilvl="6" w:tplc="08090001" w:tentative="1">
      <w:start w:val="1"/>
      <w:numFmt w:val="bullet"/>
      <w:lvlText w:val=""/>
      <w:lvlJc w:val="left"/>
      <w:pPr>
        <w:ind w:left="5115" w:hanging="360"/>
      </w:pPr>
      <w:rPr>
        <w:rFonts w:ascii="Symbol" w:hAnsi="Symbol" w:hint="default"/>
      </w:rPr>
    </w:lvl>
    <w:lvl w:ilvl="7" w:tplc="08090003" w:tentative="1">
      <w:start w:val="1"/>
      <w:numFmt w:val="bullet"/>
      <w:lvlText w:val="o"/>
      <w:lvlJc w:val="left"/>
      <w:pPr>
        <w:ind w:left="5835" w:hanging="360"/>
      </w:pPr>
      <w:rPr>
        <w:rFonts w:ascii="Courier New" w:hAnsi="Courier New" w:cs="Courier New" w:hint="default"/>
      </w:rPr>
    </w:lvl>
    <w:lvl w:ilvl="8" w:tplc="08090005" w:tentative="1">
      <w:start w:val="1"/>
      <w:numFmt w:val="bullet"/>
      <w:lvlText w:val=""/>
      <w:lvlJc w:val="left"/>
      <w:pPr>
        <w:ind w:left="6555" w:hanging="360"/>
      </w:pPr>
      <w:rPr>
        <w:rFonts w:ascii="Wingdings" w:hAnsi="Wingdings" w:hint="default"/>
      </w:rPr>
    </w:lvl>
  </w:abstractNum>
  <w:abstractNum w:abstractNumId="19" w15:restartNumberingAfterBreak="0">
    <w:nsid w:val="42B31C7A"/>
    <w:multiLevelType w:val="multilevel"/>
    <w:tmpl w:val="761C6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A2578C"/>
    <w:multiLevelType w:val="hybridMultilevel"/>
    <w:tmpl w:val="59C451E2"/>
    <w:lvl w:ilvl="0" w:tplc="E7509540">
      <w:numFmt w:val="bullet"/>
      <w:lvlText w:val="-"/>
      <w:lvlJc w:val="left"/>
      <w:pPr>
        <w:ind w:left="720" w:hanging="360"/>
      </w:pPr>
      <w:rPr>
        <w:rFonts w:ascii="LM Roman 12" w:eastAsia="Times New Roman" w:hAnsi="LM Roman 12"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8034D85"/>
    <w:multiLevelType w:val="hybridMultilevel"/>
    <w:tmpl w:val="583A2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C2B5FD8"/>
    <w:multiLevelType w:val="multilevel"/>
    <w:tmpl w:val="81B2EB42"/>
    <w:numStyleLink w:val="Style1"/>
  </w:abstractNum>
  <w:abstractNum w:abstractNumId="23" w15:restartNumberingAfterBreak="0">
    <w:nsid w:val="53C20564"/>
    <w:multiLevelType w:val="hybridMultilevel"/>
    <w:tmpl w:val="161E0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3EE0EB5"/>
    <w:multiLevelType w:val="hybridMultilevel"/>
    <w:tmpl w:val="E69EBA2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5" w15:restartNumberingAfterBreak="0">
    <w:nsid w:val="55490747"/>
    <w:multiLevelType w:val="hybridMultilevel"/>
    <w:tmpl w:val="D82CB4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74237DA"/>
    <w:multiLevelType w:val="hybridMultilevel"/>
    <w:tmpl w:val="E8489C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337FDC"/>
    <w:multiLevelType w:val="hybridMultilevel"/>
    <w:tmpl w:val="00669B4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3353FA7"/>
    <w:multiLevelType w:val="hybridMultilevel"/>
    <w:tmpl w:val="4C942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3B73C6F"/>
    <w:multiLevelType w:val="hybridMultilevel"/>
    <w:tmpl w:val="715A1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4DE662A"/>
    <w:multiLevelType w:val="hybridMultilevel"/>
    <w:tmpl w:val="5EC074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6D11E93"/>
    <w:multiLevelType w:val="hybridMultilevel"/>
    <w:tmpl w:val="43EAE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7A02A45"/>
    <w:multiLevelType w:val="multilevel"/>
    <w:tmpl w:val="81B2EB42"/>
    <w:styleLink w:val="Style1"/>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i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907" w:hanging="907"/>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4" w15:restartNumberingAfterBreak="0">
    <w:nsid w:val="6C4E2F6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4AA6C25"/>
    <w:multiLevelType w:val="hybridMultilevel"/>
    <w:tmpl w:val="49EC4F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59D5EB1"/>
    <w:multiLevelType w:val="multilevel"/>
    <w:tmpl w:val="81B2EB42"/>
    <w:numStyleLink w:val="Style1"/>
  </w:abstractNum>
  <w:abstractNum w:abstractNumId="37" w15:restartNumberingAfterBreak="0">
    <w:nsid w:val="791F628D"/>
    <w:multiLevelType w:val="hybridMultilevel"/>
    <w:tmpl w:val="715A1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BCF14C0"/>
    <w:multiLevelType w:val="hybridMultilevel"/>
    <w:tmpl w:val="715A1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ECE0533"/>
    <w:multiLevelType w:val="hybridMultilevel"/>
    <w:tmpl w:val="3CFAB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0"/>
  </w:num>
  <w:num w:numId="3">
    <w:abstractNumId w:val="17"/>
  </w:num>
  <w:num w:numId="4">
    <w:abstractNumId w:val="12"/>
  </w:num>
  <w:num w:numId="5">
    <w:abstractNumId w:val="33"/>
  </w:num>
  <w:num w:numId="6">
    <w:abstractNumId w:val="19"/>
  </w:num>
  <w:num w:numId="7">
    <w:abstractNumId w:val="15"/>
  </w:num>
  <w:num w:numId="8">
    <w:abstractNumId w:val="30"/>
  </w:num>
  <w:num w:numId="9">
    <w:abstractNumId w:val="28"/>
  </w:num>
  <w:num w:numId="10">
    <w:abstractNumId w:val="26"/>
  </w:num>
  <w:num w:numId="11">
    <w:abstractNumId w:val="9"/>
  </w:num>
  <w:num w:numId="12">
    <w:abstractNumId w:val="24"/>
  </w:num>
  <w:num w:numId="13">
    <w:abstractNumId w:val="3"/>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1"/>
  </w:num>
  <w:num w:numId="17">
    <w:abstractNumId w:val="34"/>
  </w:num>
  <w:num w:numId="18">
    <w:abstractNumId w:val="5"/>
  </w:num>
  <w:num w:numId="19">
    <w:abstractNumId w:val="11"/>
  </w:num>
  <w:num w:numId="20">
    <w:abstractNumId w:val="20"/>
  </w:num>
  <w:num w:numId="21">
    <w:abstractNumId w:val="35"/>
  </w:num>
  <w:num w:numId="22">
    <w:abstractNumId w:val="27"/>
  </w:num>
  <w:num w:numId="23">
    <w:abstractNumId w:val="16"/>
  </w:num>
  <w:num w:numId="24">
    <w:abstractNumId w:val="25"/>
  </w:num>
  <w:num w:numId="25">
    <w:abstractNumId w:val="14"/>
  </w:num>
  <w:num w:numId="26">
    <w:abstractNumId w:val="2"/>
  </w:num>
  <w:num w:numId="27">
    <w:abstractNumId w:val="6"/>
  </w:num>
  <w:num w:numId="28">
    <w:abstractNumId w:val="13"/>
  </w:num>
  <w:num w:numId="29">
    <w:abstractNumId w:val="31"/>
  </w:num>
  <w:num w:numId="30">
    <w:abstractNumId w:val="29"/>
  </w:num>
  <w:num w:numId="31">
    <w:abstractNumId w:val="1"/>
  </w:num>
  <w:num w:numId="3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2"/>
    <w:lvlOverride w:ilvl="1">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ind w:left="720" w:hanging="720"/>
        </w:pPr>
        <w:rPr>
          <w:rFonts w:hint="default"/>
        </w:rPr>
      </w:lvl>
    </w:lvlOverride>
  </w:num>
  <w:num w:numId="35">
    <w:abstractNumId w:val="32"/>
    <w:lvlOverride w:ilvl="0">
      <w:startOverride w:val="1"/>
      <w:lvl w:ilvl="0">
        <w:start w:val="1"/>
        <w:numFmt w:val="decimal"/>
        <w:pStyle w:val="Heading1"/>
        <w:lvlText w:val=""/>
        <w:lvlJc w:val="left"/>
      </w:lvl>
    </w:lvlOverride>
    <w:lvlOverride w:ilvl="1">
      <w:startOverride w:val="1"/>
      <w:lvl w:ilvl="1">
        <w:start w:val="1"/>
        <w:numFmt w:val="decimal"/>
        <w:pStyle w:val="Heading2"/>
        <w:lvlText w:val="%1.%2"/>
        <w:lvlJc w:val="left"/>
        <w:pPr>
          <w:ind w:left="576" w:hanging="576"/>
        </w:pPr>
        <w:rPr>
          <w:rFonts w:hint="default"/>
        </w:r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num>
  <w:num w:numId="36">
    <w:abstractNumId w:val="38"/>
  </w:num>
  <w:num w:numId="37">
    <w:abstractNumId w:val="37"/>
  </w:num>
  <w:num w:numId="38">
    <w:abstractNumId w:val="18"/>
  </w:num>
  <w:num w:numId="39">
    <w:abstractNumId w:val="23"/>
  </w:num>
  <w:num w:numId="40">
    <w:abstractNumId w:val="7"/>
  </w:num>
  <w:num w:numId="41">
    <w:abstractNumId w:val="39"/>
  </w:num>
  <w:num w:numId="42">
    <w:abstractNumId w:val="0"/>
  </w:num>
  <w:num w:numId="43">
    <w:abstractNumId w:val="8"/>
  </w:num>
  <w:num w:numId="44">
    <w:abstractNumId w:val="4"/>
  </w:num>
  <w:num w:numId="45">
    <w:abstractNumId w:val="32"/>
  </w:num>
  <w:num w:numId="46">
    <w:abstractNumId w:val="22"/>
  </w:num>
  <w:num w:numId="47">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015B"/>
    <w:rsid w:val="000003C0"/>
    <w:rsid w:val="00010DE4"/>
    <w:rsid w:val="000119B5"/>
    <w:rsid w:val="0001770A"/>
    <w:rsid w:val="00017817"/>
    <w:rsid w:val="0002461D"/>
    <w:rsid w:val="00024A7F"/>
    <w:rsid w:val="000323CE"/>
    <w:rsid w:val="0003497D"/>
    <w:rsid w:val="00043D46"/>
    <w:rsid w:val="00052390"/>
    <w:rsid w:val="00067A31"/>
    <w:rsid w:val="000703A7"/>
    <w:rsid w:val="000706A0"/>
    <w:rsid w:val="00084F27"/>
    <w:rsid w:val="00086934"/>
    <w:rsid w:val="0008749E"/>
    <w:rsid w:val="00093744"/>
    <w:rsid w:val="00096B0A"/>
    <w:rsid w:val="00097B41"/>
    <w:rsid w:val="000A2429"/>
    <w:rsid w:val="000A35B9"/>
    <w:rsid w:val="000B0045"/>
    <w:rsid w:val="000B0E56"/>
    <w:rsid w:val="000B53D8"/>
    <w:rsid w:val="000B683B"/>
    <w:rsid w:val="000D2B68"/>
    <w:rsid w:val="000D3370"/>
    <w:rsid w:val="000D7352"/>
    <w:rsid w:val="000E4B37"/>
    <w:rsid w:val="000E50A4"/>
    <w:rsid w:val="000E6D85"/>
    <w:rsid w:val="000F03D5"/>
    <w:rsid w:val="000F0E7C"/>
    <w:rsid w:val="000F2714"/>
    <w:rsid w:val="000F73AF"/>
    <w:rsid w:val="00100236"/>
    <w:rsid w:val="001057C5"/>
    <w:rsid w:val="00111148"/>
    <w:rsid w:val="00112016"/>
    <w:rsid w:val="00117B9C"/>
    <w:rsid w:val="00122902"/>
    <w:rsid w:val="00136580"/>
    <w:rsid w:val="00137785"/>
    <w:rsid w:val="00140304"/>
    <w:rsid w:val="00146BCB"/>
    <w:rsid w:val="0015154F"/>
    <w:rsid w:val="00153451"/>
    <w:rsid w:val="00155488"/>
    <w:rsid w:val="0015687C"/>
    <w:rsid w:val="001649D0"/>
    <w:rsid w:val="00173A03"/>
    <w:rsid w:val="001758C6"/>
    <w:rsid w:val="00176EF3"/>
    <w:rsid w:val="00177A21"/>
    <w:rsid w:val="00177B2E"/>
    <w:rsid w:val="001820F9"/>
    <w:rsid w:val="00182B0A"/>
    <w:rsid w:val="0018345D"/>
    <w:rsid w:val="00185BDE"/>
    <w:rsid w:val="001872E6"/>
    <w:rsid w:val="00190EC9"/>
    <w:rsid w:val="00192A26"/>
    <w:rsid w:val="001A2DE8"/>
    <w:rsid w:val="001B1190"/>
    <w:rsid w:val="001B1D98"/>
    <w:rsid w:val="001C0A13"/>
    <w:rsid w:val="001C27E3"/>
    <w:rsid w:val="001C6132"/>
    <w:rsid w:val="001C7205"/>
    <w:rsid w:val="001D134F"/>
    <w:rsid w:val="001D79B8"/>
    <w:rsid w:val="001E4C1D"/>
    <w:rsid w:val="001E5977"/>
    <w:rsid w:val="001F1257"/>
    <w:rsid w:val="001F4DB1"/>
    <w:rsid w:val="001F50CC"/>
    <w:rsid w:val="00200600"/>
    <w:rsid w:val="00203B39"/>
    <w:rsid w:val="00204699"/>
    <w:rsid w:val="002116B1"/>
    <w:rsid w:val="0021248B"/>
    <w:rsid w:val="00216CD2"/>
    <w:rsid w:val="00223E5C"/>
    <w:rsid w:val="00224EED"/>
    <w:rsid w:val="00225D0A"/>
    <w:rsid w:val="0023018D"/>
    <w:rsid w:val="0023086D"/>
    <w:rsid w:val="002308D9"/>
    <w:rsid w:val="00237B2A"/>
    <w:rsid w:val="0024648F"/>
    <w:rsid w:val="002502E8"/>
    <w:rsid w:val="0025284C"/>
    <w:rsid w:val="002558A2"/>
    <w:rsid w:val="00255D20"/>
    <w:rsid w:val="00261588"/>
    <w:rsid w:val="00266CFE"/>
    <w:rsid w:val="00270A72"/>
    <w:rsid w:val="00275A2A"/>
    <w:rsid w:val="00282D85"/>
    <w:rsid w:val="00283E15"/>
    <w:rsid w:val="0028667A"/>
    <w:rsid w:val="002961AE"/>
    <w:rsid w:val="002975B8"/>
    <w:rsid w:val="002B5124"/>
    <w:rsid w:val="002B6008"/>
    <w:rsid w:val="002B618A"/>
    <w:rsid w:val="002C2390"/>
    <w:rsid w:val="002C3844"/>
    <w:rsid w:val="002D281C"/>
    <w:rsid w:val="002D5BE4"/>
    <w:rsid w:val="002D7D03"/>
    <w:rsid w:val="002E6B05"/>
    <w:rsid w:val="002F78D0"/>
    <w:rsid w:val="002F7F97"/>
    <w:rsid w:val="00303ECC"/>
    <w:rsid w:val="003043C4"/>
    <w:rsid w:val="003049C6"/>
    <w:rsid w:val="00306B9C"/>
    <w:rsid w:val="00312AAB"/>
    <w:rsid w:val="00316E40"/>
    <w:rsid w:val="00317E64"/>
    <w:rsid w:val="0032638F"/>
    <w:rsid w:val="00327CCA"/>
    <w:rsid w:val="00331D04"/>
    <w:rsid w:val="003331F6"/>
    <w:rsid w:val="00336CB8"/>
    <w:rsid w:val="00341870"/>
    <w:rsid w:val="00344A8A"/>
    <w:rsid w:val="00347B39"/>
    <w:rsid w:val="0035020C"/>
    <w:rsid w:val="003503B1"/>
    <w:rsid w:val="0035084C"/>
    <w:rsid w:val="00353814"/>
    <w:rsid w:val="0036143D"/>
    <w:rsid w:val="00374B27"/>
    <w:rsid w:val="00376CF5"/>
    <w:rsid w:val="003917DF"/>
    <w:rsid w:val="00395FC5"/>
    <w:rsid w:val="003A40A6"/>
    <w:rsid w:val="003A5D78"/>
    <w:rsid w:val="003B0945"/>
    <w:rsid w:val="003B3970"/>
    <w:rsid w:val="003B70FC"/>
    <w:rsid w:val="003C332A"/>
    <w:rsid w:val="003D7143"/>
    <w:rsid w:val="003E0D2F"/>
    <w:rsid w:val="003E2979"/>
    <w:rsid w:val="003E74A5"/>
    <w:rsid w:val="003F44C5"/>
    <w:rsid w:val="003F4929"/>
    <w:rsid w:val="00404FB3"/>
    <w:rsid w:val="00406DE7"/>
    <w:rsid w:val="0040721D"/>
    <w:rsid w:val="00411334"/>
    <w:rsid w:val="0041201D"/>
    <w:rsid w:val="00413A34"/>
    <w:rsid w:val="0042395E"/>
    <w:rsid w:val="004239DD"/>
    <w:rsid w:val="004354D7"/>
    <w:rsid w:val="00437677"/>
    <w:rsid w:val="00437CF0"/>
    <w:rsid w:val="00440B44"/>
    <w:rsid w:val="00442BA7"/>
    <w:rsid w:val="004433AA"/>
    <w:rsid w:val="00443583"/>
    <w:rsid w:val="0044479F"/>
    <w:rsid w:val="00446136"/>
    <w:rsid w:val="00450CEC"/>
    <w:rsid w:val="0047052D"/>
    <w:rsid w:val="00471E1D"/>
    <w:rsid w:val="00472B8C"/>
    <w:rsid w:val="00482432"/>
    <w:rsid w:val="00487A6A"/>
    <w:rsid w:val="00490D1D"/>
    <w:rsid w:val="004A127E"/>
    <w:rsid w:val="004A5951"/>
    <w:rsid w:val="004A6D18"/>
    <w:rsid w:val="004B0EC3"/>
    <w:rsid w:val="004B18A4"/>
    <w:rsid w:val="004B1C73"/>
    <w:rsid w:val="004B45F0"/>
    <w:rsid w:val="004B4A4E"/>
    <w:rsid w:val="004B5194"/>
    <w:rsid w:val="004B6F8A"/>
    <w:rsid w:val="004C2096"/>
    <w:rsid w:val="004C55BA"/>
    <w:rsid w:val="004C7C9F"/>
    <w:rsid w:val="004E5DFD"/>
    <w:rsid w:val="004F01FD"/>
    <w:rsid w:val="004F3E61"/>
    <w:rsid w:val="004F423A"/>
    <w:rsid w:val="004F4BFC"/>
    <w:rsid w:val="004F51EC"/>
    <w:rsid w:val="0050167F"/>
    <w:rsid w:val="005057A4"/>
    <w:rsid w:val="005120CC"/>
    <w:rsid w:val="00517F4C"/>
    <w:rsid w:val="005215D9"/>
    <w:rsid w:val="00524183"/>
    <w:rsid w:val="005252D7"/>
    <w:rsid w:val="00531457"/>
    <w:rsid w:val="00544F86"/>
    <w:rsid w:val="00546541"/>
    <w:rsid w:val="00554A9F"/>
    <w:rsid w:val="00555C57"/>
    <w:rsid w:val="0056095E"/>
    <w:rsid w:val="00560EA3"/>
    <w:rsid w:val="00570CBF"/>
    <w:rsid w:val="00574B88"/>
    <w:rsid w:val="0057698E"/>
    <w:rsid w:val="005769DA"/>
    <w:rsid w:val="005775B6"/>
    <w:rsid w:val="005807EA"/>
    <w:rsid w:val="00584E5B"/>
    <w:rsid w:val="005864B4"/>
    <w:rsid w:val="00591626"/>
    <w:rsid w:val="005A14F2"/>
    <w:rsid w:val="005A3E03"/>
    <w:rsid w:val="005A4995"/>
    <w:rsid w:val="005A638D"/>
    <w:rsid w:val="005A7434"/>
    <w:rsid w:val="005B3D59"/>
    <w:rsid w:val="005B5ED4"/>
    <w:rsid w:val="005C5AB0"/>
    <w:rsid w:val="005C77FB"/>
    <w:rsid w:val="005D449B"/>
    <w:rsid w:val="005E373D"/>
    <w:rsid w:val="005E3C69"/>
    <w:rsid w:val="005E3F59"/>
    <w:rsid w:val="005E4BD9"/>
    <w:rsid w:val="005E79CD"/>
    <w:rsid w:val="005E7D82"/>
    <w:rsid w:val="005F2591"/>
    <w:rsid w:val="00602A58"/>
    <w:rsid w:val="00606F9F"/>
    <w:rsid w:val="0061095F"/>
    <w:rsid w:val="00611102"/>
    <w:rsid w:val="00612FE2"/>
    <w:rsid w:val="006144A8"/>
    <w:rsid w:val="0061488D"/>
    <w:rsid w:val="00622767"/>
    <w:rsid w:val="006258E2"/>
    <w:rsid w:val="00625B8E"/>
    <w:rsid w:val="00630B5C"/>
    <w:rsid w:val="00635273"/>
    <w:rsid w:val="00636FFE"/>
    <w:rsid w:val="0064103A"/>
    <w:rsid w:val="0064213E"/>
    <w:rsid w:val="00646A97"/>
    <w:rsid w:val="00650CF5"/>
    <w:rsid w:val="00652984"/>
    <w:rsid w:val="006560F0"/>
    <w:rsid w:val="00656DDD"/>
    <w:rsid w:val="0065749E"/>
    <w:rsid w:val="00660893"/>
    <w:rsid w:val="00662EA1"/>
    <w:rsid w:val="00664327"/>
    <w:rsid w:val="00667C9E"/>
    <w:rsid w:val="00670362"/>
    <w:rsid w:val="00672369"/>
    <w:rsid w:val="00672FEB"/>
    <w:rsid w:val="00676A03"/>
    <w:rsid w:val="00681DE7"/>
    <w:rsid w:val="00682DA6"/>
    <w:rsid w:val="00685A5A"/>
    <w:rsid w:val="00691FAE"/>
    <w:rsid w:val="00693466"/>
    <w:rsid w:val="006A59D5"/>
    <w:rsid w:val="006A76E8"/>
    <w:rsid w:val="006A7ECC"/>
    <w:rsid w:val="006B0B10"/>
    <w:rsid w:val="006C76F4"/>
    <w:rsid w:val="006D1D8F"/>
    <w:rsid w:val="006E1344"/>
    <w:rsid w:val="006E3082"/>
    <w:rsid w:val="006E3C26"/>
    <w:rsid w:val="006E4800"/>
    <w:rsid w:val="006E642E"/>
    <w:rsid w:val="006F37B9"/>
    <w:rsid w:val="00700E95"/>
    <w:rsid w:val="00702041"/>
    <w:rsid w:val="00707536"/>
    <w:rsid w:val="00711A47"/>
    <w:rsid w:val="0072328C"/>
    <w:rsid w:val="00723723"/>
    <w:rsid w:val="00724DF3"/>
    <w:rsid w:val="007320FD"/>
    <w:rsid w:val="0073421B"/>
    <w:rsid w:val="007367D0"/>
    <w:rsid w:val="0073730E"/>
    <w:rsid w:val="00740B0D"/>
    <w:rsid w:val="00744435"/>
    <w:rsid w:val="00750614"/>
    <w:rsid w:val="00751DF5"/>
    <w:rsid w:val="00751F55"/>
    <w:rsid w:val="00752A5B"/>
    <w:rsid w:val="00763D34"/>
    <w:rsid w:val="00771FDC"/>
    <w:rsid w:val="00780F34"/>
    <w:rsid w:val="00781109"/>
    <w:rsid w:val="007860E7"/>
    <w:rsid w:val="00787C9F"/>
    <w:rsid w:val="007904A6"/>
    <w:rsid w:val="007904DA"/>
    <w:rsid w:val="00795175"/>
    <w:rsid w:val="00795CB4"/>
    <w:rsid w:val="007A42E4"/>
    <w:rsid w:val="007A75FD"/>
    <w:rsid w:val="007A7B83"/>
    <w:rsid w:val="007B2B92"/>
    <w:rsid w:val="007B5F32"/>
    <w:rsid w:val="007B7F9A"/>
    <w:rsid w:val="007C0D1C"/>
    <w:rsid w:val="007C4A57"/>
    <w:rsid w:val="007D067A"/>
    <w:rsid w:val="007D5289"/>
    <w:rsid w:val="007E030B"/>
    <w:rsid w:val="007F303C"/>
    <w:rsid w:val="0081052D"/>
    <w:rsid w:val="00821624"/>
    <w:rsid w:val="008325A3"/>
    <w:rsid w:val="00834D94"/>
    <w:rsid w:val="008358F0"/>
    <w:rsid w:val="00835FC5"/>
    <w:rsid w:val="00840297"/>
    <w:rsid w:val="008419D3"/>
    <w:rsid w:val="008435B9"/>
    <w:rsid w:val="008465A7"/>
    <w:rsid w:val="00847DAA"/>
    <w:rsid w:val="00851347"/>
    <w:rsid w:val="0085248A"/>
    <w:rsid w:val="00863E48"/>
    <w:rsid w:val="00864586"/>
    <w:rsid w:val="00867325"/>
    <w:rsid w:val="008676C8"/>
    <w:rsid w:val="00872191"/>
    <w:rsid w:val="008729F1"/>
    <w:rsid w:val="008749E0"/>
    <w:rsid w:val="00881229"/>
    <w:rsid w:val="008829A0"/>
    <w:rsid w:val="00884374"/>
    <w:rsid w:val="00886437"/>
    <w:rsid w:val="008954B0"/>
    <w:rsid w:val="008A23C5"/>
    <w:rsid w:val="008A42A0"/>
    <w:rsid w:val="008A4313"/>
    <w:rsid w:val="008B2565"/>
    <w:rsid w:val="008B2881"/>
    <w:rsid w:val="008B551C"/>
    <w:rsid w:val="008B67D5"/>
    <w:rsid w:val="008C0DD7"/>
    <w:rsid w:val="008C1B64"/>
    <w:rsid w:val="008C6C64"/>
    <w:rsid w:val="008C7181"/>
    <w:rsid w:val="008D277C"/>
    <w:rsid w:val="008D3D34"/>
    <w:rsid w:val="008E6838"/>
    <w:rsid w:val="008F3C4B"/>
    <w:rsid w:val="009105C3"/>
    <w:rsid w:val="00913769"/>
    <w:rsid w:val="00915BDC"/>
    <w:rsid w:val="009177A2"/>
    <w:rsid w:val="00924014"/>
    <w:rsid w:val="00932CE1"/>
    <w:rsid w:val="0093783E"/>
    <w:rsid w:val="00937C6B"/>
    <w:rsid w:val="00940705"/>
    <w:rsid w:val="00941445"/>
    <w:rsid w:val="00942469"/>
    <w:rsid w:val="00942973"/>
    <w:rsid w:val="0095468D"/>
    <w:rsid w:val="009600F2"/>
    <w:rsid w:val="009760D3"/>
    <w:rsid w:val="00981346"/>
    <w:rsid w:val="009856E4"/>
    <w:rsid w:val="00993B19"/>
    <w:rsid w:val="00997AF2"/>
    <w:rsid w:val="009A4A3F"/>
    <w:rsid w:val="009B3827"/>
    <w:rsid w:val="009B3ABF"/>
    <w:rsid w:val="009B7E57"/>
    <w:rsid w:val="009B7FF9"/>
    <w:rsid w:val="009C1471"/>
    <w:rsid w:val="009C2832"/>
    <w:rsid w:val="009D2E07"/>
    <w:rsid w:val="009D36C4"/>
    <w:rsid w:val="009E17C4"/>
    <w:rsid w:val="009E3DE5"/>
    <w:rsid w:val="009E6603"/>
    <w:rsid w:val="009F0741"/>
    <w:rsid w:val="009F158F"/>
    <w:rsid w:val="00A0003B"/>
    <w:rsid w:val="00A0177E"/>
    <w:rsid w:val="00A04573"/>
    <w:rsid w:val="00A117B3"/>
    <w:rsid w:val="00A1489C"/>
    <w:rsid w:val="00A24C5D"/>
    <w:rsid w:val="00A3027C"/>
    <w:rsid w:val="00A31B97"/>
    <w:rsid w:val="00A37D2C"/>
    <w:rsid w:val="00A37EDA"/>
    <w:rsid w:val="00A42EEF"/>
    <w:rsid w:val="00A70040"/>
    <w:rsid w:val="00A70BCF"/>
    <w:rsid w:val="00A73275"/>
    <w:rsid w:val="00A73A42"/>
    <w:rsid w:val="00A73D1B"/>
    <w:rsid w:val="00A80E42"/>
    <w:rsid w:val="00A82384"/>
    <w:rsid w:val="00A85086"/>
    <w:rsid w:val="00A97BAA"/>
    <w:rsid w:val="00AA2457"/>
    <w:rsid w:val="00AA5BDE"/>
    <w:rsid w:val="00AA6167"/>
    <w:rsid w:val="00AB2F5E"/>
    <w:rsid w:val="00AB44F5"/>
    <w:rsid w:val="00AB647F"/>
    <w:rsid w:val="00AB68E6"/>
    <w:rsid w:val="00AC22E2"/>
    <w:rsid w:val="00AC2ED6"/>
    <w:rsid w:val="00AC3D52"/>
    <w:rsid w:val="00AC4AC4"/>
    <w:rsid w:val="00AD0A42"/>
    <w:rsid w:val="00AD315F"/>
    <w:rsid w:val="00AE6084"/>
    <w:rsid w:val="00AE71CD"/>
    <w:rsid w:val="00AF0455"/>
    <w:rsid w:val="00AF6458"/>
    <w:rsid w:val="00B009D6"/>
    <w:rsid w:val="00B05EF5"/>
    <w:rsid w:val="00B15F7D"/>
    <w:rsid w:val="00B16999"/>
    <w:rsid w:val="00B17AF8"/>
    <w:rsid w:val="00B22400"/>
    <w:rsid w:val="00B274F8"/>
    <w:rsid w:val="00B34545"/>
    <w:rsid w:val="00B36B87"/>
    <w:rsid w:val="00B4067F"/>
    <w:rsid w:val="00B433CD"/>
    <w:rsid w:val="00B461E6"/>
    <w:rsid w:val="00B509CF"/>
    <w:rsid w:val="00B50A60"/>
    <w:rsid w:val="00B52F80"/>
    <w:rsid w:val="00B533CD"/>
    <w:rsid w:val="00B543FC"/>
    <w:rsid w:val="00B60A33"/>
    <w:rsid w:val="00B62083"/>
    <w:rsid w:val="00B6508D"/>
    <w:rsid w:val="00B6668B"/>
    <w:rsid w:val="00B67A92"/>
    <w:rsid w:val="00B67ADE"/>
    <w:rsid w:val="00B73C57"/>
    <w:rsid w:val="00B7445D"/>
    <w:rsid w:val="00B77B1D"/>
    <w:rsid w:val="00B80431"/>
    <w:rsid w:val="00B80771"/>
    <w:rsid w:val="00B84742"/>
    <w:rsid w:val="00B9278F"/>
    <w:rsid w:val="00B934E6"/>
    <w:rsid w:val="00BA0C93"/>
    <w:rsid w:val="00BB1D2E"/>
    <w:rsid w:val="00BB20DA"/>
    <w:rsid w:val="00BB3FF5"/>
    <w:rsid w:val="00BB4ECA"/>
    <w:rsid w:val="00BB7EAF"/>
    <w:rsid w:val="00BD686F"/>
    <w:rsid w:val="00BD6F31"/>
    <w:rsid w:val="00BD7375"/>
    <w:rsid w:val="00BD7382"/>
    <w:rsid w:val="00BE75B4"/>
    <w:rsid w:val="00BF2E0B"/>
    <w:rsid w:val="00BF2E71"/>
    <w:rsid w:val="00BF4E2D"/>
    <w:rsid w:val="00BF5394"/>
    <w:rsid w:val="00BF6E7A"/>
    <w:rsid w:val="00BF72CA"/>
    <w:rsid w:val="00BF7BEC"/>
    <w:rsid w:val="00C015C0"/>
    <w:rsid w:val="00C02751"/>
    <w:rsid w:val="00C028D5"/>
    <w:rsid w:val="00C15614"/>
    <w:rsid w:val="00C212F4"/>
    <w:rsid w:val="00C240A1"/>
    <w:rsid w:val="00C2789F"/>
    <w:rsid w:val="00C27D54"/>
    <w:rsid w:val="00C33824"/>
    <w:rsid w:val="00C407EB"/>
    <w:rsid w:val="00C40878"/>
    <w:rsid w:val="00C424FB"/>
    <w:rsid w:val="00C44293"/>
    <w:rsid w:val="00C44A7C"/>
    <w:rsid w:val="00C451F3"/>
    <w:rsid w:val="00C45A14"/>
    <w:rsid w:val="00C4615F"/>
    <w:rsid w:val="00C56EC4"/>
    <w:rsid w:val="00C57FA6"/>
    <w:rsid w:val="00C63707"/>
    <w:rsid w:val="00C6379F"/>
    <w:rsid w:val="00C66C82"/>
    <w:rsid w:val="00C7165C"/>
    <w:rsid w:val="00C735E6"/>
    <w:rsid w:val="00C8024E"/>
    <w:rsid w:val="00C81A4E"/>
    <w:rsid w:val="00C85CB8"/>
    <w:rsid w:val="00C86889"/>
    <w:rsid w:val="00C87875"/>
    <w:rsid w:val="00C92B46"/>
    <w:rsid w:val="00C94042"/>
    <w:rsid w:val="00C942EF"/>
    <w:rsid w:val="00C947B1"/>
    <w:rsid w:val="00CB02CC"/>
    <w:rsid w:val="00CB6B6E"/>
    <w:rsid w:val="00CB75FD"/>
    <w:rsid w:val="00CC0A75"/>
    <w:rsid w:val="00CC1734"/>
    <w:rsid w:val="00CC3979"/>
    <w:rsid w:val="00CD2796"/>
    <w:rsid w:val="00CD6A8B"/>
    <w:rsid w:val="00CE433A"/>
    <w:rsid w:val="00CF5115"/>
    <w:rsid w:val="00CF553B"/>
    <w:rsid w:val="00D01A9A"/>
    <w:rsid w:val="00D0441A"/>
    <w:rsid w:val="00D10109"/>
    <w:rsid w:val="00D21EE5"/>
    <w:rsid w:val="00D221BA"/>
    <w:rsid w:val="00D24877"/>
    <w:rsid w:val="00D3076C"/>
    <w:rsid w:val="00D33765"/>
    <w:rsid w:val="00D3381E"/>
    <w:rsid w:val="00D401E3"/>
    <w:rsid w:val="00D43874"/>
    <w:rsid w:val="00D47CCD"/>
    <w:rsid w:val="00D56669"/>
    <w:rsid w:val="00D63567"/>
    <w:rsid w:val="00D64C09"/>
    <w:rsid w:val="00D6703D"/>
    <w:rsid w:val="00D701CC"/>
    <w:rsid w:val="00D71717"/>
    <w:rsid w:val="00D720A9"/>
    <w:rsid w:val="00D764C4"/>
    <w:rsid w:val="00D8279A"/>
    <w:rsid w:val="00D84CEA"/>
    <w:rsid w:val="00D860AB"/>
    <w:rsid w:val="00D87D5B"/>
    <w:rsid w:val="00DA399B"/>
    <w:rsid w:val="00DA4DD7"/>
    <w:rsid w:val="00DA5B8B"/>
    <w:rsid w:val="00DA5DD3"/>
    <w:rsid w:val="00DA647E"/>
    <w:rsid w:val="00DB696B"/>
    <w:rsid w:val="00DC4715"/>
    <w:rsid w:val="00DC5967"/>
    <w:rsid w:val="00DC7885"/>
    <w:rsid w:val="00DD044F"/>
    <w:rsid w:val="00DD3980"/>
    <w:rsid w:val="00DD3B6B"/>
    <w:rsid w:val="00DD7335"/>
    <w:rsid w:val="00DE1891"/>
    <w:rsid w:val="00DE1928"/>
    <w:rsid w:val="00DE4BEB"/>
    <w:rsid w:val="00DE77B6"/>
    <w:rsid w:val="00DF03CA"/>
    <w:rsid w:val="00DF1DF2"/>
    <w:rsid w:val="00DF1FAD"/>
    <w:rsid w:val="00DF50D6"/>
    <w:rsid w:val="00DF62C3"/>
    <w:rsid w:val="00E006A5"/>
    <w:rsid w:val="00E039A9"/>
    <w:rsid w:val="00E1116C"/>
    <w:rsid w:val="00E12648"/>
    <w:rsid w:val="00E2197A"/>
    <w:rsid w:val="00E238AB"/>
    <w:rsid w:val="00E248D2"/>
    <w:rsid w:val="00E25C82"/>
    <w:rsid w:val="00E25E0B"/>
    <w:rsid w:val="00E30D0E"/>
    <w:rsid w:val="00E33DC1"/>
    <w:rsid w:val="00E3484C"/>
    <w:rsid w:val="00E37CC8"/>
    <w:rsid w:val="00E433AA"/>
    <w:rsid w:val="00E45C21"/>
    <w:rsid w:val="00E5034B"/>
    <w:rsid w:val="00E51D8A"/>
    <w:rsid w:val="00E523F3"/>
    <w:rsid w:val="00E5295B"/>
    <w:rsid w:val="00E54793"/>
    <w:rsid w:val="00E6497B"/>
    <w:rsid w:val="00E7337D"/>
    <w:rsid w:val="00E814B0"/>
    <w:rsid w:val="00E81666"/>
    <w:rsid w:val="00E82F22"/>
    <w:rsid w:val="00E830F3"/>
    <w:rsid w:val="00E90E22"/>
    <w:rsid w:val="00E90F9E"/>
    <w:rsid w:val="00E91539"/>
    <w:rsid w:val="00E92083"/>
    <w:rsid w:val="00EA1144"/>
    <w:rsid w:val="00EA2990"/>
    <w:rsid w:val="00EB4A40"/>
    <w:rsid w:val="00EC313B"/>
    <w:rsid w:val="00EC65C2"/>
    <w:rsid w:val="00EC6E8C"/>
    <w:rsid w:val="00EC7788"/>
    <w:rsid w:val="00ED1EB6"/>
    <w:rsid w:val="00ED30C4"/>
    <w:rsid w:val="00ED5B8E"/>
    <w:rsid w:val="00ED6637"/>
    <w:rsid w:val="00EE53A0"/>
    <w:rsid w:val="00EF1B77"/>
    <w:rsid w:val="00EF3D2C"/>
    <w:rsid w:val="00EF7968"/>
    <w:rsid w:val="00F017DA"/>
    <w:rsid w:val="00F01EDA"/>
    <w:rsid w:val="00F042AE"/>
    <w:rsid w:val="00F1094E"/>
    <w:rsid w:val="00F1172F"/>
    <w:rsid w:val="00F1248F"/>
    <w:rsid w:val="00F14624"/>
    <w:rsid w:val="00F21B50"/>
    <w:rsid w:val="00F23E97"/>
    <w:rsid w:val="00F2503D"/>
    <w:rsid w:val="00F25B70"/>
    <w:rsid w:val="00F35495"/>
    <w:rsid w:val="00F35BC0"/>
    <w:rsid w:val="00F428E0"/>
    <w:rsid w:val="00F42B1D"/>
    <w:rsid w:val="00F52DAF"/>
    <w:rsid w:val="00F5747F"/>
    <w:rsid w:val="00F61846"/>
    <w:rsid w:val="00F64C92"/>
    <w:rsid w:val="00F66F62"/>
    <w:rsid w:val="00F67C74"/>
    <w:rsid w:val="00F710A3"/>
    <w:rsid w:val="00F716FD"/>
    <w:rsid w:val="00F7415B"/>
    <w:rsid w:val="00F75867"/>
    <w:rsid w:val="00F77E75"/>
    <w:rsid w:val="00F840EE"/>
    <w:rsid w:val="00F85E77"/>
    <w:rsid w:val="00F8760C"/>
    <w:rsid w:val="00F877E1"/>
    <w:rsid w:val="00F957BA"/>
    <w:rsid w:val="00F95D58"/>
    <w:rsid w:val="00FA2AAA"/>
    <w:rsid w:val="00FA494E"/>
    <w:rsid w:val="00FB09C2"/>
    <w:rsid w:val="00FB33A3"/>
    <w:rsid w:val="00FC06DA"/>
    <w:rsid w:val="00FC11E1"/>
    <w:rsid w:val="00FC1D58"/>
    <w:rsid w:val="00FC4C6A"/>
    <w:rsid w:val="00FC6BE2"/>
    <w:rsid w:val="00FD015B"/>
    <w:rsid w:val="00FE4C61"/>
    <w:rsid w:val="00FF411C"/>
    <w:rsid w:val="00FF6F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5BDCBDF-4A82-4F24-A5C3-CC4F81308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B3ABF"/>
    <w:pPr>
      <w:spacing w:after="0" w:line="240" w:lineRule="auto"/>
      <w:jc w:val="both"/>
    </w:pPr>
    <w:rPr>
      <w:rFonts w:ascii="LM Roman 12" w:hAnsi="LM Roman 12" w:cs="Times New Roman"/>
      <w:sz w:val="24"/>
      <w:szCs w:val="20"/>
    </w:rPr>
  </w:style>
  <w:style w:type="paragraph" w:styleId="Heading1">
    <w:name w:val="heading 1"/>
    <w:basedOn w:val="Normal"/>
    <w:next w:val="Normal"/>
    <w:link w:val="Heading1Char"/>
    <w:autoRedefine/>
    <w:uiPriority w:val="99"/>
    <w:qFormat/>
    <w:rsid w:val="00112016"/>
    <w:pPr>
      <w:keepNext/>
      <w:keepLines/>
      <w:numPr>
        <w:numId w:val="47"/>
      </w:numPr>
      <w:tabs>
        <w:tab w:val="left" w:pos="567"/>
      </w:tabs>
      <w:spacing w:before="160" w:after="80"/>
      <w:jc w:val="left"/>
      <w:outlineLvl w:val="0"/>
    </w:pPr>
    <w:rPr>
      <w:rFonts w:eastAsiaTheme="majorEastAsia" w:cstheme="majorBidi"/>
      <w:b/>
      <w:sz w:val="40"/>
      <w:szCs w:val="32"/>
    </w:rPr>
  </w:style>
  <w:style w:type="paragraph" w:styleId="Heading2">
    <w:name w:val="heading 2"/>
    <w:basedOn w:val="Heading1"/>
    <w:next w:val="Normal"/>
    <w:link w:val="Heading2Char"/>
    <w:uiPriority w:val="99"/>
    <w:qFormat/>
    <w:rsid w:val="00112016"/>
    <w:pPr>
      <w:numPr>
        <w:ilvl w:val="1"/>
      </w:numPr>
      <w:spacing w:before="120" w:after="60"/>
      <w:outlineLvl w:val="1"/>
    </w:pPr>
    <w:rPr>
      <w:rFonts w:eastAsia="MS Mincho"/>
      <w:iCs/>
      <w:noProof/>
      <w:sz w:val="32"/>
      <w:lang w:val="en-US"/>
    </w:rPr>
  </w:style>
  <w:style w:type="paragraph" w:styleId="Heading3">
    <w:name w:val="heading 3"/>
    <w:basedOn w:val="Normal"/>
    <w:next w:val="Normal"/>
    <w:link w:val="Heading3Char"/>
    <w:uiPriority w:val="99"/>
    <w:qFormat/>
    <w:rsid w:val="00112016"/>
    <w:pPr>
      <w:numPr>
        <w:ilvl w:val="2"/>
        <w:numId w:val="47"/>
      </w:numPr>
      <w:outlineLvl w:val="2"/>
    </w:pPr>
    <w:rPr>
      <w:rFonts w:eastAsia="MS Mincho"/>
      <w:b/>
      <w:iCs/>
      <w:noProof/>
      <w:sz w:val="28"/>
    </w:rPr>
  </w:style>
  <w:style w:type="paragraph" w:styleId="Heading4">
    <w:name w:val="heading 4"/>
    <w:basedOn w:val="Normal"/>
    <w:next w:val="Normal"/>
    <w:link w:val="Heading4Char"/>
    <w:uiPriority w:val="99"/>
    <w:qFormat/>
    <w:rsid w:val="00112016"/>
    <w:pPr>
      <w:numPr>
        <w:ilvl w:val="3"/>
        <w:numId w:val="47"/>
      </w:numPr>
      <w:tabs>
        <w:tab w:val="left" w:pos="821"/>
      </w:tabs>
      <w:outlineLvl w:val="3"/>
    </w:pPr>
    <w:rPr>
      <w:rFonts w:eastAsia="MS Mincho"/>
      <w:b/>
      <w:iCs/>
      <w:noProof/>
    </w:rPr>
  </w:style>
  <w:style w:type="paragraph" w:styleId="Heading5">
    <w:name w:val="heading 5"/>
    <w:basedOn w:val="Normal"/>
    <w:next w:val="Normal"/>
    <w:link w:val="Heading5Char"/>
    <w:uiPriority w:val="9"/>
    <w:unhideWhenUsed/>
    <w:rsid w:val="00884374"/>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rsid w:val="0088437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rsid w:val="0088437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rsid w:val="00884374"/>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rsid w:val="00884374"/>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Reference">
    <w:name w:val="Intense Reference"/>
    <w:aliases w:val="Source Code"/>
    <w:uiPriority w:val="32"/>
    <w:qFormat/>
    <w:rsid w:val="00275A2A"/>
    <w:rPr>
      <w:rFonts w:ascii="Source Code Pro" w:hAnsi="Source Code Pro"/>
      <w:b w:val="0"/>
      <w:bCs/>
      <w:caps w:val="0"/>
      <w:smallCaps w:val="0"/>
      <w:color w:val="auto"/>
      <w:spacing w:val="5"/>
      <w:sz w:val="16"/>
    </w:rPr>
  </w:style>
  <w:style w:type="character" w:styleId="HTMLCode">
    <w:name w:val="HTML Code"/>
    <w:basedOn w:val="DefaultParagraphFont"/>
    <w:uiPriority w:val="99"/>
    <w:semiHidden/>
    <w:unhideWhenUsed/>
    <w:rsid w:val="00A73275"/>
    <w:rPr>
      <w:rFonts w:ascii="Consolas" w:hAnsi="Consolas"/>
      <w:sz w:val="20"/>
      <w:szCs w:val="20"/>
    </w:rPr>
  </w:style>
  <w:style w:type="character" w:styleId="SubtleReference">
    <w:name w:val="Subtle Reference"/>
    <w:aliases w:val="Code Large"/>
    <w:uiPriority w:val="31"/>
    <w:qFormat/>
    <w:rsid w:val="00A80E42"/>
    <w:rPr>
      <w:rFonts w:ascii="Consolas" w:hAnsi="Consolas"/>
      <w:smallCaps/>
      <w:color w:val="auto"/>
    </w:rPr>
  </w:style>
  <w:style w:type="character" w:customStyle="1" w:styleId="Heading1Char">
    <w:name w:val="Heading 1 Char"/>
    <w:basedOn w:val="DefaultParagraphFont"/>
    <w:link w:val="Heading1"/>
    <w:uiPriority w:val="99"/>
    <w:rsid w:val="00F25B70"/>
    <w:rPr>
      <w:rFonts w:ascii="LM Roman 12" w:eastAsiaTheme="majorEastAsia" w:hAnsi="LM Roman 12" w:cstheme="majorBidi"/>
      <w:b/>
      <w:sz w:val="40"/>
      <w:szCs w:val="32"/>
    </w:rPr>
  </w:style>
  <w:style w:type="paragraph" w:styleId="TOCHeading">
    <w:name w:val="TOC Heading"/>
    <w:basedOn w:val="Heading1"/>
    <w:next w:val="Normal"/>
    <w:uiPriority w:val="39"/>
    <w:unhideWhenUsed/>
    <w:qFormat/>
    <w:rsid w:val="00203B39"/>
    <w:pPr>
      <w:outlineLvl w:val="9"/>
    </w:pPr>
    <w:rPr>
      <w:lang w:val="en-US"/>
    </w:rPr>
  </w:style>
  <w:style w:type="character" w:customStyle="1" w:styleId="SourceCodeChar">
    <w:name w:val="Source Code Char"/>
    <w:basedOn w:val="DefaultParagraphFont"/>
    <w:rsid w:val="00C44A7C"/>
    <w:rPr>
      <w:rFonts w:ascii="Source Code Pro" w:hAnsi="Source Code Pro" w:cs="Courier New"/>
      <w:sz w:val="16"/>
      <w:szCs w:val="24"/>
    </w:rPr>
  </w:style>
  <w:style w:type="character" w:customStyle="1" w:styleId="Heading2Char">
    <w:name w:val="Heading 2 Char"/>
    <w:link w:val="Heading2"/>
    <w:uiPriority w:val="99"/>
    <w:rsid w:val="00F25B70"/>
    <w:rPr>
      <w:rFonts w:ascii="LM Roman 12" w:eastAsia="MS Mincho" w:hAnsi="LM Roman 12" w:cstheme="majorBidi"/>
      <w:b/>
      <w:iCs/>
      <w:noProof/>
      <w:sz w:val="32"/>
      <w:szCs w:val="32"/>
      <w:lang w:val="en-US"/>
    </w:rPr>
  </w:style>
  <w:style w:type="paragraph" w:styleId="TOC1">
    <w:name w:val="toc 1"/>
    <w:basedOn w:val="Normal"/>
    <w:next w:val="Normal"/>
    <w:autoRedefine/>
    <w:uiPriority w:val="39"/>
    <w:unhideWhenUsed/>
    <w:qFormat/>
    <w:rsid w:val="00652984"/>
    <w:pPr>
      <w:tabs>
        <w:tab w:val="left" w:pos="480"/>
        <w:tab w:val="right" w:pos="8494"/>
      </w:tabs>
      <w:spacing w:before="240" w:after="240"/>
      <w:jc w:val="left"/>
    </w:pPr>
    <w:rPr>
      <w:rFonts w:cstheme="majorHAnsi"/>
      <w:b/>
      <w:bCs/>
      <w:caps/>
      <w:szCs w:val="24"/>
    </w:rPr>
  </w:style>
  <w:style w:type="paragraph" w:styleId="TOC2">
    <w:name w:val="toc 2"/>
    <w:basedOn w:val="Normal"/>
    <w:next w:val="Normal"/>
    <w:autoRedefine/>
    <w:uiPriority w:val="39"/>
    <w:unhideWhenUsed/>
    <w:rsid w:val="00652984"/>
    <w:pPr>
      <w:jc w:val="left"/>
    </w:pPr>
    <w:rPr>
      <w:rFonts w:cstheme="minorHAnsi"/>
      <w:b/>
      <w:bCs/>
      <w:sz w:val="20"/>
    </w:rPr>
  </w:style>
  <w:style w:type="paragraph" w:styleId="TOC3">
    <w:name w:val="toc 3"/>
    <w:basedOn w:val="Normal"/>
    <w:next w:val="Normal"/>
    <w:autoRedefine/>
    <w:uiPriority w:val="39"/>
    <w:unhideWhenUsed/>
    <w:rsid w:val="00652984"/>
    <w:pPr>
      <w:ind w:left="238"/>
      <w:jc w:val="left"/>
    </w:pPr>
    <w:rPr>
      <w:rFonts w:cstheme="minorHAnsi"/>
      <w:sz w:val="20"/>
    </w:rPr>
  </w:style>
  <w:style w:type="paragraph" w:styleId="Caption">
    <w:name w:val="caption"/>
    <w:basedOn w:val="Normal"/>
    <w:next w:val="Normal"/>
    <w:autoRedefine/>
    <w:uiPriority w:val="35"/>
    <w:unhideWhenUsed/>
    <w:qFormat/>
    <w:rsid w:val="002E6B05"/>
    <w:pPr>
      <w:keepNext/>
      <w:spacing w:after="200"/>
      <w:jc w:val="left"/>
    </w:pPr>
    <w:rPr>
      <w:i/>
      <w:iCs/>
      <w:color w:val="44546A" w:themeColor="text2"/>
      <w:sz w:val="20"/>
      <w:szCs w:val="18"/>
    </w:rPr>
  </w:style>
  <w:style w:type="character" w:customStyle="1" w:styleId="Heading3Char">
    <w:name w:val="Heading 3 Char"/>
    <w:basedOn w:val="DefaultParagraphFont"/>
    <w:link w:val="Heading3"/>
    <w:uiPriority w:val="99"/>
    <w:rsid w:val="00F25B70"/>
    <w:rPr>
      <w:rFonts w:ascii="LM Roman 12" w:eastAsia="MS Mincho" w:hAnsi="LM Roman 12" w:cs="Times New Roman"/>
      <w:b/>
      <w:iCs/>
      <w:noProof/>
      <w:sz w:val="28"/>
      <w:szCs w:val="20"/>
    </w:rPr>
  </w:style>
  <w:style w:type="character" w:customStyle="1" w:styleId="Heading4Char">
    <w:name w:val="Heading 4 Char"/>
    <w:basedOn w:val="DefaultParagraphFont"/>
    <w:link w:val="Heading4"/>
    <w:uiPriority w:val="99"/>
    <w:rsid w:val="00E81666"/>
    <w:rPr>
      <w:rFonts w:ascii="LM Roman 12" w:eastAsia="MS Mincho" w:hAnsi="LM Roman 12" w:cs="Times New Roman"/>
      <w:b/>
      <w:iCs/>
      <w:noProof/>
      <w:sz w:val="24"/>
      <w:szCs w:val="20"/>
    </w:rPr>
  </w:style>
  <w:style w:type="paragraph" w:customStyle="1" w:styleId="bulletlist">
    <w:name w:val="bullet list"/>
    <w:basedOn w:val="BodyText"/>
    <w:rsid w:val="00FD015B"/>
    <w:pPr>
      <w:numPr>
        <w:numId w:val="4"/>
      </w:numPr>
      <w:tabs>
        <w:tab w:val="clear" w:pos="648"/>
        <w:tab w:val="left" w:pos="288"/>
        <w:tab w:val="num" w:pos="576"/>
      </w:tabs>
      <w:spacing w:line="228" w:lineRule="auto"/>
      <w:ind w:left="576" w:hanging="288"/>
    </w:pPr>
    <w:rPr>
      <w:rFonts w:eastAsia="MS Mincho"/>
      <w:spacing w:val="-1"/>
    </w:rPr>
  </w:style>
  <w:style w:type="paragraph" w:customStyle="1" w:styleId="figurecaption">
    <w:name w:val="figure caption"/>
    <w:rsid w:val="00FD015B"/>
    <w:pPr>
      <w:numPr>
        <w:numId w:val="5"/>
      </w:numPr>
      <w:tabs>
        <w:tab w:val="left" w:pos="533"/>
      </w:tabs>
      <w:spacing w:before="80" w:after="200" w:line="240" w:lineRule="auto"/>
      <w:ind w:left="0" w:firstLine="0"/>
      <w:jc w:val="both"/>
    </w:pPr>
    <w:rPr>
      <w:rFonts w:ascii="Times New Roman" w:hAnsi="Times New Roman" w:cs="Times New Roman"/>
      <w:noProof/>
      <w:sz w:val="16"/>
      <w:szCs w:val="16"/>
      <w:lang w:val="en-US"/>
    </w:rPr>
  </w:style>
  <w:style w:type="character" w:styleId="Hyperlink">
    <w:name w:val="Hyperlink"/>
    <w:basedOn w:val="DefaultParagraphFont"/>
    <w:uiPriority w:val="99"/>
    <w:unhideWhenUsed/>
    <w:rsid w:val="00FD015B"/>
    <w:rPr>
      <w:color w:val="0563C1" w:themeColor="hyperlink"/>
      <w:u w:val="single"/>
    </w:rPr>
  </w:style>
  <w:style w:type="paragraph" w:styleId="ListParagraph">
    <w:name w:val="List Paragraph"/>
    <w:basedOn w:val="Normal"/>
    <w:uiPriority w:val="34"/>
    <w:qFormat/>
    <w:rsid w:val="00612FE2"/>
    <w:pPr>
      <w:ind w:left="720"/>
      <w:contextualSpacing/>
    </w:pPr>
  </w:style>
  <w:style w:type="paragraph" w:styleId="BodyText">
    <w:name w:val="Body Text"/>
    <w:basedOn w:val="Normal"/>
    <w:link w:val="BodyTextChar"/>
    <w:uiPriority w:val="99"/>
    <w:semiHidden/>
    <w:unhideWhenUsed/>
    <w:rsid w:val="00FD015B"/>
    <w:pPr>
      <w:spacing w:after="120"/>
    </w:pPr>
  </w:style>
  <w:style w:type="character" w:customStyle="1" w:styleId="BodyTextChar">
    <w:name w:val="Body Text Char"/>
    <w:basedOn w:val="DefaultParagraphFont"/>
    <w:link w:val="BodyText"/>
    <w:uiPriority w:val="99"/>
    <w:semiHidden/>
    <w:rsid w:val="00FD015B"/>
    <w:rPr>
      <w:rFonts w:ascii="Adobe Garamond Pro" w:hAnsi="Adobe Garamond Pro" w:cs="Times New Roman"/>
      <w:sz w:val="24"/>
      <w:szCs w:val="20"/>
    </w:rPr>
  </w:style>
  <w:style w:type="table" w:styleId="GridTable4-Accent3">
    <w:name w:val="Grid Table 4 Accent 3"/>
    <w:basedOn w:val="TableNormal"/>
    <w:uiPriority w:val="49"/>
    <w:rsid w:val="00FD015B"/>
    <w:pPr>
      <w:spacing w:after="0" w:line="240" w:lineRule="auto"/>
    </w:pPr>
    <w:rPr>
      <w:rFonts w:ascii="Calibri" w:hAnsi="Calibri"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993B19"/>
    <w:pPr>
      <w:tabs>
        <w:tab w:val="left" w:pos="504"/>
      </w:tabs>
      <w:ind w:left="504" w:hanging="504"/>
    </w:pPr>
  </w:style>
  <w:style w:type="character" w:styleId="PlaceholderText">
    <w:name w:val="Placeholder Text"/>
    <w:basedOn w:val="DefaultParagraphFont"/>
    <w:uiPriority w:val="99"/>
    <w:semiHidden/>
    <w:rsid w:val="00524183"/>
    <w:rPr>
      <w:color w:val="808080"/>
    </w:rPr>
  </w:style>
  <w:style w:type="character" w:customStyle="1" w:styleId="Heading5Char">
    <w:name w:val="Heading 5 Char"/>
    <w:basedOn w:val="DefaultParagraphFont"/>
    <w:link w:val="Heading5"/>
    <w:uiPriority w:val="9"/>
    <w:rsid w:val="00884374"/>
    <w:rPr>
      <w:rFonts w:asciiTheme="majorHAnsi" w:eastAsiaTheme="majorEastAsia" w:hAnsiTheme="majorHAnsi" w:cstheme="majorBidi"/>
      <w:color w:val="2E74B5" w:themeColor="accent1" w:themeShade="BF"/>
      <w:sz w:val="24"/>
      <w:szCs w:val="20"/>
    </w:rPr>
  </w:style>
  <w:style w:type="character" w:customStyle="1" w:styleId="Heading6Char">
    <w:name w:val="Heading 6 Char"/>
    <w:basedOn w:val="DefaultParagraphFont"/>
    <w:link w:val="Heading6"/>
    <w:uiPriority w:val="9"/>
    <w:rsid w:val="00884374"/>
    <w:rPr>
      <w:rFonts w:asciiTheme="majorHAnsi" w:eastAsiaTheme="majorEastAsia" w:hAnsiTheme="majorHAnsi" w:cstheme="majorBidi"/>
      <w:color w:val="1F4D78" w:themeColor="accent1" w:themeShade="7F"/>
      <w:sz w:val="24"/>
      <w:szCs w:val="20"/>
    </w:rPr>
  </w:style>
  <w:style w:type="character" w:customStyle="1" w:styleId="Heading7Char">
    <w:name w:val="Heading 7 Char"/>
    <w:basedOn w:val="DefaultParagraphFont"/>
    <w:link w:val="Heading7"/>
    <w:uiPriority w:val="9"/>
    <w:rsid w:val="00884374"/>
    <w:rPr>
      <w:rFonts w:asciiTheme="majorHAnsi" w:eastAsiaTheme="majorEastAsia" w:hAnsiTheme="majorHAnsi" w:cstheme="majorBidi"/>
      <w:i/>
      <w:iCs/>
      <w:color w:val="1F4D78" w:themeColor="accent1" w:themeShade="7F"/>
      <w:sz w:val="24"/>
      <w:szCs w:val="20"/>
    </w:rPr>
  </w:style>
  <w:style w:type="character" w:customStyle="1" w:styleId="Heading8Char">
    <w:name w:val="Heading 8 Char"/>
    <w:basedOn w:val="DefaultParagraphFont"/>
    <w:link w:val="Heading8"/>
    <w:uiPriority w:val="9"/>
    <w:rsid w:val="0088437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884374"/>
    <w:rPr>
      <w:rFonts w:asciiTheme="majorHAnsi" w:eastAsiaTheme="majorEastAsia" w:hAnsiTheme="majorHAnsi" w:cstheme="majorBidi"/>
      <w:i/>
      <w:iCs/>
      <w:color w:val="272727" w:themeColor="text1" w:themeTint="D8"/>
      <w:sz w:val="21"/>
      <w:szCs w:val="21"/>
    </w:rPr>
  </w:style>
  <w:style w:type="paragraph" w:customStyle="1" w:styleId="titlepage">
    <w:name w:val="titlepage"/>
    <w:basedOn w:val="Normal"/>
    <w:next w:val="Normal"/>
    <w:link w:val="titlepageChar"/>
    <w:qFormat/>
    <w:rsid w:val="0021248B"/>
    <w:pPr>
      <w:autoSpaceDE w:val="0"/>
      <w:autoSpaceDN w:val="0"/>
      <w:adjustRightInd w:val="0"/>
      <w:ind w:left="2160" w:hanging="2160"/>
      <w:jc w:val="left"/>
    </w:pPr>
    <w:rPr>
      <w:rFonts w:cs="Arial"/>
      <w:szCs w:val="24"/>
      <w:lang w:eastAsia="en-GB"/>
    </w:rPr>
  </w:style>
  <w:style w:type="table" w:styleId="TableGrid">
    <w:name w:val="Table Grid"/>
    <w:basedOn w:val="TableNormal"/>
    <w:uiPriority w:val="39"/>
    <w:rsid w:val="00AA24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pageChar">
    <w:name w:val="titlepage Char"/>
    <w:basedOn w:val="DefaultParagraphFont"/>
    <w:link w:val="titlepage"/>
    <w:rsid w:val="0021248B"/>
    <w:rPr>
      <w:rFonts w:ascii="LM Roman 12" w:hAnsi="LM Roman 12" w:cs="Arial"/>
      <w:sz w:val="24"/>
      <w:szCs w:val="24"/>
      <w:lang w:eastAsia="en-GB"/>
    </w:rPr>
  </w:style>
  <w:style w:type="paragraph" w:customStyle="1" w:styleId="Heading0">
    <w:name w:val="Heading0"/>
    <w:basedOn w:val="Heading1"/>
    <w:next w:val="Heading1"/>
    <w:link w:val="Heading0Char"/>
    <w:qFormat/>
    <w:rsid w:val="0073421B"/>
    <w:pPr>
      <w:numPr>
        <w:numId w:val="0"/>
      </w:numPr>
      <w:outlineLvl w:val="9"/>
    </w:pPr>
  </w:style>
  <w:style w:type="paragraph" w:styleId="Header">
    <w:name w:val="header"/>
    <w:basedOn w:val="Normal"/>
    <w:link w:val="HeaderChar"/>
    <w:uiPriority w:val="99"/>
    <w:unhideWhenUsed/>
    <w:rsid w:val="008829A0"/>
    <w:pPr>
      <w:tabs>
        <w:tab w:val="center" w:pos="4513"/>
        <w:tab w:val="right" w:pos="9026"/>
      </w:tabs>
    </w:pPr>
  </w:style>
  <w:style w:type="character" w:customStyle="1" w:styleId="Heading0Char">
    <w:name w:val="Heading0 Char"/>
    <w:basedOn w:val="Heading1Char"/>
    <w:link w:val="Heading0"/>
    <w:rsid w:val="0073421B"/>
    <w:rPr>
      <w:rFonts w:ascii="LM Roman 12" w:eastAsiaTheme="majorEastAsia" w:hAnsi="LM Roman 12" w:cstheme="majorBidi"/>
      <w:b/>
      <w:sz w:val="36"/>
      <w:szCs w:val="32"/>
    </w:rPr>
  </w:style>
  <w:style w:type="character" w:customStyle="1" w:styleId="HeaderChar">
    <w:name w:val="Header Char"/>
    <w:basedOn w:val="DefaultParagraphFont"/>
    <w:link w:val="Header"/>
    <w:uiPriority w:val="99"/>
    <w:rsid w:val="008829A0"/>
    <w:rPr>
      <w:rFonts w:ascii="LM Roman 12" w:hAnsi="LM Roman 12" w:cs="Times New Roman"/>
      <w:sz w:val="24"/>
      <w:szCs w:val="20"/>
    </w:rPr>
  </w:style>
  <w:style w:type="paragraph" w:styleId="Footer">
    <w:name w:val="footer"/>
    <w:basedOn w:val="Normal"/>
    <w:link w:val="FooterChar"/>
    <w:uiPriority w:val="99"/>
    <w:unhideWhenUsed/>
    <w:rsid w:val="008829A0"/>
    <w:pPr>
      <w:tabs>
        <w:tab w:val="center" w:pos="4513"/>
        <w:tab w:val="right" w:pos="9026"/>
      </w:tabs>
    </w:pPr>
  </w:style>
  <w:style w:type="character" w:customStyle="1" w:styleId="FooterChar">
    <w:name w:val="Footer Char"/>
    <w:basedOn w:val="DefaultParagraphFont"/>
    <w:link w:val="Footer"/>
    <w:uiPriority w:val="99"/>
    <w:rsid w:val="008829A0"/>
    <w:rPr>
      <w:rFonts w:ascii="LM Roman 12" w:hAnsi="LM Roman 12" w:cs="Times New Roman"/>
      <w:sz w:val="24"/>
      <w:szCs w:val="20"/>
    </w:rPr>
  </w:style>
  <w:style w:type="paragraph" w:styleId="BalloonText">
    <w:name w:val="Balloon Text"/>
    <w:basedOn w:val="Normal"/>
    <w:link w:val="BalloonTextChar"/>
    <w:uiPriority w:val="99"/>
    <w:semiHidden/>
    <w:unhideWhenUsed/>
    <w:rsid w:val="00B73C5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3C57"/>
    <w:rPr>
      <w:rFonts w:ascii="Segoe UI" w:hAnsi="Segoe UI" w:cs="Segoe UI"/>
      <w:sz w:val="18"/>
      <w:szCs w:val="18"/>
    </w:rPr>
  </w:style>
  <w:style w:type="paragraph" w:customStyle="1" w:styleId="Code">
    <w:name w:val="Code"/>
    <w:basedOn w:val="Normal"/>
    <w:link w:val="CodeChar"/>
    <w:qFormat/>
    <w:rsid w:val="009760D3"/>
    <w:rPr>
      <w:rFonts w:ascii="Office Code Pro" w:hAnsi="Office Code Pro"/>
      <w:sz w:val="16"/>
    </w:rPr>
  </w:style>
  <w:style w:type="character" w:customStyle="1" w:styleId="CodeChar">
    <w:name w:val="Code Char"/>
    <w:basedOn w:val="DefaultParagraphFont"/>
    <w:link w:val="Code"/>
    <w:rsid w:val="009760D3"/>
    <w:rPr>
      <w:rFonts w:ascii="Office Code Pro" w:hAnsi="Office Code Pro" w:cs="Times New Roman"/>
      <w:sz w:val="16"/>
      <w:szCs w:val="20"/>
    </w:rPr>
  </w:style>
  <w:style w:type="character" w:customStyle="1" w:styleId="apple-converted-space">
    <w:name w:val="apple-converted-space"/>
    <w:basedOn w:val="DefaultParagraphFont"/>
    <w:rsid w:val="00312AAB"/>
  </w:style>
  <w:style w:type="character" w:styleId="Emphasis">
    <w:name w:val="Emphasis"/>
    <w:basedOn w:val="DefaultParagraphFont"/>
    <w:uiPriority w:val="20"/>
    <w:qFormat/>
    <w:rsid w:val="00312AAB"/>
    <w:rPr>
      <w:i/>
      <w:iCs/>
    </w:rPr>
  </w:style>
  <w:style w:type="table" w:styleId="GridTable1Light-Accent6">
    <w:name w:val="Grid Table 1 Light Accent 6"/>
    <w:basedOn w:val="TableNormal"/>
    <w:uiPriority w:val="46"/>
    <w:rsid w:val="006E4800"/>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3">
    <w:name w:val="List Table 3"/>
    <w:basedOn w:val="TableNormal"/>
    <w:uiPriority w:val="48"/>
    <w:rsid w:val="006E4800"/>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TOC4">
    <w:name w:val="toc 4"/>
    <w:basedOn w:val="Normal"/>
    <w:next w:val="Normal"/>
    <w:autoRedefine/>
    <w:uiPriority w:val="39"/>
    <w:unhideWhenUsed/>
    <w:rsid w:val="00652984"/>
    <w:pPr>
      <w:ind w:left="482"/>
      <w:jc w:val="left"/>
    </w:pPr>
    <w:rPr>
      <w:rFonts w:cstheme="minorHAnsi"/>
      <w:sz w:val="20"/>
    </w:rPr>
  </w:style>
  <w:style w:type="paragraph" w:styleId="TOC5">
    <w:name w:val="toc 5"/>
    <w:basedOn w:val="Normal"/>
    <w:next w:val="Normal"/>
    <w:autoRedefine/>
    <w:uiPriority w:val="39"/>
    <w:unhideWhenUsed/>
    <w:rsid w:val="00652984"/>
    <w:pPr>
      <w:ind w:left="720"/>
      <w:jc w:val="left"/>
    </w:pPr>
    <w:rPr>
      <w:rFonts w:cstheme="minorHAnsi"/>
      <w:sz w:val="20"/>
    </w:rPr>
  </w:style>
  <w:style w:type="paragraph" w:styleId="TOC6">
    <w:name w:val="toc 6"/>
    <w:basedOn w:val="Normal"/>
    <w:next w:val="Normal"/>
    <w:autoRedefine/>
    <w:uiPriority w:val="39"/>
    <w:unhideWhenUsed/>
    <w:rsid w:val="007D5289"/>
    <w:pPr>
      <w:ind w:left="960"/>
      <w:jc w:val="left"/>
    </w:pPr>
    <w:rPr>
      <w:rFonts w:asciiTheme="minorHAnsi" w:hAnsiTheme="minorHAnsi" w:cstheme="minorHAnsi"/>
      <w:sz w:val="20"/>
    </w:rPr>
  </w:style>
  <w:style w:type="paragraph" w:styleId="TOC7">
    <w:name w:val="toc 7"/>
    <w:basedOn w:val="Normal"/>
    <w:next w:val="Normal"/>
    <w:autoRedefine/>
    <w:uiPriority w:val="39"/>
    <w:unhideWhenUsed/>
    <w:rsid w:val="007D5289"/>
    <w:pPr>
      <w:ind w:left="1200"/>
      <w:jc w:val="left"/>
    </w:pPr>
    <w:rPr>
      <w:rFonts w:asciiTheme="minorHAnsi" w:hAnsiTheme="minorHAnsi" w:cstheme="minorHAnsi"/>
      <w:sz w:val="20"/>
    </w:rPr>
  </w:style>
  <w:style w:type="paragraph" w:styleId="TOC8">
    <w:name w:val="toc 8"/>
    <w:basedOn w:val="Normal"/>
    <w:next w:val="Normal"/>
    <w:autoRedefine/>
    <w:uiPriority w:val="39"/>
    <w:unhideWhenUsed/>
    <w:rsid w:val="007D5289"/>
    <w:pPr>
      <w:ind w:left="1440"/>
      <w:jc w:val="left"/>
    </w:pPr>
    <w:rPr>
      <w:rFonts w:asciiTheme="minorHAnsi" w:hAnsiTheme="minorHAnsi" w:cstheme="minorHAnsi"/>
      <w:sz w:val="20"/>
    </w:rPr>
  </w:style>
  <w:style w:type="paragraph" w:styleId="TOC9">
    <w:name w:val="toc 9"/>
    <w:basedOn w:val="Normal"/>
    <w:next w:val="Normal"/>
    <w:autoRedefine/>
    <w:uiPriority w:val="39"/>
    <w:unhideWhenUsed/>
    <w:rsid w:val="007D5289"/>
    <w:pPr>
      <w:ind w:left="1680"/>
      <w:jc w:val="left"/>
    </w:pPr>
    <w:rPr>
      <w:rFonts w:asciiTheme="minorHAnsi" w:hAnsiTheme="minorHAnsi" w:cstheme="minorHAnsi"/>
      <w:sz w:val="20"/>
    </w:rPr>
  </w:style>
  <w:style w:type="numbering" w:customStyle="1" w:styleId="Style1">
    <w:name w:val="Style1"/>
    <w:uiPriority w:val="99"/>
    <w:rsid w:val="00112016"/>
    <w:pPr>
      <w:numPr>
        <w:numId w:val="45"/>
      </w:numPr>
    </w:pPr>
  </w:style>
  <w:style w:type="table" w:styleId="GridTable5Dark">
    <w:name w:val="Grid Table 5 Dark"/>
    <w:basedOn w:val="TableNormal"/>
    <w:uiPriority w:val="50"/>
    <w:rsid w:val="00F01ED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Mention">
    <w:name w:val="Mention"/>
    <w:basedOn w:val="DefaultParagraphFont"/>
    <w:uiPriority w:val="99"/>
    <w:semiHidden/>
    <w:unhideWhenUsed/>
    <w:rsid w:val="00D3076C"/>
    <w:rPr>
      <w:color w:val="2B579A"/>
      <w:shd w:val="clear" w:color="auto" w:fill="E6E6E6"/>
    </w:rPr>
  </w:style>
  <w:style w:type="paragraph" w:styleId="TableofFigures">
    <w:name w:val="table of figures"/>
    <w:basedOn w:val="Normal"/>
    <w:next w:val="Normal"/>
    <w:uiPriority w:val="99"/>
    <w:unhideWhenUsed/>
    <w:rsid w:val="00E126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1.xml"/><Relationship Id="rId21" Type="http://schemas.openxmlformats.org/officeDocument/2006/relationships/hyperlink" Target="https://developers.facebook.com/docs/php/howto/uploadphoto" TargetMode="External"/><Relationship Id="rId42" Type="http://schemas.openxmlformats.org/officeDocument/2006/relationships/image" Target="media/image12.png"/><Relationship Id="rId47" Type="http://schemas.openxmlformats.org/officeDocument/2006/relationships/diagramData" Target="diagrams/data3.xml"/><Relationship Id="rId63" Type="http://schemas.openxmlformats.org/officeDocument/2006/relationships/image" Target="media/image28.png"/><Relationship Id="rId68" Type="http://schemas.openxmlformats.org/officeDocument/2006/relationships/image" Target="media/image33.png"/><Relationship Id="rId84" Type="http://schemas.openxmlformats.org/officeDocument/2006/relationships/image" Target="media/image49.jpeg"/><Relationship Id="rId89"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36.png"/><Relationship Id="rId92"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hyperlink" Target="https://bitmessage.org" TargetMode="External"/><Relationship Id="rId29" Type="http://schemas.openxmlformats.org/officeDocument/2006/relationships/image" Target="media/image4.png"/><Relationship Id="rId107" Type="http://schemas.openxmlformats.org/officeDocument/2006/relationships/theme" Target="theme/theme1.xml"/><Relationship Id="rId11" Type="http://schemas.openxmlformats.org/officeDocument/2006/relationships/hyperlink" Target="file:///C:\Users\Jeremy\Documents\GitHub\ee4-FYP\documents\final%20report\final_report.docx" TargetMode="External"/><Relationship Id="rId24" Type="http://schemas.openxmlformats.org/officeDocument/2006/relationships/diagramData" Target="diagrams/data1.xml"/><Relationship Id="rId32" Type="http://schemas.openxmlformats.org/officeDocument/2006/relationships/diagramQuickStyle" Target="diagrams/quickStyle2.xml"/><Relationship Id="rId37" Type="http://schemas.openxmlformats.org/officeDocument/2006/relationships/image" Target="media/image7.jpeg"/><Relationship Id="rId40" Type="http://schemas.openxmlformats.org/officeDocument/2006/relationships/image" Target="media/image10.png"/><Relationship Id="rId45" Type="http://schemas.openxmlformats.org/officeDocument/2006/relationships/image" Target="media/image15.png"/><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jpeg"/><Relationship Id="rId74" Type="http://schemas.openxmlformats.org/officeDocument/2006/relationships/image" Target="media/image39.png"/><Relationship Id="rId79" Type="http://schemas.openxmlformats.org/officeDocument/2006/relationships/image" Target="media/image44.jpeg"/><Relationship Id="rId87" Type="http://schemas.openxmlformats.org/officeDocument/2006/relationships/image" Target="media/image52.png"/><Relationship Id="rId102" Type="http://schemas.openxmlformats.org/officeDocument/2006/relationships/image" Target="media/image67.png"/><Relationship Id="rId5" Type="http://schemas.openxmlformats.org/officeDocument/2006/relationships/webSettings" Target="webSettings.xml"/><Relationship Id="rId61" Type="http://schemas.openxmlformats.org/officeDocument/2006/relationships/image" Target="media/image26.png"/><Relationship Id="rId82" Type="http://schemas.openxmlformats.org/officeDocument/2006/relationships/image" Target="media/image47.jpeg"/><Relationship Id="rId90" Type="http://schemas.openxmlformats.org/officeDocument/2006/relationships/image" Target="media/image55.png"/><Relationship Id="rId95" Type="http://schemas.openxmlformats.org/officeDocument/2006/relationships/image" Target="media/image60.png"/><Relationship Id="rId19" Type="http://schemas.openxmlformats.org/officeDocument/2006/relationships/hyperlink" Target="https://github.com/tesseract-ocr" TargetMode="External"/><Relationship Id="rId14" Type="http://schemas.openxmlformats.org/officeDocument/2006/relationships/hyperlink" Target="https://developers.google.com/maps/documentation/roads/speed-limits" TargetMode="External"/><Relationship Id="rId22" Type="http://schemas.openxmlformats.org/officeDocument/2006/relationships/hyperlink" Target="https://dev.twitter.com/rest/reference/post/media/upload" TargetMode="External"/><Relationship Id="rId27" Type="http://schemas.openxmlformats.org/officeDocument/2006/relationships/diagramColors" Target="diagrams/colors1.xml"/><Relationship Id="rId30" Type="http://schemas.openxmlformats.org/officeDocument/2006/relationships/diagramData" Target="diagrams/data2.xml"/><Relationship Id="rId35" Type="http://schemas.openxmlformats.org/officeDocument/2006/relationships/image" Target="media/image5.jpeg"/><Relationship Id="rId43" Type="http://schemas.openxmlformats.org/officeDocument/2006/relationships/image" Target="media/image13.png"/><Relationship Id="rId48" Type="http://schemas.openxmlformats.org/officeDocument/2006/relationships/diagramLayout" Target="diagrams/layout3.xml"/><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77" Type="http://schemas.openxmlformats.org/officeDocument/2006/relationships/image" Target="media/image42.png"/><Relationship Id="rId100" Type="http://schemas.openxmlformats.org/officeDocument/2006/relationships/image" Target="media/image65.png"/><Relationship Id="rId105" Type="http://schemas.openxmlformats.org/officeDocument/2006/relationships/image" Target="media/image70.png"/><Relationship Id="rId8" Type="http://schemas.openxmlformats.org/officeDocument/2006/relationships/image" Target="media/image1.jpeg"/><Relationship Id="rId51" Type="http://schemas.microsoft.com/office/2007/relationships/diagramDrawing" Target="diagrams/drawing3.xml"/><Relationship Id="rId72" Type="http://schemas.openxmlformats.org/officeDocument/2006/relationships/image" Target="media/image37.png"/><Relationship Id="rId80" Type="http://schemas.openxmlformats.org/officeDocument/2006/relationships/image" Target="media/image45.jpeg"/><Relationship Id="rId85" Type="http://schemas.openxmlformats.org/officeDocument/2006/relationships/image" Target="media/image50.png"/><Relationship Id="rId93" Type="http://schemas.openxmlformats.org/officeDocument/2006/relationships/image" Target="media/image58.png"/><Relationship Id="rId98"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hyperlink" Target="file:///C:\Users\Jeremy\Documents\GitHub\ee4-FYP\documents\final%20report\final_report.docx" TargetMode="External"/><Relationship Id="rId17" Type="http://schemas.openxmlformats.org/officeDocument/2006/relationships/hyperlink" Target="https://github.com/telehash/telehash.github.io" TargetMode="External"/><Relationship Id="rId25" Type="http://schemas.openxmlformats.org/officeDocument/2006/relationships/diagramLayout" Target="diagrams/layout1.xml"/><Relationship Id="rId33" Type="http://schemas.openxmlformats.org/officeDocument/2006/relationships/diagramColors" Target="diagrams/colors2.xml"/><Relationship Id="rId38" Type="http://schemas.openxmlformats.org/officeDocument/2006/relationships/image" Target="media/image8.png"/><Relationship Id="rId46" Type="http://schemas.openxmlformats.org/officeDocument/2006/relationships/image" Target="media/image16.png"/><Relationship Id="rId59" Type="http://schemas.openxmlformats.org/officeDocument/2006/relationships/image" Target="media/image24.png"/><Relationship Id="rId67" Type="http://schemas.openxmlformats.org/officeDocument/2006/relationships/image" Target="media/image32.jpeg"/><Relationship Id="rId103" Type="http://schemas.openxmlformats.org/officeDocument/2006/relationships/image" Target="media/image68.png"/><Relationship Id="rId20" Type="http://schemas.openxmlformats.org/officeDocument/2006/relationships/image" Target="media/image3.jpeg"/><Relationship Id="rId41" Type="http://schemas.openxmlformats.org/officeDocument/2006/relationships/image" Target="media/image11.png"/><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image" Target="media/image35.png"/><Relationship Id="rId75" Type="http://schemas.openxmlformats.org/officeDocument/2006/relationships/image" Target="media/image40.png"/><Relationship Id="rId83" Type="http://schemas.openxmlformats.org/officeDocument/2006/relationships/image" Target="media/image48.png"/><Relationship Id="rId88" Type="http://schemas.openxmlformats.org/officeDocument/2006/relationships/image" Target="media/image53.png"/><Relationship Id="rId91" Type="http://schemas.openxmlformats.org/officeDocument/2006/relationships/image" Target="media/image56.png"/><Relationship Id="rId96"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platesmart.com/" TargetMode="External"/><Relationship Id="rId23" Type="http://schemas.openxmlformats.org/officeDocument/2006/relationships/hyperlink" Target="https://api.imgur.com/endpoints/image" TargetMode="External"/><Relationship Id="rId28" Type="http://schemas.microsoft.com/office/2007/relationships/diagramDrawing" Target="diagrams/drawing1.xml"/><Relationship Id="rId36" Type="http://schemas.openxmlformats.org/officeDocument/2006/relationships/image" Target="media/image6.jpeg"/><Relationship Id="rId49" Type="http://schemas.openxmlformats.org/officeDocument/2006/relationships/diagramQuickStyle" Target="diagrams/quickStyle3.xml"/><Relationship Id="rId57" Type="http://schemas.openxmlformats.org/officeDocument/2006/relationships/image" Target="media/image22.png"/><Relationship Id="rId106"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diagramLayout" Target="diagrams/layout2.xml"/><Relationship Id="rId44" Type="http://schemas.openxmlformats.org/officeDocument/2006/relationships/image" Target="media/image14.png"/><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jpeg"/><Relationship Id="rId73" Type="http://schemas.openxmlformats.org/officeDocument/2006/relationships/image" Target="media/image38.png"/><Relationship Id="rId78" Type="http://schemas.openxmlformats.org/officeDocument/2006/relationships/image" Target="media/image43.jpeg"/><Relationship Id="rId81" Type="http://schemas.openxmlformats.org/officeDocument/2006/relationships/image" Target="media/image46.jpeg"/><Relationship Id="rId86" Type="http://schemas.openxmlformats.org/officeDocument/2006/relationships/image" Target="media/image51.png"/><Relationship Id="rId94" Type="http://schemas.openxmlformats.org/officeDocument/2006/relationships/image" Target="media/image59.png"/><Relationship Id="rId99" Type="http://schemas.openxmlformats.org/officeDocument/2006/relationships/image" Target="media/image64.png"/><Relationship Id="rId101" Type="http://schemas.openxmlformats.org/officeDocument/2006/relationships/image" Target="media/image6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Jeremy\Documents\GitHub\ee4-FYP\documents\final%20report\final_report.docx" TargetMode="External"/><Relationship Id="rId18" Type="http://schemas.openxmlformats.org/officeDocument/2006/relationships/image" Target="media/image2.gif"/><Relationship Id="rId39" Type="http://schemas.openxmlformats.org/officeDocument/2006/relationships/image" Target="media/image9.png"/><Relationship Id="rId34" Type="http://schemas.microsoft.com/office/2007/relationships/diagramDrawing" Target="diagrams/drawing2.xml"/><Relationship Id="rId50" Type="http://schemas.openxmlformats.org/officeDocument/2006/relationships/diagramColors" Target="diagrams/colors3.xml"/><Relationship Id="rId55" Type="http://schemas.openxmlformats.org/officeDocument/2006/relationships/image" Target="media/image20.png"/><Relationship Id="rId76" Type="http://schemas.openxmlformats.org/officeDocument/2006/relationships/image" Target="media/image41.png"/><Relationship Id="rId97" Type="http://schemas.openxmlformats.org/officeDocument/2006/relationships/image" Target="media/image62.png"/><Relationship Id="rId104" Type="http://schemas.openxmlformats.org/officeDocument/2006/relationships/image" Target="media/image69.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62BFA1-CAE8-4268-976B-591A68F24233}" type="doc">
      <dgm:prSet loTypeId="urn:microsoft.com/office/officeart/2005/8/layout/hProcess4" loCatId="process" qsTypeId="urn:microsoft.com/office/officeart/2005/8/quickstyle/simple1" qsCatId="simple" csTypeId="urn:microsoft.com/office/officeart/2005/8/colors/accent0_1" csCatId="mainScheme" phldr="1"/>
      <dgm:spPr/>
      <dgm:t>
        <a:bodyPr/>
        <a:lstStyle/>
        <a:p>
          <a:endParaRPr lang="en-US"/>
        </a:p>
      </dgm:t>
    </dgm:pt>
    <dgm:pt modelId="{F64D401A-5EF4-45CF-ABB5-ED0363DB26D5}">
      <dgm:prSet phldrT="[Text]" custT="1"/>
      <dgm:spPr/>
      <dgm:t>
        <a:bodyPr/>
        <a:lstStyle/>
        <a:p>
          <a:r>
            <a:rPr lang="en-US" sz="1400">
              <a:latin typeface="LM Roman 12" panose="00000500000000000000" pitchFamily="50" charset="0"/>
            </a:rPr>
            <a:t>License Plate Reconition</a:t>
          </a:r>
        </a:p>
      </dgm:t>
    </dgm:pt>
    <dgm:pt modelId="{BE023382-13ED-430C-9E8D-35166C5ECD2D}" type="parTrans" cxnId="{6EE8931E-0F59-48A7-8054-46B088BCA4E0}">
      <dgm:prSet/>
      <dgm:spPr/>
      <dgm:t>
        <a:bodyPr/>
        <a:lstStyle/>
        <a:p>
          <a:endParaRPr lang="en-US" sz="1800">
            <a:latin typeface="LM Roman 12" panose="00000500000000000000" pitchFamily="50" charset="0"/>
          </a:endParaRPr>
        </a:p>
      </dgm:t>
    </dgm:pt>
    <dgm:pt modelId="{B6C13A8C-CD8E-492B-9BA9-F5EE0C9358C6}" type="sibTrans" cxnId="{6EE8931E-0F59-48A7-8054-46B088BCA4E0}">
      <dgm:prSet/>
      <dgm:spPr/>
      <dgm:t>
        <a:bodyPr/>
        <a:lstStyle/>
        <a:p>
          <a:endParaRPr lang="en-US" sz="1800">
            <a:latin typeface="LM Roman 12" panose="00000500000000000000" pitchFamily="50" charset="0"/>
          </a:endParaRPr>
        </a:p>
      </dgm:t>
    </dgm:pt>
    <dgm:pt modelId="{B5DFC298-198F-4707-ACAB-11E75D05F7A5}">
      <dgm:prSet phldrT="[Text]" custT="1"/>
      <dgm:spPr/>
      <dgm:t>
        <a:bodyPr/>
        <a:lstStyle/>
        <a:p>
          <a:r>
            <a:rPr lang="en-US" sz="700">
              <a:latin typeface="LM Roman 12" panose="00000500000000000000" pitchFamily="50" charset="0"/>
            </a:rPr>
            <a:t>Input video stream</a:t>
          </a:r>
        </a:p>
      </dgm:t>
    </dgm:pt>
    <dgm:pt modelId="{6C3F984B-5358-4D4B-BB0D-8E96A226A4AD}" type="parTrans" cxnId="{C5D2E2AE-13E7-461E-8309-B26A89C3B9FE}">
      <dgm:prSet/>
      <dgm:spPr/>
      <dgm:t>
        <a:bodyPr/>
        <a:lstStyle/>
        <a:p>
          <a:endParaRPr lang="en-US" sz="1800">
            <a:latin typeface="LM Roman 12" panose="00000500000000000000" pitchFamily="50" charset="0"/>
          </a:endParaRPr>
        </a:p>
      </dgm:t>
    </dgm:pt>
    <dgm:pt modelId="{AFA681F1-86FF-4A1F-9AB9-B6C9878C7D1D}" type="sibTrans" cxnId="{C5D2E2AE-13E7-461E-8309-B26A89C3B9FE}">
      <dgm:prSet/>
      <dgm:spPr/>
      <dgm:t>
        <a:bodyPr/>
        <a:lstStyle/>
        <a:p>
          <a:endParaRPr lang="en-US" sz="1800">
            <a:latin typeface="LM Roman 12" panose="00000500000000000000" pitchFamily="50" charset="0"/>
          </a:endParaRPr>
        </a:p>
      </dgm:t>
    </dgm:pt>
    <dgm:pt modelId="{42AD27D3-196B-4263-9520-12A5AD12FCC2}">
      <dgm:prSet phldrT="[Text]" custT="1"/>
      <dgm:spPr/>
      <dgm:t>
        <a:bodyPr/>
        <a:lstStyle/>
        <a:p>
          <a:r>
            <a:rPr lang="en-US" sz="700">
              <a:latin typeface="LM Roman 12" panose="00000500000000000000" pitchFamily="50" charset="0"/>
            </a:rPr>
            <a:t>Perspective transform</a:t>
          </a:r>
        </a:p>
      </dgm:t>
    </dgm:pt>
    <dgm:pt modelId="{967C1172-B22B-4493-82AD-F65500C56CB3}" type="parTrans" cxnId="{AB482DF8-A390-40B3-84FB-60FC329D81CD}">
      <dgm:prSet/>
      <dgm:spPr/>
      <dgm:t>
        <a:bodyPr/>
        <a:lstStyle/>
        <a:p>
          <a:endParaRPr lang="en-US" sz="1800">
            <a:latin typeface="LM Roman 12" panose="00000500000000000000" pitchFamily="50" charset="0"/>
          </a:endParaRPr>
        </a:p>
      </dgm:t>
    </dgm:pt>
    <dgm:pt modelId="{0EA521F2-9A0A-40B1-B078-8D91566B0518}" type="sibTrans" cxnId="{AB482DF8-A390-40B3-84FB-60FC329D81CD}">
      <dgm:prSet/>
      <dgm:spPr/>
      <dgm:t>
        <a:bodyPr/>
        <a:lstStyle/>
        <a:p>
          <a:endParaRPr lang="en-US" sz="1800">
            <a:latin typeface="LM Roman 12" panose="00000500000000000000" pitchFamily="50" charset="0"/>
          </a:endParaRPr>
        </a:p>
      </dgm:t>
    </dgm:pt>
    <dgm:pt modelId="{997053E2-2B63-41AB-B708-86EB94AB29D9}">
      <dgm:prSet phldrT="[Text]" custT="1"/>
      <dgm:spPr/>
      <dgm:t>
        <a:bodyPr/>
        <a:lstStyle/>
        <a:p>
          <a:r>
            <a:rPr lang="en-US" sz="700">
              <a:latin typeface="LM Roman 12" panose="00000500000000000000" pitchFamily="50" charset="0"/>
            </a:rPr>
            <a:t>Process plate candidates</a:t>
          </a:r>
        </a:p>
      </dgm:t>
    </dgm:pt>
    <dgm:pt modelId="{9B635E55-B053-42AA-A191-B18D32AED07A}" type="parTrans" cxnId="{59282260-3436-490C-B392-04041CF7BD2A}">
      <dgm:prSet/>
      <dgm:spPr/>
      <dgm:t>
        <a:bodyPr/>
        <a:lstStyle/>
        <a:p>
          <a:endParaRPr lang="en-US" sz="1800">
            <a:latin typeface="LM Roman 12" panose="00000500000000000000" pitchFamily="50" charset="0"/>
          </a:endParaRPr>
        </a:p>
      </dgm:t>
    </dgm:pt>
    <dgm:pt modelId="{504303EE-D45C-4C88-B66F-1110BAD44735}" type="sibTrans" cxnId="{59282260-3436-490C-B392-04041CF7BD2A}">
      <dgm:prSet/>
      <dgm:spPr/>
      <dgm:t>
        <a:bodyPr/>
        <a:lstStyle/>
        <a:p>
          <a:endParaRPr lang="en-US" sz="1800">
            <a:latin typeface="LM Roman 12" panose="00000500000000000000" pitchFamily="50" charset="0"/>
          </a:endParaRPr>
        </a:p>
      </dgm:t>
    </dgm:pt>
    <dgm:pt modelId="{72A83F76-F80A-4E69-8BD7-5EC0F1FE8B60}">
      <dgm:prSet phldrT="[Text]" custT="1"/>
      <dgm:spPr/>
      <dgm:t>
        <a:bodyPr/>
        <a:lstStyle/>
        <a:p>
          <a:r>
            <a:rPr lang="en-US" sz="700">
              <a:latin typeface="LM Roman 12" panose="00000500000000000000" pitchFamily="50" charset="0"/>
            </a:rPr>
            <a:t>Group similar plates together</a:t>
          </a:r>
        </a:p>
      </dgm:t>
    </dgm:pt>
    <dgm:pt modelId="{BF41C082-373C-414F-AB58-1D9ECE0B500B}" type="parTrans" cxnId="{FB0F1E2E-4AB6-4E55-B93A-0586BBA90948}">
      <dgm:prSet/>
      <dgm:spPr/>
      <dgm:t>
        <a:bodyPr/>
        <a:lstStyle/>
        <a:p>
          <a:endParaRPr lang="en-US" sz="1800">
            <a:latin typeface="LM Roman 12" panose="00000500000000000000" pitchFamily="50" charset="0"/>
          </a:endParaRPr>
        </a:p>
      </dgm:t>
    </dgm:pt>
    <dgm:pt modelId="{CF7B3AD0-B1FD-434F-909B-273CAE355CFA}" type="sibTrans" cxnId="{FB0F1E2E-4AB6-4E55-B93A-0586BBA90948}">
      <dgm:prSet/>
      <dgm:spPr/>
      <dgm:t>
        <a:bodyPr/>
        <a:lstStyle/>
        <a:p>
          <a:endParaRPr lang="en-US" sz="1800">
            <a:latin typeface="LM Roman 12" panose="00000500000000000000" pitchFamily="50" charset="0"/>
          </a:endParaRPr>
        </a:p>
      </dgm:t>
    </dgm:pt>
    <dgm:pt modelId="{98A0C130-DEF6-4289-98D7-D91A02427A5E}">
      <dgm:prSet phldrT="[Text]" custT="1"/>
      <dgm:spPr/>
      <dgm:t>
        <a:bodyPr/>
        <a:lstStyle/>
        <a:p>
          <a:r>
            <a:rPr lang="en-US" sz="700">
              <a:latin typeface="LM Roman 12" panose="00000500000000000000" pitchFamily="50" charset="0"/>
            </a:rPr>
            <a:t>Sort by confidence level</a:t>
          </a:r>
        </a:p>
      </dgm:t>
    </dgm:pt>
    <dgm:pt modelId="{F82923C9-94BF-47A7-86BB-74ACDBE90C3C}" type="parTrans" cxnId="{59E18ED9-3691-424A-9577-0F8653FA13E3}">
      <dgm:prSet/>
      <dgm:spPr/>
      <dgm:t>
        <a:bodyPr/>
        <a:lstStyle/>
        <a:p>
          <a:endParaRPr lang="en-US" sz="1800">
            <a:latin typeface="LM Roman 12" panose="00000500000000000000" pitchFamily="50" charset="0"/>
          </a:endParaRPr>
        </a:p>
      </dgm:t>
    </dgm:pt>
    <dgm:pt modelId="{90FC52AB-83DD-4A7B-8E7F-39B71593CFE1}" type="sibTrans" cxnId="{59E18ED9-3691-424A-9577-0F8653FA13E3}">
      <dgm:prSet/>
      <dgm:spPr/>
      <dgm:t>
        <a:bodyPr/>
        <a:lstStyle/>
        <a:p>
          <a:endParaRPr lang="en-US" sz="1800">
            <a:latin typeface="LM Roman 12" panose="00000500000000000000" pitchFamily="50" charset="0"/>
          </a:endParaRPr>
        </a:p>
      </dgm:t>
    </dgm:pt>
    <dgm:pt modelId="{75FBF3FA-EFD5-4573-B6B4-4DBAC53030DE}">
      <dgm:prSet phldrT="[Text]" custT="1"/>
      <dgm:spPr/>
      <dgm:t>
        <a:bodyPr/>
        <a:lstStyle/>
        <a:p>
          <a:r>
            <a:rPr lang="en-US" sz="1400">
              <a:latin typeface="LM Roman 12" panose="00000500000000000000" pitchFamily="50" charset="0"/>
            </a:rPr>
            <a:t>P2P Network</a:t>
          </a:r>
        </a:p>
      </dgm:t>
    </dgm:pt>
    <dgm:pt modelId="{CEFD3888-BBCF-4C9D-8F80-1C2F0ED82253}" type="parTrans" cxnId="{B3C3F968-F91F-4504-BB7C-342F423DB652}">
      <dgm:prSet/>
      <dgm:spPr/>
      <dgm:t>
        <a:bodyPr/>
        <a:lstStyle/>
        <a:p>
          <a:endParaRPr lang="en-US" sz="1800">
            <a:latin typeface="LM Roman 12" panose="00000500000000000000" pitchFamily="50" charset="0"/>
          </a:endParaRPr>
        </a:p>
      </dgm:t>
    </dgm:pt>
    <dgm:pt modelId="{11CD1728-681A-4269-8097-A6EBEF3CC305}" type="sibTrans" cxnId="{B3C3F968-F91F-4504-BB7C-342F423DB652}">
      <dgm:prSet/>
      <dgm:spPr/>
      <dgm:t>
        <a:bodyPr/>
        <a:lstStyle/>
        <a:p>
          <a:endParaRPr lang="en-US" sz="1800">
            <a:latin typeface="LM Roman 12" panose="00000500000000000000" pitchFamily="50" charset="0"/>
          </a:endParaRPr>
        </a:p>
      </dgm:t>
    </dgm:pt>
    <dgm:pt modelId="{D041EAA7-0BC3-4849-BD07-DBC46D6D04E4}">
      <dgm:prSet phldrT="[Text]" custT="1"/>
      <dgm:spPr/>
      <dgm:t>
        <a:bodyPr/>
        <a:lstStyle/>
        <a:p>
          <a:r>
            <a:rPr lang="en-US" sz="700">
              <a:latin typeface="LM Roman 12" panose="00000500000000000000" pitchFamily="50" charset="0"/>
            </a:rPr>
            <a:t>Store timestamp and plate in database</a:t>
          </a:r>
        </a:p>
      </dgm:t>
    </dgm:pt>
    <dgm:pt modelId="{D16A0840-3C4C-495F-9422-CF1EE54DCFC1}" type="parTrans" cxnId="{173F5CC8-1894-402D-B0B5-D0A0F4E1229F}">
      <dgm:prSet/>
      <dgm:spPr/>
      <dgm:t>
        <a:bodyPr/>
        <a:lstStyle/>
        <a:p>
          <a:endParaRPr lang="en-US" sz="1800">
            <a:latin typeface="LM Roman 12" panose="00000500000000000000" pitchFamily="50" charset="0"/>
          </a:endParaRPr>
        </a:p>
      </dgm:t>
    </dgm:pt>
    <dgm:pt modelId="{17370D90-D030-4950-AD65-45C8548744DC}" type="sibTrans" cxnId="{173F5CC8-1894-402D-B0B5-D0A0F4E1229F}">
      <dgm:prSet/>
      <dgm:spPr/>
      <dgm:t>
        <a:bodyPr/>
        <a:lstStyle/>
        <a:p>
          <a:endParaRPr lang="en-US" sz="1800">
            <a:latin typeface="LM Roman 12" panose="00000500000000000000" pitchFamily="50" charset="0"/>
          </a:endParaRPr>
        </a:p>
      </dgm:t>
    </dgm:pt>
    <dgm:pt modelId="{790AB952-3315-4A99-96D7-0550BA884D2D}">
      <dgm:prSet phldrT="[Text]" custT="1"/>
      <dgm:spPr/>
      <dgm:t>
        <a:bodyPr/>
        <a:lstStyle/>
        <a:p>
          <a:r>
            <a:rPr lang="en-US" sz="700">
              <a:latin typeface="LM Roman 12" panose="00000500000000000000" pitchFamily="50" charset="0"/>
            </a:rPr>
            <a:t>Distribute across peers</a:t>
          </a:r>
        </a:p>
      </dgm:t>
    </dgm:pt>
    <dgm:pt modelId="{C2D03068-AEF2-41CA-8F6A-3C263B944E1B}" type="parTrans" cxnId="{3B4C87A5-ECDF-4A46-8C00-C593DD653CAC}">
      <dgm:prSet/>
      <dgm:spPr/>
      <dgm:t>
        <a:bodyPr/>
        <a:lstStyle/>
        <a:p>
          <a:endParaRPr lang="en-US" sz="1800">
            <a:latin typeface="LM Roman 12" panose="00000500000000000000" pitchFamily="50" charset="0"/>
          </a:endParaRPr>
        </a:p>
      </dgm:t>
    </dgm:pt>
    <dgm:pt modelId="{631920A2-1D3C-4246-8F25-C98C1B409FD6}" type="sibTrans" cxnId="{3B4C87A5-ECDF-4A46-8C00-C593DD653CAC}">
      <dgm:prSet/>
      <dgm:spPr/>
      <dgm:t>
        <a:bodyPr/>
        <a:lstStyle/>
        <a:p>
          <a:endParaRPr lang="en-US" sz="1800">
            <a:latin typeface="LM Roman 12" panose="00000500000000000000" pitchFamily="50" charset="0"/>
          </a:endParaRPr>
        </a:p>
      </dgm:t>
    </dgm:pt>
    <dgm:pt modelId="{AB92D2FE-BBFF-47AA-9156-DC7E36F903F2}">
      <dgm:prSet phldrT="[Text]" custT="1"/>
      <dgm:spPr/>
      <dgm:t>
        <a:bodyPr/>
        <a:lstStyle/>
        <a:p>
          <a:r>
            <a:rPr lang="en-US" sz="700">
              <a:latin typeface="LM Roman 12" panose="00000500000000000000" pitchFamily="50" charset="0"/>
            </a:rPr>
            <a:t>Contiously search for new peers</a:t>
          </a:r>
        </a:p>
      </dgm:t>
    </dgm:pt>
    <dgm:pt modelId="{985D70D9-CE6B-45A8-8DD8-36B2C2B38290}" type="parTrans" cxnId="{EAD66A63-1EDF-4480-B78A-BEDE552ABE7F}">
      <dgm:prSet/>
      <dgm:spPr/>
      <dgm:t>
        <a:bodyPr/>
        <a:lstStyle/>
        <a:p>
          <a:endParaRPr lang="en-US" sz="1800">
            <a:latin typeface="LM Roman 12" panose="00000500000000000000" pitchFamily="50" charset="0"/>
          </a:endParaRPr>
        </a:p>
      </dgm:t>
    </dgm:pt>
    <dgm:pt modelId="{C0620552-6CE6-4D77-8265-6D372B9FAEF5}" type="sibTrans" cxnId="{EAD66A63-1EDF-4480-B78A-BEDE552ABE7F}">
      <dgm:prSet/>
      <dgm:spPr/>
      <dgm:t>
        <a:bodyPr/>
        <a:lstStyle/>
        <a:p>
          <a:endParaRPr lang="en-US" sz="1800">
            <a:latin typeface="LM Roman 12" panose="00000500000000000000" pitchFamily="50" charset="0"/>
          </a:endParaRPr>
        </a:p>
      </dgm:t>
    </dgm:pt>
    <dgm:pt modelId="{5EB328D2-4BD1-487E-84D3-509926D47142}">
      <dgm:prSet phldrT="[Text]" custT="1"/>
      <dgm:spPr/>
      <dgm:t>
        <a:bodyPr/>
        <a:lstStyle/>
        <a:p>
          <a:r>
            <a:rPr lang="en-US" sz="1400">
              <a:latin typeface="LM Roman 12" panose="00000500000000000000" pitchFamily="50" charset="0"/>
            </a:rPr>
            <a:t>Web Interface</a:t>
          </a:r>
        </a:p>
      </dgm:t>
    </dgm:pt>
    <dgm:pt modelId="{44B41FC6-82FA-4368-A173-57052B122272}" type="parTrans" cxnId="{1C811BB1-A4BB-4E28-ABF9-156940DBE81B}">
      <dgm:prSet/>
      <dgm:spPr/>
      <dgm:t>
        <a:bodyPr/>
        <a:lstStyle/>
        <a:p>
          <a:endParaRPr lang="en-US" sz="1800">
            <a:latin typeface="LM Roman 12" panose="00000500000000000000" pitchFamily="50" charset="0"/>
          </a:endParaRPr>
        </a:p>
      </dgm:t>
    </dgm:pt>
    <dgm:pt modelId="{18C72E6D-E850-4A0A-BA55-0E6E151C4FEC}" type="sibTrans" cxnId="{1C811BB1-A4BB-4E28-ABF9-156940DBE81B}">
      <dgm:prSet/>
      <dgm:spPr/>
      <dgm:t>
        <a:bodyPr/>
        <a:lstStyle/>
        <a:p>
          <a:endParaRPr lang="en-US" sz="1800">
            <a:latin typeface="LM Roman 12" panose="00000500000000000000" pitchFamily="50" charset="0"/>
          </a:endParaRPr>
        </a:p>
      </dgm:t>
    </dgm:pt>
    <dgm:pt modelId="{281A6DBB-9C45-47AC-B35C-D6FD1BAC101D}">
      <dgm:prSet phldrT="[Text]" custT="1"/>
      <dgm:spPr/>
      <dgm:t>
        <a:bodyPr/>
        <a:lstStyle/>
        <a:p>
          <a:r>
            <a:rPr lang="en-US" sz="700">
              <a:latin typeface="LM Roman 12" panose="00000500000000000000" pitchFamily="50" charset="0"/>
            </a:rPr>
            <a:t>Easy posting to social network</a:t>
          </a:r>
        </a:p>
      </dgm:t>
    </dgm:pt>
    <dgm:pt modelId="{7B0DC9E0-80BB-403C-917A-7EDB00A5C519}" type="parTrans" cxnId="{A08ABA70-36B1-4E18-ADC9-DD94664B1FF3}">
      <dgm:prSet/>
      <dgm:spPr/>
      <dgm:t>
        <a:bodyPr/>
        <a:lstStyle/>
        <a:p>
          <a:endParaRPr lang="en-US" sz="1800">
            <a:latin typeface="LM Roman 12" panose="00000500000000000000" pitchFamily="50" charset="0"/>
          </a:endParaRPr>
        </a:p>
      </dgm:t>
    </dgm:pt>
    <dgm:pt modelId="{7A1DE214-09C5-4AAE-BD9F-4615843F2E53}" type="sibTrans" cxnId="{A08ABA70-36B1-4E18-ADC9-DD94664B1FF3}">
      <dgm:prSet/>
      <dgm:spPr/>
      <dgm:t>
        <a:bodyPr/>
        <a:lstStyle/>
        <a:p>
          <a:endParaRPr lang="en-US" sz="1800">
            <a:latin typeface="LM Roman 12" panose="00000500000000000000" pitchFamily="50" charset="0"/>
          </a:endParaRPr>
        </a:p>
      </dgm:t>
    </dgm:pt>
    <dgm:pt modelId="{8B2550C4-9E03-4B8F-B4D8-F36D65B8BFA9}">
      <dgm:prSet phldrT="[Text]" custT="1"/>
      <dgm:spPr/>
      <dgm:t>
        <a:bodyPr/>
        <a:lstStyle/>
        <a:p>
          <a:r>
            <a:rPr lang="en-US" sz="700">
              <a:latin typeface="LM Roman 12" panose="00000500000000000000" pitchFamily="50" charset="0"/>
            </a:rPr>
            <a:t>Show list of infractions with evidence</a:t>
          </a:r>
        </a:p>
      </dgm:t>
    </dgm:pt>
    <dgm:pt modelId="{9799CB5B-5093-4BA2-996D-3CB63CBA153A}" type="parTrans" cxnId="{D3F2C169-B54D-45F5-8189-E8A87ADABE73}">
      <dgm:prSet/>
      <dgm:spPr/>
      <dgm:t>
        <a:bodyPr/>
        <a:lstStyle/>
        <a:p>
          <a:endParaRPr lang="en-US" sz="1800">
            <a:latin typeface="LM Roman 12" panose="00000500000000000000" pitchFamily="50" charset="0"/>
          </a:endParaRPr>
        </a:p>
      </dgm:t>
    </dgm:pt>
    <dgm:pt modelId="{C2AF49E9-0BCF-4B23-A7CF-9ABBE1B18FF0}" type="sibTrans" cxnId="{D3F2C169-B54D-45F5-8189-E8A87ADABE73}">
      <dgm:prSet/>
      <dgm:spPr/>
      <dgm:t>
        <a:bodyPr/>
        <a:lstStyle/>
        <a:p>
          <a:endParaRPr lang="en-US" sz="1800">
            <a:latin typeface="LM Roman 12" panose="00000500000000000000" pitchFamily="50" charset="0"/>
          </a:endParaRPr>
        </a:p>
      </dgm:t>
    </dgm:pt>
    <dgm:pt modelId="{5E0197E2-3240-4552-895E-7515C42029DB}">
      <dgm:prSet phldrT="[Text]" custT="1"/>
      <dgm:spPr/>
      <dgm:t>
        <a:bodyPr/>
        <a:lstStyle/>
        <a:p>
          <a:r>
            <a:rPr lang="en-US" sz="700">
              <a:latin typeface="LM Roman 12" panose="00000500000000000000" pitchFamily="50" charset="0"/>
            </a:rPr>
            <a:t>Pre-processing</a:t>
          </a:r>
        </a:p>
      </dgm:t>
    </dgm:pt>
    <dgm:pt modelId="{33ACEEDD-0C28-4A42-AC86-0464813ADADE}" type="parTrans" cxnId="{071A088C-4788-4E96-A377-2DBABAE5F314}">
      <dgm:prSet/>
      <dgm:spPr/>
      <dgm:t>
        <a:bodyPr/>
        <a:lstStyle/>
        <a:p>
          <a:endParaRPr lang="en-US" sz="1800">
            <a:latin typeface="LM Roman 12" panose="00000500000000000000" pitchFamily="50" charset="0"/>
          </a:endParaRPr>
        </a:p>
      </dgm:t>
    </dgm:pt>
    <dgm:pt modelId="{77591A34-18D0-4325-8AD9-E9DD037B8E51}" type="sibTrans" cxnId="{071A088C-4788-4E96-A377-2DBABAE5F314}">
      <dgm:prSet/>
      <dgm:spPr/>
      <dgm:t>
        <a:bodyPr/>
        <a:lstStyle/>
        <a:p>
          <a:endParaRPr lang="en-US" sz="1800">
            <a:latin typeface="LM Roman 12" panose="00000500000000000000" pitchFamily="50" charset="0"/>
          </a:endParaRPr>
        </a:p>
      </dgm:t>
    </dgm:pt>
    <dgm:pt modelId="{2E790055-0857-40C1-972F-21D98592B10F}">
      <dgm:prSet phldrT="[Text]" custT="1"/>
      <dgm:spPr/>
      <dgm:t>
        <a:bodyPr/>
        <a:lstStyle/>
        <a:p>
          <a:r>
            <a:rPr lang="en-US" sz="700">
              <a:latin typeface="LM Roman 12" panose="00000500000000000000" pitchFamily="50" charset="0"/>
            </a:rPr>
            <a:t>Motion detection</a:t>
          </a:r>
        </a:p>
      </dgm:t>
    </dgm:pt>
    <dgm:pt modelId="{73D51E28-7853-4D1A-AA6A-E2396D2D0F48}" type="parTrans" cxnId="{8E0179E9-D311-4955-8E37-2D560949E375}">
      <dgm:prSet/>
      <dgm:spPr/>
      <dgm:t>
        <a:bodyPr/>
        <a:lstStyle/>
        <a:p>
          <a:endParaRPr lang="en-US" sz="1800">
            <a:latin typeface="LM Roman 12" panose="00000500000000000000" pitchFamily="50" charset="0"/>
          </a:endParaRPr>
        </a:p>
      </dgm:t>
    </dgm:pt>
    <dgm:pt modelId="{3227A5D9-072F-42FE-9452-B3CEFBFE54F0}" type="sibTrans" cxnId="{8E0179E9-D311-4955-8E37-2D560949E375}">
      <dgm:prSet/>
      <dgm:spPr/>
      <dgm:t>
        <a:bodyPr/>
        <a:lstStyle/>
        <a:p>
          <a:endParaRPr lang="en-US" sz="1800">
            <a:latin typeface="LM Roman 12" panose="00000500000000000000" pitchFamily="50" charset="0"/>
          </a:endParaRPr>
        </a:p>
      </dgm:t>
    </dgm:pt>
    <dgm:pt modelId="{682F712D-D2D6-4488-BC0A-8CA3B099DBB0}">
      <dgm:prSet phldrT="[Text]" custT="1"/>
      <dgm:spPr/>
      <dgm:t>
        <a:bodyPr/>
        <a:lstStyle/>
        <a:p>
          <a:r>
            <a:rPr lang="en-US" sz="700">
              <a:latin typeface="LM Roman 12" panose="00000500000000000000" pitchFamily="50" charset="0"/>
            </a:rPr>
            <a:t>Allow easy posting to social media</a:t>
          </a:r>
        </a:p>
      </dgm:t>
    </dgm:pt>
    <dgm:pt modelId="{FA96E64C-2900-4AF9-9C3C-A195EC963019}" type="parTrans" cxnId="{67AB631A-0165-43F0-B1D5-279D1A250B5F}">
      <dgm:prSet/>
      <dgm:spPr/>
      <dgm:t>
        <a:bodyPr/>
        <a:lstStyle/>
        <a:p>
          <a:endParaRPr lang="en-US" sz="1800">
            <a:latin typeface="LM Roman 12" panose="00000500000000000000" pitchFamily="50" charset="0"/>
          </a:endParaRPr>
        </a:p>
      </dgm:t>
    </dgm:pt>
    <dgm:pt modelId="{77CFF848-40D4-4387-B29E-D184B6506A93}" type="sibTrans" cxnId="{67AB631A-0165-43F0-B1D5-279D1A250B5F}">
      <dgm:prSet/>
      <dgm:spPr/>
      <dgm:t>
        <a:bodyPr/>
        <a:lstStyle/>
        <a:p>
          <a:endParaRPr lang="en-US" sz="1800">
            <a:latin typeface="LM Roman 12" panose="00000500000000000000" pitchFamily="50" charset="0"/>
          </a:endParaRPr>
        </a:p>
      </dgm:t>
    </dgm:pt>
    <dgm:pt modelId="{E3621281-36EB-400A-9EDA-08039BCC0B3A}">
      <dgm:prSet phldrT="[Text]" custT="1"/>
      <dgm:spPr/>
      <dgm:t>
        <a:bodyPr/>
        <a:lstStyle/>
        <a:p>
          <a:r>
            <a:rPr lang="en-US" sz="700">
              <a:latin typeface="LM Roman 12" panose="00000500000000000000" pitchFamily="50" charset="0"/>
            </a:rPr>
            <a:t>Detect speeding infractions</a:t>
          </a:r>
        </a:p>
      </dgm:t>
    </dgm:pt>
    <dgm:pt modelId="{67546A10-2453-4EDF-8A8D-E365ED360F46}" type="parTrans" cxnId="{850AAE3D-E617-4184-9DC2-405968371CBE}">
      <dgm:prSet/>
      <dgm:spPr/>
      <dgm:t>
        <a:bodyPr/>
        <a:lstStyle/>
        <a:p>
          <a:endParaRPr lang="en-US" sz="1800"/>
        </a:p>
      </dgm:t>
    </dgm:pt>
    <dgm:pt modelId="{54CC4E82-99BC-4BF5-ABE2-1CF2B649E0CA}" type="sibTrans" cxnId="{850AAE3D-E617-4184-9DC2-405968371CBE}">
      <dgm:prSet/>
      <dgm:spPr/>
      <dgm:t>
        <a:bodyPr/>
        <a:lstStyle/>
        <a:p>
          <a:endParaRPr lang="en-US" sz="1800"/>
        </a:p>
      </dgm:t>
    </dgm:pt>
    <dgm:pt modelId="{55363D36-066C-4682-8ADC-D81D155C4BC6}">
      <dgm:prSet phldrT="[Text]" custT="1"/>
      <dgm:spPr/>
      <dgm:t>
        <a:bodyPr/>
        <a:lstStyle/>
        <a:p>
          <a:r>
            <a:rPr lang="en-US" sz="700">
              <a:latin typeface="LM Roman 12" panose="00000500000000000000" pitchFamily="50" charset="0"/>
            </a:rPr>
            <a:t>Show all details of network</a:t>
          </a:r>
        </a:p>
      </dgm:t>
    </dgm:pt>
    <dgm:pt modelId="{03A2615A-D8DC-4A4A-A1D0-DD7FC72CE1FE}" type="parTrans" cxnId="{F5B27805-6673-4A55-B16A-92CD392EFC55}">
      <dgm:prSet/>
      <dgm:spPr/>
      <dgm:t>
        <a:bodyPr/>
        <a:lstStyle/>
        <a:p>
          <a:endParaRPr lang="en-US" sz="1800"/>
        </a:p>
      </dgm:t>
    </dgm:pt>
    <dgm:pt modelId="{844F62A5-EF3A-4400-8B04-DB56B450D94F}" type="sibTrans" cxnId="{F5B27805-6673-4A55-B16A-92CD392EFC55}">
      <dgm:prSet/>
      <dgm:spPr/>
      <dgm:t>
        <a:bodyPr/>
        <a:lstStyle/>
        <a:p>
          <a:endParaRPr lang="en-US" sz="1800"/>
        </a:p>
      </dgm:t>
    </dgm:pt>
    <dgm:pt modelId="{B1CB8283-C992-4EA4-9E1C-84BB8BEFDD28}">
      <dgm:prSet phldrT="[Text]" custT="1"/>
      <dgm:spPr/>
      <dgm:t>
        <a:bodyPr/>
        <a:lstStyle/>
        <a:p>
          <a:r>
            <a:rPr lang="en-US" sz="700">
              <a:latin typeface="LM Roman 12" panose="00000500000000000000" pitchFamily="50" charset="0"/>
            </a:rPr>
            <a:t>Allow control over the network operations</a:t>
          </a:r>
        </a:p>
      </dgm:t>
    </dgm:pt>
    <dgm:pt modelId="{90E5100D-9551-4C6F-BA81-75C50FAED583}" type="parTrans" cxnId="{3BA96108-85E9-404E-82B3-76B1E2BD5AC8}">
      <dgm:prSet/>
      <dgm:spPr/>
      <dgm:t>
        <a:bodyPr/>
        <a:lstStyle/>
        <a:p>
          <a:endParaRPr lang="en-US" sz="1800"/>
        </a:p>
      </dgm:t>
    </dgm:pt>
    <dgm:pt modelId="{3BCCEC37-EF05-4B91-9E35-75FF0EB0AF07}" type="sibTrans" cxnId="{3BA96108-85E9-404E-82B3-76B1E2BD5AC8}">
      <dgm:prSet/>
      <dgm:spPr/>
      <dgm:t>
        <a:bodyPr/>
        <a:lstStyle/>
        <a:p>
          <a:endParaRPr lang="en-US" sz="1800"/>
        </a:p>
      </dgm:t>
    </dgm:pt>
    <dgm:pt modelId="{7590BD05-EA64-452B-9B39-DC680C473362}" type="pres">
      <dgm:prSet presAssocID="{8D62BFA1-CAE8-4268-976B-591A68F24233}" presName="Name0" presStyleCnt="0">
        <dgm:presLayoutVars>
          <dgm:dir/>
          <dgm:animLvl val="lvl"/>
          <dgm:resizeHandles val="exact"/>
        </dgm:presLayoutVars>
      </dgm:prSet>
      <dgm:spPr/>
    </dgm:pt>
    <dgm:pt modelId="{CE276B1E-1C46-40D1-AD65-A5549814F43E}" type="pres">
      <dgm:prSet presAssocID="{8D62BFA1-CAE8-4268-976B-591A68F24233}" presName="tSp" presStyleCnt="0"/>
      <dgm:spPr/>
    </dgm:pt>
    <dgm:pt modelId="{1899046D-764D-4683-8C42-3F25E12A93D5}" type="pres">
      <dgm:prSet presAssocID="{8D62BFA1-CAE8-4268-976B-591A68F24233}" presName="bSp" presStyleCnt="0"/>
      <dgm:spPr/>
    </dgm:pt>
    <dgm:pt modelId="{232241FB-E268-4AEA-AEBC-A8975F20394E}" type="pres">
      <dgm:prSet presAssocID="{8D62BFA1-CAE8-4268-976B-591A68F24233}" presName="process" presStyleCnt="0"/>
      <dgm:spPr/>
    </dgm:pt>
    <dgm:pt modelId="{BCB3F494-A330-4ABF-A620-EE9AFDBD2855}" type="pres">
      <dgm:prSet presAssocID="{F64D401A-5EF4-45CF-ABB5-ED0363DB26D5}" presName="composite1" presStyleCnt="0"/>
      <dgm:spPr/>
    </dgm:pt>
    <dgm:pt modelId="{F7AD1A29-E584-42FF-A36A-C79B46F85E57}" type="pres">
      <dgm:prSet presAssocID="{F64D401A-5EF4-45CF-ABB5-ED0363DB26D5}" presName="dummyNode1" presStyleLbl="node1" presStyleIdx="0" presStyleCnt="3"/>
      <dgm:spPr/>
    </dgm:pt>
    <dgm:pt modelId="{AD90ABF9-2C78-4FE9-A695-46E8A28AAE83}" type="pres">
      <dgm:prSet presAssocID="{F64D401A-5EF4-45CF-ABB5-ED0363DB26D5}" presName="childNode1" presStyleLbl="bgAcc1" presStyleIdx="0" presStyleCnt="3" custScaleY="122712">
        <dgm:presLayoutVars>
          <dgm:bulletEnabled val="1"/>
        </dgm:presLayoutVars>
      </dgm:prSet>
      <dgm:spPr/>
    </dgm:pt>
    <dgm:pt modelId="{2471EC28-BFAF-40F0-8DCB-99D677B60123}" type="pres">
      <dgm:prSet presAssocID="{F64D401A-5EF4-45CF-ABB5-ED0363DB26D5}" presName="childNode1tx" presStyleLbl="bgAcc1" presStyleIdx="0" presStyleCnt="3">
        <dgm:presLayoutVars>
          <dgm:bulletEnabled val="1"/>
        </dgm:presLayoutVars>
      </dgm:prSet>
      <dgm:spPr/>
    </dgm:pt>
    <dgm:pt modelId="{22CCEC79-1BAC-40BD-B74F-752A69DDC590}" type="pres">
      <dgm:prSet presAssocID="{F64D401A-5EF4-45CF-ABB5-ED0363DB26D5}" presName="parentNode1" presStyleLbl="node1" presStyleIdx="0" presStyleCnt="3" custLinFactNeighborY="21853">
        <dgm:presLayoutVars>
          <dgm:chMax val="1"/>
          <dgm:bulletEnabled val="1"/>
        </dgm:presLayoutVars>
      </dgm:prSet>
      <dgm:spPr/>
    </dgm:pt>
    <dgm:pt modelId="{E7E54C32-9B81-4C94-8B92-36AC20BCCFBC}" type="pres">
      <dgm:prSet presAssocID="{F64D401A-5EF4-45CF-ABB5-ED0363DB26D5}" presName="connSite1" presStyleCnt="0"/>
      <dgm:spPr/>
    </dgm:pt>
    <dgm:pt modelId="{FD4B20CC-F18B-4A23-B9BD-26BB069B405F}" type="pres">
      <dgm:prSet presAssocID="{B6C13A8C-CD8E-492B-9BA9-F5EE0C9358C6}" presName="Name9" presStyleLbl="sibTrans2D1" presStyleIdx="0" presStyleCnt="2"/>
      <dgm:spPr/>
    </dgm:pt>
    <dgm:pt modelId="{2C180439-A67C-4540-B18B-5DF45E9D6B4C}" type="pres">
      <dgm:prSet presAssocID="{75FBF3FA-EFD5-4573-B6B4-4DBAC53030DE}" presName="composite2" presStyleCnt="0"/>
      <dgm:spPr/>
    </dgm:pt>
    <dgm:pt modelId="{7AD889CA-6EF8-459E-A489-CBEF022E5F2C}" type="pres">
      <dgm:prSet presAssocID="{75FBF3FA-EFD5-4573-B6B4-4DBAC53030DE}" presName="dummyNode2" presStyleLbl="node1" presStyleIdx="0" presStyleCnt="3"/>
      <dgm:spPr/>
    </dgm:pt>
    <dgm:pt modelId="{A94B12B1-CEF6-437C-81AB-333E78762836}" type="pres">
      <dgm:prSet presAssocID="{75FBF3FA-EFD5-4573-B6B4-4DBAC53030DE}" presName="childNode2" presStyleLbl="bgAcc1" presStyleIdx="1" presStyleCnt="3" custScaleY="119451">
        <dgm:presLayoutVars>
          <dgm:bulletEnabled val="1"/>
        </dgm:presLayoutVars>
      </dgm:prSet>
      <dgm:spPr/>
    </dgm:pt>
    <dgm:pt modelId="{E7B4A138-D27D-4285-B215-BE85A8DC08A0}" type="pres">
      <dgm:prSet presAssocID="{75FBF3FA-EFD5-4573-B6B4-4DBAC53030DE}" presName="childNode2tx" presStyleLbl="bgAcc1" presStyleIdx="1" presStyleCnt="3">
        <dgm:presLayoutVars>
          <dgm:bulletEnabled val="1"/>
        </dgm:presLayoutVars>
      </dgm:prSet>
      <dgm:spPr/>
    </dgm:pt>
    <dgm:pt modelId="{D32E1313-D5E2-4463-8044-B1A67A975219}" type="pres">
      <dgm:prSet presAssocID="{75FBF3FA-EFD5-4573-B6B4-4DBAC53030DE}" presName="parentNode2" presStyleLbl="node1" presStyleIdx="1" presStyleCnt="3">
        <dgm:presLayoutVars>
          <dgm:chMax val="0"/>
          <dgm:bulletEnabled val="1"/>
        </dgm:presLayoutVars>
      </dgm:prSet>
      <dgm:spPr/>
    </dgm:pt>
    <dgm:pt modelId="{77B7E2BA-4B63-4EB1-AC28-E6E81D5595B9}" type="pres">
      <dgm:prSet presAssocID="{75FBF3FA-EFD5-4573-B6B4-4DBAC53030DE}" presName="connSite2" presStyleCnt="0"/>
      <dgm:spPr/>
    </dgm:pt>
    <dgm:pt modelId="{AF97FEC9-E74E-4D48-A1F2-95F5CB09C017}" type="pres">
      <dgm:prSet presAssocID="{11CD1728-681A-4269-8097-A6EBEF3CC305}" presName="Name18" presStyleLbl="sibTrans2D1" presStyleIdx="1" presStyleCnt="2"/>
      <dgm:spPr/>
    </dgm:pt>
    <dgm:pt modelId="{3AFBE247-3213-47E0-8BDF-36E9B6B8855F}" type="pres">
      <dgm:prSet presAssocID="{5EB328D2-4BD1-487E-84D3-509926D47142}" presName="composite1" presStyleCnt="0"/>
      <dgm:spPr/>
    </dgm:pt>
    <dgm:pt modelId="{01C74100-9195-4ED6-B945-ABDBBFB12B7E}" type="pres">
      <dgm:prSet presAssocID="{5EB328D2-4BD1-487E-84D3-509926D47142}" presName="dummyNode1" presStyleLbl="node1" presStyleIdx="1" presStyleCnt="3"/>
      <dgm:spPr/>
    </dgm:pt>
    <dgm:pt modelId="{C0892958-038C-4443-AE32-E5F2B407692F}" type="pres">
      <dgm:prSet presAssocID="{5EB328D2-4BD1-487E-84D3-509926D47142}" presName="childNode1" presStyleLbl="bgAcc1" presStyleIdx="2" presStyleCnt="3" custScaleY="121374">
        <dgm:presLayoutVars>
          <dgm:bulletEnabled val="1"/>
        </dgm:presLayoutVars>
      </dgm:prSet>
      <dgm:spPr/>
    </dgm:pt>
    <dgm:pt modelId="{B6687C31-AC56-44F2-B45F-150D54DC9ACA}" type="pres">
      <dgm:prSet presAssocID="{5EB328D2-4BD1-487E-84D3-509926D47142}" presName="childNode1tx" presStyleLbl="bgAcc1" presStyleIdx="2" presStyleCnt="3">
        <dgm:presLayoutVars>
          <dgm:bulletEnabled val="1"/>
        </dgm:presLayoutVars>
      </dgm:prSet>
      <dgm:spPr/>
    </dgm:pt>
    <dgm:pt modelId="{2C4F66CC-170B-47C5-82D1-A63E3C6ED29C}" type="pres">
      <dgm:prSet presAssocID="{5EB328D2-4BD1-487E-84D3-509926D47142}" presName="parentNode1" presStyleLbl="node1" presStyleIdx="2" presStyleCnt="3" custLinFactNeighborX="251" custLinFactNeighborY="42144">
        <dgm:presLayoutVars>
          <dgm:chMax val="1"/>
          <dgm:bulletEnabled val="1"/>
        </dgm:presLayoutVars>
      </dgm:prSet>
      <dgm:spPr/>
    </dgm:pt>
    <dgm:pt modelId="{08553E19-2D66-44A3-99DE-F754DC1374AE}" type="pres">
      <dgm:prSet presAssocID="{5EB328D2-4BD1-487E-84D3-509926D47142}" presName="connSite1" presStyleCnt="0"/>
      <dgm:spPr/>
    </dgm:pt>
  </dgm:ptLst>
  <dgm:cxnLst>
    <dgm:cxn modelId="{0BD77B01-A77A-4F86-8EE3-08AD09519E9A}" type="presOf" srcId="{281A6DBB-9C45-47AC-B35C-D6FD1BAC101D}" destId="{C0892958-038C-4443-AE32-E5F2B407692F}" srcOrd="0" destOrd="4" presId="urn:microsoft.com/office/officeart/2005/8/layout/hProcess4"/>
    <dgm:cxn modelId="{F5B27805-6673-4A55-B16A-92CD392EFC55}" srcId="{5EB328D2-4BD1-487E-84D3-509926D47142}" destId="{55363D36-066C-4682-8ADC-D81D155C4BC6}" srcOrd="1" destOrd="0" parTransId="{03A2615A-D8DC-4A4A-A1D0-DD7FC72CE1FE}" sibTransId="{844F62A5-EF3A-4400-8B04-DB56B450D94F}"/>
    <dgm:cxn modelId="{3BA96108-85E9-404E-82B3-76B1E2BD5AC8}" srcId="{5EB328D2-4BD1-487E-84D3-509926D47142}" destId="{B1CB8283-C992-4EA4-9E1C-84BB8BEFDD28}" srcOrd="2" destOrd="0" parTransId="{90E5100D-9551-4C6F-BA81-75C50FAED583}" sibTransId="{3BCCEC37-EF05-4B91-9E35-75FF0EB0AF07}"/>
    <dgm:cxn modelId="{11725F0A-F61E-4A90-ADA2-3BF9258CF1CC}" type="presOf" srcId="{997053E2-2B63-41AB-B708-86EB94AB29D9}" destId="{2471EC28-BFAF-40F0-8DCB-99D677B60123}" srcOrd="1" destOrd="4" presId="urn:microsoft.com/office/officeart/2005/8/layout/hProcess4"/>
    <dgm:cxn modelId="{15396515-F7B8-4AB6-968E-E6E769A2C62D}" type="presOf" srcId="{2E790055-0857-40C1-972F-21D98592B10F}" destId="{AD90ABF9-2C78-4FE9-A695-46E8A28AAE83}" srcOrd="0" destOrd="2" presId="urn:microsoft.com/office/officeart/2005/8/layout/hProcess4"/>
    <dgm:cxn modelId="{AD456618-AB63-40EA-AAFE-7D01F370EC58}" type="presOf" srcId="{2E790055-0857-40C1-972F-21D98592B10F}" destId="{2471EC28-BFAF-40F0-8DCB-99D677B60123}" srcOrd="1" destOrd="2" presId="urn:microsoft.com/office/officeart/2005/8/layout/hProcess4"/>
    <dgm:cxn modelId="{67AB631A-0165-43F0-B1D5-279D1A250B5F}" srcId="{5EB328D2-4BD1-487E-84D3-509926D47142}" destId="{682F712D-D2D6-4488-BC0A-8CA3B099DBB0}" srcOrd="3" destOrd="0" parTransId="{FA96E64C-2900-4AF9-9C3C-A195EC963019}" sibTransId="{77CFF848-40D4-4387-B29E-D184B6506A93}"/>
    <dgm:cxn modelId="{DBD5CA1D-AE98-4414-B567-C7E566959B2E}" type="presOf" srcId="{B1CB8283-C992-4EA4-9E1C-84BB8BEFDD28}" destId="{B6687C31-AC56-44F2-B45F-150D54DC9ACA}" srcOrd="1" destOrd="2" presId="urn:microsoft.com/office/officeart/2005/8/layout/hProcess4"/>
    <dgm:cxn modelId="{6EE8931E-0F59-48A7-8054-46B088BCA4E0}" srcId="{8D62BFA1-CAE8-4268-976B-591A68F24233}" destId="{F64D401A-5EF4-45CF-ABB5-ED0363DB26D5}" srcOrd="0" destOrd="0" parTransId="{BE023382-13ED-430C-9E8D-35166C5ECD2D}" sibTransId="{B6C13A8C-CD8E-492B-9BA9-F5EE0C9358C6}"/>
    <dgm:cxn modelId="{5A527A22-6050-4CE9-BEF2-D32A7FD2F25A}" type="presOf" srcId="{55363D36-066C-4682-8ADC-D81D155C4BC6}" destId="{C0892958-038C-4443-AE32-E5F2B407692F}" srcOrd="0" destOrd="1" presId="urn:microsoft.com/office/officeart/2005/8/layout/hProcess4"/>
    <dgm:cxn modelId="{FB0F1E2E-4AB6-4E55-B93A-0586BBA90948}" srcId="{F64D401A-5EF4-45CF-ABB5-ED0363DB26D5}" destId="{72A83F76-F80A-4E69-8BD7-5EC0F1FE8B60}" srcOrd="5" destOrd="0" parTransId="{BF41C082-373C-414F-AB58-1D9ECE0B500B}" sibTransId="{CF7B3AD0-B1FD-434F-909B-273CAE355CFA}"/>
    <dgm:cxn modelId="{3B981431-5F8C-4489-A622-4816E24ECA1D}" type="presOf" srcId="{11CD1728-681A-4269-8097-A6EBEF3CC305}" destId="{AF97FEC9-E74E-4D48-A1F2-95F5CB09C017}" srcOrd="0" destOrd="0" presId="urn:microsoft.com/office/officeart/2005/8/layout/hProcess4"/>
    <dgm:cxn modelId="{0456973D-34C1-4E68-AA36-9329D1377373}" type="presOf" srcId="{5E0197E2-3240-4552-895E-7515C42029DB}" destId="{AD90ABF9-2C78-4FE9-A695-46E8A28AAE83}" srcOrd="0" destOrd="3" presId="urn:microsoft.com/office/officeart/2005/8/layout/hProcess4"/>
    <dgm:cxn modelId="{850AAE3D-E617-4184-9DC2-405968371CBE}" srcId="{75FBF3FA-EFD5-4573-B6B4-4DBAC53030DE}" destId="{E3621281-36EB-400A-9EDA-08039BCC0B3A}" srcOrd="2" destOrd="0" parTransId="{67546A10-2453-4EDF-8A8D-E365ED360F46}" sibTransId="{54CC4E82-99BC-4BF5-ABE2-1CF2B649E0CA}"/>
    <dgm:cxn modelId="{59282260-3436-490C-B392-04041CF7BD2A}" srcId="{F64D401A-5EF4-45CF-ABB5-ED0363DB26D5}" destId="{997053E2-2B63-41AB-B708-86EB94AB29D9}" srcOrd="4" destOrd="0" parTransId="{9B635E55-B053-42AA-A191-B18D32AED07A}" sibTransId="{504303EE-D45C-4C88-B66F-1110BAD44735}"/>
    <dgm:cxn modelId="{EAD66A63-1EDF-4480-B78A-BEDE552ABE7F}" srcId="{75FBF3FA-EFD5-4573-B6B4-4DBAC53030DE}" destId="{AB92D2FE-BBFF-47AA-9156-DC7E36F903F2}" srcOrd="3" destOrd="0" parTransId="{985D70D9-CE6B-45A8-8DD8-36B2C2B38290}" sibTransId="{C0620552-6CE6-4D77-8265-6D372B9FAEF5}"/>
    <dgm:cxn modelId="{13358C48-F47A-4DC0-B024-2E59C8BCB241}" type="presOf" srcId="{D041EAA7-0BC3-4849-BD07-DBC46D6D04E4}" destId="{A94B12B1-CEF6-437C-81AB-333E78762836}" srcOrd="0" destOrd="0" presId="urn:microsoft.com/office/officeart/2005/8/layout/hProcess4"/>
    <dgm:cxn modelId="{B3C3F968-F91F-4504-BB7C-342F423DB652}" srcId="{8D62BFA1-CAE8-4268-976B-591A68F24233}" destId="{75FBF3FA-EFD5-4573-B6B4-4DBAC53030DE}" srcOrd="1" destOrd="0" parTransId="{CEFD3888-BBCF-4C9D-8F80-1C2F0ED82253}" sibTransId="{11CD1728-681A-4269-8097-A6EBEF3CC305}"/>
    <dgm:cxn modelId="{D3F2C169-B54D-45F5-8189-E8A87ADABE73}" srcId="{5EB328D2-4BD1-487E-84D3-509926D47142}" destId="{8B2550C4-9E03-4B8F-B4D8-F36D65B8BFA9}" srcOrd="0" destOrd="0" parTransId="{9799CB5B-5093-4BA2-996D-3CB63CBA153A}" sibTransId="{C2AF49E9-0BCF-4B23-A7CF-9ABBE1B18FF0}"/>
    <dgm:cxn modelId="{6673F949-2BD8-4F43-B1C2-FE59C5B92109}" type="presOf" srcId="{AB92D2FE-BBFF-47AA-9156-DC7E36F903F2}" destId="{A94B12B1-CEF6-437C-81AB-333E78762836}" srcOrd="0" destOrd="3" presId="urn:microsoft.com/office/officeart/2005/8/layout/hProcess4"/>
    <dgm:cxn modelId="{1F9B0D4B-0599-4196-ACE7-F4F5D669CD5D}" type="presOf" srcId="{5EB328D2-4BD1-487E-84D3-509926D47142}" destId="{2C4F66CC-170B-47C5-82D1-A63E3C6ED29C}" srcOrd="0" destOrd="0" presId="urn:microsoft.com/office/officeart/2005/8/layout/hProcess4"/>
    <dgm:cxn modelId="{6CFD5D4F-5D91-4AD5-BD9D-DDF31EDEE504}" type="presOf" srcId="{8B2550C4-9E03-4B8F-B4D8-F36D65B8BFA9}" destId="{C0892958-038C-4443-AE32-E5F2B407692F}" srcOrd="0" destOrd="0" presId="urn:microsoft.com/office/officeart/2005/8/layout/hProcess4"/>
    <dgm:cxn modelId="{A08ABA70-36B1-4E18-ADC9-DD94664B1FF3}" srcId="{5EB328D2-4BD1-487E-84D3-509926D47142}" destId="{281A6DBB-9C45-47AC-B35C-D6FD1BAC101D}" srcOrd="4" destOrd="0" parTransId="{7B0DC9E0-80BB-403C-917A-7EDB00A5C519}" sibTransId="{7A1DE214-09C5-4AAE-BD9F-4615843F2E53}"/>
    <dgm:cxn modelId="{07263476-E869-40D8-B3CF-50B2DF3A2E76}" type="presOf" srcId="{98A0C130-DEF6-4289-98D7-D91A02427A5E}" destId="{AD90ABF9-2C78-4FE9-A695-46E8A28AAE83}" srcOrd="0" destOrd="6" presId="urn:microsoft.com/office/officeart/2005/8/layout/hProcess4"/>
    <dgm:cxn modelId="{30DBE557-2676-404B-B1CC-C5F6EDBA1A44}" type="presOf" srcId="{790AB952-3315-4A99-96D7-0550BA884D2D}" destId="{A94B12B1-CEF6-437C-81AB-333E78762836}" srcOrd="0" destOrd="1" presId="urn:microsoft.com/office/officeart/2005/8/layout/hProcess4"/>
    <dgm:cxn modelId="{48F3305A-EE2C-4F57-B12D-E8DF26BD9B09}" type="presOf" srcId="{E3621281-36EB-400A-9EDA-08039BCC0B3A}" destId="{A94B12B1-CEF6-437C-81AB-333E78762836}" srcOrd="0" destOrd="2" presId="urn:microsoft.com/office/officeart/2005/8/layout/hProcess4"/>
    <dgm:cxn modelId="{A7264182-81B2-4C45-8053-D1825F21A497}" type="presOf" srcId="{72A83F76-F80A-4E69-8BD7-5EC0F1FE8B60}" destId="{2471EC28-BFAF-40F0-8DCB-99D677B60123}" srcOrd="1" destOrd="5" presId="urn:microsoft.com/office/officeart/2005/8/layout/hProcess4"/>
    <dgm:cxn modelId="{071A088C-4788-4E96-A377-2DBABAE5F314}" srcId="{F64D401A-5EF4-45CF-ABB5-ED0363DB26D5}" destId="{5E0197E2-3240-4552-895E-7515C42029DB}" srcOrd="3" destOrd="0" parTransId="{33ACEEDD-0C28-4A42-AC86-0464813ADADE}" sibTransId="{77591A34-18D0-4325-8AD9-E9DD037B8E51}"/>
    <dgm:cxn modelId="{167447A0-E180-41AC-8A80-67633E1E0B43}" type="presOf" srcId="{8B2550C4-9E03-4B8F-B4D8-F36D65B8BFA9}" destId="{B6687C31-AC56-44F2-B45F-150D54DC9ACA}" srcOrd="1" destOrd="0" presId="urn:microsoft.com/office/officeart/2005/8/layout/hProcess4"/>
    <dgm:cxn modelId="{396293A3-9000-4E00-8A86-32D68A968FF9}" type="presOf" srcId="{8D62BFA1-CAE8-4268-976B-591A68F24233}" destId="{7590BD05-EA64-452B-9B39-DC680C473362}" srcOrd="0" destOrd="0" presId="urn:microsoft.com/office/officeart/2005/8/layout/hProcess4"/>
    <dgm:cxn modelId="{3B4C87A5-ECDF-4A46-8C00-C593DD653CAC}" srcId="{75FBF3FA-EFD5-4573-B6B4-4DBAC53030DE}" destId="{790AB952-3315-4A99-96D7-0550BA884D2D}" srcOrd="1" destOrd="0" parTransId="{C2D03068-AEF2-41CA-8F6A-3C263B944E1B}" sibTransId="{631920A2-1D3C-4246-8F25-C98C1B409FD6}"/>
    <dgm:cxn modelId="{E64124AD-3E54-4252-9C46-92D3069FDEA5}" type="presOf" srcId="{AB92D2FE-BBFF-47AA-9156-DC7E36F903F2}" destId="{E7B4A138-D27D-4285-B215-BE85A8DC08A0}" srcOrd="1" destOrd="3" presId="urn:microsoft.com/office/officeart/2005/8/layout/hProcess4"/>
    <dgm:cxn modelId="{C5D2E2AE-13E7-461E-8309-B26A89C3B9FE}" srcId="{F64D401A-5EF4-45CF-ABB5-ED0363DB26D5}" destId="{B5DFC298-198F-4707-ACAB-11E75D05F7A5}" srcOrd="0" destOrd="0" parTransId="{6C3F984B-5358-4D4B-BB0D-8E96A226A4AD}" sibTransId="{AFA681F1-86FF-4A1F-9AB9-B6C9878C7D1D}"/>
    <dgm:cxn modelId="{1C811BB1-A4BB-4E28-ABF9-156940DBE81B}" srcId="{8D62BFA1-CAE8-4268-976B-591A68F24233}" destId="{5EB328D2-4BD1-487E-84D3-509926D47142}" srcOrd="2" destOrd="0" parTransId="{44B41FC6-82FA-4368-A173-57052B122272}" sibTransId="{18C72E6D-E850-4A0A-BA55-0E6E151C4FEC}"/>
    <dgm:cxn modelId="{40337BB1-B684-47CF-985B-76693DCD22B6}" type="presOf" srcId="{55363D36-066C-4682-8ADC-D81D155C4BC6}" destId="{B6687C31-AC56-44F2-B45F-150D54DC9ACA}" srcOrd="1" destOrd="1" presId="urn:microsoft.com/office/officeart/2005/8/layout/hProcess4"/>
    <dgm:cxn modelId="{2EE304B2-E238-48B6-AEE4-4F78B4396D57}" type="presOf" srcId="{75FBF3FA-EFD5-4573-B6B4-4DBAC53030DE}" destId="{D32E1313-D5E2-4463-8044-B1A67A975219}" srcOrd="0" destOrd="0" presId="urn:microsoft.com/office/officeart/2005/8/layout/hProcess4"/>
    <dgm:cxn modelId="{18C959B5-A489-47B6-BA88-9CFF6681A0A0}" type="presOf" srcId="{B5DFC298-198F-4707-ACAB-11E75D05F7A5}" destId="{AD90ABF9-2C78-4FE9-A695-46E8A28AAE83}" srcOrd="0" destOrd="0" presId="urn:microsoft.com/office/officeart/2005/8/layout/hProcess4"/>
    <dgm:cxn modelId="{4E519BB8-9DDB-4775-A85C-04BE80880D09}" type="presOf" srcId="{F64D401A-5EF4-45CF-ABB5-ED0363DB26D5}" destId="{22CCEC79-1BAC-40BD-B74F-752A69DDC590}" srcOrd="0" destOrd="0" presId="urn:microsoft.com/office/officeart/2005/8/layout/hProcess4"/>
    <dgm:cxn modelId="{FC465DB9-185D-4402-A6C8-09E8C4A546BB}" type="presOf" srcId="{790AB952-3315-4A99-96D7-0550BA884D2D}" destId="{E7B4A138-D27D-4285-B215-BE85A8DC08A0}" srcOrd="1" destOrd="1" presId="urn:microsoft.com/office/officeart/2005/8/layout/hProcess4"/>
    <dgm:cxn modelId="{9E2252BC-CC8F-4D09-A7FC-1051286BA895}" type="presOf" srcId="{5E0197E2-3240-4552-895E-7515C42029DB}" destId="{2471EC28-BFAF-40F0-8DCB-99D677B60123}" srcOrd="1" destOrd="3" presId="urn:microsoft.com/office/officeart/2005/8/layout/hProcess4"/>
    <dgm:cxn modelId="{8C996EBF-4C28-4060-97FC-CFFC0DF4C041}" type="presOf" srcId="{B5DFC298-198F-4707-ACAB-11E75D05F7A5}" destId="{2471EC28-BFAF-40F0-8DCB-99D677B60123}" srcOrd="1" destOrd="0" presId="urn:microsoft.com/office/officeart/2005/8/layout/hProcess4"/>
    <dgm:cxn modelId="{289B88C0-C4D2-4E54-B944-6E03918A5C86}" type="presOf" srcId="{D041EAA7-0BC3-4849-BD07-DBC46D6D04E4}" destId="{E7B4A138-D27D-4285-B215-BE85A8DC08A0}" srcOrd="1" destOrd="0" presId="urn:microsoft.com/office/officeart/2005/8/layout/hProcess4"/>
    <dgm:cxn modelId="{177370C2-F301-4EF3-9851-14D7AD14FA95}" type="presOf" srcId="{997053E2-2B63-41AB-B708-86EB94AB29D9}" destId="{AD90ABF9-2C78-4FE9-A695-46E8A28AAE83}" srcOrd="0" destOrd="4" presId="urn:microsoft.com/office/officeart/2005/8/layout/hProcess4"/>
    <dgm:cxn modelId="{DA5BAFC6-9A90-406D-B475-D1AA06164909}" type="presOf" srcId="{682F712D-D2D6-4488-BC0A-8CA3B099DBB0}" destId="{C0892958-038C-4443-AE32-E5F2B407692F}" srcOrd="0" destOrd="3" presId="urn:microsoft.com/office/officeart/2005/8/layout/hProcess4"/>
    <dgm:cxn modelId="{173F5CC8-1894-402D-B0B5-D0A0F4E1229F}" srcId="{75FBF3FA-EFD5-4573-B6B4-4DBAC53030DE}" destId="{D041EAA7-0BC3-4849-BD07-DBC46D6D04E4}" srcOrd="0" destOrd="0" parTransId="{D16A0840-3C4C-495F-9422-CF1EE54DCFC1}" sibTransId="{17370D90-D030-4950-AD65-45C8548744DC}"/>
    <dgm:cxn modelId="{CDE495C8-4639-49D3-BD02-31A653D3EA4C}" type="presOf" srcId="{B1CB8283-C992-4EA4-9E1C-84BB8BEFDD28}" destId="{C0892958-038C-4443-AE32-E5F2B407692F}" srcOrd="0" destOrd="2" presId="urn:microsoft.com/office/officeart/2005/8/layout/hProcess4"/>
    <dgm:cxn modelId="{BACF90D2-5185-41BE-8C3B-1E97B7888E8E}" type="presOf" srcId="{E3621281-36EB-400A-9EDA-08039BCC0B3A}" destId="{E7B4A138-D27D-4285-B215-BE85A8DC08A0}" srcOrd="1" destOrd="2" presId="urn:microsoft.com/office/officeart/2005/8/layout/hProcess4"/>
    <dgm:cxn modelId="{E400FCD4-9BDB-4A3E-9D88-68157B32A917}" type="presOf" srcId="{682F712D-D2D6-4488-BC0A-8CA3B099DBB0}" destId="{B6687C31-AC56-44F2-B45F-150D54DC9ACA}" srcOrd="1" destOrd="3" presId="urn:microsoft.com/office/officeart/2005/8/layout/hProcess4"/>
    <dgm:cxn modelId="{280576D5-47CB-473D-95B6-1EFA73531D56}" type="presOf" srcId="{281A6DBB-9C45-47AC-B35C-D6FD1BAC101D}" destId="{B6687C31-AC56-44F2-B45F-150D54DC9ACA}" srcOrd="1" destOrd="4" presId="urn:microsoft.com/office/officeart/2005/8/layout/hProcess4"/>
    <dgm:cxn modelId="{44986ED6-25C6-4F96-87A1-D1D60BFD988C}" type="presOf" srcId="{72A83F76-F80A-4E69-8BD7-5EC0F1FE8B60}" destId="{AD90ABF9-2C78-4FE9-A695-46E8A28AAE83}" srcOrd="0" destOrd="5" presId="urn:microsoft.com/office/officeart/2005/8/layout/hProcess4"/>
    <dgm:cxn modelId="{59E18ED9-3691-424A-9577-0F8653FA13E3}" srcId="{F64D401A-5EF4-45CF-ABB5-ED0363DB26D5}" destId="{98A0C130-DEF6-4289-98D7-D91A02427A5E}" srcOrd="6" destOrd="0" parTransId="{F82923C9-94BF-47A7-86BB-74ACDBE90C3C}" sibTransId="{90FC52AB-83DD-4A7B-8E7F-39B71593CFE1}"/>
    <dgm:cxn modelId="{B26A49E2-1D89-4775-BB2F-919ECE6D6920}" type="presOf" srcId="{42AD27D3-196B-4263-9520-12A5AD12FCC2}" destId="{2471EC28-BFAF-40F0-8DCB-99D677B60123}" srcOrd="1" destOrd="1" presId="urn:microsoft.com/office/officeart/2005/8/layout/hProcess4"/>
    <dgm:cxn modelId="{67CA8CE8-0DBE-4025-8772-BB42E3F0C055}" type="presOf" srcId="{B6C13A8C-CD8E-492B-9BA9-F5EE0C9358C6}" destId="{FD4B20CC-F18B-4A23-B9BD-26BB069B405F}" srcOrd="0" destOrd="0" presId="urn:microsoft.com/office/officeart/2005/8/layout/hProcess4"/>
    <dgm:cxn modelId="{8E0179E9-D311-4955-8E37-2D560949E375}" srcId="{F64D401A-5EF4-45CF-ABB5-ED0363DB26D5}" destId="{2E790055-0857-40C1-972F-21D98592B10F}" srcOrd="2" destOrd="0" parTransId="{73D51E28-7853-4D1A-AA6A-E2396D2D0F48}" sibTransId="{3227A5D9-072F-42FE-9452-B3CEFBFE54F0}"/>
    <dgm:cxn modelId="{AB482DF8-A390-40B3-84FB-60FC329D81CD}" srcId="{F64D401A-5EF4-45CF-ABB5-ED0363DB26D5}" destId="{42AD27D3-196B-4263-9520-12A5AD12FCC2}" srcOrd="1" destOrd="0" parTransId="{967C1172-B22B-4493-82AD-F65500C56CB3}" sibTransId="{0EA521F2-9A0A-40B1-B078-8D91566B0518}"/>
    <dgm:cxn modelId="{164EEAFA-2C1C-496F-A012-B53BA6871DB0}" type="presOf" srcId="{98A0C130-DEF6-4289-98D7-D91A02427A5E}" destId="{2471EC28-BFAF-40F0-8DCB-99D677B60123}" srcOrd="1" destOrd="6" presId="urn:microsoft.com/office/officeart/2005/8/layout/hProcess4"/>
    <dgm:cxn modelId="{ECB4DBFE-4276-40F5-A8E0-46B3B9B7C807}" type="presOf" srcId="{42AD27D3-196B-4263-9520-12A5AD12FCC2}" destId="{AD90ABF9-2C78-4FE9-A695-46E8A28AAE83}" srcOrd="0" destOrd="1" presId="urn:microsoft.com/office/officeart/2005/8/layout/hProcess4"/>
    <dgm:cxn modelId="{A06C1124-B440-48D5-88B8-CB769A4B6D6A}" type="presParOf" srcId="{7590BD05-EA64-452B-9B39-DC680C473362}" destId="{CE276B1E-1C46-40D1-AD65-A5549814F43E}" srcOrd="0" destOrd="0" presId="urn:microsoft.com/office/officeart/2005/8/layout/hProcess4"/>
    <dgm:cxn modelId="{9F9F2083-3925-41E2-8289-EC090EBD0DFD}" type="presParOf" srcId="{7590BD05-EA64-452B-9B39-DC680C473362}" destId="{1899046D-764D-4683-8C42-3F25E12A93D5}" srcOrd="1" destOrd="0" presId="urn:microsoft.com/office/officeart/2005/8/layout/hProcess4"/>
    <dgm:cxn modelId="{E9D25B5A-C92F-4251-8889-029960EA67D5}" type="presParOf" srcId="{7590BD05-EA64-452B-9B39-DC680C473362}" destId="{232241FB-E268-4AEA-AEBC-A8975F20394E}" srcOrd="2" destOrd="0" presId="urn:microsoft.com/office/officeart/2005/8/layout/hProcess4"/>
    <dgm:cxn modelId="{CD9DEA20-60DF-4BCA-90DA-D430189D3114}" type="presParOf" srcId="{232241FB-E268-4AEA-AEBC-A8975F20394E}" destId="{BCB3F494-A330-4ABF-A620-EE9AFDBD2855}" srcOrd="0" destOrd="0" presId="urn:microsoft.com/office/officeart/2005/8/layout/hProcess4"/>
    <dgm:cxn modelId="{1378CAC7-ACC9-4AED-86AB-1627F4198B97}" type="presParOf" srcId="{BCB3F494-A330-4ABF-A620-EE9AFDBD2855}" destId="{F7AD1A29-E584-42FF-A36A-C79B46F85E57}" srcOrd="0" destOrd="0" presId="urn:microsoft.com/office/officeart/2005/8/layout/hProcess4"/>
    <dgm:cxn modelId="{3E5687B6-A004-4AFA-9D2C-2D0F50C3339D}" type="presParOf" srcId="{BCB3F494-A330-4ABF-A620-EE9AFDBD2855}" destId="{AD90ABF9-2C78-4FE9-A695-46E8A28AAE83}" srcOrd="1" destOrd="0" presId="urn:microsoft.com/office/officeart/2005/8/layout/hProcess4"/>
    <dgm:cxn modelId="{EDA43D1D-589E-4000-BC5B-AF1D9E3308D5}" type="presParOf" srcId="{BCB3F494-A330-4ABF-A620-EE9AFDBD2855}" destId="{2471EC28-BFAF-40F0-8DCB-99D677B60123}" srcOrd="2" destOrd="0" presId="urn:microsoft.com/office/officeart/2005/8/layout/hProcess4"/>
    <dgm:cxn modelId="{FB25DA55-CCF0-4D37-840A-FEF8F43FA0DA}" type="presParOf" srcId="{BCB3F494-A330-4ABF-A620-EE9AFDBD2855}" destId="{22CCEC79-1BAC-40BD-B74F-752A69DDC590}" srcOrd="3" destOrd="0" presId="urn:microsoft.com/office/officeart/2005/8/layout/hProcess4"/>
    <dgm:cxn modelId="{2A53BD52-9B16-4187-88EF-B1501D93727A}" type="presParOf" srcId="{BCB3F494-A330-4ABF-A620-EE9AFDBD2855}" destId="{E7E54C32-9B81-4C94-8B92-36AC20BCCFBC}" srcOrd="4" destOrd="0" presId="urn:microsoft.com/office/officeart/2005/8/layout/hProcess4"/>
    <dgm:cxn modelId="{9AC83AA6-FEE7-4189-BCC4-53316359F3AA}" type="presParOf" srcId="{232241FB-E268-4AEA-AEBC-A8975F20394E}" destId="{FD4B20CC-F18B-4A23-B9BD-26BB069B405F}" srcOrd="1" destOrd="0" presId="urn:microsoft.com/office/officeart/2005/8/layout/hProcess4"/>
    <dgm:cxn modelId="{07FDEDD8-B373-49CE-91A8-8052B018D792}" type="presParOf" srcId="{232241FB-E268-4AEA-AEBC-A8975F20394E}" destId="{2C180439-A67C-4540-B18B-5DF45E9D6B4C}" srcOrd="2" destOrd="0" presId="urn:microsoft.com/office/officeart/2005/8/layout/hProcess4"/>
    <dgm:cxn modelId="{B7A05E40-AC65-411B-8D45-A2B5F9492E85}" type="presParOf" srcId="{2C180439-A67C-4540-B18B-5DF45E9D6B4C}" destId="{7AD889CA-6EF8-459E-A489-CBEF022E5F2C}" srcOrd="0" destOrd="0" presId="urn:microsoft.com/office/officeart/2005/8/layout/hProcess4"/>
    <dgm:cxn modelId="{4C42E670-C13E-493D-851D-9021CEA95707}" type="presParOf" srcId="{2C180439-A67C-4540-B18B-5DF45E9D6B4C}" destId="{A94B12B1-CEF6-437C-81AB-333E78762836}" srcOrd="1" destOrd="0" presId="urn:microsoft.com/office/officeart/2005/8/layout/hProcess4"/>
    <dgm:cxn modelId="{52E5C07C-5D49-4F48-AC99-C744ED037665}" type="presParOf" srcId="{2C180439-A67C-4540-B18B-5DF45E9D6B4C}" destId="{E7B4A138-D27D-4285-B215-BE85A8DC08A0}" srcOrd="2" destOrd="0" presId="urn:microsoft.com/office/officeart/2005/8/layout/hProcess4"/>
    <dgm:cxn modelId="{AC609DFA-6900-4833-956D-A58C28AB8D19}" type="presParOf" srcId="{2C180439-A67C-4540-B18B-5DF45E9D6B4C}" destId="{D32E1313-D5E2-4463-8044-B1A67A975219}" srcOrd="3" destOrd="0" presId="urn:microsoft.com/office/officeart/2005/8/layout/hProcess4"/>
    <dgm:cxn modelId="{8FFAB852-5895-4A4F-A155-485259357E5C}" type="presParOf" srcId="{2C180439-A67C-4540-B18B-5DF45E9D6B4C}" destId="{77B7E2BA-4B63-4EB1-AC28-E6E81D5595B9}" srcOrd="4" destOrd="0" presId="urn:microsoft.com/office/officeart/2005/8/layout/hProcess4"/>
    <dgm:cxn modelId="{7B17513C-48D7-45C3-9C58-B3811B1555C0}" type="presParOf" srcId="{232241FB-E268-4AEA-AEBC-A8975F20394E}" destId="{AF97FEC9-E74E-4D48-A1F2-95F5CB09C017}" srcOrd="3" destOrd="0" presId="urn:microsoft.com/office/officeart/2005/8/layout/hProcess4"/>
    <dgm:cxn modelId="{BC6B975A-F1AB-4300-8153-6A841269D0F7}" type="presParOf" srcId="{232241FB-E268-4AEA-AEBC-A8975F20394E}" destId="{3AFBE247-3213-47E0-8BDF-36E9B6B8855F}" srcOrd="4" destOrd="0" presId="urn:microsoft.com/office/officeart/2005/8/layout/hProcess4"/>
    <dgm:cxn modelId="{2ADA4DE0-6FFC-4470-99C2-C7EB45399A1B}" type="presParOf" srcId="{3AFBE247-3213-47E0-8BDF-36E9B6B8855F}" destId="{01C74100-9195-4ED6-B945-ABDBBFB12B7E}" srcOrd="0" destOrd="0" presId="urn:microsoft.com/office/officeart/2005/8/layout/hProcess4"/>
    <dgm:cxn modelId="{D6149E6B-06CF-46F5-98D5-73597B990140}" type="presParOf" srcId="{3AFBE247-3213-47E0-8BDF-36E9B6B8855F}" destId="{C0892958-038C-4443-AE32-E5F2B407692F}" srcOrd="1" destOrd="0" presId="urn:microsoft.com/office/officeart/2005/8/layout/hProcess4"/>
    <dgm:cxn modelId="{467CBE35-1CF6-4D85-BB92-CC5AEEDFEE7E}" type="presParOf" srcId="{3AFBE247-3213-47E0-8BDF-36E9B6B8855F}" destId="{B6687C31-AC56-44F2-B45F-150D54DC9ACA}" srcOrd="2" destOrd="0" presId="urn:microsoft.com/office/officeart/2005/8/layout/hProcess4"/>
    <dgm:cxn modelId="{42CEC3CB-7A5E-429B-AF32-34F72980361D}" type="presParOf" srcId="{3AFBE247-3213-47E0-8BDF-36E9B6B8855F}" destId="{2C4F66CC-170B-47C5-82D1-A63E3C6ED29C}" srcOrd="3" destOrd="0" presId="urn:microsoft.com/office/officeart/2005/8/layout/hProcess4"/>
    <dgm:cxn modelId="{DE5BEB52-F4B3-4267-B3EB-F30DC6920A09}" type="presParOf" srcId="{3AFBE247-3213-47E0-8BDF-36E9B6B8855F}" destId="{08553E19-2D66-44A3-99DE-F754DC1374AE}" srcOrd="4" destOrd="0" presId="urn:microsoft.com/office/officeart/2005/8/layout/hProcess4"/>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CCF75E3-BD2B-4BEC-9A9C-881EC1DDEADD}" type="doc">
      <dgm:prSet loTypeId="urn:microsoft.com/office/officeart/2005/8/layout/bProcess3" loCatId="process" qsTypeId="urn:microsoft.com/office/officeart/2005/8/quickstyle/simple2" qsCatId="simple" csTypeId="urn:microsoft.com/office/officeart/2005/8/colors/accent0_1" csCatId="mainScheme" phldr="1"/>
      <dgm:spPr/>
      <dgm:t>
        <a:bodyPr/>
        <a:lstStyle/>
        <a:p>
          <a:endParaRPr lang="en-US"/>
        </a:p>
      </dgm:t>
    </dgm:pt>
    <dgm:pt modelId="{CBD5BFE7-E13F-49D5-A494-945C40CDFEBC}">
      <dgm:prSet phldrT="[Text]"/>
      <dgm:spPr/>
      <dgm:t>
        <a:bodyPr/>
        <a:lstStyle/>
        <a:p>
          <a:r>
            <a:rPr lang="en-US"/>
            <a:t>RPi Camera</a:t>
          </a:r>
        </a:p>
      </dgm:t>
    </dgm:pt>
    <dgm:pt modelId="{32E68D2E-399B-4E55-8759-EBC8C63E8DCD}" type="parTrans" cxnId="{4F462B75-0AE9-4AFB-A2A0-D64C497C50B0}">
      <dgm:prSet/>
      <dgm:spPr/>
      <dgm:t>
        <a:bodyPr/>
        <a:lstStyle/>
        <a:p>
          <a:endParaRPr lang="en-US"/>
        </a:p>
      </dgm:t>
    </dgm:pt>
    <dgm:pt modelId="{343D0A71-B9C7-48D8-8703-9819F00088DF}" type="sibTrans" cxnId="{4F462B75-0AE9-4AFB-A2A0-D64C497C50B0}">
      <dgm:prSet/>
      <dgm:spPr/>
      <dgm:t>
        <a:bodyPr/>
        <a:lstStyle/>
        <a:p>
          <a:endParaRPr lang="en-US"/>
        </a:p>
      </dgm:t>
    </dgm:pt>
    <dgm:pt modelId="{93DE39E4-CE33-4EB6-87A1-9F3D600585E8}">
      <dgm:prSet phldrT="[Text]"/>
      <dgm:spPr/>
      <dgm:t>
        <a:bodyPr/>
        <a:lstStyle/>
        <a:p>
          <a:r>
            <a:rPr lang="en-US"/>
            <a:t>Motion detection</a:t>
          </a:r>
        </a:p>
      </dgm:t>
    </dgm:pt>
    <dgm:pt modelId="{EAE261CF-D5CC-48D3-9C48-55C789B2893A}" type="parTrans" cxnId="{812E918B-2E6B-4F76-872A-D1E7CAD553FA}">
      <dgm:prSet/>
      <dgm:spPr/>
      <dgm:t>
        <a:bodyPr/>
        <a:lstStyle/>
        <a:p>
          <a:endParaRPr lang="en-US"/>
        </a:p>
      </dgm:t>
    </dgm:pt>
    <dgm:pt modelId="{D49DBCD7-0B06-45B6-B36B-C5BB3C2AE929}" type="sibTrans" cxnId="{812E918B-2E6B-4F76-872A-D1E7CAD553FA}">
      <dgm:prSet/>
      <dgm:spPr/>
      <dgm:t>
        <a:bodyPr/>
        <a:lstStyle/>
        <a:p>
          <a:endParaRPr lang="en-US"/>
        </a:p>
      </dgm:t>
    </dgm:pt>
    <dgm:pt modelId="{4644A89B-11F9-43D7-A137-247F6E5A7B86}">
      <dgm:prSet phldrT="[Text]"/>
      <dgm:spPr/>
      <dgm:t>
        <a:bodyPr/>
        <a:lstStyle/>
        <a:p>
          <a:r>
            <a:rPr lang="en-US"/>
            <a:t>Video saved on disk, and marked for processing</a:t>
          </a:r>
        </a:p>
      </dgm:t>
    </dgm:pt>
    <dgm:pt modelId="{55D92CD8-F1D9-41F0-B4E6-B756295A887A}" type="parTrans" cxnId="{30AAA413-D370-4CA1-9648-0445E922F6A3}">
      <dgm:prSet/>
      <dgm:spPr/>
      <dgm:t>
        <a:bodyPr/>
        <a:lstStyle/>
        <a:p>
          <a:endParaRPr lang="en-US"/>
        </a:p>
      </dgm:t>
    </dgm:pt>
    <dgm:pt modelId="{A57D3E9B-DA7D-498D-8F80-A0FA81860B9B}" type="sibTrans" cxnId="{30AAA413-D370-4CA1-9648-0445E922F6A3}">
      <dgm:prSet/>
      <dgm:spPr/>
      <dgm:t>
        <a:bodyPr/>
        <a:lstStyle/>
        <a:p>
          <a:endParaRPr lang="en-US"/>
        </a:p>
      </dgm:t>
    </dgm:pt>
    <dgm:pt modelId="{256610A1-42EA-4973-95D2-7648ABA9B40D}">
      <dgm:prSet phldrT="[Text]"/>
      <dgm:spPr/>
      <dgm:t>
        <a:bodyPr/>
        <a:lstStyle/>
        <a:p>
          <a:r>
            <a:rPr lang="en-US"/>
            <a:t>Convert video to still images</a:t>
          </a:r>
        </a:p>
      </dgm:t>
    </dgm:pt>
    <dgm:pt modelId="{C4688FD5-5576-4182-815E-53840F6E2D81}" type="parTrans" cxnId="{C6584700-1E69-49D9-86D7-0E00297032A3}">
      <dgm:prSet/>
      <dgm:spPr/>
      <dgm:t>
        <a:bodyPr/>
        <a:lstStyle/>
        <a:p>
          <a:endParaRPr lang="en-US"/>
        </a:p>
      </dgm:t>
    </dgm:pt>
    <dgm:pt modelId="{E0EAF778-0EA4-437D-B014-6962FB3C6487}" type="sibTrans" cxnId="{C6584700-1E69-49D9-86D7-0E00297032A3}">
      <dgm:prSet/>
      <dgm:spPr/>
      <dgm:t>
        <a:bodyPr/>
        <a:lstStyle/>
        <a:p>
          <a:endParaRPr lang="en-US"/>
        </a:p>
      </dgm:t>
    </dgm:pt>
    <dgm:pt modelId="{0333FC7F-BEE3-4550-A169-DA9753155249}">
      <dgm:prSet phldrT="[Text]"/>
      <dgm:spPr/>
      <dgm:t>
        <a:bodyPr/>
        <a:lstStyle/>
        <a:p>
          <a:r>
            <a:rPr lang="en-US"/>
            <a:t>Extract plates using OpenALPR</a:t>
          </a:r>
        </a:p>
      </dgm:t>
    </dgm:pt>
    <dgm:pt modelId="{CBA759EC-FB06-47C1-A272-C22CD2E1BED4}" type="parTrans" cxnId="{8CBAA85D-0CCB-4BAA-AD9D-92E2873F3FB7}">
      <dgm:prSet/>
      <dgm:spPr/>
      <dgm:t>
        <a:bodyPr/>
        <a:lstStyle/>
        <a:p>
          <a:endParaRPr lang="en-US"/>
        </a:p>
      </dgm:t>
    </dgm:pt>
    <dgm:pt modelId="{CFC87760-9751-4FEF-8DED-98BC5D300C1E}" type="sibTrans" cxnId="{8CBAA85D-0CCB-4BAA-AD9D-92E2873F3FB7}">
      <dgm:prSet/>
      <dgm:spPr/>
      <dgm:t>
        <a:bodyPr/>
        <a:lstStyle/>
        <a:p>
          <a:endParaRPr lang="en-US"/>
        </a:p>
      </dgm:t>
    </dgm:pt>
    <dgm:pt modelId="{44DD5018-485F-4683-A066-B93B52EF652C}">
      <dgm:prSet phldrT="[Text]"/>
      <dgm:spPr/>
      <dgm:t>
        <a:bodyPr/>
        <a:lstStyle/>
        <a:p>
          <a:r>
            <a:rPr lang="en-US"/>
            <a:t>Process marked videos every minute or when idle</a:t>
          </a:r>
        </a:p>
      </dgm:t>
    </dgm:pt>
    <dgm:pt modelId="{4951C39B-E6C1-4BAF-88F0-EE638B421F21}" type="parTrans" cxnId="{8C48BD1B-A6A6-4F87-BA88-D2E4C541F69E}">
      <dgm:prSet/>
      <dgm:spPr/>
      <dgm:t>
        <a:bodyPr/>
        <a:lstStyle/>
        <a:p>
          <a:endParaRPr lang="en-US"/>
        </a:p>
      </dgm:t>
    </dgm:pt>
    <dgm:pt modelId="{74410B25-8C2C-445E-894E-FCCAA808B9ED}" type="sibTrans" cxnId="{8C48BD1B-A6A6-4F87-BA88-D2E4C541F69E}">
      <dgm:prSet/>
      <dgm:spPr/>
      <dgm:t>
        <a:bodyPr/>
        <a:lstStyle/>
        <a:p>
          <a:endParaRPr lang="en-US"/>
        </a:p>
      </dgm:t>
    </dgm:pt>
    <dgm:pt modelId="{4D2D7A7D-E8F8-4060-AF4C-76182E808DDC}">
      <dgm:prSet phldrT="[Text]"/>
      <dgm:spPr/>
      <dgm:t>
        <a:bodyPr/>
        <a:lstStyle/>
        <a:p>
          <a:r>
            <a:rPr lang="en-US"/>
            <a:t>Sort plates by confidence and similarity</a:t>
          </a:r>
        </a:p>
      </dgm:t>
    </dgm:pt>
    <dgm:pt modelId="{07F917BF-EFC8-49DE-84F4-D616390CF468}" type="parTrans" cxnId="{A7D79E04-E60F-40D1-8178-121209362158}">
      <dgm:prSet/>
      <dgm:spPr/>
      <dgm:t>
        <a:bodyPr/>
        <a:lstStyle/>
        <a:p>
          <a:endParaRPr lang="en-US"/>
        </a:p>
      </dgm:t>
    </dgm:pt>
    <dgm:pt modelId="{3B27BFE1-EC36-4997-A679-D9151506E144}" type="sibTrans" cxnId="{A7D79E04-E60F-40D1-8178-121209362158}">
      <dgm:prSet/>
      <dgm:spPr/>
      <dgm:t>
        <a:bodyPr/>
        <a:lstStyle/>
        <a:p>
          <a:endParaRPr lang="en-US"/>
        </a:p>
      </dgm:t>
    </dgm:pt>
    <dgm:pt modelId="{543E9F0B-CF00-43DC-9611-3B8F56BA63A5}">
      <dgm:prSet phldrT="[Text]"/>
      <dgm:spPr/>
      <dgm:t>
        <a:bodyPr/>
        <a:lstStyle/>
        <a:p>
          <a:r>
            <a:rPr lang="en-US"/>
            <a:t>Send local request to database to save plates</a:t>
          </a:r>
        </a:p>
      </dgm:t>
    </dgm:pt>
    <dgm:pt modelId="{3BCA7FF5-0D8F-4354-85E2-C71849409A92}" type="parTrans" cxnId="{2B2849CC-949D-42B0-AE22-2BA43E0339D7}">
      <dgm:prSet/>
      <dgm:spPr/>
      <dgm:t>
        <a:bodyPr/>
        <a:lstStyle/>
        <a:p>
          <a:endParaRPr lang="en-US"/>
        </a:p>
      </dgm:t>
    </dgm:pt>
    <dgm:pt modelId="{7A88B3A1-71DA-4C6C-AB73-288455A1D107}" type="sibTrans" cxnId="{2B2849CC-949D-42B0-AE22-2BA43E0339D7}">
      <dgm:prSet/>
      <dgm:spPr/>
      <dgm:t>
        <a:bodyPr/>
        <a:lstStyle/>
        <a:p>
          <a:endParaRPr lang="en-US"/>
        </a:p>
      </dgm:t>
    </dgm:pt>
    <dgm:pt modelId="{5C9AA3F6-3230-4D32-B704-59E778D1C216}">
      <dgm:prSet phldrT="[Text]"/>
      <dgm:spPr/>
      <dgm:t>
        <a:bodyPr/>
        <a:lstStyle/>
        <a:p>
          <a:r>
            <a:rPr lang="en-US"/>
            <a:t>Hardware image correction</a:t>
          </a:r>
        </a:p>
      </dgm:t>
    </dgm:pt>
    <dgm:pt modelId="{65CB1730-812A-446C-9FE0-8A7743B4A6F8}" type="parTrans" cxnId="{723B3F6F-9C0D-4BD4-9D06-68A73CB72D80}">
      <dgm:prSet/>
      <dgm:spPr/>
      <dgm:t>
        <a:bodyPr/>
        <a:lstStyle/>
        <a:p>
          <a:endParaRPr lang="en-US"/>
        </a:p>
      </dgm:t>
    </dgm:pt>
    <dgm:pt modelId="{CDCD8441-024E-4E92-8408-F5F736C07175}" type="sibTrans" cxnId="{723B3F6F-9C0D-4BD4-9D06-68A73CB72D80}">
      <dgm:prSet/>
      <dgm:spPr/>
      <dgm:t>
        <a:bodyPr/>
        <a:lstStyle/>
        <a:p>
          <a:endParaRPr lang="en-US"/>
        </a:p>
      </dgm:t>
    </dgm:pt>
    <dgm:pt modelId="{D02FE2C9-5EB0-4F4A-9F66-165E3E35D72F}" type="pres">
      <dgm:prSet presAssocID="{8CCF75E3-BD2B-4BEC-9A9C-881EC1DDEADD}" presName="Name0" presStyleCnt="0">
        <dgm:presLayoutVars>
          <dgm:dir/>
          <dgm:resizeHandles val="exact"/>
        </dgm:presLayoutVars>
      </dgm:prSet>
      <dgm:spPr/>
    </dgm:pt>
    <dgm:pt modelId="{E18AF94E-1BE1-417B-B5DD-FB211898ECE7}" type="pres">
      <dgm:prSet presAssocID="{CBD5BFE7-E13F-49D5-A494-945C40CDFEBC}" presName="node" presStyleLbl="node1" presStyleIdx="0" presStyleCnt="9">
        <dgm:presLayoutVars>
          <dgm:bulletEnabled val="1"/>
        </dgm:presLayoutVars>
      </dgm:prSet>
      <dgm:spPr/>
    </dgm:pt>
    <dgm:pt modelId="{28FF8F77-7B37-47BC-A77E-3926B99B22CC}" type="pres">
      <dgm:prSet presAssocID="{343D0A71-B9C7-48D8-8703-9819F00088DF}" presName="sibTrans" presStyleLbl="sibTrans1D1" presStyleIdx="0" presStyleCnt="8"/>
      <dgm:spPr/>
    </dgm:pt>
    <dgm:pt modelId="{3FA48A7E-333E-4D7E-B5E5-D06A9F2392F9}" type="pres">
      <dgm:prSet presAssocID="{343D0A71-B9C7-48D8-8703-9819F00088DF}" presName="connectorText" presStyleLbl="sibTrans1D1" presStyleIdx="0" presStyleCnt="8"/>
      <dgm:spPr/>
    </dgm:pt>
    <dgm:pt modelId="{B0FABA57-E45F-461B-8AA8-4B15D3C7DE18}" type="pres">
      <dgm:prSet presAssocID="{5C9AA3F6-3230-4D32-B704-59E778D1C216}" presName="node" presStyleLbl="node1" presStyleIdx="1" presStyleCnt="9">
        <dgm:presLayoutVars>
          <dgm:bulletEnabled val="1"/>
        </dgm:presLayoutVars>
      </dgm:prSet>
      <dgm:spPr/>
    </dgm:pt>
    <dgm:pt modelId="{EFBA3F15-D2FC-40C8-944B-6A9484ECE7D2}" type="pres">
      <dgm:prSet presAssocID="{CDCD8441-024E-4E92-8408-F5F736C07175}" presName="sibTrans" presStyleLbl="sibTrans1D1" presStyleIdx="1" presStyleCnt="8"/>
      <dgm:spPr/>
    </dgm:pt>
    <dgm:pt modelId="{9230B98F-CD86-49C9-95E0-8344F38687FC}" type="pres">
      <dgm:prSet presAssocID="{CDCD8441-024E-4E92-8408-F5F736C07175}" presName="connectorText" presStyleLbl="sibTrans1D1" presStyleIdx="1" presStyleCnt="8"/>
      <dgm:spPr/>
    </dgm:pt>
    <dgm:pt modelId="{1444E5C1-5CE8-415D-A34E-C2DE4DAB54C6}" type="pres">
      <dgm:prSet presAssocID="{93DE39E4-CE33-4EB6-87A1-9F3D600585E8}" presName="node" presStyleLbl="node1" presStyleIdx="2" presStyleCnt="9">
        <dgm:presLayoutVars>
          <dgm:bulletEnabled val="1"/>
        </dgm:presLayoutVars>
      </dgm:prSet>
      <dgm:spPr/>
    </dgm:pt>
    <dgm:pt modelId="{154BC266-4E79-4068-8D56-6E54B33D91CF}" type="pres">
      <dgm:prSet presAssocID="{D49DBCD7-0B06-45B6-B36B-C5BB3C2AE929}" presName="sibTrans" presStyleLbl="sibTrans1D1" presStyleIdx="2" presStyleCnt="8"/>
      <dgm:spPr/>
    </dgm:pt>
    <dgm:pt modelId="{CC910586-6E98-40ED-A786-A4784213C1CA}" type="pres">
      <dgm:prSet presAssocID="{D49DBCD7-0B06-45B6-B36B-C5BB3C2AE929}" presName="connectorText" presStyleLbl="sibTrans1D1" presStyleIdx="2" presStyleCnt="8"/>
      <dgm:spPr/>
    </dgm:pt>
    <dgm:pt modelId="{0E3EC701-EC68-4CD8-8C2D-2AB107D248DF}" type="pres">
      <dgm:prSet presAssocID="{4644A89B-11F9-43D7-A137-247F6E5A7B86}" presName="node" presStyleLbl="node1" presStyleIdx="3" presStyleCnt="9">
        <dgm:presLayoutVars>
          <dgm:bulletEnabled val="1"/>
        </dgm:presLayoutVars>
      </dgm:prSet>
      <dgm:spPr/>
    </dgm:pt>
    <dgm:pt modelId="{724BE910-27F6-4D88-BEC0-185AACAA3FE1}" type="pres">
      <dgm:prSet presAssocID="{A57D3E9B-DA7D-498D-8F80-A0FA81860B9B}" presName="sibTrans" presStyleLbl="sibTrans1D1" presStyleIdx="3" presStyleCnt="8"/>
      <dgm:spPr/>
    </dgm:pt>
    <dgm:pt modelId="{A5F9ED21-6C46-4899-93F8-A8FE6765E534}" type="pres">
      <dgm:prSet presAssocID="{A57D3E9B-DA7D-498D-8F80-A0FA81860B9B}" presName="connectorText" presStyleLbl="sibTrans1D1" presStyleIdx="3" presStyleCnt="8"/>
      <dgm:spPr/>
    </dgm:pt>
    <dgm:pt modelId="{ACE5BD62-34F3-4571-A64E-35D939C5AC89}" type="pres">
      <dgm:prSet presAssocID="{44DD5018-485F-4683-A066-B93B52EF652C}" presName="node" presStyleLbl="node1" presStyleIdx="4" presStyleCnt="9">
        <dgm:presLayoutVars>
          <dgm:bulletEnabled val="1"/>
        </dgm:presLayoutVars>
      </dgm:prSet>
      <dgm:spPr/>
    </dgm:pt>
    <dgm:pt modelId="{01D48C3B-DD44-4527-A0D3-545F6A4920A6}" type="pres">
      <dgm:prSet presAssocID="{74410B25-8C2C-445E-894E-FCCAA808B9ED}" presName="sibTrans" presStyleLbl="sibTrans1D1" presStyleIdx="4" presStyleCnt="8"/>
      <dgm:spPr/>
    </dgm:pt>
    <dgm:pt modelId="{E0B661C2-0355-4E75-9DBE-6641C57B6241}" type="pres">
      <dgm:prSet presAssocID="{74410B25-8C2C-445E-894E-FCCAA808B9ED}" presName="connectorText" presStyleLbl="sibTrans1D1" presStyleIdx="4" presStyleCnt="8"/>
      <dgm:spPr/>
    </dgm:pt>
    <dgm:pt modelId="{B3BAB505-8F1C-469A-98E2-1F404D1BD296}" type="pres">
      <dgm:prSet presAssocID="{256610A1-42EA-4973-95D2-7648ABA9B40D}" presName="node" presStyleLbl="node1" presStyleIdx="5" presStyleCnt="9">
        <dgm:presLayoutVars>
          <dgm:bulletEnabled val="1"/>
        </dgm:presLayoutVars>
      </dgm:prSet>
      <dgm:spPr/>
    </dgm:pt>
    <dgm:pt modelId="{EA2F0556-4EAF-49B7-964A-E4BEFB399909}" type="pres">
      <dgm:prSet presAssocID="{E0EAF778-0EA4-437D-B014-6962FB3C6487}" presName="sibTrans" presStyleLbl="sibTrans1D1" presStyleIdx="5" presStyleCnt="8"/>
      <dgm:spPr/>
    </dgm:pt>
    <dgm:pt modelId="{4C1BF278-6DCC-4304-ACE1-DBB009E2C25B}" type="pres">
      <dgm:prSet presAssocID="{E0EAF778-0EA4-437D-B014-6962FB3C6487}" presName="connectorText" presStyleLbl="sibTrans1D1" presStyleIdx="5" presStyleCnt="8"/>
      <dgm:spPr/>
    </dgm:pt>
    <dgm:pt modelId="{68FAD16A-BA96-424E-BABE-9D6B5C8310DF}" type="pres">
      <dgm:prSet presAssocID="{0333FC7F-BEE3-4550-A169-DA9753155249}" presName="node" presStyleLbl="node1" presStyleIdx="6" presStyleCnt="9">
        <dgm:presLayoutVars>
          <dgm:bulletEnabled val="1"/>
        </dgm:presLayoutVars>
      </dgm:prSet>
      <dgm:spPr/>
    </dgm:pt>
    <dgm:pt modelId="{BE47F647-0FB1-4937-A47A-E6ED3FFAA060}" type="pres">
      <dgm:prSet presAssocID="{CFC87760-9751-4FEF-8DED-98BC5D300C1E}" presName="sibTrans" presStyleLbl="sibTrans1D1" presStyleIdx="6" presStyleCnt="8"/>
      <dgm:spPr/>
    </dgm:pt>
    <dgm:pt modelId="{2935FD0E-0221-4804-8150-48D027D13205}" type="pres">
      <dgm:prSet presAssocID="{CFC87760-9751-4FEF-8DED-98BC5D300C1E}" presName="connectorText" presStyleLbl="sibTrans1D1" presStyleIdx="6" presStyleCnt="8"/>
      <dgm:spPr/>
    </dgm:pt>
    <dgm:pt modelId="{905E7118-F6CB-4B53-904B-F5E9E49217BA}" type="pres">
      <dgm:prSet presAssocID="{4D2D7A7D-E8F8-4060-AF4C-76182E808DDC}" presName="node" presStyleLbl="node1" presStyleIdx="7" presStyleCnt="9">
        <dgm:presLayoutVars>
          <dgm:bulletEnabled val="1"/>
        </dgm:presLayoutVars>
      </dgm:prSet>
      <dgm:spPr/>
    </dgm:pt>
    <dgm:pt modelId="{5B7E8569-404D-44FE-B92D-09C04973BABF}" type="pres">
      <dgm:prSet presAssocID="{3B27BFE1-EC36-4997-A679-D9151506E144}" presName="sibTrans" presStyleLbl="sibTrans1D1" presStyleIdx="7" presStyleCnt="8"/>
      <dgm:spPr/>
    </dgm:pt>
    <dgm:pt modelId="{3CB3CA46-8C21-4DC5-A3D5-84D6C702A81D}" type="pres">
      <dgm:prSet presAssocID="{3B27BFE1-EC36-4997-A679-D9151506E144}" presName="connectorText" presStyleLbl="sibTrans1D1" presStyleIdx="7" presStyleCnt="8"/>
      <dgm:spPr/>
    </dgm:pt>
    <dgm:pt modelId="{58C59DFC-7F3B-4256-BFA2-CC77C247A583}" type="pres">
      <dgm:prSet presAssocID="{543E9F0B-CF00-43DC-9611-3B8F56BA63A5}" presName="node" presStyleLbl="node1" presStyleIdx="8" presStyleCnt="9">
        <dgm:presLayoutVars>
          <dgm:bulletEnabled val="1"/>
        </dgm:presLayoutVars>
      </dgm:prSet>
      <dgm:spPr/>
    </dgm:pt>
  </dgm:ptLst>
  <dgm:cxnLst>
    <dgm:cxn modelId="{C6584700-1E69-49D9-86D7-0E00297032A3}" srcId="{8CCF75E3-BD2B-4BEC-9A9C-881EC1DDEADD}" destId="{256610A1-42EA-4973-95D2-7648ABA9B40D}" srcOrd="5" destOrd="0" parTransId="{C4688FD5-5576-4182-815E-53840F6E2D81}" sibTransId="{E0EAF778-0EA4-437D-B014-6962FB3C6487}"/>
    <dgm:cxn modelId="{A7D79E04-E60F-40D1-8178-121209362158}" srcId="{8CCF75E3-BD2B-4BEC-9A9C-881EC1DDEADD}" destId="{4D2D7A7D-E8F8-4060-AF4C-76182E808DDC}" srcOrd="7" destOrd="0" parTransId="{07F917BF-EFC8-49DE-84F4-D616390CF468}" sibTransId="{3B27BFE1-EC36-4997-A679-D9151506E144}"/>
    <dgm:cxn modelId="{FB5E5611-E97B-4ED2-9F87-B0DE5EEAFEAA}" type="presOf" srcId="{D49DBCD7-0B06-45B6-B36B-C5BB3C2AE929}" destId="{CC910586-6E98-40ED-A786-A4784213C1CA}" srcOrd="1" destOrd="0" presId="urn:microsoft.com/office/officeart/2005/8/layout/bProcess3"/>
    <dgm:cxn modelId="{30AAA413-D370-4CA1-9648-0445E922F6A3}" srcId="{8CCF75E3-BD2B-4BEC-9A9C-881EC1DDEADD}" destId="{4644A89B-11F9-43D7-A137-247F6E5A7B86}" srcOrd="3" destOrd="0" parTransId="{55D92CD8-F1D9-41F0-B4E6-B756295A887A}" sibTransId="{A57D3E9B-DA7D-498D-8F80-A0FA81860B9B}"/>
    <dgm:cxn modelId="{8C550015-B810-4090-A5E3-10873F58C504}" type="presOf" srcId="{CDCD8441-024E-4E92-8408-F5F736C07175}" destId="{9230B98F-CD86-49C9-95E0-8344F38687FC}" srcOrd="1" destOrd="0" presId="urn:microsoft.com/office/officeart/2005/8/layout/bProcess3"/>
    <dgm:cxn modelId="{B9F39218-8452-4DB6-9771-15ABC8A656DF}" type="presOf" srcId="{93DE39E4-CE33-4EB6-87A1-9F3D600585E8}" destId="{1444E5C1-5CE8-415D-A34E-C2DE4DAB54C6}" srcOrd="0" destOrd="0" presId="urn:microsoft.com/office/officeart/2005/8/layout/bProcess3"/>
    <dgm:cxn modelId="{F32F0419-FC25-496D-B4E9-E0EE81701963}" type="presOf" srcId="{3B27BFE1-EC36-4997-A679-D9151506E144}" destId="{3CB3CA46-8C21-4DC5-A3D5-84D6C702A81D}" srcOrd="1" destOrd="0" presId="urn:microsoft.com/office/officeart/2005/8/layout/bProcess3"/>
    <dgm:cxn modelId="{8C48BD1B-A6A6-4F87-BA88-D2E4C541F69E}" srcId="{8CCF75E3-BD2B-4BEC-9A9C-881EC1DDEADD}" destId="{44DD5018-485F-4683-A066-B93B52EF652C}" srcOrd="4" destOrd="0" parTransId="{4951C39B-E6C1-4BAF-88F0-EE638B421F21}" sibTransId="{74410B25-8C2C-445E-894E-FCCAA808B9ED}"/>
    <dgm:cxn modelId="{F4DF631C-60A4-4ABB-A648-2602B4739EE5}" type="presOf" srcId="{E0EAF778-0EA4-437D-B014-6962FB3C6487}" destId="{EA2F0556-4EAF-49B7-964A-E4BEFB399909}" srcOrd="0" destOrd="0" presId="urn:microsoft.com/office/officeart/2005/8/layout/bProcess3"/>
    <dgm:cxn modelId="{8CBAA85D-0CCB-4BAA-AD9D-92E2873F3FB7}" srcId="{8CCF75E3-BD2B-4BEC-9A9C-881EC1DDEADD}" destId="{0333FC7F-BEE3-4550-A169-DA9753155249}" srcOrd="6" destOrd="0" parTransId="{CBA759EC-FB06-47C1-A272-C22CD2E1BED4}" sibTransId="{CFC87760-9751-4FEF-8DED-98BC5D300C1E}"/>
    <dgm:cxn modelId="{81FB6361-33DB-4B95-B699-B9BDD56B32F7}" type="presOf" srcId="{E0EAF778-0EA4-437D-B014-6962FB3C6487}" destId="{4C1BF278-6DCC-4304-ACE1-DBB009E2C25B}" srcOrd="1" destOrd="0" presId="urn:microsoft.com/office/officeart/2005/8/layout/bProcess3"/>
    <dgm:cxn modelId="{D0EA6B67-4CD9-41EF-9F65-626A003A3893}" type="presOf" srcId="{CFC87760-9751-4FEF-8DED-98BC5D300C1E}" destId="{2935FD0E-0221-4804-8150-48D027D13205}" srcOrd="1" destOrd="0" presId="urn:microsoft.com/office/officeart/2005/8/layout/bProcess3"/>
    <dgm:cxn modelId="{28BA746B-5543-42D9-8DBB-C47898A6DEF8}" type="presOf" srcId="{D49DBCD7-0B06-45B6-B36B-C5BB3C2AE929}" destId="{154BC266-4E79-4068-8D56-6E54B33D91CF}" srcOrd="0" destOrd="0" presId="urn:microsoft.com/office/officeart/2005/8/layout/bProcess3"/>
    <dgm:cxn modelId="{3BD2FE4C-7A56-407C-905F-2DA8098CC635}" type="presOf" srcId="{256610A1-42EA-4973-95D2-7648ABA9B40D}" destId="{B3BAB505-8F1C-469A-98E2-1F404D1BD296}" srcOrd="0" destOrd="0" presId="urn:microsoft.com/office/officeart/2005/8/layout/bProcess3"/>
    <dgm:cxn modelId="{2F835F4E-6651-4576-8CC5-703F4A8B2318}" type="presOf" srcId="{3B27BFE1-EC36-4997-A679-D9151506E144}" destId="{5B7E8569-404D-44FE-B92D-09C04973BABF}" srcOrd="0" destOrd="0" presId="urn:microsoft.com/office/officeart/2005/8/layout/bProcess3"/>
    <dgm:cxn modelId="{68E2986E-0DE1-406A-9F48-B13AD4937D83}" type="presOf" srcId="{4644A89B-11F9-43D7-A137-247F6E5A7B86}" destId="{0E3EC701-EC68-4CD8-8C2D-2AB107D248DF}" srcOrd="0" destOrd="0" presId="urn:microsoft.com/office/officeart/2005/8/layout/bProcess3"/>
    <dgm:cxn modelId="{723B3F6F-9C0D-4BD4-9D06-68A73CB72D80}" srcId="{8CCF75E3-BD2B-4BEC-9A9C-881EC1DDEADD}" destId="{5C9AA3F6-3230-4D32-B704-59E778D1C216}" srcOrd="1" destOrd="0" parTransId="{65CB1730-812A-446C-9FE0-8A7743B4A6F8}" sibTransId="{CDCD8441-024E-4E92-8408-F5F736C07175}"/>
    <dgm:cxn modelId="{42286A51-DEEB-40D8-8B33-664E9665342D}" type="presOf" srcId="{4D2D7A7D-E8F8-4060-AF4C-76182E808DDC}" destId="{905E7118-F6CB-4B53-904B-F5E9E49217BA}" srcOrd="0" destOrd="0" presId="urn:microsoft.com/office/officeart/2005/8/layout/bProcess3"/>
    <dgm:cxn modelId="{4F462B75-0AE9-4AFB-A2A0-D64C497C50B0}" srcId="{8CCF75E3-BD2B-4BEC-9A9C-881EC1DDEADD}" destId="{CBD5BFE7-E13F-49D5-A494-945C40CDFEBC}" srcOrd="0" destOrd="0" parTransId="{32E68D2E-399B-4E55-8759-EBC8C63E8DCD}" sibTransId="{343D0A71-B9C7-48D8-8703-9819F00088DF}"/>
    <dgm:cxn modelId="{50AF9F77-A841-4413-9F1E-1AF2F8AE5237}" type="presOf" srcId="{343D0A71-B9C7-48D8-8703-9819F00088DF}" destId="{3FA48A7E-333E-4D7E-B5E5-D06A9F2392F9}" srcOrd="1" destOrd="0" presId="urn:microsoft.com/office/officeart/2005/8/layout/bProcess3"/>
    <dgm:cxn modelId="{812E918B-2E6B-4F76-872A-D1E7CAD553FA}" srcId="{8CCF75E3-BD2B-4BEC-9A9C-881EC1DDEADD}" destId="{93DE39E4-CE33-4EB6-87A1-9F3D600585E8}" srcOrd="2" destOrd="0" parTransId="{EAE261CF-D5CC-48D3-9C48-55C789B2893A}" sibTransId="{D49DBCD7-0B06-45B6-B36B-C5BB3C2AE929}"/>
    <dgm:cxn modelId="{4F11A88C-4A8B-4DA3-B8B4-4D003886841B}" type="presOf" srcId="{343D0A71-B9C7-48D8-8703-9819F00088DF}" destId="{28FF8F77-7B37-47BC-A77E-3926B99B22CC}" srcOrd="0" destOrd="0" presId="urn:microsoft.com/office/officeart/2005/8/layout/bProcess3"/>
    <dgm:cxn modelId="{F217B08F-A4A5-4768-94BB-578D47B09D28}" type="presOf" srcId="{5C9AA3F6-3230-4D32-B704-59E778D1C216}" destId="{B0FABA57-E45F-461B-8AA8-4B15D3C7DE18}" srcOrd="0" destOrd="0" presId="urn:microsoft.com/office/officeart/2005/8/layout/bProcess3"/>
    <dgm:cxn modelId="{C4BE409F-9728-42D2-9F92-6F10A35DD6CC}" type="presOf" srcId="{8CCF75E3-BD2B-4BEC-9A9C-881EC1DDEADD}" destId="{D02FE2C9-5EB0-4F4A-9F66-165E3E35D72F}" srcOrd="0" destOrd="0" presId="urn:microsoft.com/office/officeart/2005/8/layout/bProcess3"/>
    <dgm:cxn modelId="{2DB7DFAA-4AD8-4BC1-B574-296AFFC3CD7D}" type="presOf" srcId="{CBD5BFE7-E13F-49D5-A494-945C40CDFEBC}" destId="{E18AF94E-1BE1-417B-B5DD-FB211898ECE7}" srcOrd="0" destOrd="0" presId="urn:microsoft.com/office/officeart/2005/8/layout/bProcess3"/>
    <dgm:cxn modelId="{A624B3AC-16B3-464B-9466-3DBCAA2712C1}" type="presOf" srcId="{74410B25-8C2C-445E-894E-FCCAA808B9ED}" destId="{01D48C3B-DD44-4527-A0D3-545F6A4920A6}" srcOrd="0" destOrd="0" presId="urn:microsoft.com/office/officeart/2005/8/layout/bProcess3"/>
    <dgm:cxn modelId="{AE5B64B0-4377-4583-937F-EE45F4CA8279}" type="presOf" srcId="{44DD5018-485F-4683-A066-B93B52EF652C}" destId="{ACE5BD62-34F3-4571-A64E-35D939C5AC89}" srcOrd="0" destOrd="0" presId="urn:microsoft.com/office/officeart/2005/8/layout/bProcess3"/>
    <dgm:cxn modelId="{C5E6C6B4-1E64-4939-A551-B5813347FAD9}" type="presOf" srcId="{543E9F0B-CF00-43DC-9611-3B8F56BA63A5}" destId="{58C59DFC-7F3B-4256-BFA2-CC77C247A583}" srcOrd="0" destOrd="0" presId="urn:microsoft.com/office/officeart/2005/8/layout/bProcess3"/>
    <dgm:cxn modelId="{AF1C16B6-9B93-46B6-8E19-8C5B2CABC00E}" type="presOf" srcId="{A57D3E9B-DA7D-498D-8F80-A0FA81860B9B}" destId="{A5F9ED21-6C46-4899-93F8-A8FE6765E534}" srcOrd="1" destOrd="0" presId="urn:microsoft.com/office/officeart/2005/8/layout/bProcess3"/>
    <dgm:cxn modelId="{800704C0-3C3E-4F0D-A9E9-0E747EA1E1F6}" type="presOf" srcId="{CFC87760-9751-4FEF-8DED-98BC5D300C1E}" destId="{BE47F647-0FB1-4937-A47A-E6ED3FFAA060}" srcOrd="0" destOrd="0" presId="urn:microsoft.com/office/officeart/2005/8/layout/bProcess3"/>
    <dgm:cxn modelId="{DC9FFEC8-7726-426D-9374-BBC56739B152}" type="presOf" srcId="{74410B25-8C2C-445E-894E-FCCAA808B9ED}" destId="{E0B661C2-0355-4E75-9DBE-6641C57B6241}" srcOrd="1" destOrd="0" presId="urn:microsoft.com/office/officeart/2005/8/layout/bProcess3"/>
    <dgm:cxn modelId="{2B2849CC-949D-42B0-AE22-2BA43E0339D7}" srcId="{8CCF75E3-BD2B-4BEC-9A9C-881EC1DDEADD}" destId="{543E9F0B-CF00-43DC-9611-3B8F56BA63A5}" srcOrd="8" destOrd="0" parTransId="{3BCA7FF5-0D8F-4354-85E2-C71849409A92}" sibTransId="{7A88B3A1-71DA-4C6C-AB73-288455A1D107}"/>
    <dgm:cxn modelId="{1CE16CDC-AEFC-4279-9FA5-33B70F2EB02E}" type="presOf" srcId="{0333FC7F-BEE3-4550-A169-DA9753155249}" destId="{68FAD16A-BA96-424E-BABE-9D6B5C8310DF}" srcOrd="0" destOrd="0" presId="urn:microsoft.com/office/officeart/2005/8/layout/bProcess3"/>
    <dgm:cxn modelId="{959837E2-BD3D-48E6-85E7-31D44567D898}" type="presOf" srcId="{CDCD8441-024E-4E92-8408-F5F736C07175}" destId="{EFBA3F15-D2FC-40C8-944B-6A9484ECE7D2}" srcOrd="0" destOrd="0" presId="urn:microsoft.com/office/officeart/2005/8/layout/bProcess3"/>
    <dgm:cxn modelId="{786E6AEC-4A32-4591-A286-86311BF39F9C}" type="presOf" srcId="{A57D3E9B-DA7D-498D-8F80-A0FA81860B9B}" destId="{724BE910-27F6-4D88-BEC0-185AACAA3FE1}" srcOrd="0" destOrd="0" presId="urn:microsoft.com/office/officeart/2005/8/layout/bProcess3"/>
    <dgm:cxn modelId="{2C7AF537-92F9-4AE4-AE35-C4CD7E331F66}" type="presParOf" srcId="{D02FE2C9-5EB0-4F4A-9F66-165E3E35D72F}" destId="{E18AF94E-1BE1-417B-B5DD-FB211898ECE7}" srcOrd="0" destOrd="0" presId="urn:microsoft.com/office/officeart/2005/8/layout/bProcess3"/>
    <dgm:cxn modelId="{2704C410-BDCF-4888-82C0-DC25405F954D}" type="presParOf" srcId="{D02FE2C9-5EB0-4F4A-9F66-165E3E35D72F}" destId="{28FF8F77-7B37-47BC-A77E-3926B99B22CC}" srcOrd="1" destOrd="0" presId="urn:microsoft.com/office/officeart/2005/8/layout/bProcess3"/>
    <dgm:cxn modelId="{4BB14385-6391-43C7-BB19-3AEF971DA55F}" type="presParOf" srcId="{28FF8F77-7B37-47BC-A77E-3926B99B22CC}" destId="{3FA48A7E-333E-4D7E-B5E5-D06A9F2392F9}" srcOrd="0" destOrd="0" presId="urn:microsoft.com/office/officeart/2005/8/layout/bProcess3"/>
    <dgm:cxn modelId="{6956B60F-DDE5-4529-95C3-1A62FBA14203}" type="presParOf" srcId="{D02FE2C9-5EB0-4F4A-9F66-165E3E35D72F}" destId="{B0FABA57-E45F-461B-8AA8-4B15D3C7DE18}" srcOrd="2" destOrd="0" presId="urn:microsoft.com/office/officeart/2005/8/layout/bProcess3"/>
    <dgm:cxn modelId="{7B2AE711-486F-495D-B5C4-70EE6755F5ED}" type="presParOf" srcId="{D02FE2C9-5EB0-4F4A-9F66-165E3E35D72F}" destId="{EFBA3F15-D2FC-40C8-944B-6A9484ECE7D2}" srcOrd="3" destOrd="0" presId="urn:microsoft.com/office/officeart/2005/8/layout/bProcess3"/>
    <dgm:cxn modelId="{1652AFAB-008C-4511-92D8-CC8B02748F32}" type="presParOf" srcId="{EFBA3F15-D2FC-40C8-944B-6A9484ECE7D2}" destId="{9230B98F-CD86-49C9-95E0-8344F38687FC}" srcOrd="0" destOrd="0" presId="urn:microsoft.com/office/officeart/2005/8/layout/bProcess3"/>
    <dgm:cxn modelId="{5F76C93D-F202-4490-B1F6-31798D4F5640}" type="presParOf" srcId="{D02FE2C9-5EB0-4F4A-9F66-165E3E35D72F}" destId="{1444E5C1-5CE8-415D-A34E-C2DE4DAB54C6}" srcOrd="4" destOrd="0" presId="urn:microsoft.com/office/officeart/2005/8/layout/bProcess3"/>
    <dgm:cxn modelId="{97912C6A-9821-4B35-8D32-D5462A78757C}" type="presParOf" srcId="{D02FE2C9-5EB0-4F4A-9F66-165E3E35D72F}" destId="{154BC266-4E79-4068-8D56-6E54B33D91CF}" srcOrd="5" destOrd="0" presId="urn:microsoft.com/office/officeart/2005/8/layout/bProcess3"/>
    <dgm:cxn modelId="{0A023EC9-0F29-4072-BF26-E66F3EA4BB0B}" type="presParOf" srcId="{154BC266-4E79-4068-8D56-6E54B33D91CF}" destId="{CC910586-6E98-40ED-A786-A4784213C1CA}" srcOrd="0" destOrd="0" presId="urn:microsoft.com/office/officeart/2005/8/layout/bProcess3"/>
    <dgm:cxn modelId="{8BAF59D2-E050-4200-9EA9-2EEF4346E911}" type="presParOf" srcId="{D02FE2C9-5EB0-4F4A-9F66-165E3E35D72F}" destId="{0E3EC701-EC68-4CD8-8C2D-2AB107D248DF}" srcOrd="6" destOrd="0" presId="urn:microsoft.com/office/officeart/2005/8/layout/bProcess3"/>
    <dgm:cxn modelId="{4A73134A-1234-402B-BA25-5DDA2ACF33E2}" type="presParOf" srcId="{D02FE2C9-5EB0-4F4A-9F66-165E3E35D72F}" destId="{724BE910-27F6-4D88-BEC0-185AACAA3FE1}" srcOrd="7" destOrd="0" presId="urn:microsoft.com/office/officeart/2005/8/layout/bProcess3"/>
    <dgm:cxn modelId="{6C743804-8093-4A2B-B099-478D22B71BFC}" type="presParOf" srcId="{724BE910-27F6-4D88-BEC0-185AACAA3FE1}" destId="{A5F9ED21-6C46-4899-93F8-A8FE6765E534}" srcOrd="0" destOrd="0" presId="urn:microsoft.com/office/officeart/2005/8/layout/bProcess3"/>
    <dgm:cxn modelId="{8BB5EB70-91AE-4458-A402-C89C4FE56C98}" type="presParOf" srcId="{D02FE2C9-5EB0-4F4A-9F66-165E3E35D72F}" destId="{ACE5BD62-34F3-4571-A64E-35D939C5AC89}" srcOrd="8" destOrd="0" presId="urn:microsoft.com/office/officeart/2005/8/layout/bProcess3"/>
    <dgm:cxn modelId="{C7FD3969-DD91-43D6-A106-E644E14424EB}" type="presParOf" srcId="{D02FE2C9-5EB0-4F4A-9F66-165E3E35D72F}" destId="{01D48C3B-DD44-4527-A0D3-545F6A4920A6}" srcOrd="9" destOrd="0" presId="urn:microsoft.com/office/officeart/2005/8/layout/bProcess3"/>
    <dgm:cxn modelId="{F32E8497-1F03-4E33-A596-F8858C2DCBBD}" type="presParOf" srcId="{01D48C3B-DD44-4527-A0D3-545F6A4920A6}" destId="{E0B661C2-0355-4E75-9DBE-6641C57B6241}" srcOrd="0" destOrd="0" presId="urn:microsoft.com/office/officeart/2005/8/layout/bProcess3"/>
    <dgm:cxn modelId="{C67B6CC9-4C54-44DF-B20D-5D6B3C9BF57C}" type="presParOf" srcId="{D02FE2C9-5EB0-4F4A-9F66-165E3E35D72F}" destId="{B3BAB505-8F1C-469A-98E2-1F404D1BD296}" srcOrd="10" destOrd="0" presId="urn:microsoft.com/office/officeart/2005/8/layout/bProcess3"/>
    <dgm:cxn modelId="{8C2F6E61-9ED9-4A0D-B97E-9F9AA42C41A7}" type="presParOf" srcId="{D02FE2C9-5EB0-4F4A-9F66-165E3E35D72F}" destId="{EA2F0556-4EAF-49B7-964A-E4BEFB399909}" srcOrd="11" destOrd="0" presId="urn:microsoft.com/office/officeart/2005/8/layout/bProcess3"/>
    <dgm:cxn modelId="{02700E45-4185-4030-BAEE-F9CAA68BF138}" type="presParOf" srcId="{EA2F0556-4EAF-49B7-964A-E4BEFB399909}" destId="{4C1BF278-6DCC-4304-ACE1-DBB009E2C25B}" srcOrd="0" destOrd="0" presId="urn:microsoft.com/office/officeart/2005/8/layout/bProcess3"/>
    <dgm:cxn modelId="{596E2497-3A1B-4440-B56E-87407436FB92}" type="presParOf" srcId="{D02FE2C9-5EB0-4F4A-9F66-165E3E35D72F}" destId="{68FAD16A-BA96-424E-BABE-9D6B5C8310DF}" srcOrd="12" destOrd="0" presId="urn:microsoft.com/office/officeart/2005/8/layout/bProcess3"/>
    <dgm:cxn modelId="{D5680730-B02E-41EB-85BF-06FE7B5173C4}" type="presParOf" srcId="{D02FE2C9-5EB0-4F4A-9F66-165E3E35D72F}" destId="{BE47F647-0FB1-4937-A47A-E6ED3FFAA060}" srcOrd="13" destOrd="0" presId="urn:microsoft.com/office/officeart/2005/8/layout/bProcess3"/>
    <dgm:cxn modelId="{72FB9E8A-D71F-48A2-9B7E-6D49A50E4423}" type="presParOf" srcId="{BE47F647-0FB1-4937-A47A-E6ED3FFAA060}" destId="{2935FD0E-0221-4804-8150-48D027D13205}" srcOrd="0" destOrd="0" presId="urn:microsoft.com/office/officeart/2005/8/layout/bProcess3"/>
    <dgm:cxn modelId="{9BDA8406-66F6-4399-8785-FF2B22833108}" type="presParOf" srcId="{D02FE2C9-5EB0-4F4A-9F66-165E3E35D72F}" destId="{905E7118-F6CB-4B53-904B-F5E9E49217BA}" srcOrd="14" destOrd="0" presId="urn:microsoft.com/office/officeart/2005/8/layout/bProcess3"/>
    <dgm:cxn modelId="{7BC7C292-1E18-4E6F-8B2B-D15425903B33}" type="presParOf" srcId="{D02FE2C9-5EB0-4F4A-9F66-165E3E35D72F}" destId="{5B7E8569-404D-44FE-B92D-09C04973BABF}" srcOrd="15" destOrd="0" presId="urn:microsoft.com/office/officeart/2005/8/layout/bProcess3"/>
    <dgm:cxn modelId="{62CDB387-6F00-4581-928A-131243E0C987}" type="presParOf" srcId="{5B7E8569-404D-44FE-B92D-09C04973BABF}" destId="{3CB3CA46-8C21-4DC5-A3D5-84D6C702A81D}" srcOrd="0" destOrd="0" presId="urn:microsoft.com/office/officeart/2005/8/layout/bProcess3"/>
    <dgm:cxn modelId="{8097BC53-E92D-4C21-BB3E-8CD306E7D920}" type="presParOf" srcId="{D02FE2C9-5EB0-4F4A-9F66-165E3E35D72F}" destId="{58C59DFC-7F3B-4256-BFA2-CC77C247A583}" srcOrd="16" destOrd="0" presId="urn:microsoft.com/office/officeart/2005/8/layout/bProcess3"/>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7B636A0-1EFF-498D-A986-FFC0D7E52D3B}" type="doc">
      <dgm:prSet loTypeId="urn:microsoft.com/office/officeart/2005/8/layout/funnel1" loCatId="process" qsTypeId="urn:microsoft.com/office/officeart/2005/8/quickstyle/simple1" qsCatId="simple" csTypeId="urn:microsoft.com/office/officeart/2005/8/colors/accent0_1" csCatId="mainScheme" phldr="1"/>
      <dgm:spPr/>
      <dgm:t>
        <a:bodyPr/>
        <a:lstStyle/>
        <a:p>
          <a:endParaRPr lang="en-US"/>
        </a:p>
      </dgm:t>
    </dgm:pt>
    <dgm:pt modelId="{C749AD9A-0D32-4E1A-A1F0-59F9E55231D2}">
      <dgm:prSet phldrT="[Text]"/>
      <dgm:spPr/>
      <dgm:t>
        <a:bodyPr/>
        <a:lstStyle/>
        <a:p>
          <a:r>
            <a:rPr lang="en-US">
              <a:latin typeface="LM Roman 12" panose="00000500000000000000" pitchFamily="50" charset="0"/>
            </a:rPr>
            <a:t>Plate data</a:t>
          </a:r>
        </a:p>
      </dgm:t>
    </dgm:pt>
    <dgm:pt modelId="{EB854A85-28B9-447C-A81D-4E16B1E2201F}" type="parTrans" cxnId="{CE4C935C-E8FA-4FF7-AB92-AE0FC117A2CA}">
      <dgm:prSet/>
      <dgm:spPr/>
      <dgm:t>
        <a:bodyPr/>
        <a:lstStyle/>
        <a:p>
          <a:endParaRPr lang="en-US">
            <a:latin typeface="LM Roman 12" panose="00000500000000000000" pitchFamily="50" charset="0"/>
          </a:endParaRPr>
        </a:p>
      </dgm:t>
    </dgm:pt>
    <dgm:pt modelId="{8E5B3BF8-1F89-4B8B-AF3F-E810A5A17EE1}" type="sibTrans" cxnId="{CE4C935C-E8FA-4FF7-AB92-AE0FC117A2CA}">
      <dgm:prSet/>
      <dgm:spPr/>
      <dgm:t>
        <a:bodyPr/>
        <a:lstStyle/>
        <a:p>
          <a:endParaRPr lang="en-US">
            <a:latin typeface="LM Roman 12" panose="00000500000000000000" pitchFamily="50" charset="0"/>
          </a:endParaRPr>
        </a:p>
      </dgm:t>
    </dgm:pt>
    <dgm:pt modelId="{1A38E5C1-B8FE-41B4-8A15-D372DFF8E6F2}">
      <dgm:prSet phldrT="[Text]" custT="1"/>
      <dgm:spPr/>
      <dgm:t>
        <a:bodyPr/>
        <a:lstStyle/>
        <a:p>
          <a:endParaRPr lang="en-US" sz="1600">
            <a:latin typeface="LM Roman 12" panose="00000500000000000000" pitchFamily="50" charset="0"/>
          </a:endParaRPr>
        </a:p>
        <a:p>
          <a:endParaRPr lang="en-US" sz="1600">
            <a:latin typeface="LM Roman 12" panose="00000500000000000000" pitchFamily="50" charset="0"/>
          </a:endParaRPr>
        </a:p>
        <a:p>
          <a:r>
            <a:rPr lang="en-US" sz="1600">
              <a:latin typeface="LM Roman 12" panose="00000500000000000000" pitchFamily="50" charset="0"/>
            </a:rPr>
            <a:t>Web Interface</a:t>
          </a:r>
        </a:p>
        <a:p>
          <a:r>
            <a:rPr lang="en-US" sz="1000">
              <a:latin typeface="LM Roman 12" panose="00000500000000000000" pitchFamily="50" charset="0"/>
            </a:rPr>
            <a:t>Dashboard</a:t>
          </a:r>
        </a:p>
        <a:p>
          <a:r>
            <a:rPr lang="en-US" sz="1000">
              <a:latin typeface="LM Roman 12" panose="00000500000000000000" pitchFamily="50" charset="0"/>
            </a:rPr>
            <a:t>Peer Map</a:t>
          </a:r>
        </a:p>
        <a:p>
          <a:r>
            <a:rPr lang="en-US" sz="1000">
              <a:latin typeface="LM Roman 12" panose="00000500000000000000" pitchFamily="50" charset="0"/>
            </a:rPr>
            <a:t>List of Violations</a:t>
          </a:r>
        </a:p>
        <a:p>
          <a:r>
            <a:rPr lang="en-US" sz="1000">
              <a:latin typeface="LM Roman 12" panose="00000500000000000000" pitchFamily="50" charset="0"/>
            </a:rPr>
            <a:t>Settings</a:t>
          </a:r>
        </a:p>
      </dgm:t>
    </dgm:pt>
    <dgm:pt modelId="{FE1776D6-97C4-48DA-8F3D-D70ACC4CD6FC}" type="parTrans" cxnId="{87C906F4-8ED7-48AB-BC21-E77CAE5472EE}">
      <dgm:prSet/>
      <dgm:spPr/>
      <dgm:t>
        <a:bodyPr/>
        <a:lstStyle/>
        <a:p>
          <a:endParaRPr lang="en-US">
            <a:latin typeface="LM Roman 12" panose="00000500000000000000" pitchFamily="50" charset="0"/>
          </a:endParaRPr>
        </a:p>
      </dgm:t>
    </dgm:pt>
    <dgm:pt modelId="{267804DB-300E-4F6D-986A-0D4F5117BF68}" type="sibTrans" cxnId="{87C906F4-8ED7-48AB-BC21-E77CAE5472EE}">
      <dgm:prSet/>
      <dgm:spPr/>
      <dgm:t>
        <a:bodyPr/>
        <a:lstStyle/>
        <a:p>
          <a:endParaRPr lang="en-US">
            <a:latin typeface="LM Roman 12" panose="00000500000000000000" pitchFamily="50" charset="0"/>
          </a:endParaRPr>
        </a:p>
      </dgm:t>
    </dgm:pt>
    <dgm:pt modelId="{FFB76D5F-B385-4EB7-BE27-EA5AD2033D66}">
      <dgm:prSet phldrT="[Text]"/>
      <dgm:spPr/>
      <dgm:t>
        <a:bodyPr/>
        <a:lstStyle/>
        <a:p>
          <a:r>
            <a:rPr lang="en-US">
              <a:latin typeface="LM Roman 12" panose="00000500000000000000" pitchFamily="50" charset="0"/>
            </a:rPr>
            <a:t>Peer data</a:t>
          </a:r>
        </a:p>
      </dgm:t>
    </dgm:pt>
    <dgm:pt modelId="{C70FBBB2-3F45-4325-9165-8DC32F61F967}" type="parTrans" cxnId="{D423937A-71BD-484F-94A8-71B1ABA226CD}">
      <dgm:prSet/>
      <dgm:spPr/>
      <dgm:t>
        <a:bodyPr/>
        <a:lstStyle/>
        <a:p>
          <a:endParaRPr lang="en-US">
            <a:latin typeface="LM Roman 12" panose="00000500000000000000" pitchFamily="50" charset="0"/>
          </a:endParaRPr>
        </a:p>
      </dgm:t>
    </dgm:pt>
    <dgm:pt modelId="{E4D2E66D-A892-4165-B49B-3085E2C58464}" type="sibTrans" cxnId="{D423937A-71BD-484F-94A8-71B1ABA226CD}">
      <dgm:prSet/>
      <dgm:spPr/>
      <dgm:t>
        <a:bodyPr/>
        <a:lstStyle/>
        <a:p>
          <a:endParaRPr lang="en-US">
            <a:latin typeface="LM Roman 12" panose="00000500000000000000" pitchFamily="50" charset="0"/>
          </a:endParaRPr>
        </a:p>
      </dgm:t>
    </dgm:pt>
    <dgm:pt modelId="{0BCC83A3-9D33-4DB7-9D33-6F29CD719EDE}">
      <dgm:prSet phldrT="[Text]"/>
      <dgm:spPr/>
      <dgm:t>
        <a:bodyPr/>
        <a:lstStyle/>
        <a:p>
          <a:r>
            <a:rPr lang="en-US">
              <a:latin typeface="LM Roman 12" panose="00000500000000000000" pitchFamily="50" charset="0"/>
            </a:rPr>
            <a:t>Violations data</a:t>
          </a:r>
        </a:p>
      </dgm:t>
    </dgm:pt>
    <dgm:pt modelId="{1C45833A-A3C6-4B8F-B897-0E9999DD18B1}" type="parTrans" cxnId="{7DB2B748-17F2-486F-B045-C6EEA5A4477C}">
      <dgm:prSet/>
      <dgm:spPr/>
      <dgm:t>
        <a:bodyPr/>
        <a:lstStyle/>
        <a:p>
          <a:endParaRPr lang="en-US">
            <a:latin typeface="LM Roman 12" panose="00000500000000000000" pitchFamily="50" charset="0"/>
          </a:endParaRPr>
        </a:p>
      </dgm:t>
    </dgm:pt>
    <dgm:pt modelId="{DE377830-E425-44CC-95F1-95E872DD5BF5}" type="sibTrans" cxnId="{7DB2B748-17F2-486F-B045-C6EEA5A4477C}">
      <dgm:prSet/>
      <dgm:spPr/>
      <dgm:t>
        <a:bodyPr/>
        <a:lstStyle/>
        <a:p>
          <a:endParaRPr lang="en-US">
            <a:latin typeface="LM Roman 12" panose="00000500000000000000" pitchFamily="50" charset="0"/>
          </a:endParaRPr>
        </a:p>
      </dgm:t>
    </dgm:pt>
    <dgm:pt modelId="{F7E2208A-C7FE-474F-AE7B-19696DB096E0}" type="pres">
      <dgm:prSet presAssocID="{A7B636A0-1EFF-498D-A986-FFC0D7E52D3B}" presName="Name0" presStyleCnt="0">
        <dgm:presLayoutVars>
          <dgm:chMax val="4"/>
          <dgm:resizeHandles val="exact"/>
        </dgm:presLayoutVars>
      </dgm:prSet>
      <dgm:spPr/>
    </dgm:pt>
    <dgm:pt modelId="{CE58F54F-9D94-496A-8A49-167A390B6BE8}" type="pres">
      <dgm:prSet presAssocID="{A7B636A0-1EFF-498D-A986-FFC0D7E52D3B}" presName="ellipse" presStyleLbl="trBgShp" presStyleIdx="0" presStyleCnt="1"/>
      <dgm:spPr/>
    </dgm:pt>
    <dgm:pt modelId="{05B90858-829E-40B6-82D2-D2B73C6BBCB7}" type="pres">
      <dgm:prSet presAssocID="{A7B636A0-1EFF-498D-A986-FFC0D7E52D3B}" presName="arrow1" presStyleLbl="fgShp" presStyleIdx="0" presStyleCnt="1"/>
      <dgm:spPr/>
    </dgm:pt>
    <dgm:pt modelId="{583A6D4B-6CE0-45CE-A93E-7A6F396022DE}" type="pres">
      <dgm:prSet presAssocID="{A7B636A0-1EFF-498D-A986-FFC0D7E52D3B}" presName="rectangle" presStyleLbl="revTx" presStyleIdx="0" presStyleCnt="1" custScaleX="165760" custScaleY="209013" custLinFactNeighborX="440" custLinFactNeighborY="1760">
        <dgm:presLayoutVars>
          <dgm:bulletEnabled val="1"/>
        </dgm:presLayoutVars>
      </dgm:prSet>
      <dgm:spPr/>
    </dgm:pt>
    <dgm:pt modelId="{47ABCA50-6467-4E3F-8728-2CEA9B1D6D7A}" type="pres">
      <dgm:prSet presAssocID="{FFB76D5F-B385-4EB7-BE27-EA5AD2033D66}" presName="item1" presStyleLbl="node1" presStyleIdx="0" presStyleCnt="3">
        <dgm:presLayoutVars>
          <dgm:bulletEnabled val="1"/>
        </dgm:presLayoutVars>
      </dgm:prSet>
      <dgm:spPr/>
    </dgm:pt>
    <dgm:pt modelId="{01C85CD6-3DD4-4614-8476-05FBFE3492BF}" type="pres">
      <dgm:prSet presAssocID="{0BCC83A3-9D33-4DB7-9D33-6F29CD719EDE}" presName="item2" presStyleLbl="node1" presStyleIdx="1" presStyleCnt="3">
        <dgm:presLayoutVars>
          <dgm:bulletEnabled val="1"/>
        </dgm:presLayoutVars>
      </dgm:prSet>
      <dgm:spPr/>
    </dgm:pt>
    <dgm:pt modelId="{08221DFD-0CA9-424C-BC95-1E34BADA4007}" type="pres">
      <dgm:prSet presAssocID="{1A38E5C1-B8FE-41B4-8A15-D372DFF8E6F2}" presName="item3" presStyleLbl="node1" presStyleIdx="2" presStyleCnt="3">
        <dgm:presLayoutVars>
          <dgm:bulletEnabled val="1"/>
        </dgm:presLayoutVars>
      </dgm:prSet>
      <dgm:spPr/>
    </dgm:pt>
    <dgm:pt modelId="{ABF67BF2-6E59-4824-AFAF-4FEA00BA17D5}" type="pres">
      <dgm:prSet presAssocID="{A7B636A0-1EFF-498D-A986-FFC0D7E52D3B}" presName="funnel" presStyleLbl="trAlignAcc1" presStyleIdx="0" presStyleCnt="1"/>
      <dgm:spPr/>
    </dgm:pt>
  </dgm:ptLst>
  <dgm:cxnLst>
    <dgm:cxn modelId="{48964402-756E-4E4A-9726-3787A369BF96}" type="presOf" srcId="{A7B636A0-1EFF-498D-A986-FFC0D7E52D3B}" destId="{F7E2208A-C7FE-474F-AE7B-19696DB096E0}" srcOrd="0" destOrd="0" presId="urn:microsoft.com/office/officeart/2005/8/layout/funnel1"/>
    <dgm:cxn modelId="{CE4C935C-E8FA-4FF7-AB92-AE0FC117A2CA}" srcId="{A7B636A0-1EFF-498D-A986-FFC0D7E52D3B}" destId="{C749AD9A-0D32-4E1A-A1F0-59F9E55231D2}" srcOrd="0" destOrd="0" parTransId="{EB854A85-28B9-447C-A81D-4E16B1E2201F}" sibTransId="{8E5B3BF8-1F89-4B8B-AF3F-E810A5A17EE1}"/>
    <dgm:cxn modelId="{052E195D-6381-4FCC-A725-D096BB22A792}" type="presOf" srcId="{1A38E5C1-B8FE-41B4-8A15-D372DFF8E6F2}" destId="{583A6D4B-6CE0-45CE-A93E-7A6F396022DE}" srcOrd="0" destOrd="0" presId="urn:microsoft.com/office/officeart/2005/8/layout/funnel1"/>
    <dgm:cxn modelId="{7DB2B748-17F2-486F-B045-C6EEA5A4477C}" srcId="{A7B636A0-1EFF-498D-A986-FFC0D7E52D3B}" destId="{0BCC83A3-9D33-4DB7-9D33-6F29CD719EDE}" srcOrd="2" destOrd="0" parTransId="{1C45833A-A3C6-4B8F-B897-0E9999DD18B1}" sibTransId="{DE377830-E425-44CC-95F1-95E872DD5BF5}"/>
    <dgm:cxn modelId="{D423937A-71BD-484F-94A8-71B1ABA226CD}" srcId="{A7B636A0-1EFF-498D-A986-FFC0D7E52D3B}" destId="{FFB76D5F-B385-4EB7-BE27-EA5AD2033D66}" srcOrd="1" destOrd="0" parTransId="{C70FBBB2-3F45-4325-9165-8DC32F61F967}" sibTransId="{E4D2E66D-A892-4165-B49B-3085E2C58464}"/>
    <dgm:cxn modelId="{8D02D87D-17FD-4E44-B6BC-C5EB7195D9DE}" type="presOf" srcId="{FFB76D5F-B385-4EB7-BE27-EA5AD2033D66}" destId="{01C85CD6-3DD4-4614-8476-05FBFE3492BF}" srcOrd="0" destOrd="0" presId="urn:microsoft.com/office/officeart/2005/8/layout/funnel1"/>
    <dgm:cxn modelId="{42B5FEAD-0A1E-4706-B93C-DA2A98E09124}" type="presOf" srcId="{0BCC83A3-9D33-4DB7-9D33-6F29CD719EDE}" destId="{47ABCA50-6467-4E3F-8728-2CEA9B1D6D7A}" srcOrd="0" destOrd="0" presId="urn:microsoft.com/office/officeart/2005/8/layout/funnel1"/>
    <dgm:cxn modelId="{99CC07E8-AAF0-4FFC-8C01-A0B74F4E67F2}" type="presOf" srcId="{C749AD9A-0D32-4E1A-A1F0-59F9E55231D2}" destId="{08221DFD-0CA9-424C-BC95-1E34BADA4007}" srcOrd="0" destOrd="0" presId="urn:microsoft.com/office/officeart/2005/8/layout/funnel1"/>
    <dgm:cxn modelId="{87C906F4-8ED7-48AB-BC21-E77CAE5472EE}" srcId="{A7B636A0-1EFF-498D-A986-FFC0D7E52D3B}" destId="{1A38E5C1-B8FE-41B4-8A15-D372DFF8E6F2}" srcOrd="3" destOrd="0" parTransId="{FE1776D6-97C4-48DA-8F3D-D70ACC4CD6FC}" sibTransId="{267804DB-300E-4F6D-986A-0D4F5117BF68}"/>
    <dgm:cxn modelId="{D746C90B-C4E2-4707-947A-84F14CB29BEC}" type="presParOf" srcId="{F7E2208A-C7FE-474F-AE7B-19696DB096E0}" destId="{CE58F54F-9D94-496A-8A49-167A390B6BE8}" srcOrd="0" destOrd="0" presId="urn:microsoft.com/office/officeart/2005/8/layout/funnel1"/>
    <dgm:cxn modelId="{76DCE58A-5C7E-4ABA-9BDC-3632FD6A3955}" type="presParOf" srcId="{F7E2208A-C7FE-474F-AE7B-19696DB096E0}" destId="{05B90858-829E-40B6-82D2-D2B73C6BBCB7}" srcOrd="1" destOrd="0" presId="urn:microsoft.com/office/officeart/2005/8/layout/funnel1"/>
    <dgm:cxn modelId="{3EF0AC76-D96D-45B9-ACBF-21BBBEE8F06D}" type="presParOf" srcId="{F7E2208A-C7FE-474F-AE7B-19696DB096E0}" destId="{583A6D4B-6CE0-45CE-A93E-7A6F396022DE}" srcOrd="2" destOrd="0" presId="urn:microsoft.com/office/officeart/2005/8/layout/funnel1"/>
    <dgm:cxn modelId="{F5C2B014-51AA-4658-888D-3EA02E9D7FE9}" type="presParOf" srcId="{F7E2208A-C7FE-474F-AE7B-19696DB096E0}" destId="{47ABCA50-6467-4E3F-8728-2CEA9B1D6D7A}" srcOrd="3" destOrd="0" presId="urn:microsoft.com/office/officeart/2005/8/layout/funnel1"/>
    <dgm:cxn modelId="{EDF28D38-92C9-4F76-B5BA-653F741BD3E9}" type="presParOf" srcId="{F7E2208A-C7FE-474F-AE7B-19696DB096E0}" destId="{01C85CD6-3DD4-4614-8476-05FBFE3492BF}" srcOrd="4" destOrd="0" presId="urn:microsoft.com/office/officeart/2005/8/layout/funnel1"/>
    <dgm:cxn modelId="{EF568A24-3774-4C45-AEC6-DA2B84AF8F30}" type="presParOf" srcId="{F7E2208A-C7FE-474F-AE7B-19696DB096E0}" destId="{08221DFD-0CA9-424C-BC95-1E34BADA4007}" srcOrd="5" destOrd="0" presId="urn:microsoft.com/office/officeart/2005/8/layout/funnel1"/>
    <dgm:cxn modelId="{90CF814C-E3DD-4A81-9C52-3E0A141CEC16}" type="presParOf" srcId="{F7E2208A-C7FE-474F-AE7B-19696DB096E0}" destId="{ABF67BF2-6E59-4824-AFAF-4FEA00BA17D5}" srcOrd="6" destOrd="0" presId="urn:microsoft.com/office/officeart/2005/8/layout/funnel1"/>
  </dgm:cxnLst>
  <dgm:bg/>
  <dgm:whole/>
  <dgm:extLst>
    <a:ext uri="http://schemas.microsoft.com/office/drawing/2008/diagram">
      <dsp:dataModelExt xmlns:dsp="http://schemas.microsoft.com/office/drawing/2008/diagram" relId="rId5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90ABF9-2C78-4FE9-A695-46E8A28AAE83}">
      <dsp:nvSpPr>
        <dsp:cNvPr id="0" name=""/>
        <dsp:cNvSpPr/>
      </dsp:nvSpPr>
      <dsp:spPr>
        <a:xfrm>
          <a:off x="3323" y="874209"/>
          <a:ext cx="1493036" cy="1511128"/>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Input video stream</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Perspective transform</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Motion detection</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Pre-processing</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Process plate candidates</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Group similar plates together</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Sort by confidence level</a:t>
          </a:r>
        </a:p>
      </dsp:txBody>
      <dsp:txXfrm>
        <a:off x="38098" y="908984"/>
        <a:ext cx="1423486" cy="1117765"/>
      </dsp:txXfrm>
    </dsp:sp>
    <dsp:sp modelId="{FD4B20CC-F18B-4A23-B9BD-26BB069B405F}">
      <dsp:nvSpPr>
        <dsp:cNvPr id="0" name=""/>
        <dsp:cNvSpPr/>
      </dsp:nvSpPr>
      <dsp:spPr>
        <a:xfrm>
          <a:off x="818431" y="1404377"/>
          <a:ext cx="1589823" cy="1589823"/>
        </a:xfrm>
        <a:prstGeom prst="leftCircularArrow">
          <a:avLst>
            <a:gd name="adj1" fmla="val 2751"/>
            <a:gd name="adj2" fmla="val 335416"/>
            <a:gd name="adj3" fmla="val 1805168"/>
            <a:gd name="adj4" fmla="val 8718731"/>
            <a:gd name="adj5" fmla="val 321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2CCEC79-1BAC-40BD-B74F-752A69DDC590}">
      <dsp:nvSpPr>
        <dsp:cNvPr id="0" name=""/>
        <dsp:cNvSpPr/>
      </dsp:nvSpPr>
      <dsp:spPr>
        <a:xfrm>
          <a:off x="335109" y="2096946"/>
          <a:ext cx="1327143" cy="5277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License Plate Reconition</a:t>
          </a:r>
        </a:p>
      </dsp:txBody>
      <dsp:txXfrm>
        <a:off x="350567" y="2112404"/>
        <a:ext cx="1296227" cy="496845"/>
      </dsp:txXfrm>
    </dsp:sp>
    <dsp:sp modelId="{A94B12B1-CEF6-437C-81AB-333E78762836}">
      <dsp:nvSpPr>
        <dsp:cNvPr id="0" name=""/>
        <dsp:cNvSpPr/>
      </dsp:nvSpPr>
      <dsp:spPr>
        <a:xfrm>
          <a:off x="1870555" y="892434"/>
          <a:ext cx="1493036" cy="1470970"/>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Store timestamp and plate in database</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Distribute across peers</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Detect speeding infractions</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Contiously search for new peers</a:t>
          </a:r>
        </a:p>
      </dsp:txBody>
      <dsp:txXfrm>
        <a:off x="1904406" y="1241493"/>
        <a:ext cx="1425334" cy="1088060"/>
      </dsp:txXfrm>
    </dsp:sp>
    <dsp:sp modelId="{AF97FEC9-E74E-4D48-A1F2-95F5CB09C017}">
      <dsp:nvSpPr>
        <dsp:cNvPr id="0" name=""/>
        <dsp:cNvSpPr/>
      </dsp:nvSpPr>
      <dsp:spPr>
        <a:xfrm>
          <a:off x="2708988" y="275715"/>
          <a:ext cx="1774690" cy="1774690"/>
        </a:xfrm>
        <a:prstGeom prst="circularArrow">
          <a:avLst>
            <a:gd name="adj1" fmla="val 2465"/>
            <a:gd name="adj2" fmla="val 298480"/>
            <a:gd name="adj3" fmla="val 19525810"/>
            <a:gd name="adj4" fmla="val 12575312"/>
            <a:gd name="adj5" fmla="val 2876"/>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32E1313-D5E2-4463-8044-B1A67A975219}">
      <dsp:nvSpPr>
        <dsp:cNvPr id="0" name=""/>
        <dsp:cNvSpPr/>
      </dsp:nvSpPr>
      <dsp:spPr>
        <a:xfrm>
          <a:off x="2202341" y="748317"/>
          <a:ext cx="1327143" cy="5277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P2P Network</a:t>
          </a:r>
        </a:p>
      </dsp:txBody>
      <dsp:txXfrm>
        <a:off x="2217799" y="763775"/>
        <a:ext cx="1296227" cy="496845"/>
      </dsp:txXfrm>
    </dsp:sp>
    <dsp:sp modelId="{C0892958-038C-4443-AE32-E5F2B407692F}">
      <dsp:nvSpPr>
        <dsp:cNvPr id="0" name=""/>
        <dsp:cNvSpPr/>
      </dsp:nvSpPr>
      <dsp:spPr>
        <a:xfrm>
          <a:off x="3737787" y="882389"/>
          <a:ext cx="1493036" cy="1494651"/>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Show list of infractions with evidence</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Show all details of network</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Allow control over the network operations</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Allow easy posting to social media</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Easy posting to social network</a:t>
          </a:r>
        </a:p>
      </dsp:txBody>
      <dsp:txXfrm>
        <a:off x="3772183" y="916785"/>
        <a:ext cx="1424244" cy="1105577"/>
      </dsp:txXfrm>
    </dsp:sp>
    <dsp:sp modelId="{2C4F66CC-170B-47C5-82D1-A63E3C6ED29C}">
      <dsp:nvSpPr>
        <dsp:cNvPr id="0" name=""/>
        <dsp:cNvSpPr/>
      </dsp:nvSpPr>
      <dsp:spPr>
        <a:xfrm>
          <a:off x="4072896" y="2203975"/>
          <a:ext cx="1327143" cy="5277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Web Interface</a:t>
          </a:r>
        </a:p>
      </dsp:txBody>
      <dsp:txXfrm>
        <a:off x="4088354" y="2219433"/>
        <a:ext cx="1296227" cy="49684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8FF8F77-7B37-47BC-A77E-3926B99B22CC}">
      <dsp:nvSpPr>
        <dsp:cNvPr id="0" name=""/>
        <dsp:cNvSpPr/>
      </dsp:nvSpPr>
      <dsp:spPr>
        <a:xfrm>
          <a:off x="1681915" y="373873"/>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417992"/>
        <a:ext cx="16010" cy="3202"/>
      </dsp:txXfrm>
    </dsp:sp>
    <dsp:sp modelId="{E18AF94E-1BE1-417B-B5DD-FB211898ECE7}">
      <dsp:nvSpPr>
        <dsp:cNvPr id="0" name=""/>
        <dsp:cNvSpPr/>
      </dsp:nvSpPr>
      <dsp:spPr>
        <a:xfrm>
          <a:off x="291517" y="1933"/>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RPi Camera</a:t>
          </a:r>
        </a:p>
      </dsp:txBody>
      <dsp:txXfrm>
        <a:off x="291517" y="1933"/>
        <a:ext cx="1392197" cy="835318"/>
      </dsp:txXfrm>
    </dsp:sp>
    <dsp:sp modelId="{EFBA3F15-D2FC-40C8-944B-6A9484ECE7D2}">
      <dsp:nvSpPr>
        <dsp:cNvPr id="0" name=""/>
        <dsp:cNvSpPr/>
      </dsp:nvSpPr>
      <dsp:spPr>
        <a:xfrm>
          <a:off x="3394318" y="373873"/>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417992"/>
        <a:ext cx="16010" cy="3202"/>
      </dsp:txXfrm>
    </dsp:sp>
    <dsp:sp modelId="{B0FABA57-E45F-461B-8AA8-4B15D3C7DE18}">
      <dsp:nvSpPr>
        <dsp:cNvPr id="0" name=""/>
        <dsp:cNvSpPr/>
      </dsp:nvSpPr>
      <dsp:spPr>
        <a:xfrm>
          <a:off x="2003921" y="1933"/>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Hardware image correction</a:t>
          </a:r>
        </a:p>
      </dsp:txBody>
      <dsp:txXfrm>
        <a:off x="2003921" y="1933"/>
        <a:ext cx="1392197" cy="835318"/>
      </dsp:txXfrm>
    </dsp:sp>
    <dsp:sp modelId="{154BC266-4E79-4068-8D56-6E54B33D91CF}">
      <dsp:nvSpPr>
        <dsp:cNvPr id="0" name=""/>
        <dsp:cNvSpPr/>
      </dsp:nvSpPr>
      <dsp:spPr>
        <a:xfrm>
          <a:off x="987616" y="835452"/>
          <a:ext cx="3424806" cy="289605"/>
        </a:xfrm>
        <a:custGeom>
          <a:avLst/>
          <a:gdLst/>
          <a:ahLst/>
          <a:cxnLst/>
          <a:rect l="0" t="0" r="0" b="0"/>
          <a:pathLst>
            <a:path>
              <a:moveTo>
                <a:pt x="3424806" y="0"/>
              </a:moveTo>
              <a:lnTo>
                <a:pt x="3424806" y="161902"/>
              </a:lnTo>
              <a:lnTo>
                <a:pt x="0" y="161902"/>
              </a:lnTo>
              <a:lnTo>
                <a:pt x="0" y="289605"/>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4026" y="978654"/>
        <a:ext cx="171987" cy="3202"/>
      </dsp:txXfrm>
    </dsp:sp>
    <dsp:sp modelId="{1444E5C1-5CE8-415D-A34E-C2DE4DAB54C6}">
      <dsp:nvSpPr>
        <dsp:cNvPr id="0" name=""/>
        <dsp:cNvSpPr/>
      </dsp:nvSpPr>
      <dsp:spPr>
        <a:xfrm>
          <a:off x="3716324" y="1933"/>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Motion detection</a:t>
          </a:r>
        </a:p>
      </dsp:txBody>
      <dsp:txXfrm>
        <a:off x="3716324" y="1933"/>
        <a:ext cx="1392197" cy="835318"/>
      </dsp:txXfrm>
    </dsp:sp>
    <dsp:sp modelId="{724BE910-27F6-4D88-BEC0-185AACAA3FE1}">
      <dsp:nvSpPr>
        <dsp:cNvPr id="0" name=""/>
        <dsp:cNvSpPr/>
      </dsp:nvSpPr>
      <dsp:spPr>
        <a:xfrm>
          <a:off x="1681915" y="1529397"/>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1573516"/>
        <a:ext cx="16010" cy="3202"/>
      </dsp:txXfrm>
    </dsp:sp>
    <dsp:sp modelId="{0E3EC701-EC68-4CD8-8C2D-2AB107D248DF}">
      <dsp:nvSpPr>
        <dsp:cNvPr id="0" name=""/>
        <dsp:cNvSpPr/>
      </dsp:nvSpPr>
      <dsp:spPr>
        <a:xfrm>
          <a:off x="291517" y="1157458"/>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Video saved on disk, and marked for processing</a:t>
          </a:r>
        </a:p>
      </dsp:txBody>
      <dsp:txXfrm>
        <a:off x="291517" y="1157458"/>
        <a:ext cx="1392197" cy="835318"/>
      </dsp:txXfrm>
    </dsp:sp>
    <dsp:sp modelId="{01D48C3B-DD44-4527-A0D3-545F6A4920A6}">
      <dsp:nvSpPr>
        <dsp:cNvPr id="0" name=""/>
        <dsp:cNvSpPr/>
      </dsp:nvSpPr>
      <dsp:spPr>
        <a:xfrm>
          <a:off x="3394318" y="1529397"/>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1573516"/>
        <a:ext cx="16010" cy="3202"/>
      </dsp:txXfrm>
    </dsp:sp>
    <dsp:sp modelId="{ACE5BD62-34F3-4571-A64E-35D939C5AC89}">
      <dsp:nvSpPr>
        <dsp:cNvPr id="0" name=""/>
        <dsp:cNvSpPr/>
      </dsp:nvSpPr>
      <dsp:spPr>
        <a:xfrm>
          <a:off x="2003921" y="1157458"/>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Process marked videos every minute or when idle</a:t>
          </a:r>
        </a:p>
      </dsp:txBody>
      <dsp:txXfrm>
        <a:off x="2003921" y="1157458"/>
        <a:ext cx="1392197" cy="835318"/>
      </dsp:txXfrm>
    </dsp:sp>
    <dsp:sp modelId="{EA2F0556-4EAF-49B7-964A-E4BEFB399909}">
      <dsp:nvSpPr>
        <dsp:cNvPr id="0" name=""/>
        <dsp:cNvSpPr/>
      </dsp:nvSpPr>
      <dsp:spPr>
        <a:xfrm>
          <a:off x="987616" y="1990976"/>
          <a:ext cx="3424806" cy="289605"/>
        </a:xfrm>
        <a:custGeom>
          <a:avLst/>
          <a:gdLst/>
          <a:ahLst/>
          <a:cxnLst/>
          <a:rect l="0" t="0" r="0" b="0"/>
          <a:pathLst>
            <a:path>
              <a:moveTo>
                <a:pt x="3424806" y="0"/>
              </a:moveTo>
              <a:lnTo>
                <a:pt x="3424806" y="161902"/>
              </a:lnTo>
              <a:lnTo>
                <a:pt x="0" y="161902"/>
              </a:lnTo>
              <a:lnTo>
                <a:pt x="0" y="289605"/>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4026" y="2134178"/>
        <a:ext cx="171987" cy="3202"/>
      </dsp:txXfrm>
    </dsp:sp>
    <dsp:sp modelId="{B3BAB505-8F1C-469A-98E2-1F404D1BD296}">
      <dsp:nvSpPr>
        <dsp:cNvPr id="0" name=""/>
        <dsp:cNvSpPr/>
      </dsp:nvSpPr>
      <dsp:spPr>
        <a:xfrm>
          <a:off x="3716324" y="1157458"/>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Convert video to still images</a:t>
          </a:r>
        </a:p>
      </dsp:txBody>
      <dsp:txXfrm>
        <a:off x="3716324" y="1157458"/>
        <a:ext cx="1392197" cy="835318"/>
      </dsp:txXfrm>
    </dsp:sp>
    <dsp:sp modelId="{BE47F647-0FB1-4937-A47A-E6ED3FFAA060}">
      <dsp:nvSpPr>
        <dsp:cNvPr id="0" name=""/>
        <dsp:cNvSpPr/>
      </dsp:nvSpPr>
      <dsp:spPr>
        <a:xfrm>
          <a:off x="1681915" y="2684921"/>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2729040"/>
        <a:ext cx="16010" cy="3202"/>
      </dsp:txXfrm>
    </dsp:sp>
    <dsp:sp modelId="{68FAD16A-BA96-424E-BABE-9D6B5C8310DF}">
      <dsp:nvSpPr>
        <dsp:cNvPr id="0" name=""/>
        <dsp:cNvSpPr/>
      </dsp:nvSpPr>
      <dsp:spPr>
        <a:xfrm>
          <a:off x="291517" y="2312982"/>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Extract plates using OpenALPR</a:t>
          </a:r>
        </a:p>
      </dsp:txBody>
      <dsp:txXfrm>
        <a:off x="291517" y="2312982"/>
        <a:ext cx="1392197" cy="835318"/>
      </dsp:txXfrm>
    </dsp:sp>
    <dsp:sp modelId="{5B7E8569-404D-44FE-B92D-09C04973BABF}">
      <dsp:nvSpPr>
        <dsp:cNvPr id="0" name=""/>
        <dsp:cNvSpPr/>
      </dsp:nvSpPr>
      <dsp:spPr>
        <a:xfrm>
          <a:off x="3394318" y="2684921"/>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2729040"/>
        <a:ext cx="16010" cy="3202"/>
      </dsp:txXfrm>
    </dsp:sp>
    <dsp:sp modelId="{905E7118-F6CB-4B53-904B-F5E9E49217BA}">
      <dsp:nvSpPr>
        <dsp:cNvPr id="0" name=""/>
        <dsp:cNvSpPr/>
      </dsp:nvSpPr>
      <dsp:spPr>
        <a:xfrm>
          <a:off x="2003921" y="2312982"/>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Sort plates by confidence and similarity</a:t>
          </a:r>
        </a:p>
      </dsp:txBody>
      <dsp:txXfrm>
        <a:off x="2003921" y="2312982"/>
        <a:ext cx="1392197" cy="835318"/>
      </dsp:txXfrm>
    </dsp:sp>
    <dsp:sp modelId="{58C59DFC-7F3B-4256-BFA2-CC77C247A583}">
      <dsp:nvSpPr>
        <dsp:cNvPr id="0" name=""/>
        <dsp:cNvSpPr/>
      </dsp:nvSpPr>
      <dsp:spPr>
        <a:xfrm>
          <a:off x="3716324" y="2312982"/>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Send local request to database to save plates</a:t>
          </a:r>
        </a:p>
      </dsp:txBody>
      <dsp:txXfrm>
        <a:off x="3716324" y="2312982"/>
        <a:ext cx="1392197" cy="83531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E58F54F-9D94-496A-8A49-167A390B6BE8}">
      <dsp:nvSpPr>
        <dsp:cNvPr id="0" name=""/>
        <dsp:cNvSpPr/>
      </dsp:nvSpPr>
      <dsp:spPr>
        <a:xfrm>
          <a:off x="1563776" y="-29433"/>
          <a:ext cx="2265461" cy="786765"/>
        </a:xfrm>
        <a:prstGeom prst="ellipse">
          <a:avLst/>
        </a:prstGeom>
        <a:solidFill>
          <a:schemeClr val="dk1">
            <a:tint val="50000"/>
            <a:alpha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05B90858-829E-40B6-82D2-D2B73C6BBCB7}">
      <dsp:nvSpPr>
        <dsp:cNvPr id="0" name=""/>
        <dsp:cNvSpPr/>
      </dsp:nvSpPr>
      <dsp:spPr>
        <a:xfrm>
          <a:off x="2480498" y="1897087"/>
          <a:ext cx="439042" cy="280987"/>
        </a:xfrm>
        <a:prstGeom prst="downArrow">
          <a:avLst/>
        </a:prstGeom>
        <a:solidFill>
          <a:schemeClr val="dk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83A6D4B-6CE0-45CE-A93E-7A6F396022DE}">
      <dsp:nvSpPr>
        <dsp:cNvPr id="0" name=""/>
        <dsp:cNvSpPr/>
      </dsp:nvSpPr>
      <dsp:spPr>
        <a:xfrm>
          <a:off x="962674" y="1834709"/>
          <a:ext cx="3493236" cy="110118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endParaRPr lang="en-US" sz="1600" kern="1200">
            <a:latin typeface="LM Roman 12" panose="00000500000000000000" pitchFamily="50" charset="0"/>
          </a:endParaRPr>
        </a:p>
        <a:p>
          <a:pPr marL="0" lvl="0" indent="0" algn="ctr" defTabSz="711200">
            <a:lnSpc>
              <a:spcPct val="90000"/>
            </a:lnSpc>
            <a:spcBef>
              <a:spcPct val="0"/>
            </a:spcBef>
            <a:spcAft>
              <a:spcPct val="35000"/>
            </a:spcAft>
            <a:buNone/>
          </a:pPr>
          <a:endParaRPr lang="en-US" sz="1600" kern="1200">
            <a:latin typeface="LM Roman 12" panose="00000500000000000000" pitchFamily="50" charset="0"/>
          </a:endParaRPr>
        </a:p>
        <a:p>
          <a:pPr marL="0" lvl="0" indent="0" algn="ctr" defTabSz="711200">
            <a:lnSpc>
              <a:spcPct val="90000"/>
            </a:lnSpc>
            <a:spcBef>
              <a:spcPct val="0"/>
            </a:spcBef>
            <a:spcAft>
              <a:spcPct val="35000"/>
            </a:spcAft>
            <a:buNone/>
          </a:pPr>
          <a:r>
            <a:rPr lang="en-US" sz="1600" kern="1200">
              <a:latin typeface="LM Roman 12" panose="00000500000000000000" pitchFamily="50" charset="0"/>
            </a:rPr>
            <a:t>Web Interface</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Dashboard</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Peer Map</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List of Violations</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Settings</a:t>
          </a:r>
        </a:p>
      </dsp:txBody>
      <dsp:txXfrm>
        <a:off x="962674" y="1834709"/>
        <a:ext cx="3493236" cy="1101188"/>
      </dsp:txXfrm>
    </dsp:sp>
    <dsp:sp modelId="{47ABCA50-6467-4E3F-8728-2CEA9B1D6D7A}">
      <dsp:nvSpPr>
        <dsp:cNvPr id="0" name=""/>
        <dsp:cNvSpPr/>
      </dsp:nvSpPr>
      <dsp:spPr>
        <a:xfrm>
          <a:off x="2387421" y="818095"/>
          <a:ext cx="790277" cy="790277"/>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LM Roman 12" panose="00000500000000000000" pitchFamily="50" charset="0"/>
            </a:rPr>
            <a:t>Violations data</a:t>
          </a:r>
        </a:p>
      </dsp:txBody>
      <dsp:txXfrm>
        <a:off x="2503154" y="933828"/>
        <a:ext cx="558811" cy="558811"/>
      </dsp:txXfrm>
    </dsp:sp>
    <dsp:sp modelId="{01C85CD6-3DD4-4614-8476-05FBFE3492BF}">
      <dsp:nvSpPr>
        <dsp:cNvPr id="0" name=""/>
        <dsp:cNvSpPr/>
      </dsp:nvSpPr>
      <dsp:spPr>
        <a:xfrm>
          <a:off x="1821934" y="225211"/>
          <a:ext cx="790277" cy="790277"/>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LM Roman 12" panose="00000500000000000000" pitchFamily="50" charset="0"/>
            </a:rPr>
            <a:t>Peer data</a:t>
          </a:r>
        </a:p>
      </dsp:txBody>
      <dsp:txXfrm>
        <a:off x="1937667" y="340944"/>
        <a:ext cx="558811" cy="558811"/>
      </dsp:txXfrm>
    </dsp:sp>
    <dsp:sp modelId="{08221DFD-0CA9-424C-BC95-1E34BADA4007}">
      <dsp:nvSpPr>
        <dsp:cNvPr id="0" name=""/>
        <dsp:cNvSpPr/>
      </dsp:nvSpPr>
      <dsp:spPr>
        <a:xfrm>
          <a:off x="2629773" y="34140"/>
          <a:ext cx="790277" cy="790277"/>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LM Roman 12" panose="00000500000000000000" pitchFamily="50" charset="0"/>
            </a:rPr>
            <a:t>Plate data</a:t>
          </a:r>
        </a:p>
      </dsp:txBody>
      <dsp:txXfrm>
        <a:off x="2745506" y="149873"/>
        <a:ext cx="558811" cy="558811"/>
      </dsp:txXfrm>
    </dsp:sp>
    <dsp:sp modelId="{ABF67BF2-6E59-4824-AFAF-4FEA00BA17D5}">
      <dsp:nvSpPr>
        <dsp:cNvPr id="0" name=""/>
        <dsp:cNvSpPr/>
      </dsp:nvSpPr>
      <dsp:spPr>
        <a:xfrm>
          <a:off x="1470699" y="-126022"/>
          <a:ext cx="2458640" cy="1966912"/>
        </a:xfrm>
        <a:prstGeom prst="funnel">
          <a:avLst/>
        </a:prstGeom>
        <a:solidFill>
          <a:schemeClr val="dk1">
            <a:alpha val="4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funnel1">
  <dgm:title val=""/>
  <dgm:desc val=""/>
  <dgm:catLst>
    <dgm:cat type="relationship" pri="2000"/>
    <dgm:cat type="process" pri="27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4"/>
      <dgm:resizeHandles val="exact"/>
    </dgm:varLst>
    <dgm:alg type="composite">
      <dgm:param type="ar" val="1.25"/>
    </dgm:alg>
    <dgm:shape xmlns:r="http://schemas.openxmlformats.org/officeDocument/2006/relationships" r:blip="">
      <dgm:adjLst/>
    </dgm:shape>
    <dgm:presOf/>
    <dgm:choose name="Name1">
      <dgm:if name="Name2" axis="ch" ptType="node" func="cnt" op="equ" val="2">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w" for="ch" forName="item1" refType="w" fact="0.35"/>
          <dgm:constr type="h" for="ch" forName="item1" refType="w" fact="0.35"/>
          <dgm:constr type="t" for="ch" forName="item1" refType="h" fact="0.05"/>
          <dgm:constr type="l" for="ch" forName="item1" refType="w" fact="0.125"/>
          <dgm:constr type="primFontSz" for="ch" forName="item1" op="equ" val="65"/>
          <dgm:constr type="w" for="ch" forName="funnel" refType="w" fact="0.7"/>
          <dgm:constr type="h" for="ch" forName="funnel" refType="h" fact="0.7"/>
          <dgm:constr type="t" for="ch" forName="funnel"/>
          <dgm:constr type="l" for="ch" forName="funnel"/>
        </dgm:constrLst>
      </dgm:if>
      <dgm:else name="Name3">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primFontSz" for="ch" forName="rectangle" val="65"/>
          <dgm:constr type="w" for="ch" forName="item1" refType="w" fact="0.225"/>
          <dgm:constr type="h" for="ch" forName="item1" refType="w" fact="0.225"/>
          <dgm:constr type="t" for="ch" forName="item1" refType="h" fact="0.336"/>
          <dgm:constr type="l" for="ch" forName="item1" refType="w" fact="0.261"/>
          <dgm:constr type="primFontSz" for="ch" forName="item1" val="65"/>
          <dgm:constr type="w" for="ch" forName="item2" refType="w" fact="0.225"/>
          <dgm:constr type="h" for="ch" forName="item2" refType="w" fact="0.225"/>
          <dgm:constr type="t" for="ch" forName="item2" refType="h" fact="0.125"/>
          <dgm:constr type="l" for="ch" forName="item2" refType="w" fact="0.1"/>
          <dgm:constr type="primFontSz" for="ch" forName="item2" refType="primFontSz" refFor="ch" refForName="item1" op="equ"/>
          <dgm:constr type="w" for="ch" forName="item3" refType="w" fact="0.225"/>
          <dgm:constr type="h" for="ch" forName="item3" refType="w" fact="0.225"/>
          <dgm:constr type="t" for="ch" forName="item3" refType="h" fact="0.057"/>
          <dgm:constr type="l" for="ch" forName="item3" refType="w" fact="0.33"/>
          <dgm:constr type="primFontSz" for="ch" forName="item3" refType="primFontSz" refFor="ch" refForName="item1" op="equ"/>
          <dgm:constr type="w" for="ch" forName="funnel" refType="w" fact="0.7"/>
          <dgm:constr type="h" for="ch" forName="funnel" refType="h" fact="0.7"/>
          <dgm:constr type="t" for="ch" forName="funnel"/>
          <dgm:constr type="l" for="ch" forName="funnel"/>
        </dgm:constrLst>
      </dgm:else>
    </dgm:choose>
    <dgm:ruleLst/>
    <dgm:choose name="Name4">
      <dgm:if name="Name5" axis="ch" ptType="node" func="cnt" op="gte" val="1">
        <dgm:layoutNode name="ellipse" styleLbl="trBgShp">
          <dgm:alg type="sp"/>
          <dgm:shape xmlns:r="http://schemas.openxmlformats.org/officeDocument/2006/relationships" type="ellipse" r:blip="">
            <dgm:adjLst/>
          </dgm:shape>
          <dgm:presOf/>
          <dgm:constrLst/>
          <dgm:ruleLst/>
        </dgm:layoutNode>
        <dgm:layoutNode name="arrow1" styleLbl="fgShp">
          <dgm:alg type="sp"/>
          <dgm:shape xmlns:r="http://schemas.openxmlformats.org/officeDocument/2006/relationships" type="downArrow" r:blip="">
            <dgm:adjLst/>
          </dgm:shape>
          <dgm:presOf/>
          <dgm:constrLst/>
          <dgm:ruleLst/>
        </dgm:layoutNode>
        <dgm:layoutNode name="rectangle" styleLbl="revTx">
          <dgm:varLst>
            <dgm:bulletEnabled val="1"/>
          </dgm:varLst>
          <dgm:alg type="tx">
            <dgm:param type="txAnchorHorzCh" val="ctr"/>
          </dgm:alg>
          <dgm:shape xmlns:r="http://schemas.openxmlformats.org/officeDocument/2006/relationships" type="rect" r:blip="">
            <dgm:adjLst/>
          </dgm:shape>
          <dgm:choose name="Name6">
            <dgm:if name="Name7" axis="ch" ptType="node" func="cnt" op="equ" val="1">
              <dgm:presOf axis="ch desOrSelf" ptType="node node" st="1 1" cnt="1 0"/>
            </dgm:if>
            <dgm:if name="Name8" axis="ch" ptType="node" func="cnt" op="equ" val="2">
              <dgm:presOf axis="ch desOrSelf" ptType="node node" st="2 1" cnt="1 0"/>
            </dgm:if>
            <dgm:if name="Name9" axis="ch" ptType="node" func="cnt" op="equ" val="3">
              <dgm:presOf axis="ch desOrSelf" ptType="node node" st="3 1" cnt="1 0"/>
            </dgm:if>
            <dgm:else name="Name10">
              <dgm:presOf axis="ch desOrSelf" ptType="node node" st="4 1" cnt="1 0"/>
            </dgm:else>
          </dgm:choose>
          <dgm:constrLst/>
          <dgm:ruleLst>
            <dgm:rule type="primFontSz" val="5" fact="NaN" max="NaN"/>
          </dgm:ruleLst>
        </dgm:layoutNode>
        <dgm:forEach name="Name11" axis="ch" ptType="node" st="2" cnt="1">
          <dgm:layoutNode name="item1" styleLbl="node1">
            <dgm:varLst>
              <dgm:bulletEnabled val="1"/>
            </dgm:varLst>
            <dgm:alg type="tx">
              <dgm:param type="txAnchorVertCh" val="mid"/>
            </dgm:alg>
            <dgm:shape xmlns:r="http://schemas.openxmlformats.org/officeDocument/2006/relationships" type="ellipse" r:blip="">
              <dgm:adjLst/>
            </dgm:shape>
            <dgm:choose name="Name12">
              <dgm:if name="Name13" axis="root ch" ptType="all node" func="cnt" op="equ" val="1">
                <dgm:presOf/>
              </dgm:if>
              <dgm:if name="Name14" axis="root ch" ptType="all node" func="cnt" op="equ" val="2">
                <dgm:presOf axis="root ch desOrSelf" ptType="all node node" st="1 1 1" cnt="0 1 0"/>
              </dgm:if>
              <dgm:if name="Name15" axis="root ch" ptType="all node" func="cnt" op="equ" val="3">
                <dgm:presOf axis="root ch desOrSelf" ptType="all node node" st="1 2 1" cnt="0 1 0"/>
              </dgm:if>
              <dgm:else name="Name16">
                <dgm:presOf axis="root ch desOrSelf" ptType="all node node" st="1 3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17" axis="ch" ptType="node" st="3" cnt="1">
          <dgm:layoutNode name="item2" styleLbl="node1">
            <dgm:varLst>
              <dgm:bulletEnabled val="1"/>
            </dgm:varLst>
            <dgm:alg type="tx">
              <dgm:param type="txAnchorVertCh" val="mid"/>
            </dgm:alg>
            <dgm:shape xmlns:r="http://schemas.openxmlformats.org/officeDocument/2006/relationships" type="ellipse" r:blip="">
              <dgm:adjLst/>
            </dgm:shape>
            <dgm:choose name="Name18">
              <dgm:if name="Name19" axis="root ch" ptType="all node" func="cnt" op="equ" val="1">
                <dgm:presOf/>
              </dgm:if>
              <dgm:if name="Name20" axis="root ch" ptType="all node" func="cnt" op="equ" val="2">
                <dgm:presOf/>
              </dgm:if>
              <dgm:if name="Name21" axis="root ch" ptType="all node" func="cnt" op="equ" val="3">
                <dgm:presOf axis="root ch desOrSelf" ptType="all node node" st="1 1 1" cnt="0 1 0"/>
              </dgm:if>
              <dgm:else name="Name22">
                <dgm:presOf axis="root ch desOrSelf" ptType="all node node" st="1 2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23" axis="ch" ptType="node" st="4" cnt="1">
          <dgm:layoutNode name="item3" styleLbl="node1">
            <dgm:varLst>
              <dgm:bulletEnabled val="1"/>
            </dgm:varLst>
            <dgm:alg type="tx">
              <dgm:param type="txAnchorVertCh" val="mid"/>
            </dgm:alg>
            <dgm:shape xmlns:r="http://schemas.openxmlformats.org/officeDocument/2006/relationships" type="ellipse" r:blip="">
              <dgm:adjLst/>
            </dgm:shape>
            <dgm:choose name="Name24">
              <dgm:if name="Name25" axis="root ch" ptType="all node" func="cnt" op="equ" val="1">
                <dgm:presOf/>
              </dgm:if>
              <dgm:if name="Name26" axis="root ch" ptType="all node" func="cnt" op="equ" val="2">
                <dgm:presOf/>
              </dgm:if>
              <dgm:if name="Name27" axis="root ch" ptType="all node" func="cnt" op="equ" val="3">
                <dgm:presOf/>
              </dgm:if>
              <dgm:else name="Name28">
                <dgm:presOf axis="root ch desOrSelf" ptType="all node node" st="1 1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layoutNode name="funnel" styleLbl="trAlignAcc1">
          <dgm:alg type="sp"/>
          <dgm:shape xmlns:r="http://schemas.openxmlformats.org/officeDocument/2006/relationships" type="funnel" r:blip="">
            <dgm:adjLst/>
          </dgm:shape>
          <dgm:presOf/>
          <dgm:constrLst/>
          <dgm:ruleLst/>
        </dgm:layoutNode>
      </dgm:if>
      <dgm:else name="Name29"/>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file>

<file path=customXml/itemProps1.xml><?xml version="1.0" encoding="utf-8"?>
<ds:datastoreItem xmlns:ds="http://schemas.openxmlformats.org/officeDocument/2006/customXml" ds:itemID="{87049359-1D5E-4634-BAE4-FA975004E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95</TotalTime>
  <Pages>1</Pages>
  <Words>35954</Words>
  <Characters>204940</Characters>
  <Application>Microsoft Office Word</Application>
  <DocSecurity>0</DocSecurity>
  <Lines>1707</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Chan</dc:creator>
  <cp:keywords/>
  <dc:description/>
  <cp:lastModifiedBy>Jeremy Chan</cp:lastModifiedBy>
  <cp:revision>145</cp:revision>
  <cp:lastPrinted>2017-06-21T22:42:00Z</cp:lastPrinted>
  <dcterms:created xsi:type="dcterms:W3CDTF">2017-06-04T18:38:00Z</dcterms:created>
  <dcterms:modified xsi:type="dcterms:W3CDTF">2017-06-21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1Iv1nRGW"/&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